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21BC5E57">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r w:rsidRPr="00247645">
        <w:rPr>
          <w:rFonts w:hint="eastAsia"/>
          <w:b/>
          <w:bCs/>
          <w:sz w:val="48"/>
          <w:szCs w:val="48"/>
        </w:rPr>
        <w:t>可供性實現為觀點</w:t>
      </w:r>
    </w:p>
    <w:p w14:paraId="356CC2D7" w14:textId="76848360" w:rsidR="000B2151" w:rsidRPr="00EC6BC3" w:rsidRDefault="004E3BD8" w:rsidP="00EC6BC3">
      <w:pPr>
        <w:spacing w:line="240" w:lineRule="auto"/>
        <w:ind w:firstLineChars="0" w:firstLine="0"/>
        <w:jc w:val="center"/>
        <w:rPr>
          <w:sz w:val="48"/>
          <w:szCs w:val="48"/>
        </w:rPr>
      </w:pPr>
      <w:r w:rsidRPr="00EC6BC3">
        <w:rPr>
          <w:sz w:val="48"/>
          <w:szCs w:val="48"/>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3C7E3D48"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 xml:space="preserve">年　</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2118579"/>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2C419A3E" w:rsidR="00290168" w:rsidRPr="0085778D" w:rsidRDefault="00290168" w:rsidP="0085778D">
      <w:pPr>
        <w:ind w:firstLineChars="0" w:firstLine="0"/>
      </w:pPr>
      <w:r w:rsidRPr="0085778D">
        <w:rPr>
          <w:rFonts w:hint="eastAsia"/>
        </w:rPr>
        <w:t>畢業時間及提要別：一一</w:t>
      </w:r>
      <w:r w:rsidR="00A5109E">
        <w:rPr>
          <w:rFonts w:hint="eastAsia"/>
        </w:rPr>
        <w:t>四</w:t>
      </w:r>
      <w:r w:rsidRPr="0085778D">
        <w:rPr>
          <w:rFonts w:hint="eastAsia"/>
        </w:rPr>
        <w:t>學年度第</w:t>
      </w:r>
      <w:r w:rsidR="00A5109E">
        <w:rPr>
          <w:rFonts w:hint="eastAsia"/>
        </w:rPr>
        <w:t>一</w:t>
      </w:r>
      <w:r w:rsidRPr="0085778D">
        <w:rPr>
          <w:rFonts w:hint="eastAsia"/>
        </w:rPr>
        <w:t>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F7EBA5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A5109E">
        <w:rPr>
          <w:rFonts w:hint="eastAsia"/>
        </w:rPr>
        <w:t>之</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2118580"/>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2118581"/>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02CCCD" w14:textId="1AEDABB2" w:rsidR="000355CD"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2118579" w:history="1">
            <w:r w:rsidR="000355CD" w:rsidRPr="00DF6F8A">
              <w:rPr>
                <w:rStyle w:val="af2"/>
                <w:rFonts w:hint="eastAsia"/>
                <w:noProof/>
              </w:rPr>
              <w:t>摘要</w:t>
            </w:r>
            <w:r w:rsidR="000355CD">
              <w:rPr>
                <w:noProof/>
                <w:webHidden/>
              </w:rPr>
              <w:tab/>
            </w:r>
            <w:r w:rsidR="000355CD">
              <w:rPr>
                <w:noProof/>
                <w:webHidden/>
              </w:rPr>
              <w:fldChar w:fldCharType="begin"/>
            </w:r>
            <w:r w:rsidR="000355CD">
              <w:rPr>
                <w:noProof/>
                <w:webHidden/>
              </w:rPr>
              <w:instrText xml:space="preserve"> PAGEREF _Toc202118579 \h </w:instrText>
            </w:r>
            <w:r w:rsidR="000355CD">
              <w:rPr>
                <w:noProof/>
                <w:webHidden/>
              </w:rPr>
            </w:r>
            <w:r w:rsidR="000355CD">
              <w:rPr>
                <w:noProof/>
                <w:webHidden/>
              </w:rPr>
              <w:fldChar w:fldCharType="separate"/>
            </w:r>
            <w:r w:rsidR="0041309C">
              <w:rPr>
                <w:noProof/>
                <w:webHidden/>
              </w:rPr>
              <w:t>2</w:t>
            </w:r>
            <w:r w:rsidR="000355CD">
              <w:rPr>
                <w:noProof/>
                <w:webHidden/>
              </w:rPr>
              <w:fldChar w:fldCharType="end"/>
            </w:r>
          </w:hyperlink>
        </w:p>
        <w:p w14:paraId="04779C1C" w14:textId="2872DD0F" w:rsidR="000355CD" w:rsidRDefault="000355CD">
          <w:pPr>
            <w:pStyle w:val="11"/>
            <w:tabs>
              <w:tab w:val="right" w:leader="dot" w:pos="9061"/>
            </w:tabs>
            <w:ind w:firstLine="480"/>
            <w:rPr>
              <w:rFonts w:asciiTheme="minorHAnsi" w:eastAsiaTheme="minorEastAsia" w:hAnsiTheme="minorHAnsi"/>
              <w:noProof/>
            </w:rPr>
          </w:pPr>
          <w:hyperlink w:anchor="_Toc202118580" w:history="1">
            <w:r w:rsidRPr="00DF6F8A">
              <w:rPr>
                <w:rStyle w:val="af2"/>
                <w:noProof/>
              </w:rPr>
              <w:t>Abstract</w:t>
            </w:r>
            <w:r>
              <w:rPr>
                <w:noProof/>
                <w:webHidden/>
              </w:rPr>
              <w:tab/>
            </w:r>
            <w:r>
              <w:rPr>
                <w:noProof/>
                <w:webHidden/>
              </w:rPr>
              <w:fldChar w:fldCharType="begin"/>
            </w:r>
            <w:r>
              <w:rPr>
                <w:noProof/>
                <w:webHidden/>
              </w:rPr>
              <w:instrText xml:space="preserve"> PAGEREF _Toc202118580 \h </w:instrText>
            </w:r>
            <w:r>
              <w:rPr>
                <w:noProof/>
                <w:webHidden/>
              </w:rPr>
            </w:r>
            <w:r>
              <w:rPr>
                <w:noProof/>
                <w:webHidden/>
              </w:rPr>
              <w:fldChar w:fldCharType="separate"/>
            </w:r>
            <w:r w:rsidR="0041309C">
              <w:rPr>
                <w:noProof/>
                <w:webHidden/>
              </w:rPr>
              <w:t>3</w:t>
            </w:r>
            <w:r>
              <w:rPr>
                <w:noProof/>
                <w:webHidden/>
              </w:rPr>
              <w:fldChar w:fldCharType="end"/>
            </w:r>
          </w:hyperlink>
        </w:p>
        <w:p w14:paraId="7BAC8428" w14:textId="1CD6C2C2" w:rsidR="000355CD" w:rsidRDefault="000355CD">
          <w:pPr>
            <w:pStyle w:val="11"/>
            <w:tabs>
              <w:tab w:val="right" w:leader="dot" w:pos="9061"/>
            </w:tabs>
            <w:ind w:firstLine="480"/>
            <w:rPr>
              <w:rFonts w:asciiTheme="minorHAnsi" w:eastAsiaTheme="minorEastAsia" w:hAnsiTheme="minorHAnsi"/>
              <w:noProof/>
            </w:rPr>
          </w:pPr>
          <w:hyperlink w:anchor="_Toc202118581" w:history="1">
            <w:r w:rsidRPr="00DF6F8A">
              <w:rPr>
                <w:rStyle w:val="af2"/>
                <w:rFonts w:hint="eastAsia"/>
                <w:noProof/>
              </w:rPr>
              <w:t>致謝</w:t>
            </w:r>
            <w:r>
              <w:rPr>
                <w:noProof/>
                <w:webHidden/>
              </w:rPr>
              <w:tab/>
            </w:r>
            <w:r>
              <w:rPr>
                <w:noProof/>
                <w:webHidden/>
              </w:rPr>
              <w:fldChar w:fldCharType="begin"/>
            </w:r>
            <w:r>
              <w:rPr>
                <w:noProof/>
                <w:webHidden/>
              </w:rPr>
              <w:instrText xml:space="preserve"> PAGEREF _Toc202118581 \h </w:instrText>
            </w:r>
            <w:r>
              <w:rPr>
                <w:noProof/>
                <w:webHidden/>
              </w:rPr>
            </w:r>
            <w:r>
              <w:rPr>
                <w:noProof/>
                <w:webHidden/>
              </w:rPr>
              <w:fldChar w:fldCharType="separate"/>
            </w:r>
            <w:r w:rsidR="0041309C">
              <w:rPr>
                <w:noProof/>
                <w:webHidden/>
              </w:rPr>
              <w:t>4</w:t>
            </w:r>
            <w:r>
              <w:rPr>
                <w:noProof/>
                <w:webHidden/>
              </w:rPr>
              <w:fldChar w:fldCharType="end"/>
            </w:r>
          </w:hyperlink>
        </w:p>
        <w:p w14:paraId="2456F642" w14:textId="20AFF48F" w:rsidR="000355CD" w:rsidRDefault="000355CD">
          <w:pPr>
            <w:pStyle w:val="11"/>
            <w:tabs>
              <w:tab w:val="right" w:leader="dot" w:pos="9061"/>
            </w:tabs>
            <w:ind w:firstLine="480"/>
            <w:rPr>
              <w:rFonts w:asciiTheme="minorHAnsi" w:eastAsiaTheme="minorEastAsia" w:hAnsiTheme="minorHAnsi"/>
              <w:noProof/>
            </w:rPr>
          </w:pPr>
          <w:hyperlink w:anchor="_Toc202118582" w:history="1">
            <w:r w:rsidRPr="00DF6F8A">
              <w:rPr>
                <w:rStyle w:val="af2"/>
                <w:rFonts w:hint="eastAsia"/>
                <w:noProof/>
              </w:rPr>
              <w:t>第一章、緒論</w:t>
            </w:r>
            <w:r>
              <w:rPr>
                <w:noProof/>
                <w:webHidden/>
              </w:rPr>
              <w:tab/>
            </w:r>
            <w:r>
              <w:rPr>
                <w:noProof/>
                <w:webHidden/>
              </w:rPr>
              <w:fldChar w:fldCharType="begin"/>
            </w:r>
            <w:r>
              <w:rPr>
                <w:noProof/>
                <w:webHidden/>
              </w:rPr>
              <w:instrText xml:space="preserve"> PAGEREF _Toc202118582 \h </w:instrText>
            </w:r>
            <w:r>
              <w:rPr>
                <w:noProof/>
                <w:webHidden/>
              </w:rPr>
            </w:r>
            <w:r>
              <w:rPr>
                <w:noProof/>
                <w:webHidden/>
              </w:rPr>
              <w:fldChar w:fldCharType="separate"/>
            </w:r>
            <w:r w:rsidR="0041309C">
              <w:rPr>
                <w:noProof/>
                <w:webHidden/>
              </w:rPr>
              <w:t>11</w:t>
            </w:r>
            <w:r>
              <w:rPr>
                <w:noProof/>
                <w:webHidden/>
              </w:rPr>
              <w:fldChar w:fldCharType="end"/>
            </w:r>
          </w:hyperlink>
        </w:p>
        <w:p w14:paraId="3732020B" w14:textId="278817AE" w:rsidR="000355CD" w:rsidRDefault="000355CD">
          <w:pPr>
            <w:pStyle w:val="21"/>
            <w:tabs>
              <w:tab w:val="right" w:leader="dot" w:pos="9061"/>
            </w:tabs>
            <w:ind w:firstLine="480"/>
            <w:rPr>
              <w:rFonts w:asciiTheme="minorHAnsi" w:eastAsiaTheme="minorEastAsia" w:hAnsiTheme="minorHAnsi"/>
              <w:noProof/>
            </w:rPr>
          </w:pPr>
          <w:hyperlink w:anchor="_Toc202118583" w:history="1">
            <w:r w:rsidRPr="00DF6F8A">
              <w:rPr>
                <w:rStyle w:val="af2"/>
                <w:noProof/>
              </w:rPr>
              <w:t xml:space="preserve">1.1 </w:t>
            </w:r>
            <w:r w:rsidRPr="00DF6F8A">
              <w:rPr>
                <w:rStyle w:val="af2"/>
                <w:rFonts w:hint="eastAsia"/>
                <w:noProof/>
              </w:rPr>
              <w:t>研究背景與動機</w:t>
            </w:r>
            <w:r>
              <w:rPr>
                <w:noProof/>
                <w:webHidden/>
              </w:rPr>
              <w:tab/>
            </w:r>
            <w:r>
              <w:rPr>
                <w:noProof/>
                <w:webHidden/>
              </w:rPr>
              <w:fldChar w:fldCharType="begin"/>
            </w:r>
            <w:r>
              <w:rPr>
                <w:noProof/>
                <w:webHidden/>
              </w:rPr>
              <w:instrText xml:space="preserve"> PAGEREF _Toc202118583 \h </w:instrText>
            </w:r>
            <w:r>
              <w:rPr>
                <w:noProof/>
                <w:webHidden/>
              </w:rPr>
            </w:r>
            <w:r>
              <w:rPr>
                <w:noProof/>
                <w:webHidden/>
              </w:rPr>
              <w:fldChar w:fldCharType="separate"/>
            </w:r>
            <w:r w:rsidR="0041309C">
              <w:rPr>
                <w:noProof/>
                <w:webHidden/>
              </w:rPr>
              <w:t>11</w:t>
            </w:r>
            <w:r>
              <w:rPr>
                <w:noProof/>
                <w:webHidden/>
              </w:rPr>
              <w:fldChar w:fldCharType="end"/>
            </w:r>
          </w:hyperlink>
        </w:p>
        <w:p w14:paraId="14851F17" w14:textId="6ABD31D3" w:rsidR="000355CD" w:rsidRDefault="000355CD">
          <w:pPr>
            <w:pStyle w:val="21"/>
            <w:tabs>
              <w:tab w:val="right" w:leader="dot" w:pos="9061"/>
            </w:tabs>
            <w:ind w:firstLine="480"/>
            <w:rPr>
              <w:rFonts w:asciiTheme="minorHAnsi" w:eastAsiaTheme="minorEastAsia" w:hAnsiTheme="minorHAnsi"/>
              <w:noProof/>
            </w:rPr>
          </w:pPr>
          <w:hyperlink w:anchor="_Toc202118584" w:history="1">
            <w:r w:rsidRPr="00DF6F8A">
              <w:rPr>
                <w:rStyle w:val="af2"/>
                <w:noProof/>
              </w:rPr>
              <w:t xml:space="preserve">1.2 </w:t>
            </w:r>
            <w:r w:rsidRPr="00DF6F8A">
              <w:rPr>
                <w:rStyle w:val="af2"/>
                <w:rFonts w:hint="eastAsia"/>
                <w:noProof/>
              </w:rPr>
              <w:t>研究問題與目的</w:t>
            </w:r>
            <w:r>
              <w:rPr>
                <w:noProof/>
                <w:webHidden/>
              </w:rPr>
              <w:tab/>
            </w:r>
            <w:r>
              <w:rPr>
                <w:noProof/>
                <w:webHidden/>
              </w:rPr>
              <w:fldChar w:fldCharType="begin"/>
            </w:r>
            <w:r>
              <w:rPr>
                <w:noProof/>
                <w:webHidden/>
              </w:rPr>
              <w:instrText xml:space="preserve"> PAGEREF _Toc202118584 \h </w:instrText>
            </w:r>
            <w:r>
              <w:rPr>
                <w:noProof/>
                <w:webHidden/>
              </w:rPr>
            </w:r>
            <w:r>
              <w:rPr>
                <w:noProof/>
                <w:webHidden/>
              </w:rPr>
              <w:fldChar w:fldCharType="separate"/>
            </w:r>
            <w:r w:rsidR="0041309C">
              <w:rPr>
                <w:noProof/>
                <w:webHidden/>
              </w:rPr>
              <w:t>13</w:t>
            </w:r>
            <w:r>
              <w:rPr>
                <w:noProof/>
                <w:webHidden/>
              </w:rPr>
              <w:fldChar w:fldCharType="end"/>
            </w:r>
          </w:hyperlink>
        </w:p>
        <w:p w14:paraId="52066695" w14:textId="21AFA357" w:rsidR="000355CD" w:rsidRDefault="000355CD">
          <w:pPr>
            <w:pStyle w:val="21"/>
            <w:tabs>
              <w:tab w:val="right" w:leader="dot" w:pos="9061"/>
            </w:tabs>
            <w:ind w:firstLine="480"/>
            <w:rPr>
              <w:rFonts w:asciiTheme="minorHAnsi" w:eastAsiaTheme="minorEastAsia" w:hAnsiTheme="minorHAnsi"/>
              <w:noProof/>
            </w:rPr>
          </w:pPr>
          <w:hyperlink w:anchor="_Toc202118585" w:history="1">
            <w:r w:rsidRPr="00DF6F8A">
              <w:rPr>
                <w:rStyle w:val="af2"/>
                <w:noProof/>
              </w:rPr>
              <w:t xml:space="preserve">1.3 </w:t>
            </w:r>
            <w:r w:rsidRPr="00DF6F8A">
              <w:rPr>
                <w:rStyle w:val="af2"/>
                <w:rFonts w:hint="eastAsia"/>
                <w:noProof/>
              </w:rPr>
              <w:t>研究範圍與流程</w:t>
            </w:r>
            <w:r>
              <w:rPr>
                <w:noProof/>
                <w:webHidden/>
              </w:rPr>
              <w:tab/>
            </w:r>
            <w:r>
              <w:rPr>
                <w:noProof/>
                <w:webHidden/>
              </w:rPr>
              <w:fldChar w:fldCharType="begin"/>
            </w:r>
            <w:r>
              <w:rPr>
                <w:noProof/>
                <w:webHidden/>
              </w:rPr>
              <w:instrText xml:space="preserve"> PAGEREF _Toc202118585 \h </w:instrText>
            </w:r>
            <w:r>
              <w:rPr>
                <w:noProof/>
                <w:webHidden/>
              </w:rPr>
            </w:r>
            <w:r>
              <w:rPr>
                <w:noProof/>
                <w:webHidden/>
              </w:rPr>
              <w:fldChar w:fldCharType="separate"/>
            </w:r>
            <w:r w:rsidR="0041309C">
              <w:rPr>
                <w:noProof/>
                <w:webHidden/>
              </w:rPr>
              <w:t>14</w:t>
            </w:r>
            <w:r>
              <w:rPr>
                <w:noProof/>
                <w:webHidden/>
              </w:rPr>
              <w:fldChar w:fldCharType="end"/>
            </w:r>
          </w:hyperlink>
        </w:p>
        <w:p w14:paraId="5A9A48EE" w14:textId="0389FAB7" w:rsidR="000355CD" w:rsidRDefault="000355CD">
          <w:pPr>
            <w:pStyle w:val="21"/>
            <w:tabs>
              <w:tab w:val="right" w:leader="dot" w:pos="9061"/>
            </w:tabs>
            <w:ind w:firstLine="480"/>
            <w:rPr>
              <w:rFonts w:asciiTheme="minorHAnsi" w:eastAsiaTheme="minorEastAsia" w:hAnsiTheme="minorHAnsi"/>
              <w:noProof/>
            </w:rPr>
          </w:pPr>
          <w:hyperlink w:anchor="_Toc202118586" w:history="1">
            <w:r w:rsidRPr="00DF6F8A">
              <w:rPr>
                <w:rStyle w:val="af2"/>
                <w:noProof/>
              </w:rPr>
              <w:t xml:space="preserve">1.4 </w:t>
            </w:r>
            <w:r w:rsidRPr="00DF6F8A">
              <w:rPr>
                <w:rStyle w:val="af2"/>
                <w:rFonts w:hint="eastAsia"/>
                <w:noProof/>
              </w:rPr>
              <w:t>論文架構</w:t>
            </w:r>
            <w:r>
              <w:rPr>
                <w:noProof/>
                <w:webHidden/>
              </w:rPr>
              <w:tab/>
            </w:r>
            <w:r>
              <w:rPr>
                <w:noProof/>
                <w:webHidden/>
              </w:rPr>
              <w:fldChar w:fldCharType="begin"/>
            </w:r>
            <w:r>
              <w:rPr>
                <w:noProof/>
                <w:webHidden/>
              </w:rPr>
              <w:instrText xml:space="preserve"> PAGEREF _Toc202118586 \h </w:instrText>
            </w:r>
            <w:r>
              <w:rPr>
                <w:noProof/>
                <w:webHidden/>
              </w:rPr>
            </w:r>
            <w:r>
              <w:rPr>
                <w:noProof/>
                <w:webHidden/>
              </w:rPr>
              <w:fldChar w:fldCharType="separate"/>
            </w:r>
            <w:r w:rsidR="0041309C">
              <w:rPr>
                <w:noProof/>
                <w:webHidden/>
              </w:rPr>
              <w:t>17</w:t>
            </w:r>
            <w:r>
              <w:rPr>
                <w:noProof/>
                <w:webHidden/>
              </w:rPr>
              <w:fldChar w:fldCharType="end"/>
            </w:r>
          </w:hyperlink>
        </w:p>
        <w:p w14:paraId="6BECB464" w14:textId="17CD5B1C" w:rsidR="000355CD" w:rsidRDefault="000355CD">
          <w:pPr>
            <w:pStyle w:val="11"/>
            <w:tabs>
              <w:tab w:val="right" w:leader="dot" w:pos="9061"/>
            </w:tabs>
            <w:ind w:firstLine="480"/>
            <w:rPr>
              <w:rFonts w:asciiTheme="minorHAnsi" w:eastAsiaTheme="minorEastAsia" w:hAnsiTheme="minorHAnsi"/>
              <w:noProof/>
            </w:rPr>
          </w:pPr>
          <w:hyperlink w:anchor="_Toc202118587" w:history="1">
            <w:r w:rsidRPr="00DF6F8A">
              <w:rPr>
                <w:rStyle w:val="af2"/>
                <w:rFonts w:hint="eastAsia"/>
                <w:noProof/>
              </w:rPr>
              <w:t>第二章、文獻探討</w:t>
            </w:r>
            <w:r>
              <w:rPr>
                <w:noProof/>
                <w:webHidden/>
              </w:rPr>
              <w:tab/>
            </w:r>
            <w:r>
              <w:rPr>
                <w:noProof/>
                <w:webHidden/>
              </w:rPr>
              <w:fldChar w:fldCharType="begin"/>
            </w:r>
            <w:r>
              <w:rPr>
                <w:noProof/>
                <w:webHidden/>
              </w:rPr>
              <w:instrText xml:space="preserve"> PAGEREF _Toc202118587 \h </w:instrText>
            </w:r>
            <w:r>
              <w:rPr>
                <w:noProof/>
                <w:webHidden/>
              </w:rPr>
            </w:r>
            <w:r>
              <w:rPr>
                <w:noProof/>
                <w:webHidden/>
              </w:rPr>
              <w:fldChar w:fldCharType="separate"/>
            </w:r>
            <w:r w:rsidR="0041309C">
              <w:rPr>
                <w:noProof/>
                <w:webHidden/>
              </w:rPr>
              <w:t>18</w:t>
            </w:r>
            <w:r>
              <w:rPr>
                <w:noProof/>
                <w:webHidden/>
              </w:rPr>
              <w:fldChar w:fldCharType="end"/>
            </w:r>
          </w:hyperlink>
        </w:p>
        <w:p w14:paraId="72D149AD" w14:textId="269234DF" w:rsidR="000355CD" w:rsidRDefault="000355CD">
          <w:pPr>
            <w:pStyle w:val="21"/>
            <w:tabs>
              <w:tab w:val="right" w:leader="dot" w:pos="9061"/>
            </w:tabs>
            <w:ind w:firstLine="480"/>
            <w:rPr>
              <w:rFonts w:asciiTheme="minorHAnsi" w:eastAsiaTheme="minorEastAsia" w:hAnsiTheme="minorHAnsi"/>
              <w:noProof/>
            </w:rPr>
          </w:pPr>
          <w:hyperlink w:anchor="_Toc202118588" w:history="1">
            <w:r w:rsidRPr="00DF6F8A">
              <w:rPr>
                <w:rStyle w:val="af2"/>
                <w:noProof/>
              </w:rPr>
              <w:t xml:space="preserve">2.1 </w:t>
            </w:r>
            <w:r w:rsidRPr="00DF6F8A">
              <w:rPr>
                <w:rStyle w:val="af2"/>
                <w:rFonts w:hint="eastAsia"/>
                <w:noProof/>
              </w:rPr>
              <w:t>數位創新（</w:t>
            </w:r>
            <w:r w:rsidRPr="00DF6F8A">
              <w:rPr>
                <w:rStyle w:val="af2"/>
                <w:noProof/>
              </w:rPr>
              <w:t>Digital Innov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88 \h </w:instrText>
            </w:r>
            <w:r>
              <w:rPr>
                <w:noProof/>
                <w:webHidden/>
              </w:rPr>
            </w:r>
            <w:r>
              <w:rPr>
                <w:noProof/>
                <w:webHidden/>
              </w:rPr>
              <w:fldChar w:fldCharType="separate"/>
            </w:r>
            <w:r w:rsidR="0041309C">
              <w:rPr>
                <w:noProof/>
                <w:webHidden/>
              </w:rPr>
              <w:t>18</w:t>
            </w:r>
            <w:r>
              <w:rPr>
                <w:noProof/>
                <w:webHidden/>
              </w:rPr>
              <w:fldChar w:fldCharType="end"/>
            </w:r>
          </w:hyperlink>
        </w:p>
        <w:p w14:paraId="62045AAC" w14:textId="5B51E6C0" w:rsidR="000355CD" w:rsidRDefault="000355CD" w:rsidP="00EF7CB2">
          <w:pPr>
            <w:pStyle w:val="31"/>
            <w:rPr>
              <w:rFonts w:asciiTheme="minorHAnsi" w:eastAsiaTheme="minorEastAsia" w:hAnsiTheme="minorHAnsi"/>
              <w:noProof/>
            </w:rPr>
          </w:pPr>
          <w:hyperlink w:anchor="_Toc202118589" w:history="1">
            <w:r w:rsidRPr="00DF6F8A">
              <w:rPr>
                <w:rStyle w:val="af2"/>
                <w:noProof/>
              </w:rPr>
              <w:t xml:space="preserve">2.1.1 </w:t>
            </w:r>
            <w:r w:rsidRPr="00DF6F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2118589 \h </w:instrText>
            </w:r>
            <w:r>
              <w:rPr>
                <w:noProof/>
                <w:webHidden/>
              </w:rPr>
            </w:r>
            <w:r>
              <w:rPr>
                <w:noProof/>
                <w:webHidden/>
              </w:rPr>
              <w:fldChar w:fldCharType="separate"/>
            </w:r>
            <w:r w:rsidR="0041309C">
              <w:rPr>
                <w:noProof/>
                <w:webHidden/>
              </w:rPr>
              <w:t>18</w:t>
            </w:r>
            <w:r>
              <w:rPr>
                <w:noProof/>
                <w:webHidden/>
              </w:rPr>
              <w:fldChar w:fldCharType="end"/>
            </w:r>
          </w:hyperlink>
        </w:p>
        <w:p w14:paraId="5C1756D1" w14:textId="6BBB42BB" w:rsidR="000355CD" w:rsidRDefault="000355CD" w:rsidP="00EF7CB2">
          <w:pPr>
            <w:pStyle w:val="31"/>
            <w:rPr>
              <w:rFonts w:asciiTheme="minorHAnsi" w:eastAsiaTheme="minorEastAsia" w:hAnsiTheme="minorHAnsi"/>
              <w:noProof/>
            </w:rPr>
          </w:pPr>
          <w:hyperlink w:anchor="_Toc202118590" w:history="1">
            <w:r w:rsidRPr="00DF6F8A">
              <w:rPr>
                <w:rStyle w:val="af2"/>
                <w:noProof/>
              </w:rPr>
              <w:t xml:space="preserve">2.1.2 </w:t>
            </w:r>
            <w:r w:rsidRPr="00DF6F8A">
              <w:rPr>
                <w:rStyle w:val="af2"/>
                <w:rFonts w:hint="eastAsia"/>
                <w:noProof/>
              </w:rPr>
              <w:t>數位創新與組織之關係</w:t>
            </w:r>
            <w:r>
              <w:rPr>
                <w:noProof/>
                <w:webHidden/>
              </w:rPr>
              <w:tab/>
            </w:r>
            <w:r>
              <w:rPr>
                <w:noProof/>
                <w:webHidden/>
              </w:rPr>
              <w:fldChar w:fldCharType="begin"/>
            </w:r>
            <w:r>
              <w:rPr>
                <w:noProof/>
                <w:webHidden/>
              </w:rPr>
              <w:instrText xml:space="preserve"> PAGEREF _Toc202118590 \h </w:instrText>
            </w:r>
            <w:r>
              <w:rPr>
                <w:noProof/>
                <w:webHidden/>
              </w:rPr>
            </w:r>
            <w:r>
              <w:rPr>
                <w:noProof/>
                <w:webHidden/>
              </w:rPr>
              <w:fldChar w:fldCharType="separate"/>
            </w:r>
            <w:r w:rsidR="0041309C">
              <w:rPr>
                <w:noProof/>
                <w:webHidden/>
              </w:rPr>
              <w:t>22</w:t>
            </w:r>
            <w:r>
              <w:rPr>
                <w:noProof/>
                <w:webHidden/>
              </w:rPr>
              <w:fldChar w:fldCharType="end"/>
            </w:r>
          </w:hyperlink>
        </w:p>
        <w:p w14:paraId="066A8412" w14:textId="21D22528" w:rsidR="000355CD" w:rsidRDefault="000355CD">
          <w:pPr>
            <w:pStyle w:val="21"/>
            <w:tabs>
              <w:tab w:val="right" w:leader="dot" w:pos="9061"/>
            </w:tabs>
            <w:ind w:firstLine="480"/>
            <w:rPr>
              <w:rFonts w:asciiTheme="minorHAnsi" w:eastAsiaTheme="minorEastAsia" w:hAnsiTheme="minorHAnsi"/>
              <w:noProof/>
            </w:rPr>
          </w:pPr>
          <w:hyperlink w:anchor="_Toc202118591" w:history="1">
            <w:r w:rsidRPr="00DF6F8A">
              <w:rPr>
                <w:rStyle w:val="af2"/>
                <w:noProof/>
              </w:rPr>
              <w:t xml:space="preserve">2.2 </w:t>
            </w:r>
            <w:r w:rsidRPr="00DF6F8A">
              <w:rPr>
                <w:rStyle w:val="af2"/>
                <w:rFonts w:hint="eastAsia"/>
                <w:noProof/>
              </w:rPr>
              <w:t>制定（</w:t>
            </w:r>
            <w:r w:rsidRPr="00DF6F8A">
              <w:rPr>
                <w:rStyle w:val="af2"/>
                <w:noProof/>
              </w:rPr>
              <w:t>Enactment</w:t>
            </w:r>
            <w:r w:rsidRPr="00DF6F8A">
              <w:rPr>
                <w:rStyle w:val="af2"/>
                <w:rFonts w:hint="eastAsia"/>
                <w:noProof/>
              </w:rPr>
              <w:t>）</w:t>
            </w:r>
            <w:r>
              <w:rPr>
                <w:noProof/>
                <w:webHidden/>
              </w:rPr>
              <w:tab/>
            </w:r>
            <w:r>
              <w:rPr>
                <w:noProof/>
                <w:webHidden/>
              </w:rPr>
              <w:fldChar w:fldCharType="begin"/>
            </w:r>
            <w:r>
              <w:rPr>
                <w:noProof/>
                <w:webHidden/>
              </w:rPr>
              <w:instrText xml:space="preserve"> PAGEREF _Toc202118591 \h </w:instrText>
            </w:r>
            <w:r>
              <w:rPr>
                <w:noProof/>
                <w:webHidden/>
              </w:rPr>
            </w:r>
            <w:r>
              <w:rPr>
                <w:noProof/>
                <w:webHidden/>
              </w:rPr>
              <w:fldChar w:fldCharType="separate"/>
            </w:r>
            <w:r w:rsidR="0041309C">
              <w:rPr>
                <w:noProof/>
                <w:webHidden/>
              </w:rPr>
              <w:t>24</w:t>
            </w:r>
            <w:r>
              <w:rPr>
                <w:noProof/>
                <w:webHidden/>
              </w:rPr>
              <w:fldChar w:fldCharType="end"/>
            </w:r>
          </w:hyperlink>
        </w:p>
        <w:p w14:paraId="3F59487B" w14:textId="07A1DDBC" w:rsidR="000355CD" w:rsidRDefault="000355CD" w:rsidP="00EF7CB2">
          <w:pPr>
            <w:pStyle w:val="31"/>
            <w:rPr>
              <w:rFonts w:asciiTheme="minorHAnsi" w:eastAsiaTheme="minorEastAsia" w:hAnsiTheme="minorHAnsi"/>
              <w:noProof/>
            </w:rPr>
          </w:pPr>
          <w:hyperlink w:anchor="_Toc202118592" w:history="1">
            <w:r w:rsidRPr="00DF6F8A">
              <w:rPr>
                <w:rStyle w:val="af2"/>
                <w:noProof/>
              </w:rPr>
              <w:t xml:space="preserve">2.2.1 </w:t>
            </w:r>
            <w:r w:rsidRPr="00DF6F8A">
              <w:rPr>
                <w:rStyle w:val="af2"/>
                <w:rFonts w:hint="eastAsia"/>
                <w:noProof/>
              </w:rPr>
              <w:t>制定起源與基本定義</w:t>
            </w:r>
            <w:r>
              <w:rPr>
                <w:noProof/>
                <w:webHidden/>
              </w:rPr>
              <w:tab/>
            </w:r>
            <w:r>
              <w:rPr>
                <w:noProof/>
                <w:webHidden/>
              </w:rPr>
              <w:fldChar w:fldCharType="begin"/>
            </w:r>
            <w:r>
              <w:rPr>
                <w:noProof/>
                <w:webHidden/>
              </w:rPr>
              <w:instrText xml:space="preserve"> PAGEREF _Toc202118592 \h </w:instrText>
            </w:r>
            <w:r>
              <w:rPr>
                <w:noProof/>
                <w:webHidden/>
              </w:rPr>
            </w:r>
            <w:r>
              <w:rPr>
                <w:noProof/>
                <w:webHidden/>
              </w:rPr>
              <w:fldChar w:fldCharType="separate"/>
            </w:r>
            <w:r w:rsidR="0041309C">
              <w:rPr>
                <w:noProof/>
                <w:webHidden/>
              </w:rPr>
              <w:t>24</w:t>
            </w:r>
            <w:r>
              <w:rPr>
                <w:noProof/>
                <w:webHidden/>
              </w:rPr>
              <w:fldChar w:fldCharType="end"/>
            </w:r>
          </w:hyperlink>
        </w:p>
        <w:p w14:paraId="5F3E7B63" w14:textId="6D42CFBE" w:rsidR="000355CD" w:rsidRDefault="000355CD" w:rsidP="00EF7CB2">
          <w:pPr>
            <w:pStyle w:val="31"/>
            <w:rPr>
              <w:rFonts w:asciiTheme="minorHAnsi" w:eastAsiaTheme="minorEastAsia" w:hAnsiTheme="minorHAnsi"/>
              <w:noProof/>
            </w:rPr>
          </w:pPr>
          <w:hyperlink w:anchor="_Toc202118593" w:history="1">
            <w:r w:rsidRPr="00DF6F8A">
              <w:rPr>
                <w:rStyle w:val="af2"/>
                <w:noProof/>
              </w:rPr>
              <w:t xml:space="preserve">2.1.2 </w:t>
            </w:r>
            <w:r w:rsidRPr="00DF6F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2118593 \h </w:instrText>
            </w:r>
            <w:r>
              <w:rPr>
                <w:noProof/>
                <w:webHidden/>
              </w:rPr>
            </w:r>
            <w:r>
              <w:rPr>
                <w:noProof/>
                <w:webHidden/>
              </w:rPr>
              <w:fldChar w:fldCharType="separate"/>
            </w:r>
            <w:r w:rsidR="0041309C">
              <w:rPr>
                <w:noProof/>
                <w:webHidden/>
              </w:rPr>
              <w:t>26</w:t>
            </w:r>
            <w:r>
              <w:rPr>
                <w:noProof/>
                <w:webHidden/>
              </w:rPr>
              <w:fldChar w:fldCharType="end"/>
            </w:r>
          </w:hyperlink>
        </w:p>
        <w:p w14:paraId="7B106399" w14:textId="2D6FA9E3" w:rsidR="000355CD" w:rsidRDefault="000355CD">
          <w:pPr>
            <w:pStyle w:val="21"/>
            <w:tabs>
              <w:tab w:val="right" w:leader="dot" w:pos="9061"/>
            </w:tabs>
            <w:ind w:firstLine="480"/>
            <w:rPr>
              <w:rFonts w:asciiTheme="minorHAnsi" w:eastAsiaTheme="minorEastAsia" w:hAnsiTheme="minorHAnsi"/>
              <w:noProof/>
            </w:rPr>
          </w:pPr>
          <w:hyperlink w:anchor="_Toc202118594" w:history="1">
            <w:r w:rsidRPr="00DF6F8A">
              <w:rPr>
                <w:rStyle w:val="af2"/>
                <w:noProof/>
              </w:rPr>
              <w:t xml:space="preserve">2.3 </w:t>
            </w:r>
            <w:r w:rsidRPr="00DF6F8A">
              <w:rPr>
                <w:rStyle w:val="af2"/>
                <w:rFonts w:hint="eastAsia"/>
                <w:noProof/>
              </w:rPr>
              <w:t>可供性（</w:t>
            </w:r>
            <w:r w:rsidRPr="00DF6F8A">
              <w:rPr>
                <w:rStyle w:val="af2"/>
                <w:noProof/>
              </w:rPr>
              <w:t>Affordance</w:t>
            </w:r>
            <w:r w:rsidRPr="00DF6F8A">
              <w:rPr>
                <w:rStyle w:val="af2"/>
                <w:rFonts w:hint="eastAsia"/>
                <w:noProof/>
              </w:rPr>
              <w:t>）</w:t>
            </w:r>
            <w:r>
              <w:rPr>
                <w:noProof/>
                <w:webHidden/>
              </w:rPr>
              <w:tab/>
            </w:r>
            <w:r>
              <w:rPr>
                <w:noProof/>
                <w:webHidden/>
              </w:rPr>
              <w:fldChar w:fldCharType="begin"/>
            </w:r>
            <w:r>
              <w:rPr>
                <w:noProof/>
                <w:webHidden/>
              </w:rPr>
              <w:instrText xml:space="preserve"> PAGEREF _Toc202118594 \h </w:instrText>
            </w:r>
            <w:r>
              <w:rPr>
                <w:noProof/>
                <w:webHidden/>
              </w:rPr>
            </w:r>
            <w:r>
              <w:rPr>
                <w:noProof/>
                <w:webHidden/>
              </w:rPr>
              <w:fldChar w:fldCharType="separate"/>
            </w:r>
            <w:r w:rsidR="0041309C">
              <w:rPr>
                <w:noProof/>
                <w:webHidden/>
              </w:rPr>
              <w:t>28</w:t>
            </w:r>
            <w:r>
              <w:rPr>
                <w:noProof/>
                <w:webHidden/>
              </w:rPr>
              <w:fldChar w:fldCharType="end"/>
            </w:r>
          </w:hyperlink>
        </w:p>
        <w:p w14:paraId="3EC9CE3B" w14:textId="208A1B48" w:rsidR="000355CD" w:rsidRDefault="000355CD" w:rsidP="00EF7CB2">
          <w:pPr>
            <w:pStyle w:val="31"/>
            <w:rPr>
              <w:rFonts w:asciiTheme="minorHAnsi" w:eastAsiaTheme="minorEastAsia" w:hAnsiTheme="minorHAnsi"/>
              <w:noProof/>
            </w:rPr>
          </w:pPr>
          <w:hyperlink w:anchor="_Toc202118595" w:history="1">
            <w:r w:rsidRPr="00DF6F8A">
              <w:rPr>
                <w:rStyle w:val="af2"/>
                <w:noProof/>
              </w:rPr>
              <w:t xml:space="preserve">2.3.1 </w:t>
            </w:r>
            <w:r w:rsidRPr="00DF6F8A">
              <w:rPr>
                <w:rStyle w:val="af2"/>
                <w:rFonts w:hint="eastAsia"/>
                <w:noProof/>
              </w:rPr>
              <w:t>可供性起源與基本定義</w:t>
            </w:r>
            <w:r>
              <w:rPr>
                <w:noProof/>
                <w:webHidden/>
              </w:rPr>
              <w:tab/>
            </w:r>
            <w:r>
              <w:rPr>
                <w:noProof/>
                <w:webHidden/>
              </w:rPr>
              <w:fldChar w:fldCharType="begin"/>
            </w:r>
            <w:r>
              <w:rPr>
                <w:noProof/>
                <w:webHidden/>
              </w:rPr>
              <w:instrText xml:space="preserve"> PAGEREF _Toc202118595 \h </w:instrText>
            </w:r>
            <w:r>
              <w:rPr>
                <w:noProof/>
                <w:webHidden/>
              </w:rPr>
            </w:r>
            <w:r>
              <w:rPr>
                <w:noProof/>
                <w:webHidden/>
              </w:rPr>
              <w:fldChar w:fldCharType="separate"/>
            </w:r>
            <w:r w:rsidR="0041309C">
              <w:rPr>
                <w:noProof/>
                <w:webHidden/>
              </w:rPr>
              <w:t>28</w:t>
            </w:r>
            <w:r>
              <w:rPr>
                <w:noProof/>
                <w:webHidden/>
              </w:rPr>
              <w:fldChar w:fldCharType="end"/>
            </w:r>
          </w:hyperlink>
        </w:p>
        <w:p w14:paraId="5EF98BC4" w14:textId="19377665" w:rsidR="000355CD" w:rsidRDefault="000355CD" w:rsidP="00EF7CB2">
          <w:pPr>
            <w:pStyle w:val="31"/>
            <w:rPr>
              <w:rFonts w:asciiTheme="minorHAnsi" w:eastAsiaTheme="minorEastAsia" w:hAnsiTheme="minorHAnsi"/>
              <w:noProof/>
            </w:rPr>
          </w:pPr>
          <w:hyperlink w:anchor="_Toc202118596" w:history="1">
            <w:r w:rsidRPr="00DF6F8A">
              <w:rPr>
                <w:rStyle w:val="af2"/>
                <w:noProof/>
              </w:rPr>
              <w:t xml:space="preserve">2.3.2 </w:t>
            </w:r>
            <w:r w:rsidRPr="00DF6F8A">
              <w:rPr>
                <w:rStyle w:val="af2"/>
                <w:rFonts w:hint="eastAsia"/>
                <w:noProof/>
              </w:rPr>
              <w:t>可供性實現（</w:t>
            </w:r>
            <w:r w:rsidRPr="00DF6F8A">
              <w:rPr>
                <w:rStyle w:val="af2"/>
                <w:noProof/>
              </w:rPr>
              <w:t>Affordance Actualiz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6 \h </w:instrText>
            </w:r>
            <w:r>
              <w:rPr>
                <w:noProof/>
                <w:webHidden/>
              </w:rPr>
            </w:r>
            <w:r>
              <w:rPr>
                <w:noProof/>
                <w:webHidden/>
              </w:rPr>
              <w:fldChar w:fldCharType="separate"/>
            </w:r>
            <w:r w:rsidR="0041309C">
              <w:rPr>
                <w:noProof/>
                <w:webHidden/>
              </w:rPr>
              <w:t>32</w:t>
            </w:r>
            <w:r>
              <w:rPr>
                <w:noProof/>
                <w:webHidden/>
              </w:rPr>
              <w:fldChar w:fldCharType="end"/>
            </w:r>
          </w:hyperlink>
        </w:p>
        <w:p w14:paraId="2673D258" w14:textId="5E6429E1" w:rsidR="000355CD" w:rsidRDefault="000355CD">
          <w:pPr>
            <w:pStyle w:val="21"/>
            <w:tabs>
              <w:tab w:val="right" w:leader="dot" w:pos="9061"/>
            </w:tabs>
            <w:ind w:firstLine="480"/>
            <w:rPr>
              <w:rFonts w:asciiTheme="minorHAnsi" w:eastAsiaTheme="minorEastAsia" w:hAnsiTheme="minorHAnsi"/>
              <w:noProof/>
            </w:rPr>
          </w:pPr>
          <w:hyperlink w:anchor="_Toc202118597" w:history="1">
            <w:r w:rsidRPr="00DF6F8A">
              <w:rPr>
                <w:rStyle w:val="af2"/>
                <w:noProof/>
              </w:rPr>
              <w:t xml:space="preserve">2.4 </w:t>
            </w:r>
            <w:r w:rsidRPr="00DF6F8A">
              <w:rPr>
                <w:rStyle w:val="af2"/>
                <w:rFonts w:hint="eastAsia"/>
                <w:noProof/>
              </w:rPr>
              <w:t>組織雙元性（</w:t>
            </w:r>
            <w:r w:rsidRPr="00DF6F8A">
              <w:rPr>
                <w:rStyle w:val="af2"/>
                <w:noProof/>
              </w:rPr>
              <w:t>Organizational Ambidexterity</w:t>
            </w:r>
            <w:r w:rsidRPr="00DF6F8A">
              <w:rPr>
                <w:rStyle w:val="af2"/>
                <w:rFonts w:hint="eastAsia"/>
                <w:noProof/>
              </w:rPr>
              <w:t>）</w:t>
            </w:r>
            <w:r>
              <w:rPr>
                <w:noProof/>
                <w:webHidden/>
              </w:rPr>
              <w:tab/>
            </w:r>
            <w:r>
              <w:rPr>
                <w:noProof/>
                <w:webHidden/>
              </w:rPr>
              <w:fldChar w:fldCharType="begin"/>
            </w:r>
            <w:r>
              <w:rPr>
                <w:noProof/>
                <w:webHidden/>
              </w:rPr>
              <w:instrText xml:space="preserve"> PAGEREF _Toc202118597 \h </w:instrText>
            </w:r>
            <w:r>
              <w:rPr>
                <w:noProof/>
                <w:webHidden/>
              </w:rPr>
            </w:r>
            <w:r>
              <w:rPr>
                <w:noProof/>
                <w:webHidden/>
              </w:rPr>
              <w:fldChar w:fldCharType="separate"/>
            </w:r>
            <w:r w:rsidR="0041309C">
              <w:rPr>
                <w:noProof/>
                <w:webHidden/>
              </w:rPr>
              <w:t>34</w:t>
            </w:r>
            <w:r>
              <w:rPr>
                <w:noProof/>
                <w:webHidden/>
              </w:rPr>
              <w:fldChar w:fldCharType="end"/>
            </w:r>
          </w:hyperlink>
        </w:p>
        <w:p w14:paraId="44594246" w14:textId="0B4BD421" w:rsidR="000355CD" w:rsidRDefault="000355CD" w:rsidP="00EF7CB2">
          <w:pPr>
            <w:pStyle w:val="31"/>
            <w:rPr>
              <w:rFonts w:asciiTheme="minorHAnsi" w:eastAsiaTheme="minorEastAsia" w:hAnsiTheme="minorHAnsi"/>
              <w:noProof/>
            </w:rPr>
          </w:pPr>
          <w:hyperlink w:anchor="_Toc202118598" w:history="1">
            <w:r w:rsidRPr="00DF6F8A">
              <w:rPr>
                <w:rStyle w:val="af2"/>
                <w:noProof/>
              </w:rPr>
              <w:t xml:space="preserve">2.4.1 </w:t>
            </w:r>
            <w:r w:rsidRPr="00DF6F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2118598 \h </w:instrText>
            </w:r>
            <w:r>
              <w:rPr>
                <w:noProof/>
                <w:webHidden/>
              </w:rPr>
            </w:r>
            <w:r>
              <w:rPr>
                <w:noProof/>
                <w:webHidden/>
              </w:rPr>
              <w:fldChar w:fldCharType="separate"/>
            </w:r>
            <w:r w:rsidR="0041309C">
              <w:rPr>
                <w:noProof/>
                <w:webHidden/>
              </w:rPr>
              <w:t>34</w:t>
            </w:r>
            <w:r>
              <w:rPr>
                <w:noProof/>
                <w:webHidden/>
              </w:rPr>
              <w:fldChar w:fldCharType="end"/>
            </w:r>
          </w:hyperlink>
        </w:p>
        <w:p w14:paraId="2F505C22" w14:textId="1688BB18" w:rsidR="000355CD" w:rsidRDefault="000355CD" w:rsidP="00EF7CB2">
          <w:pPr>
            <w:pStyle w:val="31"/>
            <w:rPr>
              <w:rFonts w:asciiTheme="minorHAnsi" w:eastAsiaTheme="minorEastAsia" w:hAnsiTheme="minorHAnsi"/>
              <w:noProof/>
            </w:rPr>
          </w:pPr>
          <w:hyperlink w:anchor="_Toc202118599" w:history="1">
            <w:r w:rsidRPr="00DF6F8A">
              <w:rPr>
                <w:rStyle w:val="af2"/>
                <w:noProof/>
              </w:rPr>
              <w:t xml:space="preserve">2.4.2 </w:t>
            </w:r>
            <w:r w:rsidRPr="00DF6F8A">
              <w:rPr>
                <w:rStyle w:val="af2"/>
                <w:rFonts w:hint="eastAsia"/>
                <w:noProof/>
              </w:rPr>
              <w:t>探索（</w:t>
            </w:r>
            <w:r w:rsidRPr="00DF6F8A">
              <w:rPr>
                <w:rStyle w:val="af2"/>
                <w:noProof/>
              </w:rPr>
              <w:t>Exploration</w:t>
            </w:r>
            <w:r w:rsidRPr="00DF6F8A">
              <w:rPr>
                <w:rStyle w:val="af2"/>
                <w:rFonts w:hint="eastAsia"/>
                <w:noProof/>
              </w:rPr>
              <w:t>）與利用（</w:t>
            </w:r>
            <w:r w:rsidRPr="00DF6F8A">
              <w:rPr>
                <w:rStyle w:val="af2"/>
                <w:noProof/>
              </w:rPr>
              <w:t>Exploit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9 \h </w:instrText>
            </w:r>
            <w:r>
              <w:rPr>
                <w:noProof/>
                <w:webHidden/>
              </w:rPr>
            </w:r>
            <w:r>
              <w:rPr>
                <w:noProof/>
                <w:webHidden/>
              </w:rPr>
              <w:fldChar w:fldCharType="separate"/>
            </w:r>
            <w:r w:rsidR="0041309C">
              <w:rPr>
                <w:noProof/>
                <w:webHidden/>
              </w:rPr>
              <w:t>35</w:t>
            </w:r>
            <w:r>
              <w:rPr>
                <w:noProof/>
                <w:webHidden/>
              </w:rPr>
              <w:fldChar w:fldCharType="end"/>
            </w:r>
          </w:hyperlink>
        </w:p>
        <w:p w14:paraId="38EB62FD" w14:textId="03D43D4A" w:rsidR="000355CD" w:rsidRDefault="000355CD">
          <w:pPr>
            <w:pStyle w:val="11"/>
            <w:tabs>
              <w:tab w:val="right" w:leader="dot" w:pos="9061"/>
            </w:tabs>
            <w:ind w:firstLine="480"/>
            <w:rPr>
              <w:rFonts w:asciiTheme="minorHAnsi" w:eastAsiaTheme="minorEastAsia" w:hAnsiTheme="minorHAnsi"/>
              <w:noProof/>
            </w:rPr>
          </w:pPr>
          <w:hyperlink w:anchor="_Toc202118600" w:history="1">
            <w:r w:rsidRPr="00DF6F8A">
              <w:rPr>
                <w:rStyle w:val="af2"/>
                <w:rFonts w:hint="eastAsia"/>
                <w:noProof/>
              </w:rPr>
              <w:t>第三章、研究方法與架構</w:t>
            </w:r>
            <w:r>
              <w:rPr>
                <w:noProof/>
                <w:webHidden/>
              </w:rPr>
              <w:tab/>
            </w:r>
            <w:r>
              <w:rPr>
                <w:noProof/>
                <w:webHidden/>
              </w:rPr>
              <w:fldChar w:fldCharType="begin"/>
            </w:r>
            <w:r>
              <w:rPr>
                <w:noProof/>
                <w:webHidden/>
              </w:rPr>
              <w:instrText xml:space="preserve"> PAGEREF _Toc202118600 \h </w:instrText>
            </w:r>
            <w:r>
              <w:rPr>
                <w:noProof/>
                <w:webHidden/>
              </w:rPr>
            </w:r>
            <w:r>
              <w:rPr>
                <w:noProof/>
                <w:webHidden/>
              </w:rPr>
              <w:fldChar w:fldCharType="separate"/>
            </w:r>
            <w:r w:rsidR="0041309C">
              <w:rPr>
                <w:noProof/>
                <w:webHidden/>
              </w:rPr>
              <w:t>37</w:t>
            </w:r>
            <w:r>
              <w:rPr>
                <w:noProof/>
                <w:webHidden/>
              </w:rPr>
              <w:fldChar w:fldCharType="end"/>
            </w:r>
          </w:hyperlink>
        </w:p>
        <w:p w14:paraId="39414732" w14:textId="2EAD3603" w:rsidR="000355CD" w:rsidRDefault="000355CD">
          <w:pPr>
            <w:pStyle w:val="21"/>
            <w:tabs>
              <w:tab w:val="right" w:leader="dot" w:pos="9061"/>
            </w:tabs>
            <w:ind w:firstLine="480"/>
            <w:rPr>
              <w:rFonts w:asciiTheme="minorHAnsi" w:eastAsiaTheme="minorEastAsia" w:hAnsiTheme="minorHAnsi"/>
              <w:noProof/>
            </w:rPr>
          </w:pPr>
          <w:hyperlink w:anchor="_Toc202118601" w:history="1">
            <w:r w:rsidRPr="00DF6F8A">
              <w:rPr>
                <w:rStyle w:val="af2"/>
                <w:noProof/>
              </w:rPr>
              <w:t xml:space="preserve">3.1 </w:t>
            </w:r>
            <w:r w:rsidRPr="00DF6F8A">
              <w:rPr>
                <w:rStyle w:val="af2"/>
                <w:rFonts w:hint="eastAsia"/>
                <w:noProof/>
              </w:rPr>
              <w:t>研究方法</w:t>
            </w:r>
            <w:r>
              <w:rPr>
                <w:noProof/>
                <w:webHidden/>
              </w:rPr>
              <w:tab/>
            </w:r>
            <w:r>
              <w:rPr>
                <w:noProof/>
                <w:webHidden/>
              </w:rPr>
              <w:fldChar w:fldCharType="begin"/>
            </w:r>
            <w:r>
              <w:rPr>
                <w:noProof/>
                <w:webHidden/>
              </w:rPr>
              <w:instrText xml:space="preserve"> PAGEREF _Toc202118601 \h </w:instrText>
            </w:r>
            <w:r>
              <w:rPr>
                <w:noProof/>
                <w:webHidden/>
              </w:rPr>
            </w:r>
            <w:r>
              <w:rPr>
                <w:noProof/>
                <w:webHidden/>
              </w:rPr>
              <w:fldChar w:fldCharType="separate"/>
            </w:r>
            <w:r w:rsidR="0041309C">
              <w:rPr>
                <w:noProof/>
                <w:webHidden/>
              </w:rPr>
              <w:t>37</w:t>
            </w:r>
            <w:r>
              <w:rPr>
                <w:noProof/>
                <w:webHidden/>
              </w:rPr>
              <w:fldChar w:fldCharType="end"/>
            </w:r>
          </w:hyperlink>
        </w:p>
        <w:p w14:paraId="1855275A" w14:textId="3678AB8F" w:rsidR="000355CD" w:rsidRDefault="000355CD" w:rsidP="00EF7CB2">
          <w:pPr>
            <w:pStyle w:val="31"/>
            <w:rPr>
              <w:rFonts w:asciiTheme="minorHAnsi" w:eastAsiaTheme="minorEastAsia" w:hAnsiTheme="minorHAnsi"/>
              <w:noProof/>
            </w:rPr>
          </w:pPr>
          <w:hyperlink w:anchor="_Toc202118602" w:history="1">
            <w:r w:rsidRPr="00DF6F8A">
              <w:rPr>
                <w:rStyle w:val="af2"/>
                <w:noProof/>
              </w:rPr>
              <w:t xml:space="preserve">3.1.1 </w:t>
            </w:r>
            <w:r w:rsidRPr="00DF6F8A">
              <w:rPr>
                <w:rStyle w:val="af2"/>
                <w:rFonts w:hint="eastAsia"/>
                <w:noProof/>
              </w:rPr>
              <w:t>質化研究</w:t>
            </w:r>
            <w:r>
              <w:rPr>
                <w:noProof/>
                <w:webHidden/>
              </w:rPr>
              <w:tab/>
            </w:r>
            <w:r>
              <w:rPr>
                <w:noProof/>
                <w:webHidden/>
              </w:rPr>
              <w:fldChar w:fldCharType="begin"/>
            </w:r>
            <w:r>
              <w:rPr>
                <w:noProof/>
                <w:webHidden/>
              </w:rPr>
              <w:instrText xml:space="preserve"> PAGEREF _Toc202118602 \h </w:instrText>
            </w:r>
            <w:r>
              <w:rPr>
                <w:noProof/>
                <w:webHidden/>
              </w:rPr>
            </w:r>
            <w:r>
              <w:rPr>
                <w:noProof/>
                <w:webHidden/>
              </w:rPr>
              <w:fldChar w:fldCharType="separate"/>
            </w:r>
            <w:r w:rsidR="0041309C">
              <w:rPr>
                <w:noProof/>
                <w:webHidden/>
              </w:rPr>
              <w:t>38</w:t>
            </w:r>
            <w:r>
              <w:rPr>
                <w:noProof/>
                <w:webHidden/>
              </w:rPr>
              <w:fldChar w:fldCharType="end"/>
            </w:r>
          </w:hyperlink>
        </w:p>
        <w:p w14:paraId="15D3678A" w14:textId="7B1AFC97" w:rsidR="000355CD" w:rsidRDefault="000355CD" w:rsidP="00EF7CB2">
          <w:pPr>
            <w:pStyle w:val="31"/>
            <w:rPr>
              <w:rFonts w:asciiTheme="minorHAnsi" w:eastAsiaTheme="minorEastAsia" w:hAnsiTheme="minorHAnsi"/>
              <w:noProof/>
            </w:rPr>
          </w:pPr>
          <w:hyperlink w:anchor="_Toc202118603" w:history="1">
            <w:r w:rsidRPr="00DF6F8A">
              <w:rPr>
                <w:rStyle w:val="af2"/>
                <w:noProof/>
              </w:rPr>
              <w:t xml:space="preserve">3.1.2 </w:t>
            </w:r>
            <w:r w:rsidRPr="00DF6F8A">
              <w:rPr>
                <w:rStyle w:val="af2"/>
                <w:rFonts w:hint="eastAsia"/>
                <w:noProof/>
              </w:rPr>
              <w:t>個案研究</w:t>
            </w:r>
            <w:r>
              <w:rPr>
                <w:noProof/>
                <w:webHidden/>
              </w:rPr>
              <w:tab/>
            </w:r>
            <w:r>
              <w:rPr>
                <w:noProof/>
                <w:webHidden/>
              </w:rPr>
              <w:fldChar w:fldCharType="begin"/>
            </w:r>
            <w:r>
              <w:rPr>
                <w:noProof/>
                <w:webHidden/>
              </w:rPr>
              <w:instrText xml:space="preserve"> PAGEREF _Toc202118603 \h </w:instrText>
            </w:r>
            <w:r>
              <w:rPr>
                <w:noProof/>
                <w:webHidden/>
              </w:rPr>
            </w:r>
            <w:r>
              <w:rPr>
                <w:noProof/>
                <w:webHidden/>
              </w:rPr>
              <w:fldChar w:fldCharType="separate"/>
            </w:r>
            <w:r w:rsidR="0041309C">
              <w:rPr>
                <w:noProof/>
                <w:webHidden/>
              </w:rPr>
              <w:t>39</w:t>
            </w:r>
            <w:r>
              <w:rPr>
                <w:noProof/>
                <w:webHidden/>
              </w:rPr>
              <w:fldChar w:fldCharType="end"/>
            </w:r>
          </w:hyperlink>
        </w:p>
        <w:p w14:paraId="6A37C351" w14:textId="567C08B7" w:rsidR="000355CD" w:rsidRDefault="000355CD">
          <w:pPr>
            <w:pStyle w:val="21"/>
            <w:tabs>
              <w:tab w:val="right" w:leader="dot" w:pos="9061"/>
            </w:tabs>
            <w:ind w:firstLine="480"/>
            <w:rPr>
              <w:rFonts w:asciiTheme="minorHAnsi" w:eastAsiaTheme="minorEastAsia" w:hAnsiTheme="minorHAnsi"/>
              <w:noProof/>
            </w:rPr>
          </w:pPr>
          <w:hyperlink w:anchor="_Toc202118604" w:history="1">
            <w:r w:rsidRPr="00DF6F8A">
              <w:rPr>
                <w:rStyle w:val="af2"/>
                <w:noProof/>
              </w:rPr>
              <w:t xml:space="preserve">3.2 </w:t>
            </w:r>
            <w:r w:rsidRPr="00DF6F8A">
              <w:rPr>
                <w:rStyle w:val="af2"/>
                <w:rFonts w:hint="eastAsia"/>
                <w:noProof/>
              </w:rPr>
              <w:t>研究架構</w:t>
            </w:r>
            <w:r>
              <w:rPr>
                <w:noProof/>
                <w:webHidden/>
              </w:rPr>
              <w:tab/>
            </w:r>
            <w:r>
              <w:rPr>
                <w:noProof/>
                <w:webHidden/>
              </w:rPr>
              <w:fldChar w:fldCharType="begin"/>
            </w:r>
            <w:r>
              <w:rPr>
                <w:noProof/>
                <w:webHidden/>
              </w:rPr>
              <w:instrText xml:space="preserve"> PAGEREF _Toc202118604 \h </w:instrText>
            </w:r>
            <w:r>
              <w:rPr>
                <w:noProof/>
                <w:webHidden/>
              </w:rPr>
            </w:r>
            <w:r>
              <w:rPr>
                <w:noProof/>
                <w:webHidden/>
              </w:rPr>
              <w:fldChar w:fldCharType="separate"/>
            </w:r>
            <w:r w:rsidR="0041309C">
              <w:rPr>
                <w:noProof/>
                <w:webHidden/>
              </w:rPr>
              <w:t>41</w:t>
            </w:r>
            <w:r>
              <w:rPr>
                <w:noProof/>
                <w:webHidden/>
              </w:rPr>
              <w:fldChar w:fldCharType="end"/>
            </w:r>
          </w:hyperlink>
        </w:p>
        <w:p w14:paraId="784CDE61" w14:textId="67684EEE" w:rsidR="000355CD" w:rsidRDefault="000355CD">
          <w:pPr>
            <w:pStyle w:val="21"/>
            <w:tabs>
              <w:tab w:val="right" w:leader="dot" w:pos="9061"/>
            </w:tabs>
            <w:ind w:firstLine="480"/>
            <w:rPr>
              <w:rFonts w:asciiTheme="minorHAnsi" w:eastAsiaTheme="minorEastAsia" w:hAnsiTheme="minorHAnsi"/>
              <w:noProof/>
            </w:rPr>
          </w:pPr>
          <w:hyperlink w:anchor="_Toc202118605" w:history="1">
            <w:r w:rsidRPr="00DF6F8A">
              <w:rPr>
                <w:rStyle w:val="af2"/>
                <w:noProof/>
              </w:rPr>
              <w:t xml:space="preserve">3.3 </w:t>
            </w:r>
            <w:r w:rsidRPr="00DF6F8A">
              <w:rPr>
                <w:rStyle w:val="af2"/>
                <w:rFonts w:hint="eastAsia"/>
                <w:noProof/>
              </w:rPr>
              <w:t>研究觀察重點</w:t>
            </w:r>
            <w:r>
              <w:rPr>
                <w:noProof/>
                <w:webHidden/>
              </w:rPr>
              <w:tab/>
            </w:r>
            <w:r>
              <w:rPr>
                <w:noProof/>
                <w:webHidden/>
              </w:rPr>
              <w:fldChar w:fldCharType="begin"/>
            </w:r>
            <w:r>
              <w:rPr>
                <w:noProof/>
                <w:webHidden/>
              </w:rPr>
              <w:instrText xml:space="preserve"> PAGEREF _Toc202118605 \h </w:instrText>
            </w:r>
            <w:r>
              <w:rPr>
                <w:noProof/>
                <w:webHidden/>
              </w:rPr>
            </w:r>
            <w:r>
              <w:rPr>
                <w:noProof/>
                <w:webHidden/>
              </w:rPr>
              <w:fldChar w:fldCharType="separate"/>
            </w:r>
            <w:r w:rsidR="0041309C">
              <w:rPr>
                <w:noProof/>
                <w:webHidden/>
              </w:rPr>
              <w:t>43</w:t>
            </w:r>
            <w:r>
              <w:rPr>
                <w:noProof/>
                <w:webHidden/>
              </w:rPr>
              <w:fldChar w:fldCharType="end"/>
            </w:r>
          </w:hyperlink>
        </w:p>
        <w:p w14:paraId="37FC14EB" w14:textId="1591B937" w:rsidR="000355CD" w:rsidRDefault="000355CD">
          <w:pPr>
            <w:pStyle w:val="21"/>
            <w:tabs>
              <w:tab w:val="right" w:leader="dot" w:pos="9061"/>
            </w:tabs>
            <w:ind w:firstLine="480"/>
            <w:rPr>
              <w:rFonts w:asciiTheme="minorHAnsi" w:eastAsiaTheme="minorEastAsia" w:hAnsiTheme="minorHAnsi"/>
              <w:noProof/>
            </w:rPr>
          </w:pPr>
          <w:hyperlink w:anchor="_Toc202118606" w:history="1">
            <w:r w:rsidRPr="00DF6F8A">
              <w:rPr>
                <w:rStyle w:val="af2"/>
                <w:noProof/>
              </w:rPr>
              <w:t xml:space="preserve">3.4 </w:t>
            </w:r>
            <w:r w:rsidRPr="00DF6F8A">
              <w:rPr>
                <w:rStyle w:val="af2"/>
                <w:rFonts w:hint="eastAsia"/>
                <w:noProof/>
              </w:rPr>
              <w:t>研究對象</w:t>
            </w:r>
            <w:r>
              <w:rPr>
                <w:noProof/>
                <w:webHidden/>
              </w:rPr>
              <w:tab/>
            </w:r>
            <w:r>
              <w:rPr>
                <w:noProof/>
                <w:webHidden/>
              </w:rPr>
              <w:fldChar w:fldCharType="begin"/>
            </w:r>
            <w:r>
              <w:rPr>
                <w:noProof/>
                <w:webHidden/>
              </w:rPr>
              <w:instrText xml:space="preserve"> PAGEREF _Toc202118606 \h </w:instrText>
            </w:r>
            <w:r>
              <w:rPr>
                <w:noProof/>
                <w:webHidden/>
              </w:rPr>
            </w:r>
            <w:r>
              <w:rPr>
                <w:noProof/>
                <w:webHidden/>
              </w:rPr>
              <w:fldChar w:fldCharType="separate"/>
            </w:r>
            <w:r w:rsidR="0041309C">
              <w:rPr>
                <w:noProof/>
                <w:webHidden/>
              </w:rPr>
              <w:t>45</w:t>
            </w:r>
            <w:r>
              <w:rPr>
                <w:noProof/>
                <w:webHidden/>
              </w:rPr>
              <w:fldChar w:fldCharType="end"/>
            </w:r>
          </w:hyperlink>
        </w:p>
        <w:p w14:paraId="5CBB4194" w14:textId="19962725" w:rsidR="000355CD" w:rsidRDefault="000355CD">
          <w:pPr>
            <w:pStyle w:val="21"/>
            <w:tabs>
              <w:tab w:val="right" w:leader="dot" w:pos="9061"/>
            </w:tabs>
            <w:ind w:firstLine="480"/>
            <w:rPr>
              <w:rFonts w:asciiTheme="minorHAnsi" w:eastAsiaTheme="minorEastAsia" w:hAnsiTheme="minorHAnsi"/>
              <w:noProof/>
            </w:rPr>
          </w:pPr>
          <w:hyperlink w:anchor="_Toc202118607" w:history="1">
            <w:r w:rsidRPr="00DF6F8A">
              <w:rPr>
                <w:rStyle w:val="af2"/>
                <w:noProof/>
              </w:rPr>
              <w:t xml:space="preserve">3.5 </w:t>
            </w:r>
            <w:r w:rsidRPr="00DF6F8A">
              <w:rPr>
                <w:rStyle w:val="af2"/>
                <w:rFonts w:hint="eastAsia"/>
                <w:noProof/>
              </w:rPr>
              <w:t>資料蒐集與分析</w:t>
            </w:r>
            <w:r>
              <w:rPr>
                <w:noProof/>
                <w:webHidden/>
              </w:rPr>
              <w:tab/>
            </w:r>
            <w:r>
              <w:rPr>
                <w:noProof/>
                <w:webHidden/>
              </w:rPr>
              <w:fldChar w:fldCharType="begin"/>
            </w:r>
            <w:r>
              <w:rPr>
                <w:noProof/>
                <w:webHidden/>
              </w:rPr>
              <w:instrText xml:space="preserve"> PAGEREF _Toc202118607 \h </w:instrText>
            </w:r>
            <w:r>
              <w:rPr>
                <w:noProof/>
                <w:webHidden/>
              </w:rPr>
            </w:r>
            <w:r>
              <w:rPr>
                <w:noProof/>
                <w:webHidden/>
              </w:rPr>
              <w:fldChar w:fldCharType="separate"/>
            </w:r>
            <w:r w:rsidR="0041309C">
              <w:rPr>
                <w:noProof/>
                <w:webHidden/>
              </w:rPr>
              <w:t>46</w:t>
            </w:r>
            <w:r>
              <w:rPr>
                <w:noProof/>
                <w:webHidden/>
              </w:rPr>
              <w:fldChar w:fldCharType="end"/>
            </w:r>
          </w:hyperlink>
        </w:p>
        <w:p w14:paraId="16CFAC2D" w14:textId="3171E582" w:rsidR="000355CD" w:rsidRDefault="000355CD" w:rsidP="00EF7CB2">
          <w:pPr>
            <w:pStyle w:val="31"/>
            <w:rPr>
              <w:rFonts w:asciiTheme="minorHAnsi" w:eastAsiaTheme="minorEastAsia" w:hAnsiTheme="minorHAnsi"/>
              <w:noProof/>
            </w:rPr>
          </w:pPr>
          <w:hyperlink w:anchor="_Toc202118608" w:history="1">
            <w:r w:rsidRPr="00DF6F8A">
              <w:rPr>
                <w:rStyle w:val="af2"/>
                <w:noProof/>
              </w:rPr>
              <w:t xml:space="preserve">3.5.1 </w:t>
            </w:r>
            <w:r w:rsidRPr="00DF6F8A">
              <w:rPr>
                <w:rStyle w:val="af2"/>
                <w:rFonts w:hint="eastAsia"/>
                <w:noProof/>
              </w:rPr>
              <w:t>資料蒐集</w:t>
            </w:r>
            <w:r>
              <w:rPr>
                <w:noProof/>
                <w:webHidden/>
              </w:rPr>
              <w:tab/>
            </w:r>
            <w:r>
              <w:rPr>
                <w:noProof/>
                <w:webHidden/>
              </w:rPr>
              <w:fldChar w:fldCharType="begin"/>
            </w:r>
            <w:r>
              <w:rPr>
                <w:noProof/>
                <w:webHidden/>
              </w:rPr>
              <w:instrText xml:space="preserve"> PAGEREF _Toc202118608 \h </w:instrText>
            </w:r>
            <w:r>
              <w:rPr>
                <w:noProof/>
                <w:webHidden/>
              </w:rPr>
            </w:r>
            <w:r>
              <w:rPr>
                <w:noProof/>
                <w:webHidden/>
              </w:rPr>
              <w:fldChar w:fldCharType="separate"/>
            </w:r>
            <w:r w:rsidR="0041309C">
              <w:rPr>
                <w:noProof/>
                <w:webHidden/>
              </w:rPr>
              <w:t>46</w:t>
            </w:r>
            <w:r>
              <w:rPr>
                <w:noProof/>
                <w:webHidden/>
              </w:rPr>
              <w:fldChar w:fldCharType="end"/>
            </w:r>
          </w:hyperlink>
        </w:p>
        <w:p w14:paraId="380CF2EB" w14:textId="05549294" w:rsidR="000355CD" w:rsidRDefault="000355CD" w:rsidP="00EF7CB2">
          <w:pPr>
            <w:pStyle w:val="31"/>
            <w:rPr>
              <w:rFonts w:asciiTheme="minorHAnsi" w:eastAsiaTheme="minorEastAsia" w:hAnsiTheme="minorHAnsi"/>
              <w:noProof/>
            </w:rPr>
          </w:pPr>
          <w:hyperlink w:anchor="_Toc202118609" w:history="1">
            <w:r w:rsidRPr="00DF6F8A">
              <w:rPr>
                <w:rStyle w:val="af2"/>
                <w:noProof/>
              </w:rPr>
              <w:t xml:space="preserve">3.5.2 </w:t>
            </w:r>
            <w:r w:rsidRPr="00DF6F8A">
              <w:rPr>
                <w:rStyle w:val="af2"/>
                <w:rFonts w:hint="eastAsia"/>
                <w:noProof/>
              </w:rPr>
              <w:t>資料分析</w:t>
            </w:r>
            <w:r>
              <w:rPr>
                <w:noProof/>
                <w:webHidden/>
              </w:rPr>
              <w:tab/>
            </w:r>
            <w:r>
              <w:rPr>
                <w:noProof/>
                <w:webHidden/>
              </w:rPr>
              <w:fldChar w:fldCharType="begin"/>
            </w:r>
            <w:r>
              <w:rPr>
                <w:noProof/>
                <w:webHidden/>
              </w:rPr>
              <w:instrText xml:space="preserve"> PAGEREF _Toc202118609 \h </w:instrText>
            </w:r>
            <w:r>
              <w:rPr>
                <w:noProof/>
                <w:webHidden/>
              </w:rPr>
            </w:r>
            <w:r>
              <w:rPr>
                <w:noProof/>
                <w:webHidden/>
              </w:rPr>
              <w:fldChar w:fldCharType="separate"/>
            </w:r>
            <w:r w:rsidR="0041309C">
              <w:rPr>
                <w:noProof/>
                <w:webHidden/>
              </w:rPr>
              <w:t>48</w:t>
            </w:r>
            <w:r>
              <w:rPr>
                <w:noProof/>
                <w:webHidden/>
              </w:rPr>
              <w:fldChar w:fldCharType="end"/>
            </w:r>
          </w:hyperlink>
        </w:p>
        <w:p w14:paraId="63D00087" w14:textId="2EEB9722" w:rsidR="000355CD" w:rsidRDefault="000355CD">
          <w:pPr>
            <w:pStyle w:val="11"/>
            <w:tabs>
              <w:tab w:val="right" w:leader="dot" w:pos="9061"/>
            </w:tabs>
            <w:ind w:firstLine="480"/>
            <w:rPr>
              <w:rFonts w:asciiTheme="minorHAnsi" w:eastAsiaTheme="minorEastAsia" w:hAnsiTheme="minorHAnsi"/>
              <w:noProof/>
            </w:rPr>
          </w:pPr>
          <w:hyperlink w:anchor="_Toc202118610" w:history="1">
            <w:r w:rsidRPr="00DF6F8A">
              <w:rPr>
                <w:rStyle w:val="af2"/>
                <w:rFonts w:hint="eastAsia"/>
                <w:noProof/>
              </w:rPr>
              <w:t>第四章、個案描述</w:t>
            </w:r>
            <w:r>
              <w:rPr>
                <w:noProof/>
                <w:webHidden/>
              </w:rPr>
              <w:tab/>
            </w:r>
            <w:r>
              <w:rPr>
                <w:noProof/>
                <w:webHidden/>
              </w:rPr>
              <w:fldChar w:fldCharType="begin"/>
            </w:r>
            <w:r>
              <w:rPr>
                <w:noProof/>
                <w:webHidden/>
              </w:rPr>
              <w:instrText xml:space="preserve"> PAGEREF _Toc202118610 \h </w:instrText>
            </w:r>
            <w:r>
              <w:rPr>
                <w:noProof/>
                <w:webHidden/>
              </w:rPr>
            </w:r>
            <w:r>
              <w:rPr>
                <w:noProof/>
                <w:webHidden/>
              </w:rPr>
              <w:fldChar w:fldCharType="separate"/>
            </w:r>
            <w:r w:rsidR="0041309C">
              <w:rPr>
                <w:noProof/>
                <w:webHidden/>
              </w:rPr>
              <w:t>50</w:t>
            </w:r>
            <w:r>
              <w:rPr>
                <w:noProof/>
                <w:webHidden/>
              </w:rPr>
              <w:fldChar w:fldCharType="end"/>
            </w:r>
          </w:hyperlink>
        </w:p>
        <w:p w14:paraId="3DB12F1B" w14:textId="04539804" w:rsidR="000355CD" w:rsidRDefault="000355CD">
          <w:pPr>
            <w:pStyle w:val="21"/>
            <w:tabs>
              <w:tab w:val="right" w:leader="dot" w:pos="9061"/>
            </w:tabs>
            <w:ind w:firstLine="480"/>
            <w:rPr>
              <w:rFonts w:asciiTheme="minorHAnsi" w:eastAsiaTheme="minorEastAsia" w:hAnsiTheme="minorHAnsi"/>
              <w:noProof/>
            </w:rPr>
          </w:pPr>
          <w:hyperlink w:anchor="_Toc202118611" w:history="1">
            <w:r w:rsidRPr="00DF6F8A">
              <w:rPr>
                <w:rStyle w:val="af2"/>
                <w:noProof/>
              </w:rPr>
              <w:t xml:space="preserve">4.1 </w:t>
            </w:r>
            <w:r w:rsidRPr="00DF6F8A">
              <w:rPr>
                <w:rStyle w:val="af2"/>
                <w:rFonts w:hint="eastAsia"/>
                <w:noProof/>
              </w:rPr>
              <w:t>全球紡織產業轉型現況</w:t>
            </w:r>
            <w:r>
              <w:rPr>
                <w:noProof/>
                <w:webHidden/>
              </w:rPr>
              <w:tab/>
            </w:r>
            <w:r>
              <w:rPr>
                <w:noProof/>
                <w:webHidden/>
              </w:rPr>
              <w:fldChar w:fldCharType="begin"/>
            </w:r>
            <w:r>
              <w:rPr>
                <w:noProof/>
                <w:webHidden/>
              </w:rPr>
              <w:instrText xml:space="preserve"> PAGEREF _Toc202118611 \h </w:instrText>
            </w:r>
            <w:r>
              <w:rPr>
                <w:noProof/>
                <w:webHidden/>
              </w:rPr>
            </w:r>
            <w:r>
              <w:rPr>
                <w:noProof/>
                <w:webHidden/>
              </w:rPr>
              <w:fldChar w:fldCharType="separate"/>
            </w:r>
            <w:r w:rsidR="0041309C">
              <w:rPr>
                <w:noProof/>
                <w:webHidden/>
              </w:rPr>
              <w:t>50</w:t>
            </w:r>
            <w:r>
              <w:rPr>
                <w:noProof/>
                <w:webHidden/>
              </w:rPr>
              <w:fldChar w:fldCharType="end"/>
            </w:r>
          </w:hyperlink>
        </w:p>
        <w:p w14:paraId="51690682" w14:textId="6FCDD19C" w:rsidR="000355CD" w:rsidRDefault="000355CD">
          <w:pPr>
            <w:pStyle w:val="21"/>
            <w:tabs>
              <w:tab w:val="right" w:leader="dot" w:pos="9061"/>
            </w:tabs>
            <w:ind w:firstLine="480"/>
            <w:rPr>
              <w:rFonts w:asciiTheme="minorHAnsi" w:eastAsiaTheme="minorEastAsia" w:hAnsiTheme="minorHAnsi"/>
              <w:noProof/>
            </w:rPr>
          </w:pPr>
          <w:hyperlink w:anchor="_Toc202118612" w:history="1">
            <w:r w:rsidRPr="00DF6F8A">
              <w:rPr>
                <w:rStyle w:val="af2"/>
                <w:noProof/>
              </w:rPr>
              <w:t xml:space="preserve">4.2 </w:t>
            </w:r>
            <w:r w:rsidRPr="00DF6F8A">
              <w:rPr>
                <w:rStyle w:val="af2"/>
                <w:rFonts w:hint="eastAsia"/>
                <w:noProof/>
              </w:rPr>
              <w:t>台灣紡織產業歷史與現況</w:t>
            </w:r>
            <w:r>
              <w:rPr>
                <w:noProof/>
                <w:webHidden/>
              </w:rPr>
              <w:tab/>
            </w:r>
            <w:r>
              <w:rPr>
                <w:noProof/>
                <w:webHidden/>
              </w:rPr>
              <w:fldChar w:fldCharType="begin"/>
            </w:r>
            <w:r>
              <w:rPr>
                <w:noProof/>
                <w:webHidden/>
              </w:rPr>
              <w:instrText xml:space="preserve"> PAGEREF _Toc202118612 \h </w:instrText>
            </w:r>
            <w:r>
              <w:rPr>
                <w:noProof/>
                <w:webHidden/>
              </w:rPr>
            </w:r>
            <w:r>
              <w:rPr>
                <w:noProof/>
                <w:webHidden/>
              </w:rPr>
              <w:fldChar w:fldCharType="separate"/>
            </w:r>
            <w:r w:rsidR="0041309C">
              <w:rPr>
                <w:noProof/>
                <w:webHidden/>
              </w:rPr>
              <w:t>52</w:t>
            </w:r>
            <w:r>
              <w:rPr>
                <w:noProof/>
                <w:webHidden/>
              </w:rPr>
              <w:fldChar w:fldCharType="end"/>
            </w:r>
          </w:hyperlink>
        </w:p>
        <w:p w14:paraId="452B920D" w14:textId="0674B42E" w:rsidR="000355CD" w:rsidRDefault="000355CD">
          <w:pPr>
            <w:pStyle w:val="21"/>
            <w:tabs>
              <w:tab w:val="right" w:leader="dot" w:pos="9061"/>
            </w:tabs>
            <w:ind w:firstLine="480"/>
            <w:rPr>
              <w:rFonts w:asciiTheme="minorHAnsi" w:eastAsiaTheme="minorEastAsia" w:hAnsiTheme="minorHAnsi"/>
              <w:noProof/>
            </w:rPr>
          </w:pPr>
          <w:hyperlink w:anchor="_Toc202118613" w:history="1">
            <w:r w:rsidRPr="00DF6F8A">
              <w:rPr>
                <w:rStyle w:val="af2"/>
                <w:noProof/>
              </w:rPr>
              <w:t xml:space="preserve">4.3 </w:t>
            </w:r>
            <w:r w:rsidRPr="00DF6F8A">
              <w:rPr>
                <w:rStyle w:val="af2"/>
                <w:rFonts w:hint="eastAsia"/>
                <w:noProof/>
              </w:rPr>
              <w:t>個案公司簡介</w:t>
            </w:r>
            <w:r>
              <w:rPr>
                <w:noProof/>
                <w:webHidden/>
              </w:rPr>
              <w:tab/>
            </w:r>
            <w:r>
              <w:rPr>
                <w:noProof/>
                <w:webHidden/>
              </w:rPr>
              <w:fldChar w:fldCharType="begin"/>
            </w:r>
            <w:r>
              <w:rPr>
                <w:noProof/>
                <w:webHidden/>
              </w:rPr>
              <w:instrText xml:space="preserve"> PAGEREF _Toc202118613 \h </w:instrText>
            </w:r>
            <w:r>
              <w:rPr>
                <w:noProof/>
                <w:webHidden/>
              </w:rPr>
            </w:r>
            <w:r>
              <w:rPr>
                <w:noProof/>
                <w:webHidden/>
              </w:rPr>
              <w:fldChar w:fldCharType="separate"/>
            </w:r>
            <w:r w:rsidR="0041309C">
              <w:rPr>
                <w:noProof/>
                <w:webHidden/>
              </w:rPr>
              <w:t>57</w:t>
            </w:r>
            <w:r>
              <w:rPr>
                <w:noProof/>
                <w:webHidden/>
              </w:rPr>
              <w:fldChar w:fldCharType="end"/>
            </w:r>
          </w:hyperlink>
        </w:p>
        <w:p w14:paraId="338EDAFC" w14:textId="6124E526" w:rsidR="000355CD" w:rsidRDefault="000355CD">
          <w:pPr>
            <w:pStyle w:val="11"/>
            <w:tabs>
              <w:tab w:val="right" w:leader="dot" w:pos="9061"/>
            </w:tabs>
            <w:ind w:firstLine="480"/>
            <w:rPr>
              <w:rFonts w:asciiTheme="minorHAnsi" w:eastAsiaTheme="minorEastAsia" w:hAnsiTheme="minorHAnsi"/>
              <w:noProof/>
            </w:rPr>
          </w:pPr>
          <w:hyperlink w:anchor="_Toc202118614" w:history="1">
            <w:r w:rsidRPr="00DF6F8A">
              <w:rPr>
                <w:rStyle w:val="af2"/>
                <w:rFonts w:hint="eastAsia"/>
                <w:noProof/>
              </w:rPr>
              <w:t>第五章、個案分析</w:t>
            </w:r>
            <w:r>
              <w:rPr>
                <w:noProof/>
                <w:webHidden/>
              </w:rPr>
              <w:tab/>
            </w:r>
            <w:r>
              <w:rPr>
                <w:noProof/>
                <w:webHidden/>
              </w:rPr>
              <w:fldChar w:fldCharType="begin"/>
            </w:r>
            <w:r>
              <w:rPr>
                <w:noProof/>
                <w:webHidden/>
              </w:rPr>
              <w:instrText xml:space="preserve"> PAGEREF _Toc202118614 \h </w:instrText>
            </w:r>
            <w:r>
              <w:rPr>
                <w:noProof/>
                <w:webHidden/>
              </w:rPr>
            </w:r>
            <w:r>
              <w:rPr>
                <w:noProof/>
                <w:webHidden/>
              </w:rPr>
              <w:fldChar w:fldCharType="separate"/>
            </w:r>
            <w:r w:rsidR="0041309C">
              <w:rPr>
                <w:noProof/>
                <w:webHidden/>
              </w:rPr>
              <w:t>60</w:t>
            </w:r>
            <w:r>
              <w:rPr>
                <w:noProof/>
                <w:webHidden/>
              </w:rPr>
              <w:fldChar w:fldCharType="end"/>
            </w:r>
          </w:hyperlink>
        </w:p>
        <w:p w14:paraId="0A73BC5C" w14:textId="13ABC827" w:rsidR="000355CD" w:rsidRDefault="000355CD">
          <w:pPr>
            <w:pStyle w:val="21"/>
            <w:tabs>
              <w:tab w:val="right" w:leader="dot" w:pos="9061"/>
            </w:tabs>
            <w:ind w:firstLine="480"/>
            <w:rPr>
              <w:rFonts w:asciiTheme="minorHAnsi" w:eastAsiaTheme="minorEastAsia" w:hAnsiTheme="minorHAnsi"/>
              <w:noProof/>
            </w:rPr>
          </w:pPr>
          <w:hyperlink w:anchor="_Toc202118615" w:history="1">
            <w:r w:rsidRPr="00DF6F8A">
              <w:rPr>
                <w:rStyle w:val="af2"/>
                <w:noProof/>
              </w:rPr>
              <w:t xml:space="preserve">5.1 </w:t>
            </w:r>
            <w:r w:rsidRPr="00DF6F8A">
              <w:rPr>
                <w:rStyle w:val="af2"/>
                <w:rFonts w:hint="eastAsia"/>
                <w:noProof/>
              </w:rPr>
              <w:t>臺灣通用紡織科技股份有限公司（</w:t>
            </w:r>
            <w:r w:rsidRPr="00DF6F8A">
              <w:rPr>
                <w:rStyle w:val="af2"/>
                <w:noProof/>
              </w:rPr>
              <w:t>Frontier.cool</w:t>
            </w:r>
            <w:r w:rsidRPr="00DF6F8A">
              <w:rPr>
                <w:rStyle w:val="af2"/>
                <w:rFonts w:hint="eastAsia"/>
                <w:noProof/>
              </w:rPr>
              <w:t>）</w:t>
            </w:r>
            <w:r>
              <w:rPr>
                <w:noProof/>
                <w:webHidden/>
              </w:rPr>
              <w:tab/>
            </w:r>
            <w:r>
              <w:rPr>
                <w:noProof/>
                <w:webHidden/>
              </w:rPr>
              <w:fldChar w:fldCharType="begin"/>
            </w:r>
            <w:r>
              <w:rPr>
                <w:noProof/>
                <w:webHidden/>
              </w:rPr>
              <w:instrText xml:space="preserve"> PAGEREF _Toc202118615 \h </w:instrText>
            </w:r>
            <w:r>
              <w:rPr>
                <w:noProof/>
                <w:webHidden/>
              </w:rPr>
            </w:r>
            <w:r>
              <w:rPr>
                <w:noProof/>
                <w:webHidden/>
              </w:rPr>
              <w:fldChar w:fldCharType="separate"/>
            </w:r>
            <w:r w:rsidR="0041309C">
              <w:rPr>
                <w:noProof/>
                <w:webHidden/>
              </w:rPr>
              <w:t>60</w:t>
            </w:r>
            <w:r>
              <w:rPr>
                <w:noProof/>
                <w:webHidden/>
              </w:rPr>
              <w:fldChar w:fldCharType="end"/>
            </w:r>
          </w:hyperlink>
        </w:p>
        <w:p w14:paraId="150DBB7D" w14:textId="314ACD3D" w:rsidR="000355CD" w:rsidRDefault="000355CD" w:rsidP="00EF7CB2">
          <w:pPr>
            <w:pStyle w:val="31"/>
            <w:rPr>
              <w:rFonts w:asciiTheme="minorHAnsi" w:eastAsiaTheme="minorEastAsia" w:hAnsiTheme="minorHAnsi"/>
              <w:noProof/>
            </w:rPr>
          </w:pPr>
          <w:hyperlink w:anchor="_Toc202118616" w:history="1">
            <w:r w:rsidRPr="00DF6F8A">
              <w:rPr>
                <w:rStyle w:val="af2"/>
                <w:noProof/>
              </w:rPr>
              <w:t xml:space="preserve">5.1.1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問題</w:t>
            </w:r>
            <w:r>
              <w:rPr>
                <w:noProof/>
                <w:webHidden/>
              </w:rPr>
              <w:tab/>
            </w:r>
            <w:r>
              <w:rPr>
                <w:noProof/>
                <w:webHidden/>
              </w:rPr>
              <w:fldChar w:fldCharType="begin"/>
            </w:r>
            <w:r>
              <w:rPr>
                <w:noProof/>
                <w:webHidden/>
              </w:rPr>
              <w:instrText xml:space="preserve"> PAGEREF _Toc202118616 \h </w:instrText>
            </w:r>
            <w:r>
              <w:rPr>
                <w:noProof/>
                <w:webHidden/>
              </w:rPr>
            </w:r>
            <w:r>
              <w:rPr>
                <w:noProof/>
                <w:webHidden/>
              </w:rPr>
              <w:fldChar w:fldCharType="separate"/>
            </w:r>
            <w:r w:rsidR="0041309C">
              <w:rPr>
                <w:noProof/>
                <w:webHidden/>
              </w:rPr>
              <w:t>60</w:t>
            </w:r>
            <w:r>
              <w:rPr>
                <w:noProof/>
                <w:webHidden/>
              </w:rPr>
              <w:fldChar w:fldCharType="end"/>
            </w:r>
          </w:hyperlink>
        </w:p>
        <w:p w14:paraId="4ADE6860" w14:textId="157EB06D" w:rsidR="000355CD" w:rsidRDefault="000355CD" w:rsidP="00EF7CB2">
          <w:pPr>
            <w:pStyle w:val="31"/>
            <w:rPr>
              <w:rFonts w:asciiTheme="minorHAnsi" w:eastAsiaTheme="minorEastAsia" w:hAnsiTheme="minorHAnsi"/>
              <w:noProof/>
            </w:rPr>
          </w:pPr>
          <w:hyperlink w:anchor="_Toc202118617" w:history="1">
            <w:r w:rsidRPr="00DF6F8A">
              <w:rPr>
                <w:rStyle w:val="af2"/>
                <w:noProof/>
              </w:rPr>
              <w:t xml:space="preserve">5.1.2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意圖</w:t>
            </w:r>
            <w:r>
              <w:rPr>
                <w:noProof/>
                <w:webHidden/>
              </w:rPr>
              <w:tab/>
            </w:r>
            <w:r>
              <w:rPr>
                <w:noProof/>
                <w:webHidden/>
              </w:rPr>
              <w:fldChar w:fldCharType="begin"/>
            </w:r>
            <w:r>
              <w:rPr>
                <w:noProof/>
                <w:webHidden/>
              </w:rPr>
              <w:instrText xml:space="preserve"> PAGEREF _Toc202118617 \h </w:instrText>
            </w:r>
            <w:r>
              <w:rPr>
                <w:noProof/>
                <w:webHidden/>
              </w:rPr>
            </w:r>
            <w:r>
              <w:rPr>
                <w:noProof/>
                <w:webHidden/>
              </w:rPr>
              <w:fldChar w:fldCharType="separate"/>
            </w:r>
            <w:r w:rsidR="0041309C">
              <w:rPr>
                <w:noProof/>
                <w:webHidden/>
              </w:rPr>
              <w:t>61</w:t>
            </w:r>
            <w:r>
              <w:rPr>
                <w:noProof/>
                <w:webHidden/>
              </w:rPr>
              <w:fldChar w:fldCharType="end"/>
            </w:r>
          </w:hyperlink>
        </w:p>
        <w:p w14:paraId="51570D08" w14:textId="7CF278B7" w:rsidR="000355CD" w:rsidRDefault="000355CD" w:rsidP="00EF7CB2">
          <w:pPr>
            <w:pStyle w:val="31"/>
            <w:rPr>
              <w:rFonts w:asciiTheme="minorHAnsi" w:eastAsiaTheme="minorEastAsia" w:hAnsiTheme="minorHAnsi"/>
              <w:noProof/>
            </w:rPr>
          </w:pPr>
          <w:hyperlink w:anchor="_Toc202118618" w:history="1">
            <w:r w:rsidRPr="00DF6F8A">
              <w:rPr>
                <w:rStyle w:val="af2"/>
                <w:noProof/>
              </w:rPr>
              <w:t xml:space="preserve">5.1.3 </w:t>
            </w:r>
            <w:r w:rsidRPr="00DF6F8A">
              <w:rPr>
                <w:rStyle w:val="af2"/>
                <w:rFonts w:hint="eastAsia"/>
                <w:noProof/>
              </w:rPr>
              <w:t>目的</w:t>
            </w:r>
            <w:r>
              <w:rPr>
                <w:noProof/>
                <w:webHidden/>
              </w:rPr>
              <w:tab/>
            </w:r>
            <w:r>
              <w:rPr>
                <w:noProof/>
                <w:webHidden/>
              </w:rPr>
              <w:fldChar w:fldCharType="begin"/>
            </w:r>
            <w:r>
              <w:rPr>
                <w:noProof/>
                <w:webHidden/>
              </w:rPr>
              <w:instrText xml:space="preserve"> PAGEREF _Toc202118618 \h </w:instrText>
            </w:r>
            <w:r>
              <w:rPr>
                <w:noProof/>
                <w:webHidden/>
              </w:rPr>
            </w:r>
            <w:r>
              <w:rPr>
                <w:noProof/>
                <w:webHidden/>
              </w:rPr>
              <w:fldChar w:fldCharType="separate"/>
            </w:r>
            <w:r w:rsidR="0041309C">
              <w:rPr>
                <w:noProof/>
                <w:webHidden/>
              </w:rPr>
              <w:t>62</w:t>
            </w:r>
            <w:r>
              <w:rPr>
                <w:noProof/>
                <w:webHidden/>
              </w:rPr>
              <w:fldChar w:fldCharType="end"/>
            </w:r>
          </w:hyperlink>
        </w:p>
        <w:p w14:paraId="139BC3CD" w14:textId="1F888BDF" w:rsidR="000355CD" w:rsidRDefault="000355CD">
          <w:pPr>
            <w:pStyle w:val="21"/>
            <w:tabs>
              <w:tab w:val="right" w:leader="dot" w:pos="9061"/>
            </w:tabs>
            <w:ind w:firstLine="480"/>
            <w:rPr>
              <w:rFonts w:asciiTheme="minorHAnsi" w:eastAsiaTheme="minorEastAsia" w:hAnsiTheme="minorHAnsi"/>
              <w:noProof/>
            </w:rPr>
          </w:pPr>
          <w:hyperlink w:anchor="_Toc202118619" w:history="1">
            <w:r w:rsidRPr="00DF6F8A">
              <w:rPr>
                <w:rStyle w:val="af2"/>
                <w:noProof/>
              </w:rPr>
              <w:t xml:space="preserve">5.2 </w:t>
            </w:r>
            <w:r w:rsidRPr="00DF6F8A">
              <w:rPr>
                <w:rStyle w:val="af2"/>
                <w:rFonts w:hint="eastAsia"/>
                <w:noProof/>
              </w:rPr>
              <w:t>第一階段：開源與協作</w:t>
            </w:r>
            <w:r>
              <w:rPr>
                <w:noProof/>
                <w:webHidden/>
              </w:rPr>
              <w:tab/>
            </w:r>
            <w:r>
              <w:rPr>
                <w:noProof/>
                <w:webHidden/>
              </w:rPr>
              <w:fldChar w:fldCharType="begin"/>
            </w:r>
            <w:r>
              <w:rPr>
                <w:noProof/>
                <w:webHidden/>
              </w:rPr>
              <w:instrText xml:space="preserve"> PAGEREF _Toc202118619 \h </w:instrText>
            </w:r>
            <w:r>
              <w:rPr>
                <w:noProof/>
                <w:webHidden/>
              </w:rPr>
            </w:r>
            <w:r>
              <w:rPr>
                <w:noProof/>
                <w:webHidden/>
              </w:rPr>
              <w:fldChar w:fldCharType="separate"/>
            </w:r>
            <w:r w:rsidR="0041309C">
              <w:rPr>
                <w:noProof/>
                <w:webHidden/>
              </w:rPr>
              <w:t>64</w:t>
            </w:r>
            <w:r>
              <w:rPr>
                <w:noProof/>
                <w:webHidden/>
              </w:rPr>
              <w:fldChar w:fldCharType="end"/>
            </w:r>
          </w:hyperlink>
        </w:p>
        <w:p w14:paraId="59B3456B" w14:textId="19EC0D4A" w:rsidR="000355CD" w:rsidRDefault="000355CD" w:rsidP="00EF7CB2">
          <w:pPr>
            <w:pStyle w:val="31"/>
            <w:rPr>
              <w:rFonts w:asciiTheme="minorHAnsi" w:eastAsiaTheme="minorEastAsia" w:hAnsiTheme="minorHAnsi"/>
              <w:noProof/>
            </w:rPr>
          </w:pPr>
          <w:hyperlink w:anchor="_Toc202118620" w:history="1">
            <w:r w:rsidRPr="00DF6F8A">
              <w:rPr>
                <w:rStyle w:val="af2"/>
                <w:noProof/>
              </w:rPr>
              <w:t xml:space="preserve">5.2.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0 \h </w:instrText>
            </w:r>
            <w:r>
              <w:rPr>
                <w:noProof/>
                <w:webHidden/>
              </w:rPr>
            </w:r>
            <w:r>
              <w:rPr>
                <w:noProof/>
                <w:webHidden/>
              </w:rPr>
              <w:fldChar w:fldCharType="separate"/>
            </w:r>
            <w:r w:rsidR="0041309C">
              <w:rPr>
                <w:noProof/>
                <w:webHidden/>
              </w:rPr>
              <w:t>64</w:t>
            </w:r>
            <w:r>
              <w:rPr>
                <w:noProof/>
                <w:webHidden/>
              </w:rPr>
              <w:fldChar w:fldCharType="end"/>
            </w:r>
          </w:hyperlink>
        </w:p>
        <w:p w14:paraId="4D7B11AE" w14:textId="519844D4" w:rsidR="000355CD" w:rsidRDefault="000355CD" w:rsidP="00EF7CB2">
          <w:pPr>
            <w:pStyle w:val="31"/>
            <w:rPr>
              <w:rFonts w:asciiTheme="minorHAnsi" w:eastAsiaTheme="minorEastAsia" w:hAnsiTheme="minorHAnsi"/>
              <w:noProof/>
            </w:rPr>
          </w:pPr>
          <w:hyperlink w:anchor="_Toc202118621" w:history="1">
            <w:r w:rsidRPr="00DF6F8A">
              <w:rPr>
                <w:rStyle w:val="af2"/>
                <w:noProof/>
              </w:rPr>
              <w:t xml:space="preserve">5.2.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1 \h </w:instrText>
            </w:r>
            <w:r>
              <w:rPr>
                <w:noProof/>
                <w:webHidden/>
              </w:rPr>
            </w:r>
            <w:r>
              <w:rPr>
                <w:noProof/>
                <w:webHidden/>
              </w:rPr>
              <w:fldChar w:fldCharType="separate"/>
            </w:r>
            <w:r w:rsidR="0041309C">
              <w:rPr>
                <w:noProof/>
                <w:webHidden/>
              </w:rPr>
              <w:t>65</w:t>
            </w:r>
            <w:r>
              <w:rPr>
                <w:noProof/>
                <w:webHidden/>
              </w:rPr>
              <w:fldChar w:fldCharType="end"/>
            </w:r>
          </w:hyperlink>
        </w:p>
        <w:p w14:paraId="05622B10" w14:textId="52D7535D" w:rsidR="000355CD" w:rsidRDefault="000355CD" w:rsidP="00EF7CB2">
          <w:pPr>
            <w:pStyle w:val="31"/>
            <w:rPr>
              <w:rFonts w:asciiTheme="minorHAnsi" w:eastAsiaTheme="minorEastAsia" w:hAnsiTheme="minorHAnsi"/>
              <w:noProof/>
            </w:rPr>
          </w:pPr>
          <w:hyperlink w:anchor="_Toc202118622" w:history="1">
            <w:r w:rsidRPr="00DF6F8A">
              <w:rPr>
                <w:rStyle w:val="af2"/>
                <w:noProof/>
              </w:rPr>
              <w:t xml:space="preserve">5.2.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22 \h </w:instrText>
            </w:r>
            <w:r>
              <w:rPr>
                <w:noProof/>
                <w:webHidden/>
              </w:rPr>
            </w:r>
            <w:r>
              <w:rPr>
                <w:noProof/>
                <w:webHidden/>
              </w:rPr>
              <w:fldChar w:fldCharType="separate"/>
            </w:r>
            <w:r w:rsidR="0041309C">
              <w:rPr>
                <w:noProof/>
                <w:webHidden/>
              </w:rPr>
              <w:t>66</w:t>
            </w:r>
            <w:r>
              <w:rPr>
                <w:noProof/>
                <w:webHidden/>
              </w:rPr>
              <w:fldChar w:fldCharType="end"/>
            </w:r>
          </w:hyperlink>
        </w:p>
        <w:p w14:paraId="221AB90A" w14:textId="60F29A6E" w:rsidR="000355CD" w:rsidRDefault="000355CD" w:rsidP="00EF7CB2">
          <w:pPr>
            <w:pStyle w:val="31"/>
            <w:rPr>
              <w:rFonts w:asciiTheme="minorHAnsi" w:eastAsiaTheme="minorEastAsia" w:hAnsiTheme="minorHAnsi"/>
              <w:noProof/>
            </w:rPr>
          </w:pPr>
          <w:hyperlink w:anchor="_Toc202118623" w:history="1">
            <w:r w:rsidRPr="00DF6F8A">
              <w:rPr>
                <w:rStyle w:val="af2"/>
                <w:noProof/>
              </w:rPr>
              <w:t xml:space="preserve">5.2.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23 \h </w:instrText>
            </w:r>
            <w:r>
              <w:rPr>
                <w:noProof/>
                <w:webHidden/>
              </w:rPr>
            </w:r>
            <w:r>
              <w:rPr>
                <w:noProof/>
                <w:webHidden/>
              </w:rPr>
              <w:fldChar w:fldCharType="separate"/>
            </w:r>
            <w:r w:rsidR="0041309C">
              <w:rPr>
                <w:noProof/>
                <w:webHidden/>
              </w:rPr>
              <w:t>67</w:t>
            </w:r>
            <w:r>
              <w:rPr>
                <w:noProof/>
                <w:webHidden/>
              </w:rPr>
              <w:fldChar w:fldCharType="end"/>
            </w:r>
          </w:hyperlink>
        </w:p>
        <w:p w14:paraId="76397F42" w14:textId="7130C309" w:rsidR="000355CD" w:rsidRDefault="000355CD" w:rsidP="00EF7CB2">
          <w:pPr>
            <w:pStyle w:val="31"/>
            <w:rPr>
              <w:rFonts w:asciiTheme="minorHAnsi" w:eastAsiaTheme="minorEastAsia" w:hAnsiTheme="minorHAnsi"/>
              <w:noProof/>
            </w:rPr>
          </w:pPr>
          <w:hyperlink w:anchor="_Toc202118624" w:history="1">
            <w:r w:rsidRPr="00DF6F8A">
              <w:rPr>
                <w:rStyle w:val="af2"/>
                <w:noProof/>
              </w:rPr>
              <w:t xml:space="preserve">5.2.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24 \h </w:instrText>
            </w:r>
            <w:r>
              <w:rPr>
                <w:noProof/>
                <w:webHidden/>
              </w:rPr>
            </w:r>
            <w:r>
              <w:rPr>
                <w:noProof/>
                <w:webHidden/>
              </w:rPr>
              <w:fldChar w:fldCharType="separate"/>
            </w:r>
            <w:r w:rsidR="0041309C">
              <w:rPr>
                <w:noProof/>
                <w:webHidden/>
              </w:rPr>
              <w:t>68</w:t>
            </w:r>
            <w:r>
              <w:rPr>
                <w:noProof/>
                <w:webHidden/>
              </w:rPr>
              <w:fldChar w:fldCharType="end"/>
            </w:r>
          </w:hyperlink>
        </w:p>
        <w:p w14:paraId="16D403E3" w14:textId="6C80A710" w:rsidR="000355CD" w:rsidRDefault="000355CD" w:rsidP="00EF7CB2">
          <w:pPr>
            <w:pStyle w:val="31"/>
            <w:rPr>
              <w:rFonts w:asciiTheme="minorHAnsi" w:eastAsiaTheme="minorEastAsia" w:hAnsiTheme="minorHAnsi"/>
              <w:noProof/>
            </w:rPr>
          </w:pPr>
          <w:hyperlink w:anchor="_Toc202118625" w:history="1">
            <w:r w:rsidRPr="00DF6F8A">
              <w:rPr>
                <w:rStyle w:val="af2"/>
                <w:noProof/>
              </w:rPr>
              <w:t xml:space="preserve">5.2.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25 \h </w:instrText>
            </w:r>
            <w:r>
              <w:rPr>
                <w:noProof/>
                <w:webHidden/>
              </w:rPr>
            </w:r>
            <w:r>
              <w:rPr>
                <w:noProof/>
                <w:webHidden/>
              </w:rPr>
              <w:fldChar w:fldCharType="separate"/>
            </w:r>
            <w:r w:rsidR="0041309C">
              <w:rPr>
                <w:noProof/>
                <w:webHidden/>
              </w:rPr>
              <w:t>69</w:t>
            </w:r>
            <w:r>
              <w:rPr>
                <w:noProof/>
                <w:webHidden/>
              </w:rPr>
              <w:fldChar w:fldCharType="end"/>
            </w:r>
          </w:hyperlink>
        </w:p>
        <w:p w14:paraId="5EA5C726" w14:textId="7DE3DA86" w:rsidR="000355CD" w:rsidRDefault="000355CD" w:rsidP="00EF7CB2">
          <w:pPr>
            <w:pStyle w:val="31"/>
            <w:rPr>
              <w:rFonts w:asciiTheme="minorHAnsi" w:eastAsiaTheme="minorEastAsia" w:hAnsiTheme="minorHAnsi"/>
              <w:noProof/>
            </w:rPr>
          </w:pPr>
          <w:hyperlink w:anchor="_Toc202118626" w:history="1">
            <w:r w:rsidRPr="00DF6F8A">
              <w:rPr>
                <w:rStyle w:val="af2"/>
                <w:noProof/>
              </w:rPr>
              <w:t xml:space="preserve">5.2.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26 \h </w:instrText>
            </w:r>
            <w:r>
              <w:rPr>
                <w:noProof/>
                <w:webHidden/>
              </w:rPr>
            </w:r>
            <w:r>
              <w:rPr>
                <w:noProof/>
                <w:webHidden/>
              </w:rPr>
              <w:fldChar w:fldCharType="separate"/>
            </w:r>
            <w:r w:rsidR="0041309C">
              <w:rPr>
                <w:noProof/>
                <w:webHidden/>
              </w:rPr>
              <w:t>70</w:t>
            </w:r>
            <w:r>
              <w:rPr>
                <w:noProof/>
                <w:webHidden/>
              </w:rPr>
              <w:fldChar w:fldCharType="end"/>
            </w:r>
          </w:hyperlink>
        </w:p>
        <w:p w14:paraId="18D5D2AD" w14:textId="159B76EC" w:rsidR="000355CD" w:rsidRDefault="000355CD">
          <w:pPr>
            <w:pStyle w:val="21"/>
            <w:tabs>
              <w:tab w:val="right" w:leader="dot" w:pos="9061"/>
            </w:tabs>
            <w:ind w:firstLine="480"/>
            <w:rPr>
              <w:rFonts w:asciiTheme="minorHAnsi" w:eastAsiaTheme="minorEastAsia" w:hAnsiTheme="minorHAnsi"/>
              <w:noProof/>
            </w:rPr>
          </w:pPr>
          <w:hyperlink w:anchor="_Toc202118627" w:history="1">
            <w:r w:rsidRPr="00DF6F8A">
              <w:rPr>
                <w:rStyle w:val="af2"/>
                <w:noProof/>
              </w:rPr>
              <w:t xml:space="preserve">5.3 </w:t>
            </w:r>
            <w:r w:rsidRPr="00DF6F8A">
              <w:rPr>
                <w:rStyle w:val="af2"/>
                <w:rFonts w:hint="eastAsia"/>
                <w:noProof/>
              </w:rPr>
              <w:t>第二階段：資安與私有</w:t>
            </w:r>
            <w:r>
              <w:rPr>
                <w:noProof/>
                <w:webHidden/>
              </w:rPr>
              <w:tab/>
            </w:r>
            <w:r>
              <w:rPr>
                <w:noProof/>
                <w:webHidden/>
              </w:rPr>
              <w:fldChar w:fldCharType="begin"/>
            </w:r>
            <w:r>
              <w:rPr>
                <w:noProof/>
                <w:webHidden/>
              </w:rPr>
              <w:instrText xml:space="preserve"> PAGEREF _Toc202118627 \h </w:instrText>
            </w:r>
            <w:r>
              <w:rPr>
                <w:noProof/>
                <w:webHidden/>
              </w:rPr>
            </w:r>
            <w:r>
              <w:rPr>
                <w:noProof/>
                <w:webHidden/>
              </w:rPr>
              <w:fldChar w:fldCharType="separate"/>
            </w:r>
            <w:r w:rsidR="0041309C">
              <w:rPr>
                <w:noProof/>
                <w:webHidden/>
              </w:rPr>
              <w:t>73</w:t>
            </w:r>
            <w:r>
              <w:rPr>
                <w:noProof/>
                <w:webHidden/>
              </w:rPr>
              <w:fldChar w:fldCharType="end"/>
            </w:r>
          </w:hyperlink>
        </w:p>
        <w:p w14:paraId="5DFFF077" w14:textId="66F0C8C2" w:rsidR="000355CD" w:rsidRDefault="000355CD" w:rsidP="00EF7CB2">
          <w:pPr>
            <w:pStyle w:val="31"/>
            <w:rPr>
              <w:rFonts w:asciiTheme="minorHAnsi" w:eastAsiaTheme="minorEastAsia" w:hAnsiTheme="minorHAnsi"/>
              <w:noProof/>
            </w:rPr>
          </w:pPr>
          <w:hyperlink w:anchor="_Toc202118628" w:history="1">
            <w:r w:rsidRPr="00DF6F8A">
              <w:rPr>
                <w:rStyle w:val="af2"/>
                <w:noProof/>
              </w:rPr>
              <w:t xml:space="preserve">5.3.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8 \h </w:instrText>
            </w:r>
            <w:r>
              <w:rPr>
                <w:noProof/>
                <w:webHidden/>
              </w:rPr>
            </w:r>
            <w:r>
              <w:rPr>
                <w:noProof/>
                <w:webHidden/>
              </w:rPr>
              <w:fldChar w:fldCharType="separate"/>
            </w:r>
            <w:r w:rsidR="0041309C">
              <w:rPr>
                <w:noProof/>
                <w:webHidden/>
              </w:rPr>
              <w:t>73</w:t>
            </w:r>
            <w:r>
              <w:rPr>
                <w:noProof/>
                <w:webHidden/>
              </w:rPr>
              <w:fldChar w:fldCharType="end"/>
            </w:r>
          </w:hyperlink>
        </w:p>
        <w:p w14:paraId="3EB8F938" w14:textId="057A6647" w:rsidR="000355CD" w:rsidRDefault="000355CD" w:rsidP="00EF7CB2">
          <w:pPr>
            <w:pStyle w:val="31"/>
            <w:rPr>
              <w:rFonts w:asciiTheme="minorHAnsi" w:eastAsiaTheme="minorEastAsia" w:hAnsiTheme="minorHAnsi"/>
              <w:noProof/>
            </w:rPr>
          </w:pPr>
          <w:hyperlink w:anchor="_Toc202118629" w:history="1">
            <w:r w:rsidRPr="00DF6F8A">
              <w:rPr>
                <w:rStyle w:val="af2"/>
                <w:noProof/>
              </w:rPr>
              <w:t xml:space="preserve">5.3.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9 \h </w:instrText>
            </w:r>
            <w:r>
              <w:rPr>
                <w:noProof/>
                <w:webHidden/>
              </w:rPr>
            </w:r>
            <w:r>
              <w:rPr>
                <w:noProof/>
                <w:webHidden/>
              </w:rPr>
              <w:fldChar w:fldCharType="separate"/>
            </w:r>
            <w:r w:rsidR="0041309C">
              <w:rPr>
                <w:noProof/>
                <w:webHidden/>
              </w:rPr>
              <w:t>74</w:t>
            </w:r>
            <w:r>
              <w:rPr>
                <w:noProof/>
                <w:webHidden/>
              </w:rPr>
              <w:fldChar w:fldCharType="end"/>
            </w:r>
          </w:hyperlink>
        </w:p>
        <w:p w14:paraId="593DBA13" w14:textId="2C9388DF" w:rsidR="000355CD" w:rsidRDefault="000355CD" w:rsidP="00EF7CB2">
          <w:pPr>
            <w:pStyle w:val="31"/>
            <w:rPr>
              <w:rFonts w:asciiTheme="minorHAnsi" w:eastAsiaTheme="minorEastAsia" w:hAnsiTheme="minorHAnsi"/>
              <w:noProof/>
            </w:rPr>
          </w:pPr>
          <w:hyperlink w:anchor="_Toc202118630" w:history="1">
            <w:r w:rsidRPr="00DF6F8A">
              <w:rPr>
                <w:rStyle w:val="af2"/>
                <w:noProof/>
              </w:rPr>
              <w:t>5.3.3</w:t>
            </w:r>
            <w:r w:rsidR="00EF7CB2">
              <w:rPr>
                <w:rStyle w:val="af2"/>
                <w:rFonts w:hint="eastAsia"/>
                <w:noProof/>
              </w:rPr>
              <w:t xml:space="preserve">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0 \h </w:instrText>
            </w:r>
            <w:r>
              <w:rPr>
                <w:noProof/>
                <w:webHidden/>
              </w:rPr>
            </w:r>
            <w:r>
              <w:rPr>
                <w:noProof/>
                <w:webHidden/>
              </w:rPr>
              <w:fldChar w:fldCharType="separate"/>
            </w:r>
            <w:r w:rsidR="0041309C">
              <w:rPr>
                <w:noProof/>
                <w:webHidden/>
              </w:rPr>
              <w:t>75</w:t>
            </w:r>
            <w:r>
              <w:rPr>
                <w:noProof/>
                <w:webHidden/>
              </w:rPr>
              <w:fldChar w:fldCharType="end"/>
            </w:r>
          </w:hyperlink>
        </w:p>
        <w:p w14:paraId="301857D9" w14:textId="39C5763A" w:rsidR="000355CD" w:rsidRDefault="000355CD" w:rsidP="00EF7CB2">
          <w:pPr>
            <w:pStyle w:val="31"/>
            <w:rPr>
              <w:rFonts w:asciiTheme="minorHAnsi" w:eastAsiaTheme="minorEastAsia" w:hAnsiTheme="minorHAnsi"/>
              <w:noProof/>
            </w:rPr>
          </w:pPr>
          <w:hyperlink w:anchor="_Toc202118631" w:history="1">
            <w:r w:rsidRPr="00DF6F8A">
              <w:rPr>
                <w:rStyle w:val="af2"/>
                <w:noProof/>
              </w:rPr>
              <w:t xml:space="preserve">5.3.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1 \h </w:instrText>
            </w:r>
            <w:r>
              <w:rPr>
                <w:noProof/>
                <w:webHidden/>
              </w:rPr>
            </w:r>
            <w:r>
              <w:rPr>
                <w:noProof/>
                <w:webHidden/>
              </w:rPr>
              <w:fldChar w:fldCharType="separate"/>
            </w:r>
            <w:r w:rsidR="0041309C">
              <w:rPr>
                <w:noProof/>
                <w:webHidden/>
              </w:rPr>
              <w:t>76</w:t>
            </w:r>
            <w:r>
              <w:rPr>
                <w:noProof/>
                <w:webHidden/>
              </w:rPr>
              <w:fldChar w:fldCharType="end"/>
            </w:r>
          </w:hyperlink>
        </w:p>
        <w:p w14:paraId="30EEFDB8" w14:textId="4F0BCDD4" w:rsidR="000355CD" w:rsidRDefault="000355CD" w:rsidP="00EF7CB2">
          <w:pPr>
            <w:pStyle w:val="31"/>
            <w:rPr>
              <w:rFonts w:asciiTheme="minorHAnsi" w:eastAsiaTheme="minorEastAsia" w:hAnsiTheme="minorHAnsi"/>
              <w:noProof/>
            </w:rPr>
          </w:pPr>
          <w:hyperlink w:anchor="_Toc202118632" w:history="1">
            <w:r w:rsidRPr="00DF6F8A">
              <w:rPr>
                <w:rStyle w:val="af2"/>
                <w:noProof/>
              </w:rPr>
              <w:t xml:space="preserve">5.3.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32 \h </w:instrText>
            </w:r>
            <w:r>
              <w:rPr>
                <w:noProof/>
                <w:webHidden/>
              </w:rPr>
            </w:r>
            <w:r>
              <w:rPr>
                <w:noProof/>
                <w:webHidden/>
              </w:rPr>
              <w:fldChar w:fldCharType="separate"/>
            </w:r>
            <w:r w:rsidR="0041309C">
              <w:rPr>
                <w:noProof/>
                <w:webHidden/>
              </w:rPr>
              <w:t>77</w:t>
            </w:r>
            <w:r>
              <w:rPr>
                <w:noProof/>
                <w:webHidden/>
              </w:rPr>
              <w:fldChar w:fldCharType="end"/>
            </w:r>
          </w:hyperlink>
        </w:p>
        <w:p w14:paraId="5B88462C" w14:textId="5628BF10" w:rsidR="000355CD" w:rsidRDefault="000355CD" w:rsidP="00EF7CB2">
          <w:pPr>
            <w:pStyle w:val="31"/>
            <w:rPr>
              <w:rFonts w:asciiTheme="minorHAnsi" w:eastAsiaTheme="minorEastAsia" w:hAnsiTheme="minorHAnsi"/>
              <w:noProof/>
            </w:rPr>
          </w:pPr>
          <w:hyperlink w:anchor="_Toc202118633" w:history="1">
            <w:r w:rsidRPr="00DF6F8A">
              <w:rPr>
                <w:rStyle w:val="af2"/>
                <w:noProof/>
              </w:rPr>
              <w:t xml:space="preserve">5.3.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33 \h </w:instrText>
            </w:r>
            <w:r>
              <w:rPr>
                <w:noProof/>
                <w:webHidden/>
              </w:rPr>
            </w:r>
            <w:r>
              <w:rPr>
                <w:noProof/>
                <w:webHidden/>
              </w:rPr>
              <w:fldChar w:fldCharType="separate"/>
            </w:r>
            <w:r w:rsidR="0041309C">
              <w:rPr>
                <w:noProof/>
                <w:webHidden/>
              </w:rPr>
              <w:t>78</w:t>
            </w:r>
            <w:r>
              <w:rPr>
                <w:noProof/>
                <w:webHidden/>
              </w:rPr>
              <w:fldChar w:fldCharType="end"/>
            </w:r>
          </w:hyperlink>
        </w:p>
        <w:p w14:paraId="15F8E705" w14:textId="6F9D4BBE" w:rsidR="000355CD" w:rsidRDefault="000355CD" w:rsidP="00EF7CB2">
          <w:pPr>
            <w:pStyle w:val="31"/>
            <w:rPr>
              <w:rFonts w:asciiTheme="minorHAnsi" w:eastAsiaTheme="minorEastAsia" w:hAnsiTheme="minorHAnsi"/>
              <w:noProof/>
            </w:rPr>
          </w:pPr>
          <w:hyperlink w:anchor="_Toc202118634" w:history="1">
            <w:r w:rsidRPr="00DF6F8A">
              <w:rPr>
                <w:rStyle w:val="af2"/>
                <w:noProof/>
              </w:rPr>
              <w:t xml:space="preserve">5.3.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34 \h </w:instrText>
            </w:r>
            <w:r>
              <w:rPr>
                <w:noProof/>
                <w:webHidden/>
              </w:rPr>
            </w:r>
            <w:r>
              <w:rPr>
                <w:noProof/>
                <w:webHidden/>
              </w:rPr>
              <w:fldChar w:fldCharType="separate"/>
            </w:r>
            <w:r w:rsidR="0041309C">
              <w:rPr>
                <w:noProof/>
                <w:webHidden/>
              </w:rPr>
              <w:t>79</w:t>
            </w:r>
            <w:r>
              <w:rPr>
                <w:noProof/>
                <w:webHidden/>
              </w:rPr>
              <w:fldChar w:fldCharType="end"/>
            </w:r>
          </w:hyperlink>
        </w:p>
        <w:p w14:paraId="08C366EA" w14:textId="562CBB26" w:rsidR="000355CD" w:rsidRDefault="000355CD">
          <w:pPr>
            <w:pStyle w:val="21"/>
            <w:tabs>
              <w:tab w:val="right" w:leader="dot" w:pos="9061"/>
            </w:tabs>
            <w:ind w:firstLine="480"/>
            <w:rPr>
              <w:rFonts w:asciiTheme="minorHAnsi" w:eastAsiaTheme="minorEastAsia" w:hAnsiTheme="minorHAnsi"/>
              <w:noProof/>
            </w:rPr>
          </w:pPr>
          <w:hyperlink w:anchor="_Toc202118635" w:history="1">
            <w:r w:rsidRPr="00DF6F8A">
              <w:rPr>
                <w:rStyle w:val="af2"/>
                <w:noProof/>
              </w:rPr>
              <w:t xml:space="preserve">5.4 </w:t>
            </w:r>
            <w:r w:rsidRPr="00DF6F8A">
              <w:rPr>
                <w:rStyle w:val="af2"/>
                <w:rFonts w:hint="eastAsia"/>
                <w:noProof/>
              </w:rPr>
              <w:t>第三階段：銷售與推廣</w:t>
            </w:r>
            <w:r>
              <w:rPr>
                <w:noProof/>
                <w:webHidden/>
              </w:rPr>
              <w:tab/>
            </w:r>
            <w:r>
              <w:rPr>
                <w:noProof/>
                <w:webHidden/>
              </w:rPr>
              <w:fldChar w:fldCharType="begin"/>
            </w:r>
            <w:r>
              <w:rPr>
                <w:noProof/>
                <w:webHidden/>
              </w:rPr>
              <w:instrText xml:space="preserve"> PAGEREF _Toc202118635 \h </w:instrText>
            </w:r>
            <w:r>
              <w:rPr>
                <w:noProof/>
                <w:webHidden/>
              </w:rPr>
            </w:r>
            <w:r>
              <w:rPr>
                <w:noProof/>
                <w:webHidden/>
              </w:rPr>
              <w:fldChar w:fldCharType="separate"/>
            </w:r>
            <w:r w:rsidR="0041309C">
              <w:rPr>
                <w:noProof/>
                <w:webHidden/>
              </w:rPr>
              <w:t>82</w:t>
            </w:r>
            <w:r>
              <w:rPr>
                <w:noProof/>
                <w:webHidden/>
              </w:rPr>
              <w:fldChar w:fldCharType="end"/>
            </w:r>
          </w:hyperlink>
        </w:p>
        <w:p w14:paraId="4B4FC60C" w14:textId="65D74765" w:rsidR="000355CD" w:rsidRDefault="000355CD" w:rsidP="00EF7CB2">
          <w:pPr>
            <w:pStyle w:val="31"/>
            <w:rPr>
              <w:rFonts w:asciiTheme="minorHAnsi" w:eastAsiaTheme="minorEastAsia" w:hAnsiTheme="minorHAnsi"/>
              <w:noProof/>
            </w:rPr>
          </w:pPr>
          <w:hyperlink w:anchor="_Toc202118636" w:history="1">
            <w:r w:rsidRPr="00DF6F8A">
              <w:rPr>
                <w:rStyle w:val="af2"/>
                <w:noProof/>
              </w:rPr>
              <w:t xml:space="preserve">5.4.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36 \h </w:instrText>
            </w:r>
            <w:r>
              <w:rPr>
                <w:noProof/>
                <w:webHidden/>
              </w:rPr>
            </w:r>
            <w:r>
              <w:rPr>
                <w:noProof/>
                <w:webHidden/>
              </w:rPr>
              <w:fldChar w:fldCharType="separate"/>
            </w:r>
            <w:r w:rsidR="0041309C">
              <w:rPr>
                <w:noProof/>
                <w:webHidden/>
              </w:rPr>
              <w:t>82</w:t>
            </w:r>
            <w:r>
              <w:rPr>
                <w:noProof/>
                <w:webHidden/>
              </w:rPr>
              <w:fldChar w:fldCharType="end"/>
            </w:r>
          </w:hyperlink>
        </w:p>
        <w:p w14:paraId="4E6D8630" w14:textId="7C58E4BA" w:rsidR="000355CD" w:rsidRDefault="000355CD" w:rsidP="00EF7CB2">
          <w:pPr>
            <w:pStyle w:val="31"/>
            <w:rPr>
              <w:rFonts w:asciiTheme="minorHAnsi" w:eastAsiaTheme="minorEastAsia" w:hAnsiTheme="minorHAnsi"/>
              <w:noProof/>
            </w:rPr>
          </w:pPr>
          <w:hyperlink w:anchor="_Toc202118637" w:history="1">
            <w:r w:rsidRPr="00DF6F8A">
              <w:rPr>
                <w:rStyle w:val="af2"/>
                <w:noProof/>
              </w:rPr>
              <w:t xml:space="preserve">5.4.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37 \h </w:instrText>
            </w:r>
            <w:r>
              <w:rPr>
                <w:noProof/>
                <w:webHidden/>
              </w:rPr>
            </w:r>
            <w:r>
              <w:rPr>
                <w:noProof/>
                <w:webHidden/>
              </w:rPr>
              <w:fldChar w:fldCharType="separate"/>
            </w:r>
            <w:r w:rsidR="0041309C">
              <w:rPr>
                <w:noProof/>
                <w:webHidden/>
              </w:rPr>
              <w:t>83</w:t>
            </w:r>
            <w:r>
              <w:rPr>
                <w:noProof/>
                <w:webHidden/>
              </w:rPr>
              <w:fldChar w:fldCharType="end"/>
            </w:r>
          </w:hyperlink>
        </w:p>
        <w:p w14:paraId="5AC1B262" w14:textId="67DAC912" w:rsidR="000355CD" w:rsidRDefault="000355CD" w:rsidP="00EF7CB2">
          <w:pPr>
            <w:pStyle w:val="31"/>
            <w:rPr>
              <w:rFonts w:asciiTheme="minorHAnsi" w:eastAsiaTheme="minorEastAsia" w:hAnsiTheme="minorHAnsi"/>
              <w:noProof/>
            </w:rPr>
          </w:pPr>
          <w:hyperlink w:anchor="_Toc202118638" w:history="1">
            <w:r w:rsidRPr="00DF6F8A">
              <w:rPr>
                <w:rStyle w:val="af2"/>
                <w:noProof/>
              </w:rPr>
              <w:t xml:space="preserve">5.4.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8 \h </w:instrText>
            </w:r>
            <w:r>
              <w:rPr>
                <w:noProof/>
                <w:webHidden/>
              </w:rPr>
            </w:r>
            <w:r>
              <w:rPr>
                <w:noProof/>
                <w:webHidden/>
              </w:rPr>
              <w:fldChar w:fldCharType="separate"/>
            </w:r>
            <w:r w:rsidR="0041309C">
              <w:rPr>
                <w:noProof/>
                <w:webHidden/>
              </w:rPr>
              <w:t>84</w:t>
            </w:r>
            <w:r>
              <w:rPr>
                <w:noProof/>
                <w:webHidden/>
              </w:rPr>
              <w:fldChar w:fldCharType="end"/>
            </w:r>
          </w:hyperlink>
        </w:p>
        <w:p w14:paraId="53E5365D" w14:textId="4B731156" w:rsidR="000355CD" w:rsidRDefault="000355CD" w:rsidP="00EF7CB2">
          <w:pPr>
            <w:pStyle w:val="31"/>
            <w:rPr>
              <w:rFonts w:asciiTheme="minorHAnsi" w:eastAsiaTheme="minorEastAsia" w:hAnsiTheme="minorHAnsi"/>
              <w:noProof/>
            </w:rPr>
          </w:pPr>
          <w:hyperlink w:anchor="_Toc202118639" w:history="1">
            <w:r w:rsidRPr="00DF6F8A">
              <w:rPr>
                <w:rStyle w:val="af2"/>
                <w:noProof/>
              </w:rPr>
              <w:t xml:space="preserve">5.4.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9 \h </w:instrText>
            </w:r>
            <w:r>
              <w:rPr>
                <w:noProof/>
                <w:webHidden/>
              </w:rPr>
            </w:r>
            <w:r>
              <w:rPr>
                <w:noProof/>
                <w:webHidden/>
              </w:rPr>
              <w:fldChar w:fldCharType="separate"/>
            </w:r>
            <w:r w:rsidR="0041309C">
              <w:rPr>
                <w:noProof/>
                <w:webHidden/>
              </w:rPr>
              <w:t>85</w:t>
            </w:r>
            <w:r>
              <w:rPr>
                <w:noProof/>
                <w:webHidden/>
              </w:rPr>
              <w:fldChar w:fldCharType="end"/>
            </w:r>
          </w:hyperlink>
        </w:p>
        <w:p w14:paraId="1B6362AE" w14:textId="23631010" w:rsidR="000355CD" w:rsidRDefault="000355CD" w:rsidP="00EF7CB2">
          <w:pPr>
            <w:pStyle w:val="31"/>
            <w:rPr>
              <w:rFonts w:asciiTheme="minorHAnsi" w:eastAsiaTheme="minorEastAsia" w:hAnsiTheme="minorHAnsi"/>
              <w:noProof/>
            </w:rPr>
          </w:pPr>
          <w:hyperlink w:anchor="_Toc202118640" w:history="1">
            <w:r w:rsidRPr="00DF6F8A">
              <w:rPr>
                <w:rStyle w:val="af2"/>
                <w:noProof/>
              </w:rPr>
              <w:t xml:space="preserve">5.4.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0 \h </w:instrText>
            </w:r>
            <w:r>
              <w:rPr>
                <w:noProof/>
                <w:webHidden/>
              </w:rPr>
            </w:r>
            <w:r>
              <w:rPr>
                <w:noProof/>
                <w:webHidden/>
              </w:rPr>
              <w:fldChar w:fldCharType="separate"/>
            </w:r>
            <w:r w:rsidR="0041309C">
              <w:rPr>
                <w:noProof/>
                <w:webHidden/>
              </w:rPr>
              <w:t>86</w:t>
            </w:r>
            <w:r>
              <w:rPr>
                <w:noProof/>
                <w:webHidden/>
              </w:rPr>
              <w:fldChar w:fldCharType="end"/>
            </w:r>
          </w:hyperlink>
        </w:p>
        <w:p w14:paraId="4ECD7F55" w14:textId="0E061254" w:rsidR="000355CD" w:rsidRDefault="000355CD" w:rsidP="00EF7CB2">
          <w:pPr>
            <w:pStyle w:val="31"/>
            <w:rPr>
              <w:rFonts w:asciiTheme="minorHAnsi" w:eastAsiaTheme="minorEastAsia" w:hAnsiTheme="minorHAnsi"/>
              <w:noProof/>
            </w:rPr>
          </w:pPr>
          <w:hyperlink w:anchor="_Toc202118641" w:history="1">
            <w:r w:rsidRPr="00DF6F8A">
              <w:rPr>
                <w:rStyle w:val="af2"/>
                <w:noProof/>
              </w:rPr>
              <w:t xml:space="preserve">5.4.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1 \h </w:instrText>
            </w:r>
            <w:r>
              <w:rPr>
                <w:noProof/>
                <w:webHidden/>
              </w:rPr>
            </w:r>
            <w:r>
              <w:rPr>
                <w:noProof/>
                <w:webHidden/>
              </w:rPr>
              <w:fldChar w:fldCharType="separate"/>
            </w:r>
            <w:r w:rsidR="0041309C">
              <w:rPr>
                <w:noProof/>
                <w:webHidden/>
              </w:rPr>
              <w:t>87</w:t>
            </w:r>
            <w:r>
              <w:rPr>
                <w:noProof/>
                <w:webHidden/>
              </w:rPr>
              <w:fldChar w:fldCharType="end"/>
            </w:r>
          </w:hyperlink>
        </w:p>
        <w:p w14:paraId="3C9ABCB7" w14:textId="1F1016EA" w:rsidR="000355CD" w:rsidRDefault="000355CD" w:rsidP="00EF7CB2">
          <w:pPr>
            <w:pStyle w:val="31"/>
            <w:rPr>
              <w:rFonts w:asciiTheme="minorHAnsi" w:eastAsiaTheme="minorEastAsia" w:hAnsiTheme="minorHAnsi"/>
              <w:noProof/>
            </w:rPr>
          </w:pPr>
          <w:hyperlink w:anchor="_Toc202118642" w:history="1">
            <w:r w:rsidRPr="00DF6F8A">
              <w:rPr>
                <w:rStyle w:val="af2"/>
                <w:noProof/>
              </w:rPr>
              <w:t xml:space="preserve">5.4.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42 \h </w:instrText>
            </w:r>
            <w:r>
              <w:rPr>
                <w:noProof/>
                <w:webHidden/>
              </w:rPr>
            </w:r>
            <w:r>
              <w:rPr>
                <w:noProof/>
                <w:webHidden/>
              </w:rPr>
              <w:fldChar w:fldCharType="separate"/>
            </w:r>
            <w:r w:rsidR="0041309C">
              <w:rPr>
                <w:noProof/>
                <w:webHidden/>
              </w:rPr>
              <w:t>88</w:t>
            </w:r>
            <w:r>
              <w:rPr>
                <w:noProof/>
                <w:webHidden/>
              </w:rPr>
              <w:fldChar w:fldCharType="end"/>
            </w:r>
          </w:hyperlink>
        </w:p>
        <w:p w14:paraId="17469458" w14:textId="43D4F9AA" w:rsidR="000355CD" w:rsidRDefault="000355CD">
          <w:pPr>
            <w:pStyle w:val="21"/>
            <w:tabs>
              <w:tab w:val="right" w:leader="dot" w:pos="9061"/>
            </w:tabs>
            <w:ind w:firstLine="480"/>
            <w:rPr>
              <w:rFonts w:asciiTheme="minorHAnsi" w:eastAsiaTheme="minorEastAsia" w:hAnsiTheme="minorHAnsi"/>
              <w:noProof/>
            </w:rPr>
          </w:pPr>
          <w:hyperlink w:anchor="_Toc202118643" w:history="1">
            <w:r w:rsidRPr="00DF6F8A">
              <w:rPr>
                <w:rStyle w:val="af2"/>
                <w:noProof/>
              </w:rPr>
              <w:t xml:space="preserve">5.5 </w:t>
            </w:r>
            <w:r w:rsidRPr="00DF6F8A">
              <w:rPr>
                <w:rStyle w:val="af2"/>
                <w:rFonts w:hint="eastAsia"/>
                <w:noProof/>
              </w:rPr>
              <w:t>第四階段：多元新應用</w:t>
            </w:r>
            <w:r>
              <w:rPr>
                <w:noProof/>
                <w:webHidden/>
              </w:rPr>
              <w:tab/>
            </w:r>
            <w:r>
              <w:rPr>
                <w:noProof/>
                <w:webHidden/>
              </w:rPr>
              <w:fldChar w:fldCharType="begin"/>
            </w:r>
            <w:r>
              <w:rPr>
                <w:noProof/>
                <w:webHidden/>
              </w:rPr>
              <w:instrText xml:space="preserve"> PAGEREF _Toc202118643 \h </w:instrText>
            </w:r>
            <w:r>
              <w:rPr>
                <w:noProof/>
                <w:webHidden/>
              </w:rPr>
            </w:r>
            <w:r>
              <w:rPr>
                <w:noProof/>
                <w:webHidden/>
              </w:rPr>
              <w:fldChar w:fldCharType="separate"/>
            </w:r>
            <w:r w:rsidR="0041309C">
              <w:rPr>
                <w:noProof/>
                <w:webHidden/>
              </w:rPr>
              <w:t>91</w:t>
            </w:r>
            <w:r>
              <w:rPr>
                <w:noProof/>
                <w:webHidden/>
              </w:rPr>
              <w:fldChar w:fldCharType="end"/>
            </w:r>
          </w:hyperlink>
        </w:p>
        <w:p w14:paraId="09B5C1F9" w14:textId="6AD38541" w:rsidR="000355CD" w:rsidRDefault="000355CD" w:rsidP="00EF7CB2">
          <w:pPr>
            <w:pStyle w:val="31"/>
            <w:rPr>
              <w:rFonts w:asciiTheme="minorHAnsi" w:eastAsiaTheme="minorEastAsia" w:hAnsiTheme="minorHAnsi"/>
              <w:noProof/>
            </w:rPr>
          </w:pPr>
          <w:hyperlink w:anchor="_Toc202118644" w:history="1">
            <w:r w:rsidRPr="00DF6F8A">
              <w:rPr>
                <w:rStyle w:val="af2"/>
                <w:noProof/>
              </w:rPr>
              <w:t xml:space="preserve">5.5.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44 \h </w:instrText>
            </w:r>
            <w:r>
              <w:rPr>
                <w:noProof/>
                <w:webHidden/>
              </w:rPr>
            </w:r>
            <w:r>
              <w:rPr>
                <w:noProof/>
                <w:webHidden/>
              </w:rPr>
              <w:fldChar w:fldCharType="separate"/>
            </w:r>
            <w:r w:rsidR="0041309C">
              <w:rPr>
                <w:noProof/>
                <w:webHidden/>
              </w:rPr>
              <w:t>91</w:t>
            </w:r>
            <w:r>
              <w:rPr>
                <w:noProof/>
                <w:webHidden/>
              </w:rPr>
              <w:fldChar w:fldCharType="end"/>
            </w:r>
          </w:hyperlink>
        </w:p>
        <w:p w14:paraId="1CDF244F" w14:textId="163CFFA0" w:rsidR="000355CD" w:rsidRDefault="000355CD" w:rsidP="00EF7CB2">
          <w:pPr>
            <w:pStyle w:val="31"/>
            <w:rPr>
              <w:rFonts w:asciiTheme="minorHAnsi" w:eastAsiaTheme="minorEastAsia" w:hAnsiTheme="minorHAnsi"/>
              <w:noProof/>
            </w:rPr>
          </w:pPr>
          <w:hyperlink w:anchor="_Toc202118645" w:history="1">
            <w:r w:rsidRPr="00DF6F8A">
              <w:rPr>
                <w:rStyle w:val="af2"/>
                <w:noProof/>
              </w:rPr>
              <w:t xml:space="preserve">5.5.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45 \h </w:instrText>
            </w:r>
            <w:r>
              <w:rPr>
                <w:noProof/>
                <w:webHidden/>
              </w:rPr>
            </w:r>
            <w:r>
              <w:rPr>
                <w:noProof/>
                <w:webHidden/>
              </w:rPr>
              <w:fldChar w:fldCharType="separate"/>
            </w:r>
            <w:r w:rsidR="0041309C">
              <w:rPr>
                <w:noProof/>
                <w:webHidden/>
              </w:rPr>
              <w:t>92</w:t>
            </w:r>
            <w:r>
              <w:rPr>
                <w:noProof/>
                <w:webHidden/>
              </w:rPr>
              <w:fldChar w:fldCharType="end"/>
            </w:r>
          </w:hyperlink>
        </w:p>
        <w:p w14:paraId="37809CAD" w14:textId="28EFCE3F" w:rsidR="000355CD" w:rsidRDefault="000355CD" w:rsidP="00EF7CB2">
          <w:pPr>
            <w:pStyle w:val="31"/>
            <w:rPr>
              <w:rFonts w:asciiTheme="minorHAnsi" w:eastAsiaTheme="minorEastAsia" w:hAnsiTheme="minorHAnsi"/>
              <w:noProof/>
            </w:rPr>
          </w:pPr>
          <w:hyperlink w:anchor="_Toc202118646" w:history="1">
            <w:r w:rsidRPr="00DF6F8A">
              <w:rPr>
                <w:rStyle w:val="af2"/>
                <w:noProof/>
              </w:rPr>
              <w:t xml:space="preserve">5.5.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46 \h </w:instrText>
            </w:r>
            <w:r>
              <w:rPr>
                <w:noProof/>
                <w:webHidden/>
              </w:rPr>
            </w:r>
            <w:r>
              <w:rPr>
                <w:noProof/>
                <w:webHidden/>
              </w:rPr>
              <w:fldChar w:fldCharType="separate"/>
            </w:r>
            <w:r w:rsidR="0041309C">
              <w:rPr>
                <w:noProof/>
                <w:webHidden/>
              </w:rPr>
              <w:t>93</w:t>
            </w:r>
            <w:r>
              <w:rPr>
                <w:noProof/>
                <w:webHidden/>
              </w:rPr>
              <w:fldChar w:fldCharType="end"/>
            </w:r>
          </w:hyperlink>
        </w:p>
        <w:p w14:paraId="5C07789B" w14:textId="21D5FA2B" w:rsidR="000355CD" w:rsidRDefault="000355CD" w:rsidP="00EF7CB2">
          <w:pPr>
            <w:pStyle w:val="31"/>
            <w:rPr>
              <w:rFonts w:asciiTheme="minorHAnsi" w:eastAsiaTheme="minorEastAsia" w:hAnsiTheme="minorHAnsi"/>
              <w:noProof/>
            </w:rPr>
          </w:pPr>
          <w:hyperlink w:anchor="_Toc202118647" w:history="1">
            <w:r w:rsidRPr="00DF6F8A">
              <w:rPr>
                <w:rStyle w:val="af2"/>
                <w:noProof/>
              </w:rPr>
              <w:t xml:space="preserve">5.5.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47 \h </w:instrText>
            </w:r>
            <w:r>
              <w:rPr>
                <w:noProof/>
                <w:webHidden/>
              </w:rPr>
            </w:r>
            <w:r>
              <w:rPr>
                <w:noProof/>
                <w:webHidden/>
              </w:rPr>
              <w:fldChar w:fldCharType="separate"/>
            </w:r>
            <w:r w:rsidR="0041309C">
              <w:rPr>
                <w:noProof/>
                <w:webHidden/>
              </w:rPr>
              <w:t>94</w:t>
            </w:r>
            <w:r>
              <w:rPr>
                <w:noProof/>
                <w:webHidden/>
              </w:rPr>
              <w:fldChar w:fldCharType="end"/>
            </w:r>
          </w:hyperlink>
        </w:p>
        <w:p w14:paraId="25AAB165" w14:textId="5B63913E" w:rsidR="000355CD" w:rsidRDefault="000355CD" w:rsidP="00EF7CB2">
          <w:pPr>
            <w:pStyle w:val="31"/>
            <w:rPr>
              <w:rFonts w:asciiTheme="minorHAnsi" w:eastAsiaTheme="minorEastAsia" w:hAnsiTheme="minorHAnsi"/>
              <w:noProof/>
            </w:rPr>
          </w:pPr>
          <w:hyperlink w:anchor="_Toc202118648" w:history="1">
            <w:r w:rsidRPr="00DF6F8A">
              <w:rPr>
                <w:rStyle w:val="af2"/>
                <w:noProof/>
              </w:rPr>
              <w:t xml:space="preserve">5.5.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8 \h </w:instrText>
            </w:r>
            <w:r>
              <w:rPr>
                <w:noProof/>
                <w:webHidden/>
              </w:rPr>
            </w:r>
            <w:r>
              <w:rPr>
                <w:noProof/>
                <w:webHidden/>
              </w:rPr>
              <w:fldChar w:fldCharType="separate"/>
            </w:r>
            <w:r w:rsidR="0041309C">
              <w:rPr>
                <w:noProof/>
                <w:webHidden/>
              </w:rPr>
              <w:t>95</w:t>
            </w:r>
            <w:r>
              <w:rPr>
                <w:noProof/>
                <w:webHidden/>
              </w:rPr>
              <w:fldChar w:fldCharType="end"/>
            </w:r>
          </w:hyperlink>
        </w:p>
        <w:p w14:paraId="2064366D" w14:textId="2D86D0A8" w:rsidR="000355CD" w:rsidRDefault="000355CD" w:rsidP="00EF7CB2">
          <w:pPr>
            <w:pStyle w:val="31"/>
            <w:rPr>
              <w:rFonts w:asciiTheme="minorHAnsi" w:eastAsiaTheme="minorEastAsia" w:hAnsiTheme="minorHAnsi"/>
              <w:noProof/>
            </w:rPr>
          </w:pPr>
          <w:hyperlink w:anchor="_Toc202118649" w:history="1">
            <w:r w:rsidRPr="00DF6F8A">
              <w:rPr>
                <w:rStyle w:val="af2"/>
                <w:noProof/>
              </w:rPr>
              <w:t xml:space="preserve">5.5.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9 \h </w:instrText>
            </w:r>
            <w:r>
              <w:rPr>
                <w:noProof/>
                <w:webHidden/>
              </w:rPr>
            </w:r>
            <w:r>
              <w:rPr>
                <w:noProof/>
                <w:webHidden/>
              </w:rPr>
              <w:fldChar w:fldCharType="separate"/>
            </w:r>
            <w:r w:rsidR="0041309C">
              <w:rPr>
                <w:noProof/>
                <w:webHidden/>
              </w:rPr>
              <w:t>96</w:t>
            </w:r>
            <w:r>
              <w:rPr>
                <w:noProof/>
                <w:webHidden/>
              </w:rPr>
              <w:fldChar w:fldCharType="end"/>
            </w:r>
          </w:hyperlink>
        </w:p>
        <w:p w14:paraId="3F88B90E" w14:textId="123AA6F9" w:rsidR="000355CD" w:rsidRDefault="000355CD" w:rsidP="00EF7CB2">
          <w:pPr>
            <w:pStyle w:val="31"/>
            <w:rPr>
              <w:rFonts w:asciiTheme="minorHAnsi" w:eastAsiaTheme="minorEastAsia" w:hAnsiTheme="minorHAnsi"/>
              <w:noProof/>
            </w:rPr>
          </w:pPr>
          <w:hyperlink w:anchor="_Toc202118650" w:history="1">
            <w:r w:rsidRPr="00DF6F8A">
              <w:rPr>
                <w:rStyle w:val="af2"/>
                <w:noProof/>
              </w:rPr>
              <w:t xml:space="preserve">5.5.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50 \h </w:instrText>
            </w:r>
            <w:r>
              <w:rPr>
                <w:noProof/>
                <w:webHidden/>
              </w:rPr>
            </w:r>
            <w:r>
              <w:rPr>
                <w:noProof/>
                <w:webHidden/>
              </w:rPr>
              <w:fldChar w:fldCharType="separate"/>
            </w:r>
            <w:r w:rsidR="0041309C">
              <w:rPr>
                <w:noProof/>
                <w:webHidden/>
              </w:rPr>
              <w:t>98</w:t>
            </w:r>
            <w:r>
              <w:rPr>
                <w:noProof/>
                <w:webHidden/>
              </w:rPr>
              <w:fldChar w:fldCharType="end"/>
            </w:r>
          </w:hyperlink>
        </w:p>
        <w:p w14:paraId="7B303688" w14:textId="6084A2B1" w:rsidR="000355CD" w:rsidRDefault="000355CD">
          <w:pPr>
            <w:pStyle w:val="21"/>
            <w:tabs>
              <w:tab w:val="right" w:leader="dot" w:pos="9061"/>
            </w:tabs>
            <w:ind w:firstLine="480"/>
            <w:rPr>
              <w:rFonts w:asciiTheme="minorHAnsi" w:eastAsiaTheme="minorEastAsia" w:hAnsiTheme="minorHAnsi"/>
              <w:noProof/>
            </w:rPr>
          </w:pPr>
          <w:hyperlink w:anchor="_Toc202118651" w:history="1">
            <w:r w:rsidRPr="00DF6F8A">
              <w:rPr>
                <w:rStyle w:val="af2"/>
                <w:noProof/>
              </w:rPr>
              <w:t xml:space="preserve">5.6 </w:t>
            </w:r>
            <w:r w:rsidRPr="00DF6F8A">
              <w:rPr>
                <w:rStyle w:val="af2"/>
                <w:rFonts w:hint="eastAsia"/>
                <w:noProof/>
              </w:rPr>
              <w:t>跨階段個案分析</w:t>
            </w:r>
            <w:r>
              <w:rPr>
                <w:noProof/>
                <w:webHidden/>
              </w:rPr>
              <w:tab/>
            </w:r>
            <w:r>
              <w:rPr>
                <w:noProof/>
                <w:webHidden/>
              </w:rPr>
              <w:fldChar w:fldCharType="begin"/>
            </w:r>
            <w:r>
              <w:rPr>
                <w:noProof/>
                <w:webHidden/>
              </w:rPr>
              <w:instrText xml:space="preserve"> PAGEREF _Toc202118651 \h </w:instrText>
            </w:r>
            <w:r>
              <w:rPr>
                <w:noProof/>
                <w:webHidden/>
              </w:rPr>
            </w:r>
            <w:r>
              <w:rPr>
                <w:noProof/>
                <w:webHidden/>
              </w:rPr>
              <w:fldChar w:fldCharType="separate"/>
            </w:r>
            <w:r w:rsidR="0041309C">
              <w:rPr>
                <w:noProof/>
                <w:webHidden/>
              </w:rPr>
              <w:t>101</w:t>
            </w:r>
            <w:r>
              <w:rPr>
                <w:noProof/>
                <w:webHidden/>
              </w:rPr>
              <w:fldChar w:fldCharType="end"/>
            </w:r>
          </w:hyperlink>
        </w:p>
        <w:p w14:paraId="03A9078E" w14:textId="64687136" w:rsidR="000355CD" w:rsidRDefault="000355CD">
          <w:pPr>
            <w:pStyle w:val="11"/>
            <w:tabs>
              <w:tab w:val="right" w:leader="dot" w:pos="9061"/>
            </w:tabs>
            <w:ind w:firstLine="480"/>
            <w:rPr>
              <w:rFonts w:asciiTheme="minorHAnsi" w:eastAsiaTheme="minorEastAsia" w:hAnsiTheme="minorHAnsi"/>
              <w:noProof/>
            </w:rPr>
          </w:pPr>
          <w:hyperlink w:anchor="_Toc202118652" w:history="1">
            <w:r w:rsidRPr="00DF6F8A">
              <w:rPr>
                <w:rStyle w:val="af2"/>
                <w:rFonts w:hint="eastAsia"/>
                <w:noProof/>
              </w:rPr>
              <w:t>第六章、研究結論與建議</w:t>
            </w:r>
            <w:r>
              <w:rPr>
                <w:noProof/>
                <w:webHidden/>
              </w:rPr>
              <w:tab/>
            </w:r>
            <w:r>
              <w:rPr>
                <w:noProof/>
                <w:webHidden/>
              </w:rPr>
              <w:fldChar w:fldCharType="begin"/>
            </w:r>
            <w:r>
              <w:rPr>
                <w:noProof/>
                <w:webHidden/>
              </w:rPr>
              <w:instrText xml:space="preserve"> PAGEREF _Toc202118652 \h </w:instrText>
            </w:r>
            <w:r>
              <w:rPr>
                <w:noProof/>
                <w:webHidden/>
              </w:rPr>
            </w:r>
            <w:r>
              <w:rPr>
                <w:noProof/>
                <w:webHidden/>
              </w:rPr>
              <w:fldChar w:fldCharType="separate"/>
            </w:r>
            <w:r w:rsidR="0041309C">
              <w:rPr>
                <w:noProof/>
                <w:webHidden/>
              </w:rPr>
              <w:t>111</w:t>
            </w:r>
            <w:r>
              <w:rPr>
                <w:noProof/>
                <w:webHidden/>
              </w:rPr>
              <w:fldChar w:fldCharType="end"/>
            </w:r>
          </w:hyperlink>
        </w:p>
        <w:p w14:paraId="069387B7" w14:textId="50718335" w:rsidR="000355CD" w:rsidRDefault="000355CD">
          <w:pPr>
            <w:pStyle w:val="21"/>
            <w:tabs>
              <w:tab w:val="right" w:leader="dot" w:pos="9061"/>
            </w:tabs>
            <w:ind w:firstLine="480"/>
            <w:rPr>
              <w:rFonts w:asciiTheme="minorHAnsi" w:eastAsiaTheme="minorEastAsia" w:hAnsiTheme="minorHAnsi"/>
              <w:noProof/>
            </w:rPr>
          </w:pPr>
          <w:hyperlink w:anchor="_Toc202118653" w:history="1">
            <w:r w:rsidRPr="00DF6F8A">
              <w:rPr>
                <w:rStyle w:val="af2"/>
                <w:noProof/>
              </w:rPr>
              <w:t xml:space="preserve">6.1 </w:t>
            </w:r>
            <w:r w:rsidRPr="00DF6F8A">
              <w:rPr>
                <w:rStyle w:val="af2"/>
                <w:rFonts w:hint="eastAsia"/>
                <w:noProof/>
              </w:rPr>
              <w:t>結論與研究貢獻</w:t>
            </w:r>
            <w:r>
              <w:rPr>
                <w:noProof/>
                <w:webHidden/>
              </w:rPr>
              <w:tab/>
            </w:r>
            <w:r>
              <w:rPr>
                <w:noProof/>
                <w:webHidden/>
              </w:rPr>
              <w:fldChar w:fldCharType="begin"/>
            </w:r>
            <w:r>
              <w:rPr>
                <w:noProof/>
                <w:webHidden/>
              </w:rPr>
              <w:instrText xml:space="preserve"> PAGEREF _Toc202118653 \h </w:instrText>
            </w:r>
            <w:r>
              <w:rPr>
                <w:noProof/>
                <w:webHidden/>
              </w:rPr>
            </w:r>
            <w:r>
              <w:rPr>
                <w:noProof/>
                <w:webHidden/>
              </w:rPr>
              <w:fldChar w:fldCharType="separate"/>
            </w:r>
            <w:r w:rsidR="0041309C">
              <w:rPr>
                <w:noProof/>
                <w:webHidden/>
              </w:rPr>
              <w:t>111</w:t>
            </w:r>
            <w:r>
              <w:rPr>
                <w:noProof/>
                <w:webHidden/>
              </w:rPr>
              <w:fldChar w:fldCharType="end"/>
            </w:r>
          </w:hyperlink>
        </w:p>
        <w:p w14:paraId="64CA22A3" w14:textId="3B29C94E" w:rsidR="000355CD" w:rsidRDefault="000355CD">
          <w:pPr>
            <w:pStyle w:val="21"/>
            <w:tabs>
              <w:tab w:val="right" w:leader="dot" w:pos="9061"/>
            </w:tabs>
            <w:ind w:firstLine="480"/>
            <w:rPr>
              <w:rFonts w:asciiTheme="minorHAnsi" w:eastAsiaTheme="minorEastAsia" w:hAnsiTheme="minorHAnsi"/>
              <w:noProof/>
            </w:rPr>
          </w:pPr>
          <w:hyperlink w:anchor="_Toc202118654" w:history="1">
            <w:r w:rsidRPr="00DF6F8A">
              <w:rPr>
                <w:rStyle w:val="af2"/>
                <w:noProof/>
              </w:rPr>
              <w:t xml:space="preserve">6.2 </w:t>
            </w:r>
            <w:r w:rsidRPr="00DF6F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2118654 \h </w:instrText>
            </w:r>
            <w:r>
              <w:rPr>
                <w:noProof/>
                <w:webHidden/>
              </w:rPr>
            </w:r>
            <w:r>
              <w:rPr>
                <w:noProof/>
                <w:webHidden/>
              </w:rPr>
              <w:fldChar w:fldCharType="separate"/>
            </w:r>
            <w:r w:rsidR="0041309C">
              <w:rPr>
                <w:noProof/>
                <w:webHidden/>
              </w:rPr>
              <w:t>113</w:t>
            </w:r>
            <w:r>
              <w:rPr>
                <w:noProof/>
                <w:webHidden/>
              </w:rPr>
              <w:fldChar w:fldCharType="end"/>
            </w:r>
          </w:hyperlink>
        </w:p>
        <w:p w14:paraId="399FB908" w14:textId="5C14FE5D" w:rsidR="000355CD" w:rsidRDefault="000355CD">
          <w:pPr>
            <w:pStyle w:val="11"/>
            <w:tabs>
              <w:tab w:val="right" w:leader="dot" w:pos="9061"/>
            </w:tabs>
            <w:ind w:firstLine="480"/>
            <w:rPr>
              <w:rFonts w:asciiTheme="minorHAnsi" w:eastAsiaTheme="minorEastAsia" w:hAnsiTheme="minorHAnsi"/>
              <w:noProof/>
            </w:rPr>
          </w:pPr>
          <w:hyperlink w:anchor="_Toc202118655" w:history="1">
            <w:r w:rsidRPr="00DF6F8A">
              <w:rPr>
                <w:rStyle w:val="af2"/>
                <w:rFonts w:hint="eastAsia"/>
                <w:noProof/>
              </w:rPr>
              <w:t>第七章、參考文獻</w:t>
            </w:r>
            <w:r>
              <w:rPr>
                <w:noProof/>
                <w:webHidden/>
              </w:rPr>
              <w:tab/>
            </w:r>
            <w:r>
              <w:rPr>
                <w:noProof/>
                <w:webHidden/>
              </w:rPr>
              <w:fldChar w:fldCharType="begin"/>
            </w:r>
            <w:r>
              <w:rPr>
                <w:noProof/>
                <w:webHidden/>
              </w:rPr>
              <w:instrText xml:space="preserve"> PAGEREF _Toc202118655 \h </w:instrText>
            </w:r>
            <w:r>
              <w:rPr>
                <w:noProof/>
                <w:webHidden/>
              </w:rPr>
            </w:r>
            <w:r>
              <w:rPr>
                <w:noProof/>
                <w:webHidden/>
              </w:rPr>
              <w:fldChar w:fldCharType="separate"/>
            </w:r>
            <w:r w:rsidR="0041309C">
              <w:rPr>
                <w:noProof/>
                <w:webHidden/>
              </w:rPr>
              <w:t>114</w:t>
            </w:r>
            <w:r>
              <w:rPr>
                <w:noProof/>
                <w:webHidden/>
              </w:rPr>
              <w:fldChar w:fldCharType="end"/>
            </w:r>
          </w:hyperlink>
        </w:p>
        <w:p w14:paraId="780F39E0" w14:textId="77777777" w:rsidR="000355CD" w:rsidRDefault="00430B97" w:rsidP="0006328D">
          <w:pPr>
            <w:ind w:firstLine="480"/>
            <w:rPr>
              <w:b/>
              <w:bCs/>
              <w:lang w:val="zh-TW"/>
            </w:rPr>
          </w:pPr>
          <w:r>
            <w:rPr>
              <w:b/>
              <w:bCs/>
              <w:lang w:val="zh-TW"/>
            </w:rPr>
            <w:fldChar w:fldCharType="end"/>
          </w:r>
        </w:p>
        <w:p w14:paraId="1F8209FF" w14:textId="46DAB61D" w:rsidR="0006328D" w:rsidRDefault="000355CD" w:rsidP="000355CD">
          <w:pPr>
            <w:widowControl/>
            <w:ind w:firstLineChars="0" w:firstLine="0"/>
            <w:rPr>
              <w:b/>
              <w:bCs/>
              <w:lang w:val="zh-TW"/>
            </w:rPr>
          </w:pPr>
          <w:r>
            <w:rPr>
              <w:b/>
              <w:bCs/>
              <w:lang w:val="zh-TW"/>
            </w:rPr>
            <w:br w:type="page"/>
          </w:r>
        </w:p>
      </w:sdtContent>
    </w:sdt>
    <w:p w14:paraId="20EDF871" w14:textId="59E1702F" w:rsidR="006465B0" w:rsidRPr="0006328D" w:rsidRDefault="006465B0" w:rsidP="000355CD">
      <w:pPr>
        <w:ind w:firstLineChars="0" w:firstLine="0"/>
      </w:pPr>
    </w:p>
    <w:p w14:paraId="249962F2" w14:textId="40980529" w:rsidR="00C44E46" w:rsidRPr="008E4D8D" w:rsidRDefault="00C44E46" w:rsidP="00C44E46">
      <w:pPr>
        <w:pStyle w:val="afff4"/>
        <w:tabs>
          <w:tab w:val="right" w:leader="dot" w:pos="8296"/>
        </w:tabs>
        <w:ind w:left="1761" w:hanging="801"/>
        <w:jc w:val="center"/>
        <w:rPr>
          <w:rFonts w:cstheme="majorBidi"/>
          <w:b/>
          <w:color w:val="000000" w:themeColor="text1"/>
          <w:sz w:val="40"/>
          <w:szCs w:val="48"/>
        </w:rPr>
      </w:pPr>
      <w:r w:rsidRPr="008E4D8D">
        <w:rPr>
          <w:rFonts w:cstheme="majorBidi" w:hint="eastAsia"/>
          <w:b/>
          <w:color w:val="000000" w:themeColor="text1"/>
          <w:sz w:val="40"/>
          <w:szCs w:val="48"/>
        </w:rPr>
        <w:t>表目錄</w:t>
      </w:r>
    </w:p>
    <w:p w14:paraId="0EE4E4D0" w14:textId="62AAB6C3" w:rsidR="000650AD" w:rsidRDefault="000372D2">
      <w:pPr>
        <w:pStyle w:val="afff4"/>
        <w:tabs>
          <w:tab w:val="right" w:leader="dot" w:pos="9061"/>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2118844" w:history="1">
        <w:r w:rsidR="000650AD" w:rsidRPr="003D38C6">
          <w:rPr>
            <w:rStyle w:val="af2"/>
            <w:rFonts w:hint="eastAsia"/>
            <w:noProof/>
          </w:rPr>
          <w:t>表</w:t>
        </w:r>
        <w:r w:rsidR="000650AD" w:rsidRPr="003D38C6">
          <w:rPr>
            <w:rStyle w:val="af2"/>
            <w:noProof/>
          </w:rPr>
          <w:t xml:space="preserve"> 2.1-1 </w:t>
        </w:r>
        <w:r w:rsidR="000650AD" w:rsidRPr="003D38C6">
          <w:rPr>
            <w:rStyle w:val="af2"/>
            <w:rFonts w:hint="eastAsia"/>
            <w:noProof/>
          </w:rPr>
          <w:t>數位技術關鍵特性彙整表</w:t>
        </w:r>
        <w:r w:rsidR="000650AD">
          <w:rPr>
            <w:noProof/>
            <w:webHidden/>
          </w:rPr>
          <w:tab/>
        </w:r>
        <w:r w:rsidR="000650AD">
          <w:rPr>
            <w:noProof/>
            <w:webHidden/>
          </w:rPr>
          <w:fldChar w:fldCharType="begin"/>
        </w:r>
        <w:r w:rsidR="000650AD">
          <w:rPr>
            <w:noProof/>
            <w:webHidden/>
          </w:rPr>
          <w:instrText xml:space="preserve"> PAGEREF _Toc202118844 \h </w:instrText>
        </w:r>
        <w:r w:rsidR="000650AD">
          <w:rPr>
            <w:noProof/>
            <w:webHidden/>
          </w:rPr>
        </w:r>
        <w:r w:rsidR="000650AD">
          <w:rPr>
            <w:noProof/>
            <w:webHidden/>
          </w:rPr>
          <w:fldChar w:fldCharType="separate"/>
        </w:r>
        <w:r w:rsidR="0041309C">
          <w:rPr>
            <w:noProof/>
            <w:webHidden/>
          </w:rPr>
          <w:t>20</w:t>
        </w:r>
        <w:r w:rsidR="000650AD">
          <w:rPr>
            <w:noProof/>
            <w:webHidden/>
          </w:rPr>
          <w:fldChar w:fldCharType="end"/>
        </w:r>
      </w:hyperlink>
    </w:p>
    <w:p w14:paraId="01B9F7A1" w14:textId="04BB7B48" w:rsidR="000650AD" w:rsidRDefault="000650AD" w:rsidP="000650AD">
      <w:pPr>
        <w:pStyle w:val="afff4"/>
        <w:tabs>
          <w:tab w:val="right" w:leader="dot" w:pos="9061"/>
        </w:tabs>
        <w:ind w:left="1440" w:hanging="480"/>
        <w:rPr>
          <w:noProof/>
        </w:rPr>
      </w:pPr>
      <w:hyperlink w:anchor="_Toc202118845" w:history="1">
        <w:r w:rsidRPr="003D38C6">
          <w:rPr>
            <w:rStyle w:val="af2"/>
            <w:rFonts w:hint="eastAsia"/>
            <w:noProof/>
          </w:rPr>
          <w:t>表</w:t>
        </w:r>
        <w:r w:rsidRPr="003D38C6">
          <w:rPr>
            <w:rStyle w:val="af2"/>
            <w:noProof/>
          </w:rPr>
          <w:t xml:space="preserve"> 2.1-2 </w:t>
        </w:r>
        <w:r w:rsidRPr="003D38C6">
          <w:rPr>
            <w:rStyle w:val="af2"/>
            <w:rFonts w:hint="eastAsia"/>
            <w:noProof/>
          </w:rPr>
          <w:t>數位創新七維度分析表</w:t>
        </w:r>
        <w:r>
          <w:rPr>
            <w:noProof/>
            <w:webHidden/>
          </w:rPr>
          <w:tab/>
        </w:r>
        <w:r>
          <w:rPr>
            <w:noProof/>
            <w:webHidden/>
          </w:rPr>
          <w:fldChar w:fldCharType="begin"/>
        </w:r>
        <w:r>
          <w:rPr>
            <w:noProof/>
            <w:webHidden/>
          </w:rPr>
          <w:instrText xml:space="preserve"> PAGEREF _Toc202118845 \h </w:instrText>
        </w:r>
        <w:r>
          <w:rPr>
            <w:noProof/>
            <w:webHidden/>
          </w:rPr>
        </w:r>
        <w:r>
          <w:rPr>
            <w:noProof/>
            <w:webHidden/>
          </w:rPr>
          <w:fldChar w:fldCharType="separate"/>
        </w:r>
        <w:r w:rsidR="0041309C">
          <w:rPr>
            <w:noProof/>
            <w:webHidden/>
          </w:rPr>
          <w:t>22</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419CF092" w14:textId="53A02725" w:rsidR="000650AD" w:rsidRDefault="000650AD" w:rsidP="000650AD">
      <w:pPr>
        <w:pStyle w:val="afff4"/>
        <w:tabs>
          <w:tab w:val="right" w:leader="dot" w:pos="9061"/>
        </w:tabs>
        <w:ind w:left="1440" w:hanging="480"/>
        <w:rPr>
          <w:noProof/>
        </w:rPr>
      </w:pPr>
      <w:hyperlink w:anchor="_Toc202118846" w:history="1">
        <w:r w:rsidRPr="00FA2539">
          <w:rPr>
            <w:rStyle w:val="af2"/>
            <w:rFonts w:hint="eastAsia"/>
            <w:noProof/>
          </w:rPr>
          <w:t>表</w:t>
        </w:r>
        <w:r w:rsidRPr="00FA2539">
          <w:rPr>
            <w:rStyle w:val="af2"/>
            <w:noProof/>
          </w:rPr>
          <w:t xml:space="preserve"> 3.1-1 </w:t>
        </w:r>
        <w:r w:rsidRPr="00FA2539">
          <w:rPr>
            <w:rStyle w:val="af2"/>
            <w:rFonts w:hint="eastAsia"/>
            <w:noProof/>
          </w:rPr>
          <w:t>個案研究類型</w:t>
        </w:r>
        <w:r>
          <w:rPr>
            <w:noProof/>
            <w:webHidden/>
          </w:rPr>
          <w:tab/>
        </w:r>
        <w:r>
          <w:rPr>
            <w:noProof/>
            <w:webHidden/>
          </w:rPr>
          <w:fldChar w:fldCharType="begin"/>
        </w:r>
        <w:r>
          <w:rPr>
            <w:noProof/>
            <w:webHidden/>
          </w:rPr>
          <w:instrText xml:space="preserve"> PAGEREF _Toc202118846 \h </w:instrText>
        </w:r>
        <w:r>
          <w:rPr>
            <w:noProof/>
            <w:webHidden/>
          </w:rPr>
        </w:r>
        <w:r>
          <w:rPr>
            <w:noProof/>
            <w:webHidden/>
          </w:rPr>
          <w:fldChar w:fldCharType="separate"/>
        </w:r>
        <w:r w:rsidR="0041309C">
          <w:rPr>
            <w:noProof/>
            <w:webHidden/>
          </w:rPr>
          <w:t>39</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DC562F3" w14:textId="2CEE8D91" w:rsidR="000650AD" w:rsidRDefault="000650AD">
      <w:pPr>
        <w:pStyle w:val="afff4"/>
        <w:tabs>
          <w:tab w:val="right" w:leader="dot" w:pos="9061"/>
        </w:tabs>
        <w:ind w:left="1440" w:hanging="480"/>
        <w:rPr>
          <w:rFonts w:asciiTheme="minorHAnsi" w:eastAsiaTheme="minorEastAsia" w:hAnsiTheme="minorHAnsi"/>
          <w:noProof/>
        </w:rPr>
      </w:pPr>
      <w:hyperlink w:anchor="_Toc202118847" w:history="1">
        <w:r w:rsidRPr="005451AF">
          <w:rPr>
            <w:rStyle w:val="af2"/>
            <w:rFonts w:hint="eastAsia"/>
            <w:noProof/>
          </w:rPr>
          <w:t>表</w:t>
        </w:r>
        <w:r w:rsidRPr="005451AF">
          <w:rPr>
            <w:rStyle w:val="af2"/>
            <w:noProof/>
          </w:rPr>
          <w:t xml:space="preserve"> 3.3-1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7 \h </w:instrText>
        </w:r>
        <w:r>
          <w:rPr>
            <w:noProof/>
            <w:webHidden/>
          </w:rPr>
        </w:r>
        <w:r>
          <w:rPr>
            <w:noProof/>
            <w:webHidden/>
          </w:rPr>
          <w:fldChar w:fldCharType="separate"/>
        </w:r>
        <w:r w:rsidR="0041309C">
          <w:rPr>
            <w:noProof/>
            <w:webHidden/>
          </w:rPr>
          <w:t>43</w:t>
        </w:r>
        <w:r>
          <w:rPr>
            <w:noProof/>
            <w:webHidden/>
          </w:rPr>
          <w:fldChar w:fldCharType="end"/>
        </w:r>
      </w:hyperlink>
    </w:p>
    <w:p w14:paraId="22D50849" w14:textId="30339C74" w:rsidR="000650AD" w:rsidRDefault="000650AD" w:rsidP="000650AD">
      <w:pPr>
        <w:pStyle w:val="afff4"/>
        <w:tabs>
          <w:tab w:val="right" w:leader="dot" w:pos="9061"/>
        </w:tabs>
        <w:ind w:left="1440" w:hanging="480"/>
        <w:rPr>
          <w:noProof/>
        </w:rPr>
      </w:pPr>
      <w:hyperlink w:anchor="_Toc202118848" w:history="1">
        <w:r w:rsidRPr="005451AF">
          <w:rPr>
            <w:rStyle w:val="af2"/>
            <w:rFonts w:hint="eastAsia"/>
            <w:noProof/>
          </w:rPr>
          <w:t>表</w:t>
        </w:r>
        <w:r w:rsidRPr="005451AF">
          <w:rPr>
            <w:rStyle w:val="af2"/>
            <w:noProof/>
          </w:rPr>
          <w:t xml:space="preserve"> 3.3-2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8 \h </w:instrText>
        </w:r>
        <w:r>
          <w:rPr>
            <w:noProof/>
            <w:webHidden/>
          </w:rPr>
        </w:r>
        <w:r>
          <w:rPr>
            <w:noProof/>
            <w:webHidden/>
          </w:rPr>
          <w:fldChar w:fldCharType="separate"/>
        </w:r>
        <w:r w:rsidR="0041309C">
          <w:rPr>
            <w:noProof/>
            <w:webHidden/>
          </w:rPr>
          <w:t>4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5D9C1C84" w14:textId="49818FC5" w:rsidR="000650AD" w:rsidRDefault="000650AD" w:rsidP="000650AD">
      <w:pPr>
        <w:pStyle w:val="afff4"/>
        <w:tabs>
          <w:tab w:val="right" w:leader="dot" w:pos="9061"/>
        </w:tabs>
        <w:ind w:left="1440" w:hanging="480"/>
        <w:rPr>
          <w:noProof/>
        </w:rPr>
      </w:pPr>
      <w:hyperlink w:anchor="_Toc202118849" w:history="1">
        <w:r w:rsidRPr="00B955EE">
          <w:rPr>
            <w:rStyle w:val="af2"/>
            <w:rFonts w:hint="eastAsia"/>
            <w:noProof/>
          </w:rPr>
          <w:t>表</w:t>
        </w:r>
        <w:r w:rsidRPr="00B955EE">
          <w:rPr>
            <w:rStyle w:val="af2"/>
            <w:noProof/>
          </w:rPr>
          <w:t xml:space="preserve"> 3.4-1 </w:t>
        </w:r>
        <w:r w:rsidRPr="00B955EE">
          <w:rPr>
            <w:rStyle w:val="af2"/>
            <w:rFonts w:hint="eastAsia"/>
            <w:noProof/>
          </w:rPr>
          <w:t>個案訪談紀錄表</w:t>
        </w:r>
        <w:r>
          <w:rPr>
            <w:noProof/>
            <w:webHidden/>
          </w:rPr>
          <w:tab/>
        </w:r>
        <w:r>
          <w:rPr>
            <w:noProof/>
            <w:webHidden/>
          </w:rPr>
          <w:fldChar w:fldCharType="begin"/>
        </w:r>
        <w:r>
          <w:rPr>
            <w:noProof/>
            <w:webHidden/>
          </w:rPr>
          <w:instrText xml:space="preserve"> PAGEREF _Toc202118849 \h </w:instrText>
        </w:r>
        <w:r>
          <w:rPr>
            <w:noProof/>
            <w:webHidden/>
          </w:rPr>
        </w:r>
        <w:r>
          <w:rPr>
            <w:noProof/>
            <w:webHidden/>
          </w:rPr>
          <w:fldChar w:fldCharType="separate"/>
        </w:r>
        <w:r w:rsidR="0041309C">
          <w:rPr>
            <w:noProof/>
            <w:webHidden/>
          </w:rPr>
          <w:t>45</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76CA0122" w14:textId="4FA84B51" w:rsidR="000650AD" w:rsidRDefault="000650AD">
      <w:pPr>
        <w:pStyle w:val="afff4"/>
        <w:tabs>
          <w:tab w:val="right" w:leader="dot" w:pos="9061"/>
        </w:tabs>
        <w:ind w:left="1440" w:hanging="480"/>
        <w:rPr>
          <w:rFonts w:asciiTheme="minorHAnsi" w:eastAsiaTheme="minorEastAsia" w:hAnsiTheme="minorHAnsi"/>
          <w:noProof/>
        </w:rPr>
      </w:pPr>
      <w:hyperlink w:anchor="_Toc202118850" w:history="1">
        <w:r w:rsidRPr="0004281A">
          <w:rPr>
            <w:rStyle w:val="af2"/>
            <w:rFonts w:hint="eastAsia"/>
            <w:noProof/>
          </w:rPr>
          <w:t>表</w:t>
        </w:r>
        <w:r w:rsidRPr="0004281A">
          <w:rPr>
            <w:rStyle w:val="af2"/>
            <w:noProof/>
          </w:rPr>
          <w:t xml:space="preserve"> 3.5-1 </w:t>
        </w:r>
        <w:r w:rsidRPr="0004281A">
          <w:rPr>
            <w:rStyle w:val="af2"/>
            <w:rFonts w:hint="eastAsia"/>
            <w:noProof/>
          </w:rPr>
          <w:t>資料蒐集架構表</w:t>
        </w:r>
        <w:r>
          <w:rPr>
            <w:noProof/>
            <w:webHidden/>
          </w:rPr>
          <w:tab/>
        </w:r>
        <w:r>
          <w:rPr>
            <w:noProof/>
            <w:webHidden/>
          </w:rPr>
          <w:fldChar w:fldCharType="begin"/>
        </w:r>
        <w:r>
          <w:rPr>
            <w:noProof/>
            <w:webHidden/>
          </w:rPr>
          <w:instrText xml:space="preserve"> PAGEREF _Toc202118850 \h </w:instrText>
        </w:r>
        <w:r>
          <w:rPr>
            <w:noProof/>
            <w:webHidden/>
          </w:rPr>
        </w:r>
        <w:r>
          <w:rPr>
            <w:noProof/>
            <w:webHidden/>
          </w:rPr>
          <w:fldChar w:fldCharType="separate"/>
        </w:r>
        <w:r w:rsidR="0041309C">
          <w:rPr>
            <w:noProof/>
            <w:webHidden/>
          </w:rPr>
          <w:t>47</w:t>
        </w:r>
        <w:r>
          <w:rPr>
            <w:noProof/>
            <w:webHidden/>
          </w:rPr>
          <w:fldChar w:fldCharType="end"/>
        </w:r>
      </w:hyperlink>
    </w:p>
    <w:p w14:paraId="4140DC96" w14:textId="6AF26F13" w:rsidR="000650AD" w:rsidRDefault="000650AD" w:rsidP="000650AD">
      <w:pPr>
        <w:pStyle w:val="afff4"/>
        <w:tabs>
          <w:tab w:val="right" w:leader="dot" w:pos="9061"/>
        </w:tabs>
        <w:ind w:left="1440" w:hanging="480"/>
        <w:rPr>
          <w:noProof/>
        </w:rPr>
      </w:pPr>
      <w:hyperlink w:anchor="_Toc202118851" w:history="1">
        <w:r w:rsidRPr="0004281A">
          <w:rPr>
            <w:rStyle w:val="af2"/>
            <w:rFonts w:hint="eastAsia"/>
            <w:noProof/>
          </w:rPr>
          <w:t>表</w:t>
        </w:r>
        <w:r w:rsidRPr="0004281A">
          <w:rPr>
            <w:rStyle w:val="af2"/>
            <w:noProof/>
          </w:rPr>
          <w:t xml:space="preserve"> 3.5-2 </w:t>
        </w:r>
        <w:r w:rsidRPr="0004281A">
          <w:rPr>
            <w:rStyle w:val="af2"/>
            <w:rFonts w:hint="eastAsia"/>
            <w:noProof/>
          </w:rPr>
          <w:t>資料蒐集及分析流程表</w:t>
        </w:r>
        <w:r>
          <w:rPr>
            <w:noProof/>
            <w:webHidden/>
          </w:rPr>
          <w:tab/>
        </w:r>
        <w:r>
          <w:rPr>
            <w:noProof/>
            <w:webHidden/>
          </w:rPr>
          <w:fldChar w:fldCharType="begin"/>
        </w:r>
        <w:r>
          <w:rPr>
            <w:noProof/>
            <w:webHidden/>
          </w:rPr>
          <w:instrText xml:space="preserve"> PAGEREF _Toc202118851 \h </w:instrText>
        </w:r>
        <w:r>
          <w:rPr>
            <w:noProof/>
            <w:webHidden/>
          </w:rPr>
        </w:r>
        <w:r>
          <w:rPr>
            <w:noProof/>
            <w:webHidden/>
          </w:rPr>
          <w:fldChar w:fldCharType="separate"/>
        </w:r>
        <w:r w:rsidR="0041309C">
          <w:rPr>
            <w:noProof/>
            <w:webHidden/>
          </w:rPr>
          <w:t>49</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0EDBD8CD" w14:textId="0F495A13" w:rsidR="000650AD" w:rsidRDefault="000650AD" w:rsidP="000650AD">
      <w:pPr>
        <w:pStyle w:val="afff4"/>
        <w:tabs>
          <w:tab w:val="right" w:leader="dot" w:pos="9061"/>
        </w:tabs>
        <w:ind w:left="1440" w:hanging="480"/>
        <w:rPr>
          <w:noProof/>
        </w:rPr>
      </w:pPr>
      <w:hyperlink w:anchor="_Toc202118852" w:history="1">
        <w:r w:rsidRPr="008E00A6">
          <w:rPr>
            <w:rStyle w:val="af2"/>
            <w:rFonts w:hint="eastAsia"/>
            <w:noProof/>
          </w:rPr>
          <w:t>表</w:t>
        </w:r>
        <w:r w:rsidRPr="008E00A6">
          <w:rPr>
            <w:rStyle w:val="af2"/>
            <w:noProof/>
          </w:rPr>
          <w:t xml:space="preserve"> 5.1-1 </w:t>
        </w:r>
        <w:r w:rsidRPr="008E00A6">
          <w:rPr>
            <w:rStyle w:val="af2"/>
            <w:rFonts w:hint="eastAsia"/>
            <w:noProof/>
          </w:rPr>
          <w:t>能動性分析表</w:t>
        </w:r>
        <w:r>
          <w:rPr>
            <w:noProof/>
            <w:webHidden/>
          </w:rPr>
          <w:tab/>
        </w:r>
        <w:r>
          <w:rPr>
            <w:noProof/>
            <w:webHidden/>
          </w:rPr>
          <w:fldChar w:fldCharType="begin"/>
        </w:r>
        <w:r>
          <w:rPr>
            <w:noProof/>
            <w:webHidden/>
          </w:rPr>
          <w:instrText xml:space="preserve"> PAGEREF _Toc202118852 \h </w:instrText>
        </w:r>
        <w:r>
          <w:rPr>
            <w:noProof/>
            <w:webHidden/>
          </w:rPr>
        </w:r>
        <w:r>
          <w:rPr>
            <w:noProof/>
            <w:webHidden/>
          </w:rPr>
          <w:fldChar w:fldCharType="separate"/>
        </w:r>
        <w:r w:rsidR="0041309C">
          <w:rPr>
            <w:noProof/>
            <w:webHidden/>
          </w:rPr>
          <w:t>63</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4E51F7BB" w14:textId="10083915" w:rsidR="000650AD" w:rsidRDefault="000650AD" w:rsidP="000650AD">
      <w:pPr>
        <w:pStyle w:val="afff4"/>
        <w:tabs>
          <w:tab w:val="right" w:leader="dot" w:pos="9061"/>
        </w:tabs>
        <w:ind w:left="1440" w:hanging="480"/>
        <w:rPr>
          <w:noProof/>
        </w:rPr>
      </w:pPr>
      <w:hyperlink w:anchor="_Toc202118853" w:history="1">
        <w:r w:rsidRPr="00793670">
          <w:rPr>
            <w:rStyle w:val="af2"/>
            <w:rFonts w:hint="eastAsia"/>
            <w:noProof/>
          </w:rPr>
          <w:t>表</w:t>
        </w:r>
        <w:r w:rsidRPr="00793670">
          <w:rPr>
            <w:rStyle w:val="af2"/>
            <w:noProof/>
          </w:rPr>
          <w:t xml:space="preserve"> 5.2-1 </w:t>
        </w:r>
        <w:r w:rsidRPr="00793670">
          <w:rPr>
            <w:rStyle w:val="af2"/>
            <w:rFonts w:hint="eastAsia"/>
            <w:noProof/>
          </w:rPr>
          <w:t>第一階段個案分析表</w:t>
        </w:r>
        <w:r>
          <w:rPr>
            <w:noProof/>
            <w:webHidden/>
          </w:rPr>
          <w:tab/>
        </w:r>
        <w:r>
          <w:rPr>
            <w:noProof/>
            <w:webHidden/>
          </w:rPr>
          <w:fldChar w:fldCharType="begin"/>
        </w:r>
        <w:r>
          <w:rPr>
            <w:noProof/>
            <w:webHidden/>
          </w:rPr>
          <w:instrText xml:space="preserve"> PAGEREF _Toc202118853 \h </w:instrText>
        </w:r>
        <w:r>
          <w:rPr>
            <w:noProof/>
            <w:webHidden/>
          </w:rPr>
        </w:r>
        <w:r>
          <w:rPr>
            <w:noProof/>
            <w:webHidden/>
          </w:rPr>
          <w:fldChar w:fldCharType="separate"/>
        </w:r>
        <w:r w:rsidR="0041309C">
          <w:rPr>
            <w:noProof/>
            <w:webHidden/>
          </w:rPr>
          <w:t>7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3B6477B3" w14:textId="7902B9F2" w:rsidR="000650AD" w:rsidRDefault="000650AD" w:rsidP="000650AD">
      <w:pPr>
        <w:pStyle w:val="afff4"/>
        <w:tabs>
          <w:tab w:val="right" w:leader="dot" w:pos="9061"/>
        </w:tabs>
        <w:ind w:left="1440" w:hanging="480"/>
        <w:rPr>
          <w:noProof/>
        </w:rPr>
      </w:pPr>
      <w:hyperlink w:anchor="_Toc202118854" w:history="1">
        <w:r w:rsidRPr="00094843">
          <w:rPr>
            <w:rStyle w:val="af2"/>
            <w:rFonts w:hint="eastAsia"/>
            <w:noProof/>
          </w:rPr>
          <w:t>表</w:t>
        </w:r>
        <w:r w:rsidRPr="00094843">
          <w:rPr>
            <w:rStyle w:val="af2"/>
            <w:noProof/>
          </w:rPr>
          <w:t xml:space="preserve"> 5.3-1 </w:t>
        </w:r>
        <w:r w:rsidRPr="00094843">
          <w:rPr>
            <w:rStyle w:val="af2"/>
            <w:rFonts w:hint="eastAsia"/>
            <w:noProof/>
          </w:rPr>
          <w:t>第二階段個案分析表</w:t>
        </w:r>
        <w:r>
          <w:rPr>
            <w:noProof/>
            <w:webHidden/>
          </w:rPr>
          <w:tab/>
        </w:r>
        <w:r>
          <w:rPr>
            <w:noProof/>
            <w:webHidden/>
          </w:rPr>
          <w:fldChar w:fldCharType="begin"/>
        </w:r>
        <w:r>
          <w:rPr>
            <w:noProof/>
            <w:webHidden/>
          </w:rPr>
          <w:instrText xml:space="preserve"> PAGEREF _Toc202118854 \h </w:instrText>
        </w:r>
        <w:r>
          <w:rPr>
            <w:noProof/>
            <w:webHidden/>
          </w:rPr>
        </w:r>
        <w:r>
          <w:rPr>
            <w:noProof/>
            <w:webHidden/>
          </w:rPr>
          <w:fldChar w:fldCharType="separate"/>
        </w:r>
        <w:r w:rsidR="0041309C">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3DF1284B" w14:textId="55187010" w:rsidR="000650AD" w:rsidRDefault="000650AD" w:rsidP="000650AD">
      <w:pPr>
        <w:pStyle w:val="afff4"/>
        <w:tabs>
          <w:tab w:val="right" w:leader="dot" w:pos="9061"/>
        </w:tabs>
        <w:ind w:left="1440" w:hanging="480"/>
        <w:rPr>
          <w:noProof/>
        </w:rPr>
      </w:pPr>
      <w:hyperlink w:anchor="_Toc202118856" w:history="1">
        <w:r w:rsidRPr="00531106">
          <w:rPr>
            <w:rStyle w:val="af2"/>
            <w:rFonts w:hint="eastAsia"/>
            <w:noProof/>
          </w:rPr>
          <w:t>表</w:t>
        </w:r>
        <w:r w:rsidRPr="00531106">
          <w:rPr>
            <w:rStyle w:val="af2"/>
            <w:noProof/>
          </w:rPr>
          <w:t xml:space="preserve"> 5.4-1 </w:t>
        </w:r>
        <w:r w:rsidRPr="00531106">
          <w:rPr>
            <w:rStyle w:val="af2"/>
            <w:rFonts w:hint="eastAsia"/>
            <w:noProof/>
          </w:rPr>
          <w:t>第三階段個案分析表</w:t>
        </w:r>
        <w:r>
          <w:rPr>
            <w:noProof/>
            <w:webHidden/>
          </w:rPr>
          <w:tab/>
        </w:r>
        <w:r>
          <w:rPr>
            <w:noProof/>
            <w:webHidden/>
          </w:rPr>
          <w:fldChar w:fldCharType="begin"/>
        </w:r>
        <w:r>
          <w:rPr>
            <w:noProof/>
            <w:webHidden/>
          </w:rPr>
          <w:instrText xml:space="preserve"> PAGEREF _Toc202118856 \h </w:instrText>
        </w:r>
        <w:r>
          <w:rPr>
            <w:noProof/>
            <w:webHidden/>
          </w:rPr>
        </w:r>
        <w:r>
          <w:rPr>
            <w:noProof/>
            <w:webHidden/>
          </w:rPr>
          <w:fldChar w:fldCharType="separate"/>
        </w:r>
        <w:r w:rsidR="0041309C">
          <w:rPr>
            <w:noProof/>
            <w:webHidden/>
          </w:rPr>
          <w:t>9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312185A9" w14:textId="203F9071" w:rsidR="000650AD" w:rsidRDefault="000650AD" w:rsidP="000650AD">
      <w:pPr>
        <w:pStyle w:val="afff4"/>
        <w:tabs>
          <w:tab w:val="right" w:leader="dot" w:pos="9061"/>
        </w:tabs>
        <w:ind w:left="1440" w:hanging="480"/>
        <w:rPr>
          <w:noProof/>
        </w:rPr>
      </w:pPr>
      <w:hyperlink w:anchor="_Toc202118857" w:history="1">
        <w:r w:rsidRPr="00866546">
          <w:rPr>
            <w:rStyle w:val="af2"/>
            <w:rFonts w:hint="eastAsia"/>
            <w:noProof/>
          </w:rPr>
          <w:t>表</w:t>
        </w:r>
        <w:r w:rsidRPr="00866546">
          <w:rPr>
            <w:rStyle w:val="af2"/>
            <w:noProof/>
          </w:rPr>
          <w:t xml:space="preserve"> 5.5-1 </w:t>
        </w:r>
        <w:r w:rsidRPr="00866546">
          <w:rPr>
            <w:rStyle w:val="af2"/>
            <w:rFonts w:hint="eastAsia"/>
            <w:noProof/>
          </w:rPr>
          <w:t>第四階段個案分析表</w:t>
        </w:r>
        <w:r>
          <w:rPr>
            <w:noProof/>
            <w:webHidden/>
          </w:rPr>
          <w:tab/>
        </w:r>
        <w:r>
          <w:rPr>
            <w:noProof/>
            <w:webHidden/>
          </w:rPr>
          <w:fldChar w:fldCharType="begin"/>
        </w:r>
        <w:r>
          <w:rPr>
            <w:noProof/>
            <w:webHidden/>
          </w:rPr>
          <w:instrText xml:space="preserve"> PAGEREF _Toc202118857 \h </w:instrText>
        </w:r>
        <w:r>
          <w:rPr>
            <w:noProof/>
            <w:webHidden/>
          </w:rPr>
        </w:r>
        <w:r>
          <w:rPr>
            <w:noProof/>
            <w:webHidden/>
          </w:rPr>
          <w:fldChar w:fldCharType="separate"/>
        </w:r>
        <w:r w:rsidR="0041309C">
          <w:rPr>
            <w:noProof/>
            <w:webHidden/>
          </w:rPr>
          <w:t>100</w:t>
        </w:r>
        <w:r>
          <w:rPr>
            <w:noProof/>
            <w:webHidden/>
          </w:rPr>
          <w:fldChar w:fldCharType="end"/>
        </w:r>
      </w:hyperlink>
      <w:r w:rsidR="00DD5416">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6-" </w:instrText>
      </w:r>
      <w:r>
        <w:rPr>
          <w:rFonts w:cstheme="majorBidi"/>
          <w:b/>
          <w:color w:val="000000" w:themeColor="text1"/>
          <w:sz w:val="40"/>
          <w:szCs w:val="48"/>
          <w:highlight w:val="lightGray"/>
        </w:rPr>
        <w:fldChar w:fldCharType="separate"/>
      </w:r>
    </w:p>
    <w:p w14:paraId="6E1174A4" w14:textId="0DDD8C0A" w:rsidR="000650AD" w:rsidRDefault="000650AD">
      <w:pPr>
        <w:pStyle w:val="afff4"/>
        <w:tabs>
          <w:tab w:val="right" w:leader="dot" w:pos="9061"/>
        </w:tabs>
        <w:ind w:left="1440" w:hanging="480"/>
        <w:rPr>
          <w:rFonts w:asciiTheme="minorHAnsi" w:eastAsiaTheme="minorEastAsia" w:hAnsiTheme="minorHAnsi"/>
          <w:noProof/>
        </w:rPr>
      </w:pPr>
      <w:hyperlink w:anchor="_Toc202118859" w:history="1">
        <w:r w:rsidRPr="00583358">
          <w:rPr>
            <w:rStyle w:val="af2"/>
            <w:rFonts w:hint="eastAsia"/>
            <w:noProof/>
          </w:rPr>
          <w:t>表</w:t>
        </w:r>
        <w:r w:rsidRPr="00583358">
          <w:rPr>
            <w:rStyle w:val="af2"/>
            <w:noProof/>
          </w:rPr>
          <w:t xml:space="preserve"> 5.6- 1 </w:t>
        </w:r>
        <w:r w:rsidRPr="00583358">
          <w:rPr>
            <w:rStyle w:val="af2"/>
            <w:rFonts w:hint="eastAsia"/>
            <w:noProof/>
          </w:rPr>
          <w:t>能動性命題分析表</w:t>
        </w:r>
        <w:r>
          <w:rPr>
            <w:noProof/>
            <w:webHidden/>
          </w:rPr>
          <w:tab/>
        </w:r>
        <w:r>
          <w:rPr>
            <w:noProof/>
            <w:webHidden/>
          </w:rPr>
          <w:fldChar w:fldCharType="begin"/>
        </w:r>
        <w:r>
          <w:rPr>
            <w:noProof/>
            <w:webHidden/>
          </w:rPr>
          <w:instrText xml:space="preserve"> PAGEREF _Toc202118859 \h </w:instrText>
        </w:r>
        <w:r>
          <w:rPr>
            <w:noProof/>
            <w:webHidden/>
          </w:rPr>
        </w:r>
        <w:r>
          <w:rPr>
            <w:noProof/>
            <w:webHidden/>
          </w:rPr>
          <w:fldChar w:fldCharType="separate"/>
        </w:r>
        <w:r w:rsidR="0041309C">
          <w:rPr>
            <w:noProof/>
            <w:webHidden/>
          </w:rPr>
          <w:t>101</w:t>
        </w:r>
        <w:r>
          <w:rPr>
            <w:noProof/>
            <w:webHidden/>
          </w:rPr>
          <w:fldChar w:fldCharType="end"/>
        </w:r>
      </w:hyperlink>
    </w:p>
    <w:p w14:paraId="2EB4A606" w14:textId="7533D326" w:rsidR="000650AD" w:rsidRDefault="000650AD">
      <w:pPr>
        <w:pStyle w:val="afff4"/>
        <w:tabs>
          <w:tab w:val="right" w:leader="dot" w:pos="9061"/>
        </w:tabs>
        <w:ind w:left="1440" w:hanging="480"/>
        <w:rPr>
          <w:rFonts w:asciiTheme="minorHAnsi" w:eastAsiaTheme="minorEastAsia" w:hAnsiTheme="minorHAnsi"/>
          <w:noProof/>
        </w:rPr>
      </w:pPr>
      <w:hyperlink w:anchor="_Toc202118860" w:history="1">
        <w:r w:rsidRPr="00583358">
          <w:rPr>
            <w:rStyle w:val="af2"/>
            <w:rFonts w:hint="eastAsia"/>
            <w:noProof/>
          </w:rPr>
          <w:t>表</w:t>
        </w:r>
        <w:r w:rsidRPr="00583358">
          <w:rPr>
            <w:rStyle w:val="af2"/>
            <w:noProof/>
          </w:rPr>
          <w:t xml:space="preserve"> 5.6-2</w:t>
        </w:r>
        <w:r w:rsidR="001B61E9">
          <w:rPr>
            <w:rStyle w:val="af2"/>
            <w:rFonts w:hint="eastAsia"/>
            <w:noProof/>
          </w:rPr>
          <w:t xml:space="preserve"> </w:t>
        </w:r>
        <w:r w:rsidRPr="00583358">
          <w:rPr>
            <w:rStyle w:val="af2"/>
            <w:rFonts w:hint="eastAsia"/>
            <w:noProof/>
          </w:rPr>
          <w:t>個案跨階段分析表</w:t>
        </w:r>
        <w:r>
          <w:rPr>
            <w:noProof/>
            <w:webHidden/>
          </w:rPr>
          <w:tab/>
        </w:r>
        <w:r>
          <w:rPr>
            <w:noProof/>
            <w:webHidden/>
          </w:rPr>
          <w:fldChar w:fldCharType="begin"/>
        </w:r>
        <w:r>
          <w:rPr>
            <w:noProof/>
            <w:webHidden/>
          </w:rPr>
          <w:instrText xml:space="preserve"> PAGEREF _Toc202118860 \h </w:instrText>
        </w:r>
        <w:r>
          <w:rPr>
            <w:noProof/>
            <w:webHidden/>
          </w:rPr>
        </w:r>
        <w:r>
          <w:rPr>
            <w:noProof/>
            <w:webHidden/>
          </w:rPr>
          <w:fldChar w:fldCharType="separate"/>
        </w:r>
        <w:r w:rsidR="0041309C">
          <w:rPr>
            <w:noProof/>
            <w:webHidden/>
          </w:rPr>
          <w:t>107</w:t>
        </w:r>
        <w:r>
          <w:rPr>
            <w:noProof/>
            <w:webHidden/>
          </w:rPr>
          <w:fldChar w:fldCharType="end"/>
        </w:r>
      </w:hyperlink>
    </w:p>
    <w:p w14:paraId="64280554" w14:textId="6BE4B567" w:rsidR="00C44E46" w:rsidRDefault="000650AD" w:rsidP="005A673A">
      <w:pPr>
        <w:pStyle w:val="afff3"/>
        <w:ind w:firstLine="801"/>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sidRPr="00B91268">
        <w:rPr>
          <w:rFonts w:cstheme="majorBidi" w:hint="eastAsia"/>
          <w:b/>
          <w:color w:val="000000" w:themeColor="text1"/>
          <w:sz w:val="40"/>
          <w:szCs w:val="48"/>
        </w:rPr>
        <w:lastRenderedPageBreak/>
        <w:t>圖目錄</w:t>
      </w:r>
    </w:p>
    <w:p w14:paraId="2508E287" w14:textId="68EFDF2F" w:rsidR="00731661" w:rsidRDefault="00254D3F" w:rsidP="00731661">
      <w:pPr>
        <w:pStyle w:val="afff4"/>
        <w:tabs>
          <w:tab w:val="right" w:leader="dot" w:pos="9061"/>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2118934" w:history="1">
        <w:r w:rsidR="00731661" w:rsidRPr="00AB3B6A">
          <w:rPr>
            <w:rStyle w:val="af2"/>
            <w:rFonts w:hint="eastAsia"/>
            <w:noProof/>
          </w:rPr>
          <w:t>圖</w:t>
        </w:r>
        <w:r w:rsidR="00731661" w:rsidRPr="00AB3B6A">
          <w:rPr>
            <w:rStyle w:val="af2"/>
            <w:noProof/>
          </w:rPr>
          <w:t xml:space="preserve"> 1.3-1 </w:t>
        </w:r>
        <w:r w:rsidR="00731661" w:rsidRPr="00AB3B6A">
          <w:rPr>
            <w:rStyle w:val="af2"/>
            <w:rFonts w:hint="eastAsia"/>
            <w:noProof/>
          </w:rPr>
          <w:t>研究流程圖</w:t>
        </w:r>
        <w:r w:rsidR="00731661">
          <w:rPr>
            <w:noProof/>
            <w:webHidden/>
          </w:rPr>
          <w:tab/>
        </w:r>
        <w:r w:rsidR="00731661">
          <w:rPr>
            <w:noProof/>
            <w:webHidden/>
          </w:rPr>
          <w:fldChar w:fldCharType="begin"/>
        </w:r>
        <w:r w:rsidR="00731661">
          <w:rPr>
            <w:noProof/>
            <w:webHidden/>
          </w:rPr>
          <w:instrText xml:space="preserve"> PAGEREF _Toc202118934 \h </w:instrText>
        </w:r>
        <w:r w:rsidR="00731661">
          <w:rPr>
            <w:noProof/>
            <w:webHidden/>
          </w:rPr>
        </w:r>
        <w:r w:rsidR="00731661">
          <w:rPr>
            <w:noProof/>
            <w:webHidden/>
          </w:rPr>
          <w:fldChar w:fldCharType="separate"/>
        </w:r>
        <w:r w:rsidR="0041309C">
          <w:rPr>
            <w:noProof/>
            <w:webHidden/>
          </w:rPr>
          <w:t>16</w:t>
        </w:r>
        <w:r w:rsidR="00731661">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35655204" w14:textId="44FB0DFF" w:rsidR="00731661" w:rsidRDefault="00731661" w:rsidP="00731661">
      <w:pPr>
        <w:pStyle w:val="afff4"/>
        <w:tabs>
          <w:tab w:val="right" w:leader="dot" w:pos="9061"/>
        </w:tabs>
        <w:ind w:left="1440" w:hanging="480"/>
        <w:rPr>
          <w:noProof/>
        </w:rPr>
      </w:pPr>
      <w:hyperlink w:anchor="_Toc202118949" w:history="1">
        <w:r w:rsidRPr="00BB5401">
          <w:rPr>
            <w:rStyle w:val="af2"/>
            <w:rFonts w:hint="eastAsia"/>
            <w:noProof/>
          </w:rPr>
          <w:t>圖</w:t>
        </w:r>
        <w:r w:rsidRPr="00BB5401">
          <w:rPr>
            <w:rStyle w:val="af2"/>
            <w:noProof/>
          </w:rPr>
          <w:t xml:space="preserve"> 2.1-1 </w:t>
        </w:r>
        <w:r w:rsidRPr="00BB5401">
          <w:rPr>
            <w:rStyle w:val="af2"/>
            <w:rFonts w:hint="eastAsia"/>
            <w:noProof/>
          </w:rPr>
          <w:t>數位創新行動圖</w:t>
        </w:r>
        <w:r>
          <w:rPr>
            <w:noProof/>
            <w:webHidden/>
          </w:rPr>
          <w:tab/>
        </w:r>
        <w:r>
          <w:rPr>
            <w:noProof/>
            <w:webHidden/>
          </w:rPr>
          <w:fldChar w:fldCharType="begin"/>
        </w:r>
        <w:r>
          <w:rPr>
            <w:noProof/>
            <w:webHidden/>
          </w:rPr>
          <w:instrText xml:space="preserve"> PAGEREF _Toc202118949 \h </w:instrText>
        </w:r>
        <w:r>
          <w:rPr>
            <w:noProof/>
            <w:webHidden/>
          </w:rPr>
        </w:r>
        <w:r>
          <w:rPr>
            <w:noProof/>
            <w:webHidden/>
          </w:rPr>
          <w:fldChar w:fldCharType="separate"/>
        </w:r>
        <w:r w:rsidR="0041309C">
          <w:rPr>
            <w:noProof/>
            <w:webHidden/>
          </w:rPr>
          <w:t>2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52D15E33" w14:textId="43DC54D9" w:rsidR="00731661" w:rsidRDefault="00731661">
      <w:pPr>
        <w:pStyle w:val="afff4"/>
        <w:tabs>
          <w:tab w:val="right" w:leader="dot" w:pos="9061"/>
        </w:tabs>
        <w:ind w:left="1440" w:hanging="480"/>
        <w:rPr>
          <w:rFonts w:asciiTheme="minorHAnsi" w:eastAsiaTheme="minorEastAsia" w:hAnsiTheme="minorHAnsi"/>
          <w:noProof/>
        </w:rPr>
      </w:pPr>
      <w:hyperlink w:anchor="_Toc202118936" w:history="1">
        <w:r w:rsidRPr="00307520">
          <w:rPr>
            <w:rStyle w:val="af2"/>
            <w:rFonts w:hint="eastAsia"/>
            <w:noProof/>
          </w:rPr>
          <w:t>圖</w:t>
        </w:r>
        <w:r w:rsidRPr="00307520">
          <w:rPr>
            <w:rStyle w:val="af2"/>
            <w:noProof/>
          </w:rPr>
          <w:t xml:space="preserve"> 2.2-1 </w:t>
        </w:r>
        <w:r w:rsidRPr="00307520">
          <w:rPr>
            <w:rStyle w:val="af2"/>
            <w:rFonts w:hint="eastAsia"/>
            <w:noProof/>
          </w:rPr>
          <w:t>環境與制定關係圖</w:t>
        </w:r>
        <w:r>
          <w:rPr>
            <w:noProof/>
            <w:webHidden/>
          </w:rPr>
          <w:tab/>
        </w:r>
        <w:r>
          <w:rPr>
            <w:noProof/>
            <w:webHidden/>
          </w:rPr>
          <w:fldChar w:fldCharType="begin"/>
        </w:r>
        <w:r>
          <w:rPr>
            <w:noProof/>
            <w:webHidden/>
          </w:rPr>
          <w:instrText xml:space="preserve"> PAGEREF _Toc202118936 \h </w:instrText>
        </w:r>
        <w:r>
          <w:rPr>
            <w:noProof/>
            <w:webHidden/>
          </w:rPr>
        </w:r>
        <w:r>
          <w:rPr>
            <w:noProof/>
            <w:webHidden/>
          </w:rPr>
          <w:fldChar w:fldCharType="separate"/>
        </w:r>
        <w:r w:rsidR="0041309C">
          <w:rPr>
            <w:noProof/>
            <w:webHidden/>
          </w:rPr>
          <w:t>25</w:t>
        </w:r>
        <w:r>
          <w:rPr>
            <w:noProof/>
            <w:webHidden/>
          </w:rPr>
          <w:fldChar w:fldCharType="end"/>
        </w:r>
      </w:hyperlink>
    </w:p>
    <w:p w14:paraId="116FB5FB" w14:textId="556C6896" w:rsidR="00731661" w:rsidRDefault="00731661" w:rsidP="00731661">
      <w:pPr>
        <w:pStyle w:val="afff4"/>
        <w:tabs>
          <w:tab w:val="right" w:leader="dot" w:pos="9061"/>
        </w:tabs>
        <w:ind w:left="1440" w:hanging="480"/>
        <w:rPr>
          <w:noProof/>
        </w:rPr>
      </w:pPr>
      <w:hyperlink w:anchor="_Toc202118937" w:history="1">
        <w:r w:rsidRPr="00307520">
          <w:rPr>
            <w:rStyle w:val="af2"/>
            <w:rFonts w:hint="eastAsia"/>
            <w:noProof/>
          </w:rPr>
          <w:t>圖</w:t>
        </w:r>
        <w:r w:rsidRPr="00307520">
          <w:rPr>
            <w:rStyle w:val="af2"/>
            <w:noProof/>
          </w:rPr>
          <w:t xml:space="preserve"> 2.2-2 </w:t>
        </w:r>
        <w:r w:rsidRPr="00307520">
          <w:rPr>
            <w:rStyle w:val="af2"/>
            <w:rFonts w:hint="eastAsia"/>
            <w:noProof/>
          </w:rPr>
          <w:t>制定循環圖</w:t>
        </w:r>
        <w:r>
          <w:rPr>
            <w:noProof/>
            <w:webHidden/>
          </w:rPr>
          <w:tab/>
        </w:r>
        <w:r>
          <w:rPr>
            <w:noProof/>
            <w:webHidden/>
          </w:rPr>
          <w:fldChar w:fldCharType="begin"/>
        </w:r>
        <w:r>
          <w:rPr>
            <w:noProof/>
            <w:webHidden/>
          </w:rPr>
          <w:instrText xml:space="preserve"> PAGEREF _Toc202118937 \h </w:instrText>
        </w:r>
        <w:r>
          <w:rPr>
            <w:noProof/>
            <w:webHidden/>
          </w:rPr>
        </w:r>
        <w:r>
          <w:rPr>
            <w:noProof/>
            <w:webHidden/>
          </w:rPr>
          <w:fldChar w:fldCharType="separate"/>
        </w:r>
        <w:r w:rsidR="0041309C">
          <w:rPr>
            <w:noProof/>
            <w:webHidden/>
          </w:rPr>
          <w:t>2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7DF87968" w14:textId="688637F6" w:rsidR="00731661" w:rsidRDefault="00731661" w:rsidP="00731661">
      <w:pPr>
        <w:pStyle w:val="afff4"/>
        <w:tabs>
          <w:tab w:val="right" w:leader="dot" w:pos="9061"/>
        </w:tabs>
        <w:ind w:left="1440" w:hanging="480"/>
        <w:rPr>
          <w:noProof/>
        </w:rPr>
      </w:pPr>
      <w:hyperlink w:anchor="_Toc202118938" w:history="1">
        <w:r w:rsidRPr="0055602A">
          <w:rPr>
            <w:rStyle w:val="af2"/>
            <w:rFonts w:hint="eastAsia"/>
            <w:noProof/>
          </w:rPr>
          <w:t>圖</w:t>
        </w:r>
        <w:r w:rsidRPr="0055602A">
          <w:rPr>
            <w:rStyle w:val="af2"/>
            <w:noProof/>
          </w:rPr>
          <w:t xml:space="preserve"> 2.3-1 </w:t>
        </w:r>
        <w:r w:rsidRPr="0055602A">
          <w:rPr>
            <w:rStyle w:val="af2"/>
            <w:rFonts w:hint="eastAsia"/>
            <w:noProof/>
          </w:rPr>
          <w:t>可供性分類圖</w:t>
        </w:r>
        <w:r>
          <w:rPr>
            <w:noProof/>
            <w:webHidden/>
          </w:rPr>
          <w:tab/>
        </w:r>
        <w:r>
          <w:rPr>
            <w:noProof/>
            <w:webHidden/>
          </w:rPr>
          <w:fldChar w:fldCharType="begin"/>
        </w:r>
        <w:r>
          <w:rPr>
            <w:noProof/>
            <w:webHidden/>
          </w:rPr>
          <w:instrText xml:space="preserve"> PAGEREF _Toc202118938 \h </w:instrText>
        </w:r>
        <w:r>
          <w:rPr>
            <w:noProof/>
            <w:webHidden/>
          </w:rPr>
        </w:r>
        <w:r>
          <w:rPr>
            <w:noProof/>
            <w:webHidden/>
          </w:rPr>
          <w:fldChar w:fldCharType="separate"/>
        </w:r>
        <w:r w:rsidR="0041309C">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30ECAD5B" w14:textId="131E7552" w:rsidR="00731661" w:rsidRDefault="00731661" w:rsidP="00731661">
      <w:pPr>
        <w:pStyle w:val="afff4"/>
        <w:tabs>
          <w:tab w:val="right" w:leader="dot" w:pos="9061"/>
        </w:tabs>
        <w:ind w:left="1440" w:hanging="480"/>
        <w:rPr>
          <w:noProof/>
        </w:rPr>
      </w:pPr>
      <w:hyperlink w:anchor="_Toc202118939" w:history="1">
        <w:r w:rsidRPr="003072E4">
          <w:rPr>
            <w:rStyle w:val="af2"/>
            <w:rFonts w:hint="eastAsia"/>
            <w:noProof/>
          </w:rPr>
          <w:t>圖</w:t>
        </w:r>
        <w:r w:rsidRPr="003072E4">
          <w:rPr>
            <w:rStyle w:val="af2"/>
            <w:noProof/>
          </w:rPr>
          <w:t xml:space="preserve"> 3.2-1 </w:t>
        </w:r>
        <w:r w:rsidRPr="003072E4">
          <w:rPr>
            <w:rStyle w:val="af2"/>
            <w:rFonts w:hint="eastAsia"/>
            <w:noProof/>
          </w:rPr>
          <w:t>研究架構圖</w:t>
        </w:r>
        <w:r>
          <w:rPr>
            <w:noProof/>
            <w:webHidden/>
          </w:rPr>
          <w:tab/>
        </w:r>
        <w:r>
          <w:rPr>
            <w:noProof/>
            <w:webHidden/>
          </w:rPr>
          <w:fldChar w:fldCharType="begin"/>
        </w:r>
        <w:r>
          <w:rPr>
            <w:noProof/>
            <w:webHidden/>
          </w:rPr>
          <w:instrText xml:space="preserve"> PAGEREF _Toc202118939 \h </w:instrText>
        </w:r>
        <w:r>
          <w:rPr>
            <w:noProof/>
            <w:webHidden/>
          </w:rPr>
        </w:r>
        <w:r>
          <w:rPr>
            <w:noProof/>
            <w:webHidden/>
          </w:rPr>
          <w:fldChar w:fldCharType="separate"/>
        </w:r>
        <w:r w:rsidR="0041309C">
          <w:rPr>
            <w:noProof/>
            <w:webHidden/>
          </w:rPr>
          <w:t>41</w:t>
        </w:r>
        <w:r>
          <w:rPr>
            <w:noProof/>
            <w:webHidden/>
          </w:rPr>
          <w:fldChar w:fldCharType="end"/>
        </w:r>
      </w:hyperlink>
      <w:r w:rsidR="00254D3F">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2-" </w:instrText>
      </w:r>
      <w:r>
        <w:rPr>
          <w:highlight w:val="lightGray"/>
        </w:rPr>
        <w:fldChar w:fldCharType="separate"/>
      </w:r>
    </w:p>
    <w:p w14:paraId="5DC8AE0F" w14:textId="71D8E431" w:rsidR="00731661" w:rsidRDefault="00731661" w:rsidP="00731661">
      <w:pPr>
        <w:pStyle w:val="afff4"/>
        <w:tabs>
          <w:tab w:val="right" w:leader="dot" w:pos="9061"/>
        </w:tabs>
        <w:ind w:left="1440" w:hanging="480"/>
        <w:rPr>
          <w:noProof/>
        </w:rPr>
      </w:pPr>
      <w:hyperlink w:anchor="_Toc202118940" w:history="1">
        <w:r w:rsidRPr="001504E4">
          <w:rPr>
            <w:rStyle w:val="af2"/>
            <w:rFonts w:hint="eastAsia"/>
            <w:noProof/>
          </w:rPr>
          <w:t>圖</w:t>
        </w:r>
        <w:r w:rsidRPr="001504E4">
          <w:rPr>
            <w:rStyle w:val="af2"/>
            <w:noProof/>
          </w:rPr>
          <w:t xml:space="preserve"> 5.2-1 </w:t>
        </w:r>
        <w:r w:rsidRPr="001504E4">
          <w:rPr>
            <w:rStyle w:val="af2"/>
            <w:rFonts w:hint="eastAsia"/>
            <w:noProof/>
          </w:rPr>
          <w:t>第一階段平衡機制</w:t>
        </w:r>
        <w:r>
          <w:rPr>
            <w:noProof/>
            <w:webHidden/>
          </w:rPr>
          <w:tab/>
        </w:r>
        <w:r>
          <w:rPr>
            <w:noProof/>
            <w:webHidden/>
          </w:rPr>
          <w:fldChar w:fldCharType="begin"/>
        </w:r>
        <w:r>
          <w:rPr>
            <w:noProof/>
            <w:webHidden/>
          </w:rPr>
          <w:instrText xml:space="preserve"> PAGEREF _Toc202118940 \h </w:instrText>
        </w:r>
        <w:r>
          <w:rPr>
            <w:noProof/>
            <w:webHidden/>
          </w:rPr>
        </w:r>
        <w:r>
          <w:rPr>
            <w:noProof/>
            <w:webHidden/>
          </w:rPr>
          <w:fldChar w:fldCharType="separate"/>
        </w:r>
        <w:r w:rsidR="0041309C">
          <w:rPr>
            <w:noProof/>
            <w:webHidden/>
          </w:rPr>
          <w:t>70</w:t>
        </w:r>
        <w:r>
          <w:rPr>
            <w:noProof/>
            <w:webHidden/>
          </w:rPr>
          <w:fldChar w:fldCharType="end"/>
        </w:r>
      </w:hyperlink>
      <w:r>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4925A116" w14:textId="11C10E79" w:rsidR="00731661" w:rsidRDefault="00731661" w:rsidP="00731661">
      <w:pPr>
        <w:pStyle w:val="afff4"/>
        <w:tabs>
          <w:tab w:val="right" w:leader="dot" w:pos="9061"/>
        </w:tabs>
        <w:ind w:left="1440" w:hanging="480"/>
        <w:rPr>
          <w:noProof/>
        </w:rPr>
      </w:pPr>
      <w:hyperlink w:anchor="_Toc202118941" w:history="1">
        <w:r w:rsidRPr="006D2304">
          <w:rPr>
            <w:rStyle w:val="af2"/>
            <w:rFonts w:hint="eastAsia"/>
            <w:noProof/>
          </w:rPr>
          <w:t>圖</w:t>
        </w:r>
        <w:r w:rsidRPr="006D2304">
          <w:rPr>
            <w:rStyle w:val="af2"/>
            <w:noProof/>
          </w:rPr>
          <w:t xml:space="preserve"> 5.3-1 </w:t>
        </w:r>
        <w:r w:rsidRPr="006D2304">
          <w:rPr>
            <w:rStyle w:val="af2"/>
            <w:rFonts w:hint="eastAsia"/>
            <w:noProof/>
          </w:rPr>
          <w:t>第二階段平衡機制</w:t>
        </w:r>
        <w:r>
          <w:rPr>
            <w:noProof/>
            <w:webHidden/>
          </w:rPr>
          <w:tab/>
        </w:r>
        <w:r>
          <w:rPr>
            <w:noProof/>
            <w:webHidden/>
          </w:rPr>
          <w:fldChar w:fldCharType="begin"/>
        </w:r>
        <w:r>
          <w:rPr>
            <w:noProof/>
            <w:webHidden/>
          </w:rPr>
          <w:instrText xml:space="preserve"> PAGEREF _Toc202118941 \h </w:instrText>
        </w:r>
        <w:r>
          <w:rPr>
            <w:noProof/>
            <w:webHidden/>
          </w:rPr>
        </w:r>
        <w:r>
          <w:rPr>
            <w:noProof/>
            <w:webHidden/>
          </w:rPr>
          <w:fldChar w:fldCharType="separate"/>
        </w:r>
        <w:r w:rsidR="0041309C">
          <w:rPr>
            <w:noProof/>
            <w:webHidden/>
          </w:rPr>
          <w:t>7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1AA0AA5B" w14:textId="7303F10E" w:rsidR="00731661" w:rsidRDefault="00731661" w:rsidP="00731661">
      <w:pPr>
        <w:pStyle w:val="afff4"/>
        <w:tabs>
          <w:tab w:val="right" w:leader="dot" w:pos="9061"/>
        </w:tabs>
        <w:ind w:left="1440" w:hanging="480"/>
        <w:rPr>
          <w:noProof/>
        </w:rPr>
      </w:pPr>
      <w:hyperlink w:anchor="_Toc202118942" w:history="1">
        <w:r w:rsidRPr="00A90F05">
          <w:rPr>
            <w:rStyle w:val="af2"/>
            <w:rFonts w:hint="eastAsia"/>
            <w:noProof/>
          </w:rPr>
          <w:t>圖</w:t>
        </w:r>
        <w:r w:rsidRPr="00A90F05">
          <w:rPr>
            <w:rStyle w:val="af2"/>
            <w:noProof/>
          </w:rPr>
          <w:t xml:space="preserve"> 5.4-1 </w:t>
        </w:r>
        <w:r w:rsidRPr="00A90F05">
          <w:rPr>
            <w:rStyle w:val="af2"/>
            <w:rFonts w:hint="eastAsia"/>
            <w:noProof/>
          </w:rPr>
          <w:t>第三階段平衡機制</w:t>
        </w:r>
        <w:r>
          <w:rPr>
            <w:noProof/>
            <w:webHidden/>
          </w:rPr>
          <w:tab/>
        </w:r>
        <w:r>
          <w:rPr>
            <w:noProof/>
            <w:webHidden/>
          </w:rPr>
          <w:fldChar w:fldCharType="begin"/>
        </w:r>
        <w:r>
          <w:rPr>
            <w:noProof/>
            <w:webHidden/>
          </w:rPr>
          <w:instrText xml:space="preserve"> PAGEREF _Toc202118942 \h </w:instrText>
        </w:r>
        <w:r>
          <w:rPr>
            <w:noProof/>
            <w:webHidden/>
          </w:rPr>
        </w:r>
        <w:r>
          <w:rPr>
            <w:noProof/>
            <w:webHidden/>
          </w:rPr>
          <w:fldChar w:fldCharType="separate"/>
        </w:r>
        <w:r w:rsidR="0041309C">
          <w:rPr>
            <w:noProof/>
            <w:webHidden/>
          </w:rPr>
          <w:t>8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4E0990CE" w14:textId="2FBA3FD0" w:rsidR="00A77951" w:rsidRDefault="00731661" w:rsidP="00731661">
      <w:pPr>
        <w:pStyle w:val="afff4"/>
        <w:tabs>
          <w:tab w:val="right" w:leader="dot" w:pos="9061"/>
        </w:tabs>
        <w:ind w:left="1440" w:hanging="480"/>
        <w:rPr>
          <w:highlight w:val="lightGray"/>
        </w:rPr>
      </w:pPr>
      <w:hyperlink w:anchor="_Toc202118943" w:history="1">
        <w:r w:rsidRPr="00E501DE">
          <w:rPr>
            <w:rStyle w:val="af2"/>
            <w:rFonts w:hint="eastAsia"/>
            <w:noProof/>
          </w:rPr>
          <w:t>圖</w:t>
        </w:r>
        <w:r w:rsidRPr="00E501DE">
          <w:rPr>
            <w:rStyle w:val="af2"/>
            <w:noProof/>
          </w:rPr>
          <w:t xml:space="preserve"> 5.5-1 </w:t>
        </w:r>
        <w:r w:rsidRPr="00E501DE">
          <w:rPr>
            <w:rStyle w:val="af2"/>
            <w:rFonts w:hint="eastAsia"/>
            <w:noProof/>
          </w:rPr>
          <w:t>第四階段平衡機制</w:t>
        </w:r>
        <w:r>
          <w:rPr>
            <w:noProof/>
            <w:webHidden/>
          </w:rPr>
          <w:tab/>
        </w:r>
        <w:r>
          <w:rPr>
            <w:noProof/>
            <w:webHidden/>
          </w:rPr>
          <w:fldChar w:fldCharType="begin"/>
        </w:r>
        <w:r>
          <w:rPr>
            <w:noProof/>
            <w:webHidden/>
          </w:rPr>
          <w:instrText xml:space="preserve"> PAGEREF _Toc202118943 \h </w:instrText>
        </w:r>
        <w:r>
          <w:rPr>
            <w:noProof/>
            <w:webHidden/>
          </w:rPr>
        </w:r>
        <w:r>
          <w:rPr>
            <w:noProof/>
            <w:webHidden/>
          </w:rPr>
          <w:fldChar w:fldCharType="separate"/>
        </w:r>
        <w:r w:rsidR="0041309C">
          <w:rPr>
            <w:noProof/>
            <w:webHidden/>
          </w:rPr>
          <w:t>97</w:t>
        </w:r>
        <w:r>
          <w:rPr>
            <w:noProof/>
            <w:webHidden/>
          </w:rPr>
          <w:fldChar w:fldCharType="end"/>
        </w:r>
      </w:hyperlink>
      <w:r w:rsidR="00254D3F">
        <w:rPr>
          <w:highlight w:val="lightGray"/>
        </w:rPr>
        <w:fldChar w:fldCharType="end"/>
      </w:r>
    </w:p>
    <w:p w14:paraId="53291047" w14:textId="6C0BC85F" w:rsidR="0087246B" w:rsidRPr="00FC7405" w:rsidRDefault="00A77951">
      <w:pPr>
        <w:widowControl/>
        <w:ind w:firstLineChars="0" w:firstLine="0"/>
      </w:pPr>
      <w:r w:rsidRPr="00FC7405">
        <w:br w:type="page"/>
      </w:r>
    </w:p>
    <w:p w14:paraId="42A5BF42" w14:textId="0D760F1F" w:rsidR="001B4229" w:rsidRPr="001B4229" w:rsidRDefault="00632C95" w:rsidP="0006680C">
      <w:pPr>
        <w:pStyle w:val="1"/>
      </w:pPr>
      <w:bookmarkStart w:id="4" w:name="_Toc202118582"/>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2118583"/>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25230818"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w:t>
      </w:r>
      <w:r w:rsidR="00816E13">
        <w:rPr>
          <w:rFonts w:hint="eastAsia"/>
        </w:rPr>
        <w:t>產業</w:t>
      </w:r>
      <w:r w:rsidR="00D64934" w:rsidRPr="00D64934">
        <w:t>數位化風潮興起帶動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19FC76"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w:t>
      </w:r>
      <w:r w:rsidR="00B26648">
        <w:rPr>
          <w:rFonts w:hint="eastAsia"/>
        </w:rPr>
        <w:t>具較</w:t>
      </w:r>
      <w:r w:rsidR="00A50C56" w:rsidRPr="00A50C56">
        <w:t>高</w:t>
      </w:r>
      <w:r w:rsidR="001F4B4E">
        <w:rPr>
          <w:rFonts w:hint="eastAsia"/>
        </w:rPr>
        <w:t>商業</w:t>
      </w:r>
      <w:r w:rsidR="00A50C56" w:rsidRPr="00A50C56">
        <w:t>價值的</w:t>
      </w:r>
      <w:r w:rsidR="00B26648">
        <w:rPr>
          <w:rFonts w:hint="eastAsia"/>
        </w:rPr>
        <w:t>產品</w:t>
      </w:r>
      <w:r w:rsidR="00A50C56" w:rsidRPr="00A50C56">
        <w:t>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3E88E141"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w:t>
      </w:r>
      <w:r w:rsidR="001076B0">
        <w:rPr>
          <w:rFonts w:hint="eastAsia"/>
        </w:rPr>
        <w:t>亦</w:t>
      </w:r>
      <w:r w:rsidRPr="00470CCE">
        <w:t>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F61FCF">
        <w:rPr>
          <w:rFonts w:hint="eastAsia"/>
        </w:rPr>
        <w:t>中</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D5678F">
        <w:rPr>
          <w:rFonts w:hint="eastAsia"/>
        </w:rPr>
        <w:t>項</w:t>
      </w:r>
      <w:r w:rsidR="00562711">
        <w:rPr>
          <w:rFonts w:hint="eastAsia"/>
        </w:rPr>
        <w:t>轉型專</w:t>
      </w:r>
      <w:r w:rsidR="00253D07">
        <w:rPr>
          <w:rFonts w:hint="eastAsia"/>
        </w:rPr>
        <w:t>案</w:t>
      </w:r>
      <w:r w:rsidR="00455CAC">
        <w:rPr>
          <w:rFonts w:hint="eastAsia"/>
        </w:rPr>
        <w:t>的推進與預算的提撥，</w:t>
      </w:r>
      <w:r w:rsidR="000A46AC">
        <w:rPr>
          <w:rFonts w:hint="eastAsia"/>
        </w:rPr>
        <w:t>彰顯出</w:t>
      </w:r>
      <w:r w:rsidR="007C27AD">
        <w:rPr>
          <w:rFonts w:hint="eastAsia"/>
        </w:rPr>
        <w:t>中央</w:t>
      </w:r>
      <w:r w:rsidR="00455CAC" w:rsidRPr="00455CAC">
        <w:t>政府</w:t>
      </w:r>
      <w:r w:rsidR="001336A3">
        <w:rPr>
          <w:rFonts w:hint="eastAsia"/>
        </w:rPr>
        <w:t>同樣</w:t>
      </w:r>
      <w:r w:rsidR="007D3D16">
        <w:rPr>
          <w:rFonts w:hint="eastAsia"/>
        </w:rPr>
        <w:t>認為</w:t>
      </w:r>
      <w:r w:rsidR="00455CAC" w:rsidRPr="00455CAC">
        <w:t>數位</w:t>
      </w:r>
      <w:r w:rsidR="00D31686">
        <w:rPr>
          <w:rFonts w:hint="eastAsia"/>
        </w:rPr>
        <w:t>科技</w:t>
      </w:r>
      <w:r w:rsidR="00455CAC" w:rsidRPr="00455CAC">
        <w:t>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64505555" w:rsidR="00232890" w:rsidRDefault="00A135F3" w:rsidP="00DD315F">
      <w:pPr>
        <w:pStyle w:val="15"/>
        <w:ind w:firstLine="480"/>
      </w:pPr>
      <w:r>
        <w:rPr>
          <w:rFonts w:hint="eastAsia"/>
        </w:rPr>
        <w:t>民間</w:t>
      </w:r>
      <w:r w:rsidR="00342F8E" w:rsidRPr="00B55002">
        <w:t>企業</w:t>
      </w:r>
      <w:r w:rsidR="006E0D2B">
        <w:rPr>
          <w:rFonts w:hint="eastAsia"/>
        </w:rPr>
        <w:t>同樣</w:t>
      </w:r>
      <w:r w:rsidR="009F5B24">
        <w:rPr>
          <w:rFonts w:hint="eastAsia"/>
        </w:rPr>
        <w:t>致力於</w:t>
      </w:r>
      <w:r w:rsidR="00342F8E">
        <w:rPr>
          <w:rFonts w:hint="eastAsia"/>
        </w:rPr>
        <w:t>協助產業轉型，</w:t>
      </w:r>
      <w:r w:rsidR="00E971E7">
        <w:rPr>
          <w:rFonts w:hint="eastAsia"/>
        </w:rPr>
        <w:t>臺</w:t>
      </w:r>
      <w:r w:rsidR="00342F8E">
        <w:t>灣通用紡織科技股份有限公司</w:t>
      </w:r>
      <w:r w:rsidR="00342F8E">
        <w:rPr>
          <w:rFonts w:hint="eastAsia"/>
        </w:rPr>
        <w:t>（</w:t>
      </w:r>
      <w:r w:rsidR="00342F8E" w:rsidRPr="00342F8E">
        <w:t>Frontier.cool</w:t>
      </w:r>
      <w:r w:rsidR="00342F8E">
        <w:rPr>
          <w:rFonts w:hint="eastAsia"/>
        </w:rPr>
        <w:t>）</w:t>
      </w:r>
      <w:r w:rsidR="00593B94" w:rsidRPr="00593B94">
        <w:t>推出的</w:t>
      </w:r>
      <w:r w:rsidR="006E72C4">
        <w:rPr>
          <w:rFonts w:hint="eastAsia"/>
        </w:rPr>
        <w:t>「</w:t>
      </w:r>
      <w:r w:rsidR="00593B94" w:rsidRPr="00593B94">
        <w:t>TextileCloud™</w:t>
      </w:r>
      <w:r w:rsidR="008913C2">
        <w:rPr>
          <w:rFonts w:hint="eastAsia"/>
        </w:rPr>
        <w:t>數位</w:t>
      </w:r>
      <w:r w:rsidR="00BA7CBF">
        <w:rPr>
          <w:rFonts w:hint="eastAsia"/>
        </w:rPr>
        <w:t>紡織雲平台</w:t>
      </w:r>
      <w:r w:rsidR="006E72C4">
        <w:rPr>
          <w:rFonts w:hint="eastAsia"/>
        </w:rPr>
        <w:t>」</w:t>
      </w:r>
      <w:r w:rsidR="00593B94" w:rsidRPr="00593B94">
        <w:t>，正是從</w:t>
      </w:r>
      <w:r w:rsidR="002F086E">
        <w:rPr>
          <w:rFonts w:hint="eastAsia"/>
        </w:rPr>
        <w:t>產業</w:t>
      </w:r>
      <w:r w:rsidR="00593B94" w:rsidRPr="00593B94">
        <w:t>實務痛點出發，結合掃描</w:t>
      </w:r>
      <w:r w:rsidR="00D10FAC">
        <w:rPr>
          <w:rFonts w:hint="eastAsia"/>
        </w:rPr>
        <w:t>技術</w:t>
      </w:r>
      <w:r w:rsidR="00593B94" w:rsidRPr="00593B94">
        <w:t>與</w:t>
      </w:r>
      <w:r w:rsidR="00593B94" w:rsidRPr="00593B94">
        <w:t>AI</w:t>
      </w:r>
      <w:r w:rsidR="00593B94" w:rsidRPr="00593B94">
        <w:t>模型，打造</w:t>
      </w:r>
      <w:r w:rsidR="00DD315F">
        <w:rPr>
          <w:rFonts w:hint="eastAsia"/>
        </w:rPr>
        <w:t>資料</w:t>
      </w:r>
      <w:r w:rsidR="00593B94" w:rsidRPr="00593B94">
        <w:t>可溯</w:t>
      </w:r>
      <w:r w:rsidR="00CD359B">
        <w:rPr>
          <w:rFonts w:hint="eastAsia"/>
        </w:rPr>
        <w:t>源與</w:t>
      </w:r>
      <w:r w:rsidR="00593B94" w:rsidRPr="00593B94">
        <w:t>共享的</w:t>
      </w:r>
      <w:r w:rsidR="007723F1">
        <w:rPr>
          <w:rFonts w:hint="eastAsia"/>
        </w:rPr>
        <w:t>雲端</w:t>
      </w:r>
      <w:r w:rsidR="00BA7272">
        <w:rPr>
          <w:rFonts w:hint="eastAsia"/>
        </w:rPr>
        <w:t>協作平台</w:t>
      </w:r>
      <w:r w:rsidR="00593B94" w:rsidRPr="00593B94">
        <w:t>，</w:t>
      </w:r>
      <w:r w:rsidR="00E02DF2">
        <w:rPr>
          <w:rFonts w:hint="eastAsia"/>
        </w:rPr>
        <w:t>協助組織快速</w:t>
      </w:r>
      <w:r w:rsidR="00593B94" w:rsidRPr="00593B94">
        <w:t>決策</w:t>
      </w:r>
      <w:r w:rsidR="00CD359B">
        <w:rPr>
          <w:rFonts w:hint="eastAsia"/>
        </w:rPr>
        <w:t>並建立</w:t>
      </w:r>
      <w:r w:rsidR="00912992">
        <w:rPr>
          <w:rFonts w:hint="eastAsia"/>
        </w:rPr>
        <w:t>跨組織協</w:t>
      </w:r>
      <w:r w:rsidR="00593B94" w:rsidRPr="00593B94">
        <w:t>作機制。</w:t>
      </w:r>
      <w:r w:rsidR="00CE1534" w:rsidRPr="00CE1534">
        <w:t>本研究將以</w:t>
      </w:r>
      <w:r w:rsidR="000F3F30">
        <w:rPr>
          <w:rFonts w:hint="eastAsia"/>
        </w:rPr>
        <w:t>臺</w:t>
      </w:r>
      <w:r w:rsidR="00BF52E3">
        <w:t>灣通用紡織科技股份有限公司</w:t>
      </w:r>
      <w:r w:rsidR="00BF52E3">
        <w:rPr>
          <w:rFonts w:hint="eastAsia"/>
        </w:rPr>
        <w:t>（</w:t>
      </w:r>
      <w:r w:rsidR="00BF52E3" w:rsidRPr="00342F8E">
        <w:t>Frontier.cool</w:t>
      </w:r>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CE1534" w:rsidRPr="00CE1534">
        <w:t>產業面臨的內外部變局與數位轉型挑戰，</w:t>
      </w:r>
      <w:r w:rsidR="00073BEC">
        <w:rPr>
          <w:rFonts w:hint="eastAsia"/>
        </w:rPr>
        <w:t>並</w:t>
      </w:r>
      <w:r w:rsidR="00CE1534" w:rsidRPr="00734CBB">
        <w:t>探索紡織業在動盪環境中</w:t>
      </w:r>
      <w:r w:rsidR="007B54CC">
        <w:rPr>
          <w:rFonts w:hint="eastAsia"/>
        </w:rPr>
        <w:t>完成</w:t>
      </w:r>
      <w:r w:rsidR="00CE1534" w:rsidRPr="00734CBB">
        <w:t>數位轉型</w:t>
      </w:r>
      <w:r w:rsidR="00CC69A5">
        <w:rPr>
          <w:rFonts w:hint="eastAsia"/>
        </w:rPr>
        <w:t>與創新生態系的</w:t>
      </w:r>
      <w:r w:rsidR="00767A77">
        <w:rPr>
          <w:rFonts w:hint="eastAsia"/>
        </w:rPr>
        <w:t>路徑</w:t>
      </w:r>
      <w:r w:rsidR="00CE1534" w:rsidRPr="00CE1534">
        <w:t>。</w:t>
      </w:r>
      <w:r w:rsidR="00232890">
        <w:br w:type="page"/>
      </w:r>
    </w:p>
    <w:p w14:paraId="6032CBE1" w14:textId="0ED37575" w:rsidR="00327945" w:rsidRDefault="00656CA9" w:rsidP="00232890">
      <w:pPr>
        <w:pStyle w:val="2"/>
      </w:pPr>
      <w:bookmarkStart w:id="12" w:name="_Toc202118584"/>
      <w:r>
        <w:rPr>
          <w:rFonts w:hint="eastAsia"/>
        </w:rPr>
        <w:lastRenderedPageBreak/>
        <w:t xml:space="preserve">1.2 </w:t>
      </w:r>
      <w:r w:rsidR="00327945">
        <w:t>研究問題與目的</w:t>
      </w:r>
      <w:bookmarkEnd w:id="12"/>
    </w:p>
    <w:p w14:paraId="0537AC6D" w14:textId="3174C3EC"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6FA249F8" w:rsidR="0020188F" w:rsidRDefault="005A405D" w:rsidP="0020188F">
      <w:pPr>
        <w:pStyle w:val="15"/>
        <w:ind w:firstLine="480"/>
      </w:pPr>
      <w:r w:rsidRPr="00F00B55">
        <w:rPr>
          <w:rFonts w:hint="eastAsia"/>
        </w:rPr>
        <w:t>本研究以</w:t>
      </w:r>
      <w:r w:rsidR="008D790D">
        <w:t>臺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w:t>
      </w:r>
      <w:r w:rsidR="003542C7">
        <w:rPr>
          <w:rFonts w:hint="eastAsia"/>
        </w:rPr>
        <w:t>產業</w:t>
      </w:r>
      <w:r w:rsidR="00A10F15">
        <w:rPr>
          <w:rFonts w:hint="eastAsia"/>
        </w:rPr>
        <w:t>外部環境與企業需求不斷變化的情況下</w:t>
      </w:r>
      <w:r w:rsidR="00FC0CA4">
        <w:rPr>
          <w:rFonts w:hint="eastAsia"/>
        </w:rPr>
        <w:t>，</w:t>
      </w:r>
      <w:r w:rsidR="005C1D2E">
        <w:rPr>
          <w:rFonts w:hint="eastAsia"/>
        </w:rPr>
        <w:t>組織</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w:t>
      </w:r>
      <w:r w:rsidR="0030231F">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E345D27" w:rsidR="007364F3" w:rsidRPr="00A40A3A" w:rsidRDefault="00FA715B">
      <w:pPr>
        <w:pStyle w:val="151"/>
        <w:numPr>
          <w:ilvl w:val="0"/>
          <w:numId w:val="3"/>
        </w:numPr>
        <w:rPr>
          <w:color w:val="auto"/>
        </w:rPr>
      </w:pPr>
      <w:r w:rsidRPr="00A40A3A">
        <w:rPr>
          <w:rFonts w:hint="eastAsia"/>
          <w:color w:val="auto"/>
        </w:rPr>
        <w:t>以數位創新為觀點，分析企業藉由</w:t>
      </w:r>
      <w:r w:rsidR="005F59ED">
        <w:rPr>
          <w:rFonts w:hint="eastAsia"/>
          <w:color w:val="auto"/>
        </w:rPr>
        <w:t>數位工具</w:t>
      </w:r>
      <w:r w:rsidRPr="00A40A3A">
        <w:rPr>
          <w:rFonts w:hint="eastAsia"/>
          <w:color w:val="auto"/>
        </w:rPr>
        <w:t>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39EA8122" w:rsidR="00FB75A2" w:rsidRPr="005B20D9"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w:t>
      </w:r>
      <w:r w:rsidR="005B20D9" w:rsidRPr="005B20D9">
        <w:rPr>
          <w:rFonts w:hint="eastAsia"/>
        </w:rPr>
        <w:t>制定數位創新平台之經營策略</w:t>
      </w:r>
      <w:r w:rsidRPr="005B20D9">
        <w:rPr>
          <w:rFonts w:hint="eastAsia"/>
        </w:rPr>
        <w:t>？</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w:t>
      </w:r>
      <w:r w:rsidR="00A96CF3">
        <w:rPr>
          <w:rFonts w:hint="eastAsia"/>
        </w:rPr>
        <w:t>現</w:t>
      </w:r>
      <w:r w:rsidR="00A567D2">
        <w:rPr>
          <w:rFonts w:hint="eastAsia"/>
        </w:rPr>
        <w:t>之</w:t>
      </w:r>
      <w:r w:rsidRPr="000220EC">
        <w:t>雙重行動？</w:t>
      </w:r>
    </w:p>
    <w:p w14:paraId="16C1E07F" w14:textId="7A634500" w:rsidR="003D1062" w:rsidRPr="00C61E16" w:rsidRDefault="00C65BC1">
      <w:pPr>
        <w:pStyle w:val="151"/>
        <w:numPr>
          <w:ilvl w:val="0"/>
          <w:numId w:val="4"/>
        </w:numPr>
        <w:rPr>
          <w:color w:val="auto"/>
        </w:rPr>
      </w:pPr>
      <w:r w:rsidRPr="00C61E16">
        <w:rPr>
          <w:color w:val="auto"/>
        </w:rPr>
        <w:t>數位</w:t>
      </w:r>
      <w:r w:rsidR="00F669DB">
        <w:rPr>
          <w:rFonts w:hint="eastAsia"/>
          <w:color w:val="auto"/>
        </w:rPr>
        <w:t>科技</w:t>
      </w:r>
      <w:r w:rsidRPr="00C61E16">
        <w:rPr>
          <w:color w:val="auto"/>
        </w:rPr>
        <w:t>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753C98">
        <w:rPr>
          <w:rFonts w:hint="eastAsia"/>
          <w:color w:val="auto"/>
        </w:rPr>
        <w:t>創新應用</w:t>
      </w:r>
      <w:r w:rsidRPr="00C61E16">
        <w:rPr>
          <w:color w:val="auto"/>
        </w:rPr>
        <w:t>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2118585"/>
      <w:r>
        <w:lastRenderedPageBreak/>
        <w:t>1.</w:t>
      </w:r>
      <w:r>
        <w:rPr>
          <w:rFonts w:hint="eastAsia"/>
        </w:rPr>
        <w:t>3</w:t>
      </w:r>
      <w:r>
        <w:t xml:space="preserve"> </w:t>
      </w:r>
      <w:r>
        <w:t>研究</w:t>
      </w:r>
      <w:r>
        <w:rPr>
          <w:rFonts w:hint="eastAsia"/>
        </w:rPr>
        <w:t>範圍與流程</w:t>
      </w:r>
      <w:bookmarkEnd w:id="13"/>
    </w:p>
    <w:p w14:paraId="0AB6519F" w14:textId="4EF95800" w:rsidR="008F06B5" w:rsidRDefault="004D31CC" w:rsidP="005A1073">
      <w:pPr>
        <w:pStyle w:val="15"/>
        <w:ind w:firstLine="480"/>
      </w:pPr>
      <w:r w:rsidRPr="00F00B55">
        <w:rPr>
          <w:rFonts w:hint="eastAsia"/>
        </w:rPr>
        <w:t>本研究以</w:t>
      </w:r>
      <w:r w:rsidR="004370B9" w:rsidRPr="00B55002">
        <w:t>新創</w:t>
      </w:r>
      <w:r w:rsidR="00AE3CDC">
        <w:rPr>
          <w:rFonts w:hint="eastAsia"/>
        </w:rPr>
        <w:t>公司</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w:t>
      </w:r>
      <w:r w:rsidR="007E04FB">
        <w:rPr>
          <w:rFonts w:hint="eastAsia"/>
        </w:rPr>
        <w:t>主要</w:t>
      </w:r>
      <w:r w:rsidR="00493274" w:rsidRPr="00493274">
        <w:rPr>
          <w:rFonts w:hint="eastAsia"/>
        </w:rPr>
        <w:t>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w:t>
      </w:r>
      <w:r w:rsidR="002C6A40">
        <w:rPr>
          <w:rFonts w:hint="eastAsia"/>
        </w:rPr>
        <w:t>作</w:t>
      </w:r>
      <w:r w:rsidR="00493274" w:rsidRPr="00493274">
        <w:rPr>
          <w:rFonts w:hint="eastAsia"/>
        </w:rPr>
        <w:t>為後續個案研究資料蒐集與分析</w:t>
      </w:r>
      <w:r w:rsidR="006404D6">
        <w:rPr>
          <w:rFonts w:hint="eastAsia"/>
        </w:rPr>
        <w:t>框架</w:t>
      </w:r>
      <w:r w:rsidR="00493274" w:rsidRPr="00493274">
        <w:rPr>
          <w:rFonts w:hint="eastAsia"/>
        </w:rPr>
        <w:t>。</w:t>
      </w:r>
    </w:p>
    <w:p w14:paraId="556FE63D" w14:textId="1E3532D4"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36534307"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002803B0">
        <w:rPr>
          <w:rFonts w:hint="eastAsia"/>
        </w:rPr>
        <w:t>創新</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1AF75890"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EB21DF">
        <w:rPr>
          <w:rFonts w:hint="eastAsia"/>
        </w:rPr>
        <w:t>功能模組</w:t>
      </w:r>
      <w:r w:rsidRPr="009E595D">
        <w:t>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w:t>
      </w:r>
      <w:r w:rsidR="008E7B1C">
        <w:rPr>
          <w:rFonts w:hint="eastAsia"/>
        </w:rPr>
        <w:t>發展</w:t>
      </w:r>
      <w:r w:rsidRPr="009E595D">
        <w:t>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0083367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w:t>
      </w:r>
      <w:r w:rsidR="002C4AE2">
        <w:rPr>
          <w:rFonts w:hint="eastAsia"/>
        </w:rPr>
        <w:t>及</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21C51357" w:rsidR="005F1BBE" w:rsidRPr="00237EB1" w:rsidRDefault="00872877" w:rsidP="004D4807">
      <w:pPr>
        <w:pStyle w:val="15"/>
        <w:ind w:firstLine="480"/>
      </w:pPr>
      <w:r>
        <w:rPr>
          <w:rFonts w:hint="eastAsia"/>
        </w:rPr>
        <w:t>根據研究</w:t>
      </w:r>
      <w:r w:rsidR="00F7586B">
        <w:rPr>
          <w:rFonts w:hint="eastAsia"/>
        </w:rPr>
        <w:t>設計架構，採用半結構式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6FED41FA"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00405F9B">
        <w:rPr>
          <w:rFonts w:hint="eastAsia"/>
        </w:rPr>
        <w:t>制定</w:t>
      </w:r>
      <w:r w:rsidR="005573B3">
        <w:rPr>
          <w:rFonts w:hint="eastAsia"/>
        </w:rPr>
        <w:t>認知與行動</w:t>
      </w:r>
      <w:r w:rsidR="00065026">
        <w:rPr>
          <w:rFonts w:hint="eastAsia"/>
        </w:rPr>
        <w:t>、可供性</w:t>
      </w:r>
      <w:r w:rsidR="005573B3">
        <w:rPr>
          <w:rFonts w:hint="eastAsia"/>
        </w:rPr>
        <w:t>探索與實現</w:t>
      </w:r>
      <w:r w:rsidR="00065026">
        <w:rPr>
          <w:rFonts w:hint="eastAsia"/>
        </w:rPr>
        <w:t>、</w:t>
      </w:r>
      <w:r w:rsidR="005573B3">
        <w:rPr>
          <w:rFonts w:hint="eastAsia"/>
        </w:rPr>
        <w:t>數位創新</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547AB119"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與市場互動情況，歸納出平台制定歷程與</w:t>
      </w:r>
      <w:r w:rsidR="00E633BE">
        <w:rPr>
          <w:rFonts w:hint="eastAsia"/>
        </w:rPr>
        <w:t>組織</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15F91FAB" w:rsidR="00493274" w:rsidRPr="005626B8" w:rsidRDefault="00A923A5" w:rsidP="00A923A5">
      <w:pPr>
        <w:pStyle w:val="afff0"/>
      </w:pPr>
      <w:bookmarkStart w:id="14" w:name="_Toc202118934"/>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sidR="0041309C">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2118586"/>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69436E15"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 xml:space="preserve">Digital </w:t>
      </w:r>
      <w:r w:rsidR="0066583A">
        <w:rPr>
          <w:rFonts w:hint="eastAsia"/>
        </w:rPr>
        <w:t>I</w:t>
      </w:r>
      <w:r w:rsidR="00774EC1" w:rsidRPr="00F43AD9">
        <w:t>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03ECD23C"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w:t>
      </w:r>
      <w:r w:rsidR="00FF0217">
        <w:rPr>
          <w:rFonts w:hint="eastAsia"/>
        </w:rPr>
        <w:t>理論</w:t>
      </w:r>
      <w:r w:rsidR="00741C0A">
        <w:rPr>
          <w:rFonts w:hint="eastAsia"/>
        </w:rPr>
        <w:t>架構</w:t>
      </w:r>
      <w:r w:rsidR="000E0185">
        <w:rPr>
          <w:rFonts w:hint="eastAsia"/>
        </w:rPr>
        <w:t>為核心</w:t>
      </w:r>
      <w:r w:rsidR="00741C0A">
        <w:rPr>
          <w:rFonts w:hint="eastAsia"/>
        </w:rPr>
        <w:t>視角</w:t>
      </w:r>
      <w:r w:rsidR="000E0185">
        <w:rPr>
          <w:rFonts w:hint="eastAsia"/>
        </w:rPr>
        <w:t>，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616DFC2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F16F84">
        <w:rPr>
          <w:rFonts w:hint="eastAsia"/>
        </w:rPr>
        <w:t>及</w:t>
      </w:r>
      <w:r w:rsidRPr="00B57D14">
        <w:t>回應研究問題，針對平台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2118587"/>
      <w:r>
        <w:rPr>
          <w:rFonts w:hint="eastAsia"/>
        </w:rPr>
        <w:lastRenderedPageBreak/>
        <w:t>第</w:t>
      </w:r>
      <w:r>
        <w:t>二章、文獻探討</w:t>
      </w:r>
      <w:bookmarkEnd w:id="16"/>
    </w:p>
    <w:p w14:paraId="4D383236" w14:textId="77777777" w:rsidR="003B4446" w:rsidRDefault="003B4446" w:rsidP="003B4446">
      <w:pPr>
        <w:pStyle w:val="2"/>
      </w:pPr>
      <w:bookmarkStart w:id="17" w:name="_Toc202118588"/>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4B5FD4CB" w:rsidR="003B4446" w:rsidRDefault="003B4446" w:rsidP="003B4446">
      <w:pPr>
        <w:pStyle w:val="3"/>
      </w:pPr>
      <w:bookmarkStart w:id="18" w:name="_Toc202118589"/>
      <w:r>
        <w:rPr>
          <w:rFonts w:hint="eastAsia"/>
        </w:rPr>
        <w:t xml:space="preserve">2.1.1 </w:t>
      </w:r>
      <w:r w:rsidRPr="00102BE6">
        <w:t>數位創新起源</w:t>
      </w:r>
      <w:r>
        <w:rPr>
          <w:rFonts w:hint="eastAsia"/>
        </w:rPr>
        <w:t>與基本定義</w:t>
      </w:r>
      <w:bookmarkEnd w:id="18"/>
    </w:p>
    <w:p w14:paraId="3B7DC2B3" w14:textId="33AB2071"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5E0DC8B3" w14:textId="715F5948" w:rsidR="003B4446" w:rsidRPr="00FC4FBF"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w:t>
      </w:r>
      <w:r w:rsidR="00316860">
        <w:rPr>
          <w:rFonts w:hint="eastAsia"/>
        </w:rPr>
        <w:t>樣</w:t>
      </w:r>
      <w:r w:rsidRPr="00C56F51">
        <w:t>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w:t>
      </w:r>
      <w:r w:rsidRPr="001A0184">
        <w:lastRenderedPageBreak/>
        <w:t>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4E2BF1F8"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w:t>
      </w:r>
      <w:r w:rsidR="001807ED">
        <w:rPr>
          <w:rFonts w:hint="eastAsia"/>
        </w:rPr>
        <w:t>使</w:t>
      </w:r>
      <w:r w:rsidRPr="00387B6C">
        <w:t>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00F55C83">
        <w:rPr>
          <w:rFonts w:hint="eastAsia"/>
          <w:color w:val="EE0000"/>
        </w:rPr>
        <w:t>得</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D4BF3EF"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w:t>
      </w:r>
      <w:r w:rsidR="005B692D">
        <w:rPr>
          <w:rFonts w:hint="eastAsia"/>
        </w:rPr>
        <w:t>共享</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sidR="00566B18">
        <w:rPr>
          <w:rFonts w:hint="eastAsia"/>
        </w:rPr>
        <w:t>讓</w:t>
      </w:r>
      <w:r>
        <w:rPr>
          <w:rFonts w:hint="eastAsia"/>
        </w:rPr>
        <w:t>原</w:t>
      </w:r>
      <w:r w:rsidR="002C28C0">
        <w:rPr>
          <w:rFonts w:hint="eastAsia"/>
        </w:rPr>
        <w:t>本</w:t>
      </w:r>
      <w:r>
        <w:rPr>
          <w:rFonts w:hint="eastAsia"/>
        </w:rPr>
        <w:t>僅提供聯網功能的網際網路</w:t>
      </w:r>
      <w:r w:rsidRPr="006F7EC6">
        <w:t>結合感測器</w:t>
      </w:r>
      <w:r>
        <w:rPr>
          <w:rFonts w:hint="eastAsia"/>
        </w:rPr>
        <w:t>與平台系統等技術</w:t>
      </w:r>
      <w:r w:rsidRPr="006F7EC6">
        <w:t>，</w:t>
      </w:r>
      <w:r w:rsidRPr="00C1177B">
        <w:t>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w:t>
      </w:r>
      <w:commentRangeStart w:id="28"/>
      <w:r w:rsidRPr="00C1177B">
        <w:rPr>
          <w:rFonts w:hint="eastAsia"/>
        </w:rPr>
        <w:t>創新管理</w:t>
      </w:r>
      <w:commentRangeEnd w:id="28"/>
      <w:r w:rsidRPr="00C1177B">
        <w:rPr>
          <w:rStyle w:val="af7"/>
        </w:rPr>
        <w:commentReference w:id="28"/>
      </w:r>
      <w:r w:rsidRPr="00C1177B">
        <w:rPr>
          <w:rFonts w:hint="eastAsia"/>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lastRenderedPageBreak/>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10FE8F92"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w:t>
      </w:r>
      <w:r w:rsidRPr="00DB73CD">
        <w:rPr>
          <w:color w:val="EE0000"/>
        </w:rPr>
        <w:t>數位表徵（</w:t>
      </w:r>
      <w:r w:rsidRPr="00DB73CD">
        <w:rPr>
          <w:rFonts w:hint="eastAsia"/>
          <w:color w:val="EE0000"/>
        </w:rPr>
        <w:t>D</w:t>
      </w:r>
      <w:r w:rsidRPr="00DB73CD">
        <w:rPr>
          <w:color w:val="EE0000"/>
        </w:rPr>
        <w:t xml:space="preserve">igital </w:t>
      </w:r>
      <w:r w:rsidRPr="00DB73CD">
        <w:rPr>
          <w:rFonts w:hint="eastAsia"/>
          <w:color w:val="EE0000"/>
        </w:rPr>
        <w:t>R</w:t>
      </w:r>
      <w:r w:rsidRPr="00DB73CD">
        <w:rPr>
          <w:color w:val="EE0000"/>
        </w:rPr>
        <w:t>epresentations</w:t>
      </w:r>
      <w:r w:rsidRPr="00DB73CD">
        <w:rPr>
          <w:color w:val="EE0000"/>
        </w:rPr>
        <w:t>）</w:t>
      </w:r>
      <w:r w:rsidRPr="00B92A19">
        <w:t>展現出高度彈性與可重構性</w:t>
      </w:r>
      <w:r w:rsidRPr="00B92A19">
        <w:rPr>
          <w:rFonts w:hint="eastAsia"/>
        </w:rPr>
        <w:t>，例如</w:t>
      </w:r>
      <w:r w:rsidRPr="00B92A19">
        <w:t>跑鞋內嵌感測器與晶片，即可紀錄</w:t>
      </w:r>
      <w:r w:rsidR="0087338E">
        <w:rPr>
          <w:rFonts w:hint="eastAsia"/>
        </w:rPr>
        <w:t>行走</w:t>
      </w:r>
      <w:r w:rsidR="005E0B51">
        <w:rPr>
          <w:rFonts w:hint="eastAsia"/>
        </w:rPr>
        <w:t>步</w:t>
      </w:r>
      <w:r w:rsidR="00484761">
        <w:rPr>
          <w:rFonts w:hint="eastAsia"/>
        </w:rPr>
        <w:t>數</w:t>
      </w:r>
      <w:r w:rsidRPr="00B92A19">
        <w:t>、速度</w:t>
      </w:r>
      <w:r w:rsidR="00FB37C9">
        <w:rPr>
          <w:rFonts w:hint="eastAsia"/>
        </w:rPr>
        <w:t>等</w:t>
      </w:r>
      <w:r w:rsidR="00214DA6">
        <w:rPr>
          <w:rFonts w:hint="eastAsia"/>
        </w:rPr>
        <w:t>活動</w:t>
      </w:r>
      <w:r w:rsidRPr="00B92A19">
        <w:t>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w:t>
      </w:r>
      <w:r w:rsidRPr="00DB73CD">
        <w:rPr>
          <w:color w:val="EE0000"/>
        </w:rPr>
        <w:t>藉由數位物質性重新賦予既有物件新的功能</w:t>
      </w:r>
      <w:r w:rsidRPr="00DB73CD">
        <w:rPr>
          <w:rFonts w:hint="eastAsia"/>
          <w:color w:val="EE0000"/>
        </w:rPr>
        <w:t>和</w:t>
      </w:r>
      <w:r w:rsidRPr="00DB73CD">
        <w:rPr>
          <w:color w:val="EE0000"/>
        </w:rPr>
        <w:t>意義</w:t>
      </w:r>
      <w:r w:rsidRPr="00DB73CD">
        <w:rPr>
          <w:rFonts w:hint="eastAsia"/>
          <w:color w:val="EE0000"/>
        </w:rPr>
        <w:t>，可</w:t>
      </w:r>
      <w:r w:rsidRPr="00DB73CD">
        <w:rPr>
          <w:color w:val="EE0000"/>
        </w:rPr>
        <w:t>突破物理限制</w:t>
      </w:r>
      <w:r w:rsidRPr="00DB73CD">
        <w:rPr>
          <w:rFonts w:hint="eastAsia"/>
          <w:color w:val="EE0000"/>
        </w:rPr>
        <w:t>將科技與人類的</w:t>
      </w:r>
      <w:r w:rsidRPr="00DB73CD">
        <w:rPr>
          <w:color w:val="EE0000"/>
        </w:rPr>
        <w:t>互動轉化</w:t>
      </w:r>
      <w:r w:rsidRPr="00DB73CD">
        <w:rPr>
          <w:rFonts w:hint="eastAsia"/>
          <w:color w:val="EE0000"/>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03A5EB17" w:rsidR="003B4446" w:rsidRPr="00D10CB2" w:rsidRDefault="00B75F4F" w:rsidP="00524AAA">
      <w:pPr>
        <w:pStyle w:val="affc"/>
      </w:pPr>
      <w:bookmarkStart w:id="32" w:name="_Toc202118844"/>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sidR="0041309C">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lastRenderedPageBreak/>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063CB14C" w:rsidR="003B4446" w:rsidRPr="008C2C70" w:rsidRDefault="00971C28" w:rsidP="00971C28">
      <w:pPr>
        <w:pStyle w:val="afff0"/>
      </w:pPr>
      <w:bookmarkStart w:id="33" w:name="_Toc202118949"/>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sidR="0041309C">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1DAB464E" w14:textId="4DF5CA30" w:rsidR="003B4446" w:rsidRPr="007B5A87"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w:t>
      </w:r>
      <w:r>
        <w:rPr>
          <w:rFonts w:hint="eastAsia"/>
        </w:rPr>
        <w:lastRenderedPageBreak/>
        <w:t>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B71BA70" w:rsidR="003B4446" w:rsidRPr="0069589E" w:rsidRDefault="00B75F4F" w:rsidP="00524AAA">
      <w:pPr>
        <w:pStyle w:val="affc"/>
      </w:pPr>
      <w:bookmarkStart w:id="34" w:name="_Toc202118845"/>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0041309C">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58C8F28D" w:rsidR="003B4446" w:rsidRPr="00B830BD" w:rsidRDefault="0013772B" w:rsidP="00BE5D4E">
            <w:pPr>
              <w:pStyle w:val="151"/>
            </w:pPr>
            <w:r>
              <w:rPr>
                <w:rFonts w:hint="eastAsia"/>
              </w:rPr>
              <w:t>辨識</w:t>
            </w:r>
            <w:r w:rsidR="003B4446" w:rsidRPr="00B830BD">
              <w:t>、吸收與應用來自內外</w:t>
            </w:r>
            <w:r w:rsidR="003B4446" w:rsidRPr="00B830BD">
              <w:rPr>
                <w:rFonts w:hint="eastAsia"/>
              </w:rPr>
              <w:t>知識，</w:t>
            </w:r>
            <w:r w:rsidR="003B4446" w:rsidRPr="00B830BD">
              <w:t>捕捉創新</w:t>
            </w:r>
            <w:r w:rsidR="003B4446" w:rsidRPr="00B830BD">
              <w:rPr>
                <w:rFonts w:hint="eastAsia"/>
              </w:rPr>
              <w:t>問題與</w:t>
            </w:r>
            <w:r w:rsidR="003B4446"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0A950EEA" w14:textId="056F7211" w:rsidR="002C675C" w:rsidRDefault="003B4446" w:rsidP="00263FDD">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2118590"/>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6BB7631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w:t>
      </w:r>
      <w:r w:rsidR="00E16829">
        <w:rPr>
          <w:rFonts w:hint="eastAsia"/>
        </w:rPr>
        <w:t>創新</w:t>
      </w:r>
      <w:r w:rsidRPr="00D85366">
        <w:t>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w:t>
      </w:r>
      <w:r w:rsidRPr="0033165D">
        <w:rPr>
          <w:color w:val="EE0000"/>
        </w:rPr>
        <w:t>數位創新並非僅仰賴技術，</w:t>
      </w:r>
      <w:r w:rsidR="00C97B15" w:rsidRPr="0033165D">
        <w:rPr>
          <w:rFonts w:hint="eastAsia"/>
          <w:color w:val="EE0000"/>
        </w:rPr>
        <w:t>仍須</w:t>
      </w:r>
      <w:r w:rsidRPr="0033165D">
        <w:rPr>
          <w:rFonts w:hint="eastAsia"/>
          <w:color w:val="EE0000"/>
        </w:rPr>
        <w:t>企業</w:t>
      </w:r>
      <w:r w:rsidRPr="0033165D">
        <w:rPr>
          <w:color w:val="EE0000"/>
        </w:rPr>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w:t>
      </w:r>
      <w:r w:rsidRPr="0033165D">
        <w:rPr>
          <w:color w:val="EE0000"/>
        </w:rPr>
        <w:t>企業必須強化內部員工的數位技能，並鼓勵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lastRenderedPageBreak/>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032DA517"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2118591"/>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2118592"/>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036AA306" w14:textId="2C53F0A8" w:rsidR="000A420D"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r w:rsidR="0006385F" w:rsidRPr="0006385F">
        <w:t>在面對事件時，</w:t>
      </w:r>
      <w:r w:rsidR="00D340E5">
        <w:rPr>
          <w:rFonts w:hint="eastAsia"/>
        </w:rPr>
        <w:t>人們</w:t>
      </w:r>
      <w:r w:rsidR="0006385F"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34304F7F" w14:textId="21DC0061" w:rsidR="00ED04CB" w:rsidRDefault="00ED04CB" w:rsidP="00AF35CD">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433AD15A" w14:textId="172439FE" w:rsidR="00ED04CB" w:rsidRPr="0047702A" w:rsidRDefault="00ED04CB" w:rsidP="00ED04CB">
      <w:pPr>
        <w:pStyle w:val="15"/>
        <w:ind w:firstLine="480"/>
      </w:pPr>
      <w:r w:rsidRPr="00A63C43">
        <w:lastRenderedPageBreak/>
        <w:t>Barley</w:t>
      </w:r>
      <w:r w:rsidRPr="00A63C43">
        <w:t>與</w:t>
      </w:r>
      <w:r w:rsidRPr="00A63C43">
        <w:t>Tolbert</w:t>
      </w:r>
      <w:r w:rsidR="00110C74">
        <w:rPr>
          <w:rFonts w:hint="eastAsia"/>
        </w:rPr>
        <w:t>將制定理論用於</w:t>
      </w:r>
      <w:r w:rsidR="003A175C">
        <w:rPr>
          <w:rFonts w:hint="eastAsia"/>
        </w:rPr>
        <w:t>討論</w:t>
      </w:r>
      <w:r w:rsidR="00110C74">
        <w:rPr>
          <w:rFonts w:hint="eastAsia"/>
        </w:rPr>
        <w:t>組織制度</w:t>
      </w:r>
      <w:commentRangeStart w:id="48"/>
      <w:r w:rsidRPr="00A63C43">
        <w:t>，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806F550" w:rsidR="00ED04CB" w:rsidRDefault="00D46EA5" w:rsidP="00D46EA5">
      <w:pPr>
        <w:pStyle w:val="afff0"/>
      </w:pPr>
      <w:bookmarkStart w:id="50" w:name="_Toc20211893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41309C">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0616D76D" w:rsidR="004D1CDC"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35532E7D" w14:textId="77777777" w:rsidR="004D1CDC" w:rsidRDefault="004D1CDC">
      <w:pPr>
        <w:widowControl/>
        <w:ind w:firstLineChars="0" w:firstLine="0"/>
        <w:rPr>
          <w:color w:val="000000" w:themeColor="text1"/>
        </w:rPr>
      </w:pPr>
      <w:r>
        <w:br w:type="page"/>
      </w:r>
    </w:p>
    <w:p w14:paraId="496CDC9C" w14:textId="78CD1EB6" w:rsidR="00ED04CB" w:rsidRPr="00E71EBD" w:rsidRDefault="00ED04CB" w:rsidP="00ED04CB">
      <w:pPr>
        <w:pStyle w:val="3"/>
      </w:pPr>
      <w:bookmarkStart w:id="52" w:name="_Toc202118593"/>
      <w:r>
        <w:rPr>
          <w:rFonts w:hint="eastAsia"/>
        </w:rPr>
        <w:lastRenderedPageBreak/>
        <w:t xml:space="preserve">2.1.2 </w:t>
      </w:r>
      <w:r>
        <w:rPr>
          <w:rFonts w:hint="eastAsia"/>
        </w:rPr>
        <w:t>制定動態循環過程</w:t>
      </w:r>
      <w:bookmarkEnd w:id="51"/>
      <w:r w:rsidR="00432C84">
        <w:rPr>
          <w:rFonts w:hint="eastAsia"/>
        </w:rPr>
        <w:t>與應用</w:t>
      </w:r>
      <w:bookmarkEnd w:id="52"/>
    </w:p>
    <w:p w14:paraId="705831AD" w14:textId="27DC967A"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6A16E2">
        <w:rPr>
          <w:rFonts w:hint="eastAsia"/>
        </w:rPr>
        <w:t>涵蓋</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不斷調整自身認知、實踐行動，並重構其所處環境，</w:t>
      </w:r>
      <w:r w:rsidR="00A0460B">
        <w:rPr>
          <w:rFonts w:hint="eastAsia"/>
          <w:color w:val="EE0000"/>
        </w:rPr>
        <w:t>再重新</w:t>
      </w:r>
      <w:r w:rsidR="004018AD" w:rsidRPr="004018AD">
        <w:rPr>
          <w:color w:val="EE0000"/>
        </w:rPr>
        <w:t>開展下一輪</w:t>
      </w:r>
      <w:r w:rsidR="00BE7F52">
        <w:rPr>
          <w:rFonts w:hint="eastAsia"/>
          <w:color w:val="EE0000"/>
        </w:rPr>
        <w:t>制定</w:t>
      </w:r>
      <w:r w:rsidR="00913919">
        <w:rPr>
          <w:rFonts w:hint="eastAsia"/>
          <w:color w:val="EE0000"/>
        </w:rPr>
        <w:t>歷程</w:t>
      </w:r>
      <w:r>
        <w:rPr>
          <w:rFonts w:hint="eastAsia"/>
        </w:rPr>
        <w:t>。</w:t>
      </w:r>
    </w:p>
    <w:p w14:paraId="1EF51EA7" w14:textId="4EC94CF5" w:rsidR="00EE2BB9" w:rsidRDefault="00ED04CB" w:rsidP="00F72612">
      <w:pPr>
        <w:pStyle w:val="15"/>
        <w:ind w:firstLine="480"/>
      </w:pPr>
      <w:r w:rsidRPr="003630D2">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w:t>
      </w:r>
      <w:r w:rsidR="00527AAF">
        <w:rPr>
          <w:rFonts w:hint="eastAsia"/>
        </w:rPr>
        <w:t>些行動與</w:t>
      </w:r>
      <w:r w:rsidR="007358BA">
        <w:rPr>
          <w:rFonts w:hint="eastAsia"/>
        </w:rPr>
        <w:t>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w:t>
      </w:r>
      <w:r w:rsidR="00057BE0">
        <w:rPr>
          <w:rFonts w:hint="eastAsia"/>
        </w:rPr>
        <w:t>說明</w:t>
      </w:r>
      <w:commentRangeStart w:id="54"/>
      <w:r w:rsidRPr="005E297B">
        <w:t>環境不是客觀</w:t>
      </w:r>
      <w:r w:rsidR="008D42DB">
        <w:rPr>
          <w:rFonts w:hint="eastAsia"/>
        </w:rPr>
        <w:t>存在</w:t>
      </w:r>
      <w:r w:rsidRPr="005E297B">
        <w:t>，而是行動與</w:t>
      </w:r>
      <w:r w:rsidR="007B2675">
        <w:rPr>
          <w:rFonts w:hint="eastAsia"/>
        </w:rPr>
        <w:t>多</w:t>
      </w:r>
      <w:r w:rsidR="00031660">
        <w:rPr>
          <w:rFonts w:hint="eastAsia"/>
        </w:rPr>
        <w:t>種</w:t>
      </w:r>
      <w:r w:rsidR="007B2675">
        <w:rPr>
          <w:rFonts w:hint="eastAsia"/>
        </w:rPr>
        <w:t>社會</w:t>
      </w:r>
      <w:r w:rsidRPr="005E297B">
        <w:t>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6B30F980" w14:textId="075D0D33" w:rsidR="00ED04CB" w:rsidRPr="00263B57" w:rsidRDefault="00ED04CB" w:rsidP="00F72612">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sidRPr="00171035">
        <w:rPr>
          <w:rFonts w:hint="eastAsia"/>
          <w:color w:val="EE0000"/>
        </w:rPr>
        <w:t>情境不存在完美複製的可能性</w:t>
      </w:r>
      <w:r w:rsidR="000E5E80">
        <w:rPr>
          <w:rFonts w:hint="eastAsia"/>
        </w:rPr>
        <w:t>，</w:t>
      </w:r>
      <w:r w:rsidR="00D0285F" w:rsidRPr="002E5140">
        <w:t>每次使用</w:t>
      </w:r>
      <w:r w:rsidR="00D0285F">
        <w:rPr>
          <w:rFonts w:hint="eastAsia"/>
        </w:rPr>
        <w:t>科技的過程</w:t>
      </w:r>
      <w:r w:rsidR="00D0285F" w:rsidRPr="002E5140">
        <w:t>都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1361D7">
        <w:rPr>
          <w:rFonts w:hint="eastAsia"/>
        </w:rPr>
        <w:t>並</w:t>
      </w:r>
      <w:r w:rsidR="00484120" w:rsidRPr="00484120">
        <w:t>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r w:rsidRPr="00263B57">
        <w:t>在創業領域中，林家五等人亦提出「創業家的釋意歷程」模型，說明創業家的行動</w:t>
      </w:r>
      <w:r w:rsidR="00597490" w:rsidRPr="00263B57">
        <w:rPr>
          <w:rFonts w:hint="eastAsia"/>
        </w:rPr>
        <w:t>並不直接</w:t>
      </w:r>
      <w:r w:rsidR="00AB6BA2" w:rsidRPr="00263B57">
        <w:t>導向明確</w:t>
      </w:r>
      <w:r w:rsidR="00BD5151" w:rsidRPr="00263B57">
        <w:rPr>
          <w:rFonts w:hint="eastAsia"/>
        </w:rPr>
        <w:t>目的</w:t>
      </w:r>
      <w:r w:rsidRPr="00263B57">
        <w:t>，而是</w:t>
      </w:r>
      <w:r w:rsidR="005B35B1">
        <w:rPr>
          <w:rFonts w:hint="eastAsia"/>
        </w:rPr>
        <w:t>行動者</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w:t>
      </w:r>
      <w:r w:rsidR="009A056B">
        <w:rPr>
          <w:rFonts w:hint="eastAsia"/>
        </w:rPr>
        <w:t>所得之</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w:t>
      </w:r>
      <w:r w:rsidRPr="008045DC">
        <w:rPr>
          <w:color w:val="EE0000"/>
        </w:rPr>
        <w:lastRenderedPageBreak/>
        <w:t>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3D0ECB9F"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w:t>
      </w:r>
      <w:r w:rsidR="007F32FD">
        <w:rPr>
          <w:rFonts w:hint="eastAsia"/>
        </w:rPr>
        <w:t>科技</w:t>
      </w:r>
      <w:r w:rsidR="003935FC" w:rsidRPr="003935FC">
        <w:t>開發與</w:t>
      </w:r>
      <w:r w:rsidR="00064C43">
        <w:rPr>
          <w:rFonts w:hint="eastAsia"/>
        </w:rPr>
        <w:t>平台</w:t>
      </w:r>
      <w:r w:rsidR="003935FC" w:rsidRPr="003935FC">
        <w:t>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2680721" w:rsidR="006C6567" w:rsidRDefault="00022764" w:rsidP="005674F3">
      <w:pPr>
        <w:pStyle w:val="afff0"/>
      </w:pPr>
      <w:bookmarkStart w:id="60" w:name="_Toc202118937"/>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41309C">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2118594"/>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2118595"/>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524AB966"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5DEEB76C" w14:textId="4A0F777D" w:rsidR="00AE6A5A"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092E81F0" w14:textId="7A0C905C" w:rsidR="002629A5" w:rsidRDefault="002629A5" w:rsidP="008D42EB">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r>
        <w:rPr>
          <w:rFonts w:hint="eastAsia"/>
        </w:rPr>
        <w:t>因此，</w:t>
      </w:r>
      <w:r w:rsidRPr="00FE27BD">
        <w:rPr>
          <w:color w:val="EE0000"/>
        </w:rPr>
        <w:t>物質性不僅是物體的存在條件，更是可供性得以被察覺、理解與實踐的基礎</w:t>
      </w:r>
      <w:r w:rsidRPr="00FE27BD">
        <w:rPr>
          <w:rFonts w:hint="eastAsia"/>
          <w:color w:val="EE0000"/>
        </w:rPr>
        <w:t>，</w:t>
      </w:r>
      <w:r w:rsidRPr="00FE27BD">
        <w:rPr>
          <w:color w:val="EE0000"/>
        </w:rPr>
        <w:t>只有在物質結構與行動者能力、感知方式與文化語境彼此協調時，才可能轉化為實際的行動機會</w:t>
      </w:r>
      <w:r w:rsidRPr="00BB2498">
        <w:t>。</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0EFC3BE7" w14:textId="379C751D" w:rsidR="001813FF" w:rsidRDefault="004C0685" w:rsidP="00EA5B36">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r w:rsidR="0038579E" w:rsidRPr="005A4AF7">
        <w:t>Norman</w:t>
      </w:r>
      <w:r w:rsidR="00EA5B36">
        <w:rPr>
          <w:rFonts w:hint="eastAsia"/>
        </w:rPr>
        <w:t>研究指出</w:t>
      </w:r>
      <w:r w:rsidR="0038579E" w:rsidRPr="005A4AF7">
        <w:t>，並非</w:t>
      </w:r>
      <w:r w:rsidR="0038579E" w:rsidRPr="005A4AF7">
        <w:lastRenderedPageBreak/>
        <w:t>所有可供性都能被行動者準確辨識，</w:t>
      </w:r>
      <w:r w:rsidR="003104E6">
        <w:rPr>
          <w:rFonts w:hint="eastAsia"/>
        </w:rPr>
        <w:t>因此</w:t>
      </w:r>
      <w:r w:rsidR="00106094">
        <w:rPr>
          <w:rFonts w:hint="eastAsia"/>
        </w:rPr>
        <w:t>提出</w:t>
      </w:r>
      <w:r w:rsidR="00DC654C">
        <w:rPr>
          <w:rFonts w:hint="eastAsia"/>
        </w:rPr>
        <w:t>「</w:t>
      </w:r>
      <w:r w:rsidR="0038579E" w:rsidRPr="000E7743">
        <w:t>真實可供性</w:t>
      </w:r>
      <w:r w:rsidR="00DC654C">
        <w:rPr>
          <w:rFonts w:hint="eastAsia"/>
        </w:rPr>
        <w:t>」</w:t>
      </w:r>
      <w:r w:rsidR="0038579E" w:rsidRPr="000E7743">
        <w:t>（</w:t>
      </w:r>
      <w:r w:rsidR="00A86813">
        <w:rPr>
          <w:rFonts w:hint="eastAsia"/>
        </w:rPr>
        <w:t>R</w:t>
      </w:r>
      <w:r w:rsidR="00A86813" w:rsidRPr="000E7743">
        <w:t xml:space="preserve">eal </w:t>
      </w:r>
      <w:r w:rsidR="00A86813" w:rsidRPr="00C6402B">
        <w:t>Affordance</w:t>
      </w:r>
      <w:r w:rsidR="0038579E" w:rsidRPr="000E7743">
        <w:t>）與</w:t>
      </w:r>
      <w:r w:rsidR="00DC654C">
        <w:rPr>
          <w:rFonts w:hint="eastAsia"/>
        </w:rPr>
        <w:t>「</w:t>
      </w:r>
      <w:r w:rsidR="0038579E" w:rsidRPr="000E7743">
        <w:t>感知可供性</w:t>
      </w:r>
      <w:r w:rsidR="00DC654C">
        <w:rPr>
          <w:rFonts w:hint="eastAsia"/>
        </w:rPr>
        <w:t>」</w:t>
      </w:r>
      <w:r w:rsidR="0038579E" w:rsidRPr="000E7743">
        <w:t>（</w:t>
      </w:r>
      <w:r w:rsidR="00DC654C">
        <w:rPr>
          <w:rFonts w:hint="eastAsia"/>
        </w:rPr>
        <w:t>P</w:t>
      </w:r>
      <w:r w:rsidR="00DC654C" w:rsidRPr="00C07FD1">
        <w:t xml:space="preserve">erceived </w:t>
      </w:r>
      <w:r w:rsidR="00DC654C" w:rsidRPr="00C6402B">
        <w:t>Affordance</w:t>
      </w:r>
      <w:r w:rsidR="0038579E"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7EF4A8BF" w:rsidR="00F641F3" w:rsidRDefault="003919F6" w:rsidP="00E00483">
      <w:pPr>
        <w:pStyle w:val="afff0"/>
      </w:pPr>
      <w:bookmarkStart w:id="69" w:name="_Toc202118938"/>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sidR="0041309C">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2F9B2B21" w14:textId="003CCD4B" w:rsidR="00347957" w:rsidRDefault="00A960EE" w:rsidP="0035089A">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r w:rsidR="00D70824" w:rsidRPr="00D70824">
        <w:t>即使系統</w:t>
      </w:r>
      <w:r w:rsidR="00BF02CB">
        <w:rPr>
          <w:rFonts w:hint="eastAsia"/>
        </w:rPr>
        <w:t>並不支援</w:t>
      </w:r>
      <w:r w:rsidR="00D70824" w:rsidRPr="00D70824">
        <w:t>某項功能，</w:t>
      </w:r>
      <w:r w:rsidR="00DF5C40">
        <w:rPr>
          <w:rFonts w:hint="eastAsia"/>
        </w:rPr>
        <w:t>錯誤</w:t>
      </w:r>
      <w:r w:rsidR="00D70824"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CE9432C" w14:textId="0A16756C" w:rsidR="00B730BA" w:rsidRDefault="0010778D" w:rsidP="00F36D61">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r w:rsidR="00713667">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2540C290" w14:textId="3BDC3D24" w:rsidR="005B6A58" w:rsidRDefault="00BE609F" w:rsidP="002B6878">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w:t>
      </w:r>
      <w:r w:rsidRPr="00790890">
        <w:rPr>
          <w:rFonts w:hint="eastAsia"/>
          <w:color w:val="EE0000"/>
        </w:rPr>
        <w:t>視覺</w:t>
      </w:r>
      <w:r>
        <w:rPr>
          <w:rFonts w:hint="eastAsia"/>
        </w:rPr>
        <w:t>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r w:rsidR="00991244" w:rsidRPr="0089592A">
        <w:t>在</w:t>
      </w:r>
      <w:r w:rsidR="00991244">
        <w:rPr>
          <w:rFonts w:hint="eastAsia"/>
        </w:rPr>
        <w:t>人造物（</w:t>
      </w:r>
      <w:r w:rsidR="00991244">
        <w:rPr>
          <w:rFonts w:hint="eastAsia"/>
        </w:rPr>
        <w:t>Artifact</w:t>
      </w:r>
      <w:r w:rsidR="00991244">
        <w:rPr>
          <w:rFonts w:hint="eastAsia"/>
        </w:rPr>
        <w:t>）</w:t>
      </w:r>
      <w:r w:rsidR="00991244" w:rsidRPr="0089592A">
        <w:t>設計實務中，探索可供性成為重要的設計考量。當物件的「</w:t>
      </w:r>
      <w:r w:rsidR="00CA451E">
        <w:rPr>
          <w:rFonts w:hint="eastAsia"/>
        </w:rPr>
        <w:t>可感知可供性</w:t>
      </w:r>
      <w:r w:rsidR="00991244" w:rsidRPr="0089592A">
        <w:t>」（</w:t>
      </w:r>
      <w:r w:rsidR="004F47D9" w:rsidRPr="004F47D9">
        <w:t>Perceived Affordance</w:t>
      </w:r>
      <w:r w:rsidR="00991244"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00991244" w:rsidRPr="0089592A">
        <w:t>暗示錯誤行動，則易導致操作失誤，此時</w:t>
      </w:r>
      <w:r w:rsidR="00DC782F">
        <w:rPr>
          <w:rFonts w:hint="eastAsia"/>
        </w:rPr>
        <w:t>便須</w:t>
      </w:r>
      <w:r w:rsidR="00991244"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此外，</w:t>
      </w:r>
      <w:r w:rsidR="00991244" w:rsidRPr="00E30ECE">
        <w:rPr>
          <w:color w:val="156082" w:themeColor="accent1"/>
        </w:rPr>
        <w:t>複雜物件的可供性常依其所揭示的行為訊息</w:t>
      </w:r>
      <w:r w:rsidR="006A6743">
        <w:rPr>
          <w:rFonts w:hint="eastAsia"/>
          <w:color w:val="156082" w:themeColor="accent1"/>
        </w:rPr>
        <w:t>被</w:t>
      </w:r>
      <w:r w:rsidR="00991244" w:rsidRPr="00E30ECE">
        <w:rPr>
          <w:color w:val="156082" w:themeColor="accent1"/>
        </w:rPr>
        <w:t>連續</w:t>
      </w:r>
      <w:r w:rsidR="006A6743">
        <w:rPr>
          <w:rFonts w:hint="eastAsia"/>
          <w:color w:val="156082" w:themeColor="accent1"/>
        </w:rPr>
        <w:t>理解</w:t>
      </w:r>
      <w:r w:rsidR="00991244" w:rsidRPr="00E30ECE">
        <w:rPr>
          <w:color w:val="156082" w:themeColor="accent1"/>
        </w:rPr>
        <w:t>，</w:t>
      </w:r>
      <w:r w:rsidR="003B7E18">
        <w:rPr>
          <w:rFonts w:hint="eastAsia"/>
          <w:color w:val="156082" w:themeColor="accent1"/>
        </w:rPr>
        <w:t>此</w:t>
      </w:r>
      <w:r w:rsidR="00B14A8C">
        <w:rPr>
          <w:rFonts w:hint="eastAsia"/>
          <w:color w:val="156082" w:themeColor="accent1"/>
        </w:rPr>
        <w:t>類</w:t>
      </w:r>
      <w:r w:rsidR="00991244" w:rsidRPr="00E30ECE">
        <w:rPr>
          <w:color w:val="156082" w:themeColor="accent1"/>
        </w:rPr>
        <w:t>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w:t>
      </w:r>
      <w:r w:rsidR="002B6878" w:rsidRPr="00F53F1A">
        <w:t>可供性理論從</w:t>
      </w:r>
      <w:r w:rsidR="002B6878" w:rsidRPr="00F53F1A">
        <w:t>Gibson</w:t>
      </w:r>
      <w:r w:rsidR="002B6878" w:rsidRPr="00F53F1A">
        <w:t>的生態心理學出發，主張生物與環境間的互動關係構成了行動的可能性，並強調其相對性、互補性與可感知性</w:t>
      </w:r>
      <w:r w:rsidR="002B6878">
        <w:rPr>
          <w:rFonts w:hint="eastAsia"/>
        </w:rPr>
        <w:t>等</w:t>
      </w:r>
      <w:r w:rsidR="002B6878" w:rsidRPr="00F53F1A">
        <w:t>。隨著</w:t>
      </w:r>
      <w:r w:rsidR="002B6878" w:rsidRPr="00F53F1A">
        <w:t>Norman</w:t>
      </w:r>
      <w:r w:rsidR="002B6878" w:rsidRPr="00F53F1A">
        <w:t>、</w:t>
      </w:r>
      <w:r w:rsidR="002B6878" w:rsidRPr="00F53F1A">
        <w:t>Gaver</w:t>
      </w:r>
      <w:r w:rsidR="002B6878" w:rsidRPr="00F53F1A">
        <w:t>等學者對其進一步發展，可供性的概念從「存在」走向「知覺」與「互動探索」，不僅拓展了可供性的適用範圍，也為後續探討科技、認知與使用者行動之間的關係奠定理論基礎。</w:t>
      </w:r>
    </w:p>
    <w:p w14:paraId="48AA8662" w14:textId="3D0B6BFD" w:rsidR="00F84363" w:rsidRDefault="000744D9" w:rsidP="002C68AB">
      <w:pPr>
        <w:pStyle w:val="3"/>
      </w:pPr>
      <w:bookmarkStart w:id="71" w:name="_Toc202118596"/>
      <w:r>
        <w:rPr>
          <w:rFonts w:hint="eastAsia"/>
        </w:rPr>
        <w:lastRenderedPageBreak/>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F65F1C">
        <w:rPr>
          <w:color w:val="EE0000"/>
        </w:rPr>
        <w:t>強調行動者如何透過與技術互動，</w:t>
      </w:r>
      <w:r w:rsidR="00C80250" w:rsidRPr="00F65F1C">
        <w:rPr>
          <w:color w:val="EE0000"/>
        </w:rPr>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0EDB2516" w14:textId="251DF2C6" w:rsidR="00443789" w:rsidRDefault="00946EE8" w:rsidP="00DB11CF">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w:t>
      </w:r>
      <w:r w:rsidRPr="004C3496">
        <w:rPr>
          <w:color w:val="156082" w:themeColor="accent1"/>
        </w:rPr>
        <w:t>明確目標</w:t>
      </w:r>
      <w:r w:rsidRPr="003C735D">
        <w:rPr>
          <w:color w:val="EE0000"/>
        </w:rPr>
        <w:t>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w:t>
      </w:r>
      <w:r w:rsidR="002153EC" w:rsidRPr="00422929">
        <w:rPr>
          <w:color w:val="156082" w:themeColor="accent1"/>
        </w:rPr>
        <w:t>根據其目標，運用一項或多項技術潛能，透過實際操作</w:t>
      </w:r>
      <w:r w:rsidR="008B5D7A" w:rsidRPr="00422929">
        <w:rPr>
          <w:color w:val="156082" w:themeColor="accent1"/>
        </w:rPr>
        <w:t>產生具體可觀察的結果</w:t>
      </w:r>
      <w:r w:rsidR="002153EC" w:rsidRPr="00422929">
        <w:rPr>
          <w:color w:val="156082" w:themeColor="accent1"/>
        </w:rPr>
        <w:t>，</w:t>
      </w:r>
      <w:r w:rsidR="00646132" w:rsidRPr="00422929">
        <w:rPr>
          <w:color w:val="156082" w:themeColor="accent1"/>
        </w:rPr>
        <w:t>進而推動</w:t>
      </w:r>
      <w:r w:rsidR="00266570" w:rsidRPr="00422929">
        <w:rPr>
          <w:rFonts w:hint="eastAsia"/>
          <w:color w:val="156082" w:themeColor="accent1"/>
        </w:rPr>
        <w:t>及改善</w:t>
      </w:r>
      <w:r w:rsidR="00646132" w:rsidRPr="00422929">
        <w:rPr>
          <w:color w:val="156082" w:themeColor="accent1"/>
        </w:rPr>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r w:rsidR="00F10D70"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00F10D70"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A2780E">
        <w:rPr>
          <w:color w:val="156082" w:themeColor="accent1"/>
        </w:rPr>
        <w:t>直接具體結果</w:t>
      </w:r>
      <w:r w:rsidR="00F843D2" w:rsidRPr="00A2780E">
        <w:rPr>
          <w:color w:val="156082" w:themeColor="accent1"/>
        </w:rPr>
        <w:t>（</w:t>
      </w:r>
      <w:r w:rsidR="00F843D2" w:rsidRPr="00A2780E">
        <w:rPr>
          <w:color w:val="156082" w:themeColor="accent1"/>
        </w:rPr>
        <w:t>Immediate Concrete Outcomes</w:t>
      </w:r>
      <w:r w:rsidR="00F843D2" w:rsidRPr="00A2780E">
        <w:rPr>
          <w:color w:val="156082" w:themeColor="accent1"/>
        </w:rPr>
        <w:t>）</w:t>
      </w:r>
      <w:r w:rsidR="006651BA" w:rsidRPr="00A2780E">
        <w:rPr>
          <w:rFonts w:hint="eastAsia"/>
          <w:color w:val="156082" w:themeColor="accent1"/>
        </w:rPr>
        <w:t>為</w:t>
      </w:r>
      <w:r w:rsidR="00DB11CF" w:rsidRPr="00A2780E">
        <w:rPr>
          <w:color w:val="156082" w:themeColor="accent1"/>
        </w:rPr>
        <w:t>核心概念</w:t>
      </w:r>
      <w:r w:rsidR="00DB11CF" w:rsidRPr="00DB11CF">
        <w:t>，</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w:t>
      </w:r>
      <w:r w:rsidR="00914381" w:rsidRPr="00C25693">
        <w:rPr>
          <w:color w:val="156082" w:themeColor="accent1"/>
        </w:rPr>
        <w:t>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w:t>
      </w:r>
      <w:r w:rsidR="00353971" w:rsidRPr="00C25693">
        <w:rPr>
          <w:color w:val="156082" w:themeColor="accent1"/>
        </w:rPr>
        <w:t>標準化流程、改善跨部門溝通、強化</w:t>
      </w:r>
      <w:r w:rsidR="00F40373" w:rsidRPr="00C25693">
        <w:rPr>
          <w:rFonts w:hint="eastAsia"/>
          <w:color w:val="156082" w:themeColor="accent1"/>
        </w:rPr>
        <w:t>工作</w:t>
      </w:r>
      <w:r w:rsidR="00DF297C" w:rsidRPr="00C25693">
        <w:rPr>
          <w:rFonts w:hint="eastAsia"/>
          <w:color w:val="156082" w:themeColor="accent1"/>
        </w:rPr>
        <w:t>處理</w:t>
      </w:r>
      <w:r w:rsidR="00353971" w:rsidRPr="00C25693">
        <w:rPr>
          <w:color w:val="156082" w:themeColor="accent1"/>
        </w:rPr>
        <w:t>效率</w:t>
      </w:r>
      <w:r w:rsidR="00353971" w:rsidRPr="00353971">
        <w:t>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w:t>
      </w:r>
      <w:r w:rsidRPr="00CC44F4">
        <w:rPr>
          <w:color w:val="156082" w:themeColor="accent1"/>
        </w:rPr>
        <w:t>多層級特性</w:t>
      </w:r>
      <w:r w:rsidRPr="00CD1BEC">
        <w:rPr>
          <w:color w:val="EE0000"/>
        </w:rPr>
        <w:t>，涵蓋</w:t>
      </w:r>
      <w:r w:rsidRPr="00CC44F4">
        <w:rPr>
          <w:color w:val="156082" w:themeColor="accent1"/>
        </w:rPr>
        <w:t>個人層級</w:t>
      </w:r>
      <w:r w:rsidRPr="00CD1BEC">
        <w:rPr>
          <w:color w:val="EE0000"/>
        </w:rPr>
        <w:t>的操作行為與</w:t>
      </w:r>
      <w:r w:rsidRPr="00CC44F4">
        <w:rPr>
          <w:color w:val="156082" w:themeColor="accent1"/>
        </w:rPr>
        <w:t>組織層級</w:t>
      </w:r>
      <w:r w:rsidRPr="00CD1BEC">
        <w:rPr>
          <w:color w:val="EE0000"/>
        </w:rPr>
        <w:t>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w:t>
      </w:r>
      <w:r w:rsidRPr="00CC44F4">
        <w:rPr>
          <w:color w:val="156082" w:themeColor="accent1"/>
        </w:rPr>
        <w:t>即可逐步形塑出組織層級的整體</w:t>
      </w:r>
      <w:r w:rsidR="00B61339" w:rsidRPr="00CC44F4">
        <w:rPr>
          <w:rFonts w:hint="eastAsia"/>
          <w:color w:val="156082" w:themeColor="accent1"/>
        </w:rPr>
        <w:t>結果</w:t>
      </w:r>
      <w:r w:rsidRPr="000903D3">
        <w:t>。也就是說，</w:t>
      </w:r>
      <w:r w:rsidR="005B03FD" w:rsidRPr="00CC44F4">
        <w:rPr>
          <w:color w:val="156082" w:themeColor="accent1"/>
        </w:rPr>
        <w:t>組織的技術導入</w:t>
      </w:r>
      <w:r w:rsidR="005B03FD" w:rsidRPr="00CC44F4">
        <w:rPr>
          <w:rFonts w:hint="eastAsia"/>
          <w:color w:val="156082" w:themeColor="accent1"/>
        </w:rPr>
        <w:t>結果並非由高層設計流程而得，</w:t>
      </w:r>
      <w:r w:rsidR="003815D9" w:rsidRPr="00CC44F4">
        <w:rPr>
          <w:color w:val="156082" w:themeColor="accent1"/>
        </w:rPr>
        <w:t>而是透過大量個人實踐</w:t>
      </w:r>
      <w:r w:rsidR="003815D9" w:rsidRPr="003815D9">
        <w:t>（</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t>為</w:t>
      </w:r>
      <w:r w:rsidR="00AC6855" w:rsidRPr="00A0761F">
        <w:t>更精準掌握可供性實現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 xml:space="preserve">Six </w:t>
      </w:r>
      <w:r w:rsidR="00AC6855" w:rsidRPr="00A0761F">
        <w:lastRenderedPageBreak/>
        <w:t>Principles</w:t>
      </w:r>
      <w:r w:rsidR="00AC6855" w:rsidRPr="00A0761F">
        <w:t>），作為應用</w:t>
      </w:r>
      <w:r w:rsidR="004642DA" w:rsidRPr="00A0761F">
        <w:rPr>
          <w:rFonts w:hint="eastAsia"/>
        </w:rPr>
        <w:t>可供性</w:t>
      </w:r>
      <w:r w:rsidR="00AC6855" w:rsidRPr="00A0761F">
        <w:t>理論於資訊系統研究的操作準則：（</w:t>
      </w:r>
      <w:r w:rsidR="00AC6855" w:rsidRPr="00A0761F">
        <w:t>1</w:t>
      </w:r>
      <w:r w:rsidR="00AC6855" w:rsidRPr="00A0761F">
        <w:t>）可供性並非源自技術本身，而是</w:t>
      </w:r>
      <w:r w:rsidR="00AC6855" w:rsidRPr="00CC44F4">
        <w:rPr>
          <w:color w:val="156082" w:themeColor="accent1"/>
        </w:rPr>
        <w:t>建立於行動者與人造物之間的關係</w:t>
      </w:r>
      <w:r w:rsidR="00AC6855" w:rsidRPr="00A0761F">
        <w:t>；（</w:t>
      </w:r>
      <w:r w:rsidR="00AC6855" w:rsidRPr="00A0761F">
        <w:t>2</w:t>
      </w:r>
      <w:r w:rsidR="00AC6855" w:rsidRPr="00A0761F">
        <w:t>）須</w:t>
      </w:r>
      <w:r w:rsidR="00AC6855" w:rsidRPr="00CC44F4">
        <w:rPr>
          <w:color w:val="156082" w:themeColor="accent1"/>
        </w:rPr>
        <w:t>嚴格區分可供性與可供性實現</w:t>
      </w:r>
      <w:r w:rsidR="00AC6855" w:rsidRPr="00A0761F">
        <w:t>，</w:t>
      </w:r>
      <w:r w:rsidR="00AC6855" w:rsidRPr="00CC44F4">
        <w:rPr>
          <w:color w:val="156082" w:themeColor="accent1"/>
        </w:rPr>
        <w:t>不可混淆</w:t>
      </w:r>
      <w:r w:rsidR="00AF56A4" w:rsidRPr="00CC44F4">
        <w:rPr>
          <w:rFonts w:hint="eastAsia"/>
          <w:color w:val="156082" w:themeColor="accent1"/>
        </w:rPr>
        <w:t>行動機會</w:t>
      </w:r>
      <w:r w:rsidR="00AC6855" w:rsidRPr="00CC44F4">
        <w:rPr>
          <w:color w:val="156082" w:themeColor="accent1"/>
        </w:rPr>
        <w:t>與實際行為</w:t>
      </w:r>
      <w:r w:rsidR="00AC6855" w:rsidRPr="00A0761F">
        <w:t>；（</w:t>
      </w:r>
      <w:r w:rsidR="00AC6855" w:rsidRPr="00A0761F">
        <w:t>3</w:t>
      </w:r>
      <w:r w:rsidR="00AC6855" w:rsidRPr="00A0761F">
        <w:t>）分析</w:t>
      </w:r>
      <w:r w:rsidR="00AC6855" w:rsidRPr="00CC44F4">
        <w:rPr>
          <w:color w:val="156082" w:themeColor="accent1"/>
        </w:rPr>
        <w:t>焦點應放在行動過程</w:t>
      </w:r>
      <w:r w:rsidR="00AC6855" w:rsidRPr="00A0761F">
        <w:t>，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可供性對應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w:t>
      </w:r>
      <w:r w:rsidR="00AC6855" w:rsidRPr="00CC44F4">
        <w:rPr>
          <w:color w:val="156082" w:themeColor="accent1"/>
        </w:rPr>
        <w:t>辨識與掌握可供性之間的依存與組合關係，</w:t>
      </w:r>
      <w:r w:rsidR="005B1CB6" w:rsidRPr="00CC44F4">
        <w:rPr>
          <w:rFonts w:hint="eastAsia"/>
          <w:color w:val="156082" w:themeColor="accent1"/>
        </w:rPr>
        <w:t>有助於</w:t>
      </w:r>
      <w:r w:rsidR="0083175C" w:rsidRPr="00CC44F4">
        <w:rPr>
          <w:color w:val="156082" w:themeColor="accent1"/>
        </w:rPr>
        <w:t>理解實現過程中可能出現的限制與干擾</w:t>
      </w:r>
      <w:r w:rsidR="00AC6855" w:rsidRPr="00A0761F">
        <w:t>。</w:t>
      </w:r>
      <w:r w:rsidR="00BE76AC" w:rsidRPr="00A0761F">
        <w:t>這六項原則有助於釐清可供性理論的應用界線，也強調可供性實現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2118597"/>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2118598"/>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w:t>
      </w:r>
      <w:r w:rsidRPr="009B6382">
        <w:rPr>
          <w:color w:val="156082" w:themeColor="accent1"/>
        </w:rPr>
        <w:t>穩定與變動</w:t>
      </w:r>
      <w:r w:rsidRPr="006F6A8F">
        <w:rPr>
          <w:color w:val="EE0000"/>
        </w:rPr>
        <w:t>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3E2F17">
        <w:rPr>
          <w:color w:val="156082" w:themeColor="accent1"/>
        </w:rPr>
        <w:t>雙元性展現</w:t>
      </w:r>
      <w:r w:rsidRPr="00D82B44">
        <w:t>在</w:t>
      </w:r>
      <w:r w:rsidRPr="003E2F17">
        <w:rPr>
          <w:color w:val="156082" w:themeColor="accent1"/>
        </w:rPr>
        <w:t>組織能否</w:t>
      </w:r>
      <w:commentRangeStart w:id="74"/>
      <w:r w:rsidRPr="003E2F17">
        <w:rPr>
          <w:color w:val="156082" w:themeColor="accent1"/>
        </w:rPr>
        <w:t>同步進行探索與發展</w:t>
      </w:r>
      <w:commentRangeEnd w:id="74"/>
      <w:r w:rsidR="006B5D04" w:rsidRPr="003E2F17">
        <w:rPr>
          <w:rStyle w:val="af7"/>
          <w:color w:val="156082" w:themeColor="accent1"/>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sidRPr="003E2F17">
        <w:rPr>
          <w:rFonts w:hint="eastAsia"/>
          <w:color w:val="156082" w:themeColor="accent1"/>
        </w:rPr>
        <w:t>靈活</w:t>
      </w:r>
      <w:commentRangeEnd w:id="75"/>
      <w:r w:rsidR="00820BE3" w:rsidRPr="003E2F17">
        <w:rPr>
          <w:rStyle w:val="af7"/>
          <w:color w:val="156082" w:themeColor="accent1"/>
        </w:rPr>
        <w:commentReference w:id="75"/>
      </w:r>
      <w:r w:rsidRPr="003E2F17">
        <w:rPr>
          <w:rFonts w:hint="eastAsia"/>
          <w:color w:val="156082" w:themeColor="accent1"/>
        </w:rPr>
        <w:t>經營</w:t>
      </w:r>
      <w:r w:rsidRPr="003E2F17">
        <w:rPr>
          <w:color w:val="156082" w:themeColor="accent1"/>
        </w:rPr>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5EB48A54" w14:textId="36D16BE5" w:rsidR="004764A1" w:rsidRDefault="005B0CF5" w:rsidP="00587602">
      <w:pPr>
        <w:pStyle w:val="15"/>
        <w:ind w:firstLine="480"/>
        <w:rPr>
          <w:rFonts w:cstheme="majorBidi"/>
          <w:b/>
          <w:sz w:val="32"/>
          <w:szCs w:val="32"/>
        </w:rPr>
      </w:pPr>
      <w:r>
        <w:rPr>
          <w:rFonts w:hint="eastAsia"/>
        </w:rPr>
        <w:t>雙元性的核心</w:t>
      </w:r>
      <w:r w:rsidRPr="009726BA">
        <w:t>在於</w:t>
      </w:r>
      <w:r>
        <w:rPr>
          <w:rFonts w:hint="eastAsia"/>
        </w:rPr>
        <w:t>組織</w:t>
      </w:r>
      <w:r w:rsidRPr="009726BA">
        <w:t>能否感知並掌握機會，</w:t>
      </w:r>
      <w:r w:rsidRPr="00E52B8E">
        <w:t>並透過</w:t>
      </w:r>
      <w:r w:rsidRPr="009B0B6F">
        <w:rPr>
          <w:color w:val="156082" w:themeColor="accent1"/>
        </w:rPr>
        <w:t>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9B0B6F">
        <w:rPr>
          <w:color w:val="156082" w:themeColor="accent1"/>
        </w:rPr>
        <w:t>領導力問題</w:t>
      </w:r>
      <w:commentRangeEnd w:id="76"/>
      <w:r w:rsidR="00F8190C" w:rsidRPr="009B0B6F">
        <w:rPr>
          <w:rStyle w:val="af7"/>
          <w:color w:val="156082" w:themeColor="accent1"/>
        </w:rPr>
        <w:commentReference w:id="76"/>
      </w:r>
      <w:r w:rsidRPr="00F77488">
        <w:t>，而</w:t>
      </w:r>
      <w:r w:rsidRPr="009B0B6F">
        <w:rPr>
          <w:color w:val="156082" w:themeColor="accent1"/>
        </w:rPr>
        <w:t>不僅僅是</w:t>
      </w:r>
      <w:r w:rsidR="008D2BA4" w:rsidRPr="009B0B6F">
        <w:rPr>
          <w:rFonts w:hint="eastAsia"/>
          <w:color w:val="156082" w:themeColor="accent1"/>
        </w:rPr>
        <w:t>組織</w:t>
      </w:r>
      <w:r w:rsidRPr="009B0B6F">
        <w:rPr>
          <w:color w:val="156082" w:themeColor="accent1"/>
        </w:rPr>
        <w:t>結構設計問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587602">
        <w:rPr>
          <w:color w:val="156082" w:themeColor="accent1"/>
        </w:rPr>
        <w:t>善於利用其</w:t>
      </w:r>
      <w:r w:rsidRPr="00587602">
        <w:rPr>
          <w:rFonts w:hint="eastAsia"/>
          <w:color w:val="156082" w:themeColor="accent1"/>
        </w:rPr>
        <w:t>既有資源</w:t>
      </w:r>
      <w:r w:rsidRPr="00587602">
        <w:rPr>
          <w:color w:val="156082" w:themeColor="accent1"/>
        </w:rPr>
        <w:t>價值</w:t>
      </w:r>
      <w:r w:rsidRPr="00587602">
        <w:rPr>
          <w:rFonts w:hint="eastAsia"/>
          <w:color w:val="156082" w:themeColor="accent1"/>
        </w:rPr>
        <w:t>來降低營運成本</w:t>
      </w:r>
      <w:r w:rsidRPr="00587602">
        <w:rPr>
          <w:color w:val="156082" w:themeColor="accent1"/>
        </w:rPr>
        <w:t>，</w:t>
      </w:r>
      <w:r w:rsidRPr="00587602">
        <w:rPr>
          <w:rFonts w:hint="eastAsia"/>
          <w:color w:val="156082" w:themeColor="accent1"/>
        </w:rPr>
        <w:t>以</w:t>
      </w:r>
      <w:r w:rsidRPr="00587602">
        <w:rPr>
          <w:color w:val="156082" w:themeColor="accent1"/>
        </w:rPr>
        <w:t>快速推出</w:t>
      </w:r>
      <w:r w:rsidRPr="00587602">
        <w:rPr>
          <w:rFonts w:hint="eastAsia"/>
          <w:color w:val="156082" w:themeColor="accent1"/>
        </w:rPr>
        <w:t>合適的</w:t>
      </w:r>
      <w:r w:rsidRPr="00587602">
        <w:rPr>
          <w:color w:val="156082" w:themeColor="accent1"/>
        </w:rPr>
        <w:t>商業模式</w:t>
      </w:r>
      <w:r w:rsidRPr="00587602">
        <w:rPr>
          <w:rFonts w:hint="eastAsia"/>
          <w:color w:val="156082" w:themeColor="accent1"/>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r w:rsidR="004764A1">
        <w:br w:type="page"/>
      </w:r>
    </w:p>
    <w:p w14:paraId="5ABE9978" w14:textId="3F634756" w:rsidR="00343602" w:rsidRPr="00343602" w:rsidRDefault="00343602" w:rsidP="00852194">
      <w:pPr>
        <w:pStyle w:val="3"/>
      </w:pPr>
      <w:bookmarkStart w:id="79" w:name="_Toc202118599"/>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w:t>
      </w:r>
      <w:r w:rsidRPr="0066691A">
        <w:rPr>
          <w:color w:val="156082" w:themeColor="accent1"/>
        </w:rPr>
        <w:t>搜尋、變異、實驗、</w:t>
      </w:r>
      <w:r w:rsidRPr="0066691A">
        <w:rPr>
          <w:rFonts w:hint="eastAsia"/>
          <w:color w:val="156082" w:themeColor="accent1"/>
        </w:rPr>
        <w:t>彈性</w:t>
      </w:r>
      <w:r w:rsidRPr="0066691A">
        <w:rPr>
          <w:color w:val="156082" w:themeColor="accent1"/>
        </w:rPr>
        <w:t>與創新</w:t>
      </w:r>
      <w:r w:rsidRPr="005A7D01">
        <w:t>等</w:t>
      </w:r>
      <w:r w:rsidRPr="005A7D01">
        <w:rPr>
          <w:rFonts w:hint="eastAsia"/>
        </w:rPr>
        <w:t>行動</w:t>
      </w:r>
      <w:r w:rsidRPr="005A7D01">
        <w:t>，著重於</w:t>
      </w:r>
      <w:r w:rsidRPr="0066691A">
        <w:rPr>
          <w:color w:val="156082" w:themeColor="accent1"/>
        </w:rPr>
        <w:t>新知識的產出與</w:t>
      </w:r>
      <w:r w:rsidRPr="0066691A">
        <w:rPr>
          <w:rFonts w:hint="eastAsia"/>
          <w:color w:val="156082" w:themeColor="accent1"/>
        </w:rPr>
        <w:t>潛在</w:t>
      </w:r>
      <w:r w:rsidRPr="0066691A">
        <w:rPr>
          <w:color w:val="156082" w:themeColor="accent1"/>
        </w:rPr>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w:t>
      </w:r>
      <w:r w:rsidRPr="0066691A">
        <w:rPr>
          <w:color w:val="156082" w:themeColor="accent1"/>
        </w:rPr>
        <w:t>長期生存與成長動能</w:t>
      </w:r>
      <w:r w:rsidRPr="005A7D01">
        <w:t>的重要來源</w:t>
      </w:r>
      <w:r w:rsidRPr="005A7D01">
        <w:rPr>
          <w:rFonts w:hint="eastAsia"/>
        </w:rPr>
        <w:t>。探索活動的</w:t>
      </w:r>
      <w:r w:rsidRPr="005A7D01">
        <w:t>回報時間較長、結果不確定性高而具備</w:t>
      </w:r>
      <w:r w:rsidRPr="0066691A">
        <w:rPr>
          <w:color w:val="156082" w:themeColor="accent1"/>
        </w:rPr>
        <w:t>脆弱</w:t>
      </w:r>
      <w:r w:rsidRPr="0066691A">
        <w:rPr>
          <w:rFonts w:hint="eastAsia"/>
          <w:color w:val="156082" w:themeColor="accent1"/>
        </w:rPr>
        <w:t>特</w:t>
      </w:r>
      <w:r w:rsidRPr="0066691A">
        <w:rPr>
          <w:color w:val="156082" w:themeColor="accent1"/>
        </w:rPr>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w:t>
      </w:r>
      <w:r w:rsidRPr="0066691A">
        <w:rPr>
          <w:color w:val="156082" w:themeColor="accent1"/>
        </w:rPr>
        <w:t>過度重視探索，容易忽略現有能力的深化與發揮</w:t>
      </w:r>
      <w:r w:rsidRPr="005A7D01">
        <w:t>，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sidRPr="0066691A">
        <w:rPr>
          <w:rFonts w:hint="eastAsia"/>
          <w:color w:val="156082" w:themeColor="accent1"/>
        </w:rPr>
        <w:t>改進</w:t>
      </w:r>
      <w:r w:rsidR="00101D52" w:rsidRPr="0066691A">
        <w:rPr>
          <w:color w:val="156082" w:themeColor="accent1"/>
        </w:rPr>
        <w:t>、執行、</w:t>
      </w:r>
      <w:r w:rsidR="00101D52" w:rsidRPr="0066691A">
        <w:rPr>
          <w:rFonts w:hint="eastAsia"/>
          <w:color w:val="156082" w:themeColor="accent1"/>
        </w:rPr>
        <w:t>生產、效率、</w:t>
      </w:r>
      <w:r w:rsidR="00101D52" w:rsidRPr="0066691A">
        <w:rPr>
          <w:color w:val="156082" w:themeColor="accent1"/>
        </w:rPr>
        <w:t>選擇</w:t>
      </w:r>
      <w:r w:rsidR="00101D52" w:rsidRPr="00E211E0">
        <w:t>等</w:t>
      </w:r>
      <w:r w:rsidR="00101D52">
        <w:rPr>
          <w:rFonts w:hint="eastAsia"/>
        </w:rPr>
        <w:t>行動</w:t>
      </w:r>
      <w:r w:rsidRPr="00E211E0">
        <w:t>，</w:t>
      </w:r>
      <w:r w:rsidRPr="005F3A0D">
        <w:t>目的是</w:t>
      </w:r>
      <w:r w:rsidRPr="0066691A">
        <w:rPr>
          <w:color w:val="156082" w:themeColor="accent1"/>
        </w:rPr>
        <w:t>透過既有資源</w:t>
      </w:r>
      <w:r w:rsidRPr="0066691A">
        <w:rPr>
          <w:rFonts w:hint="eastAsia"/>
          <w:color w:val="156082" w:themeColor="accent1"/>
        </w:rPr>
        <w:t>、技術和</w:t>
      </w:r>
      <w:r w:rsidRPr="0066691A">
        <w:rPr>
          <w:color w:val="156082" w:themeColor="accent1"/>
        </w:rPr>
        <w:t>能力的深化使用，以強化當前的</w:t>
      </w:r>
      <w:r w:rsidRPr="0066691A">
        <w:rPr>
          <w:rFonts w:hint="eastAsia"/>
          <w:color w:val="156082" w:themeColor="accent1"/>
        </w:rPr>
        <w:t>績效表現</w:t>
      </w:r>
      <w:r w:rsidRPr="0066691A">
        <w:rPr>
          <w:color w:val="156082" w:themeColor="accent1"/>
        </w:rPr>
        <w:t>與</w:t>
      </w:r>
      <w:r w:rsidRPr="0066691A">
        <w:rPr>
          <w:rFonts w:hint="eastAsia"/>
          <w:color w:val="156082" w:themeColor="accent1"/>
        </w:rPr>
        <w:t>營運</w:t>
      </w:r>
      <w:r w:rsidRPr="0066691A">
        <w:rPr>
          <w:color w:val="156082" w:themeColor="accent1"/>
        </w:rPr>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w:t>
      </w:r>
      <w:r w:rsidRPr="0066691A">
        <w:rPr>
          <w:color w:val="156082" w:themeColor="accent1"/>
        </w:rPr>
        <w:t>可預期</w:t>
      </w:r>
      <w:r w:rsidR="00DC2D88" w:rsidRPr="0066691A">
        <w:rPr>
          <w:rFonts w:hint="eastAsia"/>
          <w:color w:val="156082" w:themeColor="accent1"/>
        </w:rPr>
        <w:t>且</w:t>
      </w:r>
      <w:r w:rsidRPr="0066691A">
        <w:rPr>
          <w:color w:val="156082" w:themeColor="accent1"/>
        </w:rPr>
        <w:t>回報時間短</w:t>
      </w:r>
      <w:r w:rsidRPr="00195F21">
        <w:t>，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sidRPr="0066691A">
        <w:rPr>
          <w:rFonts w:hint="eastAsia"/>
          <w:color w:val="156082" w:themeColor="accent1"/>
        </w:rPr>
        <w:t>未來</w:t>
      </w:r>
      <w:r w:rsidRPr="0066691A">
        <w:rPr>
          <w:color w:val="156082" w:themeColor="accent1"/>
        </w:rPr>
        <w:t>可能因技術過時或組織僵化而喪失</w:t>
      </w:r>
      <w:r w:rsidRPr="0066691A">
        <w:rPr>
          <w:rFonts w:hint="eastAsia"/>
          <w:color w:val="156082" w:themeColor="accent1"/>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626146F4" w:rsidR="001A79CD" w:rsidRDefault="001A79CD" w:rsidP="00161BD3">
      <w:pPr>
        <w:pStyle w:val="15"/>
        <w:ind w:firstLine="480"/>
      </w:pPr>
      <w:r w:rsidRPr="0053671D">
        <w:t>組織在追求雙元性時，常</w:t>
      </w:r>
      <w:r w:rsidRPr="00595762">
        <w:rPr>
          <w:color w:val="156082" w:themeColor="accent1"/>
        </w:rPr>
        <w:t>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w:t>
      </w:r>
      <w:r w:rsidRPr="00595762">
        <w:rPr>
          <w:color w:val="156082" w:themeColor="accent1"/>
        </w:rPr>
        <w:t>取得平衡</w:t>
      </w:r>
      <w:r w:rsidRPr="0053671D">
        <w:t>已成為核心課題</w:t>
      </w:r>
      <w:r w:rsidR="000B386C">
        <w:rPr>
          <w:rFonts w:hint="eastAsia"/>
        </w:rPr>
        <w:t>，</w:t>
      </w:r>
      <w:r w:rsidRPr="00595762">
        <w:rPr>
          <w:color w:val="156082" w:themeColor="accent1"/>
        </w:rPr>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w:t>
      </w:r>
      <w:r w:rsidRPr="009D528A">
        <w:rPr>
          <w:color w:val="156082" w:themeColor="accent1"/>
        </w:rPr>
        <w:t>未能維持探索與深化的動態平衡，將面臨績效不穩定與組織僵化</w:t>
      </w:r>
      <w:r w:rsidRPr="007E21A6">
        <w:t>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2F4C20A3"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9D528A">
        <w:rPr>
          <w:color w:val="156082" w:themeColor="accent1"/>
        </w:rPr>
        <w:t>資源可得性</w:t>
      </w:r>
      <w:r w:rsidRPr="00502177">
        <w:rPr>
          <w:color w:val="0E2841" w:themeColor="text2"/>
        </w:rPr>
        <w:t>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E61218">
        <w:rPr>
          <w:color w:val="156082" w:themeColor="accent1"/>
        </w:rPr>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E61218">
        <w:rPr>
          <w:color w:val="156082" w:themeColor="accent1"/>
        </w:rPr>
        <w:t>依環境變化在不同時期交替實施探索與深化</w:t>
      </w:r>
      <w:r w:rsidRPr="00E61218">
        <w:rPr>
          <w:rFonts w:hint="eastAsia"/>
          <w:color w:val="156082" w:themeColor="accent1"/>
        </w:rPr>
        <w:t>策略</w:t>
      </w:r>
      <w:r>
        <w:rPr>
          <w:rFonts w:hint="eastAsia"/>
        </w:rPr>
        <w:t>，</w:t>
      </w:r>
      <w:r w:rsidRPr="00596583">
        <w:t>此類型通</w:t>
      </w:r>
      <w:r w:rsidRPr="00E61218">
        <w:rPr>
          <w:color w:val="156082" w:themeColor="accent1"/>
        </w:rPr>
        <w:t>常應用於大規模、轉型週期長的企業</w:t>
      </w:r>
      <w:r w:rsidRPr="00596583">
        <w:t>，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E61218">
        <w:rPr>
          <w:color w:val="156082" w:themeColor="accent1"/>
        </w:rPr>
        <w:t>但實務上大規模轉換可能具高度破壞性</w:t>
      </w:r>
      <w:r w:rsidRPr="00902F2B">
        <w:t>，</w:t>
      </w:r>
      <w:r w:rsidR="00A77AC5">
        <w:rPr>
          <w:rFonts w:hint="eastAsia"/>
        </w:rPr>
        <w:t>實務</w:t>
      </w:r>
      <w:r w:rsidRPr="00902F2B">
        <w:t>操作</w:t>
      </w:r>
      <w:r w:rsidR="00A77AC5">
        <w:rPr>
          <w:rFonts w:hint="eastAsia"/>
        </w:rPr>
        <w:t>需要</w:t>
      </w:r>
      <w:r w:rsidR="00A77AC5" w:rsidRPr="00E61218">
        <w:rPr>
          <w:rFonts w:hint="eastAsia"/>
          <w:color w:val="156082" w:themeColor="accent1"/>
        </w:rPr>
        <w:t>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E61218">
        <w:rPr>
          <w:color w:val="156082" w:themeColor="accent1"/>
        </w:rPr>
        <w:t>結構式雙元性</w:t>
      </w:r>
      <w:r w:rsidRPr="00086D02">
        <w:t>（</w:t>
      </w:r>
      <w:r w:rsidRPr="00086D02">
        <w:t>Structural Ambidexterity</w:t>
      </w:r>
      <w:r w:rsidRPr="00086D02">
        <w:t>）</w:t>
      </w:r>
      <w:r w:rsidRPr="00596583">
        <w:t>則</w:t>
      </w:r>
      <w:r w:rsidRPr="00117AB9">
        <w:t>在組織內</w:t>
      </w:r>
      <w:r w:rsidRPr="00E61218">
        <w:rPr>
          <w:color w:val="156082" w:themeColor="accent1"/>
        </w:rPr>
        <w:t>設立獨立的探索與深化單位</w:t>
      </w:r>
      <w:r w:rsidRPr="00117AB9">
        <w:t>，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4E34A0D" w:rsidR="005B0CF5" w:rsidRDefault="004A306E" w:rsidP="0048175B">
      <w:pPr>
        <w:pStyle w:val="15"/>
        <w:ind w:firstLine="480"/>
        <w:rPr>
          <w:rFonts w:cstheme="majorBidi"/>
          <w:b/>
          <w:sz w:val="36"/>
          <w:szCs w:val="40"/>
        </w:rPr>
      </w:pPr>
      <w:r w:rsidRPr="00EA6B8B">
        <w:rPr>
          <w:color w:val="156082" w:themeColor="accent1"/>
        </w:rPr>
        <w:t>情境式雙元性</w:t>
      </w:r>
      <w:r w:rsidRPr="00086D02">
        <w:t>（</w:t>
      </w:r>
      <w:r w:rsidRPr="00086D02">
        <w:t>Contextual Ambidexterity</w:t>
      </w:r>
      <w:r w:rsidRPr="00086D02">
        <w:t>）</w:t>
      </w:r>
      <w:r w:rsidRPr="0058040E">
        <w:t>則主張</w:t>
      </w:r>
      <w:r w:rsidRPr="00EA6B8B">
        <w:rPr>
          <w:color w:val="156082" w:themeColor="accent1"/>
        </w:rPr>
        <w:t>雙元行為可在個體層次實現</w:t>
      </w:r>
      <w:r w:rsidRPr="0058040E">
        <w:t>，透過</w:t>
      </w:r>
      <w:r w:rsidRPr="00EA6B8B">
        <w:rPr>
          <w:color w:val="156082" w:themeColor="accent1"/>
        </w:rPr>
        <w:t>建立</w:t>
      </w:r>
      <w:r w:rsidR="00415472" w:rsidRPr="00EA6B8B">
        <w:rPr>
          <w:color w:val="156082" w:themeColor="accent1"/>
        </w:rPr>
        <w:t>張力（</w:t>
      </w:r>
      <w:r w:rsidR="00AD66CC" w:rsidRPr="00EA6B8B">
        <w:rPr>
          <w:rFonts w:hint="eastAsia"/>
          <w:color w:val="156082" w:themeColor="accent1"/>
        </w:rPr>
        <w:t>S</w:t>
      </w:r>
      <w:r w:rsidR="00415472" w:rsidRPr="00EA6B8B">
        <w:rPr>
          <w:color w:val="156082" w:themeColor="accent1"/>
        </w:rPr>
        <w:t>tretch</w:t>
      </w:r>
      <w:r w:rsidR="00415472" w:rsidRPr="00EA6B8B">
        <w:rPr>
          <w:color w:val="156082" w:themeColor="accent1"/>
        </w:rPr>
        <w:t>）、紀律（</w:t>
      </w:r>
      <w:r w:rsidR="00AD66CC" w:rsidRPr="00EA6B8B">
        <w:rPr>
          <w:rFonts w:hint="eastAsia"/>
          <w:color w:val="156082" w:themeColor="accent1"/>
        </w:rPr>
        <w:t>D</w:t>
      </w:r>
      <w:r w:rsidR="00415472" w:rsidRPr="00EA6B8B">
        <w:rPr>
          <w:color w:val="156082" w:themeColor="accent1"/>
        </w:rPr>
        <w:t>iscipline</w:t>
      </w:r>
      <w:r w:rsidR="00415472" w:rsidRPr="00EA6B8B">
        <w:rPr>
          <w:color w:val="156082" w:themeColor="accent1"/>
        </w:rPr>
        <w:t>）與信任（</w:t>
      </w:r>
      <w:r w:rsidR="00AD66CC" w:rsidRPr="00EA6B8B">
        <w:rPr>
          <w:rFonts w:hint="eastAsia"/>
          <w:color w:val="156082" w:themeColor="accent1"/>
        </w:rPr>
        <w:t>T</w:t>
      </w:r>
      <w:r w:rsidR="00415472" w:rsidRPr="00EA6B8B">
        <w:rPr>
          <w:color w:val="156082" w:themeColor="accent1"/>
        </w:rPr>
        <w:t>rust</w:t>
      </w:r>
      <w:r w:rsidR="00415472" w:rsidRPr="00EA6B8B">
        <w:rPr>
          <w:color w:val="156082" w:themeColor="accent1"/>
        </w:rPr>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w:t>
      </w:r>
      <w:r w:rsidRPr="00EA6B8B">
        <w:rPr>
          <w:color w:val="156082" w:themeColor="accent1"/>
        </w:rPr>
        <w:t>員工於日常任務中</w:t>
      </w:r>
      <w:r w:rsidRPr="00EA6B8B">
        <w:rPr>
          <w:rFonts w:hint="eastAsia"/>
          <w:color w:val="156082" w:themeColor="accent1"/>
        </w:rPr>
        <w:t>自主</w:t>
      </w:r>
      <w:r w:rsidRPr="00EA6B8B">
        <w:rPr>
          <w:color w:val="156082" w:themeColor="accent1"/>
        </w:rPr>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w:t>
      </w:r>
      <w:r w:rsidRPr="00A615D8">
        <w:rPr>
          <w:color w:val="156082" w:themeColor="accent1"/>
        </w:rPr>
        <w:t>面對劇烈變動或破壞式創新的市場情境時，僅依賴情境式雙元性可能</w:t>
      </w:r>
      <w:r w:rsidR="00594EF2" w:rsidRPr="00A615D8">
        <w:rPr>
          <w:rFonts w:hint="eastAsia"/>
          <w:color w:val="156082" w:themeColor="accent1"/>
        </w:rPr>
        <w:t>難以</w:t>
      </w:r>
      <w:r w:rsidRPr="00A615D8">
        <w:rPr>
          <w:color w:val="156082" w:themeColor="accent1"/>
        </w:rPr>
        <w:t>支</w:t>
      </w:r>
      <w:r w:rsidR="00594EF2" w:rsidRPr="00A615D8">
        <w:rPr>
          <w:rFonts w:hint="eastAsia"/>
          <w:color w:val="156082" w:themeColor="accent1"/>
        </w:rPr>
        <w:t>撐</w:t>
      </w:r>
      <w:r w:rsidRPr="00A615D8">
        <w:rPr>
          <w:color w:val="156082" w:themeColor="accent1"/>
        </w:rPr>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2118600"/>
      <w:r>
        <w:lastRenderedPageBreak/>
        <w:t>第三章、研究方法與架構</w:t>
      </w:r>
      <w:bookmarkEnd w:id="82"/>
    </w:p>
    <w:p w14:paraId="467FB21D" w14:textId="71B20615"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1414FB">
        <w:rPr>
          <w:rFonts w:hint="eastAsia"/>
        </w:rPr>
        <w:t>並</w:t>
      </w:r>
      <w:r w:rsidR="00F4337C">
        <w:rPr>
          <w:rFonts w:hint="eastAsia"/>
        </w:rPr>
        <w:t>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2118601"/>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41854FA0"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D2DFD">
        <w:rPr>
          <w:rFonts w:hint="eastAsia"/>
        </w:rPr>
        <w:t>的</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324C7C7A"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2118602"/>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7935966F"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資料分析通常並非以線性的方式進行，而是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1765FD">
        <w:rPr>
          <w:rFonts w:hint="eastAsia"/>
        </w:rPr>
        <w:t>使得</w:t>
      </w:r>
      <w:r w:rsidR="00460D95" w:rsidRPr="00B47C41">
        <w:rPr>
          <w:rFonts w:hint="eastAsia"/>
          <w:color w:val="EE0000"/>
        </w:rPr>
        <w:t>研究</w:t>
      </w:r>
      <w:r w:rsidR="00371CF3" w:rsidRPr="00B47C41">
        <w:rPr>
          <w:rFonts w:hint="eastAsia"/>
          <w:color w:val="EE0000"/>
        </w:rPr>
        <w:t>分析</w:t>
      </w:r>
      <w:r w:rsidR="00460D95" w:rsidRPr="00B47C41">
        <w:rPr>
          <w:rFonts w:hint="eastAsia"/>
          <w:color w:val="EE0000"/>
        </w:rPr>
        <w:t>人員、資料</w:t>
      </w:r>
      <w:r w:rsidR="00726E7C" w:rsidRPr="00B47C41">
        <w:rPr>
          <w:rFonts w:hint="eastAsia"/>
          <w:color w:val="EE0000"/>
        </w:rPr>
        <w:t>來源與</w:t>
      </w:r>
      <w:r w:rsidR="00BB22FC" w:rsidRPr="00B47C41">
        <w:rPr>
          <w:rFonts w:hint="eastAsia"/>
          <w:color w:val="EE0000"/>
        </w:rPr>
        <w:t>資料</w:t>
      </w:r>
      <w:r w:rsidR="00726E7C" w:rsidRPr="00B47C41">
        <w:rPr>
          <w:rFonts w:hint="eastAsia"/>
          <w:color w:val="EE0000"/>
        </w:rPr>
        <w:t>類型</w:t>
      </w:r>
      <w:r w:rsidR="008632EC" w:rsidRPr="00B47C41">
        <w:rPr>
          <w:rFonts w:hint="eastAsia"/>
          <w:color w:val="EE0000"/>
        </w:rPr>
        <w:t>之間的</w:t>
      </w:r>
      <w:r w:rsidR="008748C1" w:rsidRPr="00B47C41">
        <w:rPr>
          <w:rFonts w:hint="eastAsia"/>
          <w:color w:val="EE0000"/>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F9490B">
        <w:rPr>
          <w:rFonts w:hint="eastAsia"/>
        </w:rPr>
        <w:t>人員</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54BB5876" w:rsidR="0008036D" w:rsidRDefault="00C16AB2" w:rsidP="00EA19E0">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w:t>
      </w:r>
      <w:r w:rsidR="00EA19E0">
        <w:rPr>
          <w:rFonts w:hint="eastAsia"/>
        </w:rPr>
        <w:t>人員的</w:t>
      </w:r>
      <w:r w:rsidRPr="003154B4">
        <w:t>分析與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B071B2">
        <w:rPr>
          <w:rFonts w:hint="eastAsia"/>
        </w:rPr>
        <w:t>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98" w:name="_Toc202118603"/>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92318D">
        <w:rPr>
          <w:color w:val="EE0000"/>
        </w:rPr>
        <w:t>詳細觀察與</w:t>
      </w:r>
      <w:r w:rsidR="005F5911" w:rsidRPr="0092318D">
        <w:rPr>
          <w:rFonts w:hint="eastAsia"/>
          <w:color w:val="EE0000"/>
        </w:rPr>
        <w:t>多樣化</w:t>
      </w:r>
      <w:r w:rsidRPr="0092318D">
        <w:rPr>
          <w:color w:val="EE0000"/>
        </w:rPr>
        <w:t>資料分析，</w:t>
      </w:r>
      <w:r w:rsidR="00594D59" w:rsidRPr="0092318D">
        <w:rPr>
          <w:rFonts w:hint="eastAsia"/>
          <w:color w:val="EE0000"/>
        </w:rPr>
        <w:t>揭露</w:t>
      </w:r>
      <w:r w:rsidRPr="0092318D">
        <w:rPr>
          <w:color w:val="EE0000"/>
        </w:rPr>
        <w:t>複雜事件</w:t>
      </w:r>
      <w:r w:rsidR="00C5353C" w:rsidRPr="0092318D">
        <w:rPr>
          <w:rFonts w:hint="eastAsia"/>
          <w:color w:val="EE0000"/>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w:t>
      </w:r>
      <w:r w:rsidR="000137F9" w:rsidRPr="0092318D">
        <w:rPr>
          <w:rFonts w:hint="eastAsia"/>
          <w:color w:val="EE0000"/>
        </w:rPr>
        <w:t>使</w:t>
      </w:r>
      <w:r w:rsidR="000137F9" w:rsidRPr="0092318D">
        <w:rPr>
          <w:color w:val="EE0000"/>
        </w:rPr>
        <w:t>既有理論</w:t>
      </w:r>
      <w:r w:rsidR="000137F9" w:rsidRPr="0092318D">
        <w:rPr>
          <w:rFonts w:hint="eastAsia"/>
          <w:color w:val="EE0000"/>
        </w:rPr>
        <w:t>更加立體、延伸出</w:t>
      </w:r>
      <w:r w:rsidR="000137F9" w:rsidRPr="0092318D">
        <w:rPr>
          <w:color w:val="EE0000"/>
        </w:rPr>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7793E790" w:rsidR="004574A7" w:rsidRPr="00524AAA" w:rsidRDefault="00B75F4F" w:rsidP="00524AAA">
      <w:pPr>
        <w:pStyle w:val="affc"/>
      </w:pPr>
      <w:bookmarkStart w:id="99" w:name="_Toc202118846"/>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0041309C">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4BF86469" w14:textId="7ED8AE30" w:rsidR="00A2220C" w:rsidRDefault="00E36465" w:rsidP="00582884">
      <w:pPr>
        <w:pStyle w:val="15"/>
        <w:ind w:firstLine="480"/>
        <w:rPr>
          <w:rFonts w:cstheme="majorBidi"/>
          <w:b/>
          <w:sz w:val="36"/>
          <w:szCs w:val="40"/>
        </w:rPr>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E3623F">
        <w:rPr>
          <w:rFonts w:hint="eastAsia"/>
        </w:rPr>
        <w:t>並</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32D5E026" w:rsidR="00075AD9" w:rsidRPr="00075AD9" w:rsidRDefault="00411AAC" w:rsidP="00B96BB5">
      <w:pPr>
        <w:pStyle w:val="2"/>
      </w:pPr>
      <w:r>
        <w:rPr>
          <w:rFonts w:hint="eastAsia"/>
        </w:rPr>
        <w:lastRenderedPageBreak/>
        <w:t xml:space="preserve"> </w:t>
      </w:r>
      <w:bookmarkStart w:id="100" w:name="_Toc202118604"/>
      <w:r w:rsidR="003E54E9">
        <w:rPr>
          <w:rFonts w:hint="eastAsia"/>
        </w:rPr>
        <w:t>3.2</w:t>
      </w:r>
      <w:r w:rsidR="00FC440D">
        <w:rPr>
          <w:rFonts w:hint="eastAsia"/>
        </w:rPr>
        <w:t xml:space="preserve"> </w:t>
      </w:r>
      <w:r w:rsidR="003E54E9">
        <w:rPr>
          <w:rFonts w:hint="eastAsia"/>
        </w:rPr>
        <w:t>研究架構</w:t>
      </w:r>
      <w:bookmarkEnd w:id="100"/>
    </w:p>
    <w:p w14:paraId="67364B91" w14:textId="5D92169B"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006B2883" w:rsidRPr="00E52DA6">
        <w:rPr>
          <w:rFonts w:hint="eastAsia"/>
          <w:color w:val="EE0000"/>
        </w:rPr>
        <w:t>產業</w:t>
      </w:r>
      <w:r w:rsidRPr="00E52DA6">
        <w:rPr>
          <w:color w:val="EE0000"/>
        </w:rPr>
        <w:t>數位轉型壓力</w:t>
      </w:r>
      <w:r w:rsidRPr="0002482D">
        <w:t>。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w:t>
      </w:r>
      <w:r w:rsidR="00025911" w:rsidRPr="0002482D">
        <w:t>透過數位創新與技術應用</w:t>
      </w:r>
      <w:r w:rsidRPr="0002482D">
        <w:t>因應上述挑戰，</w:t>
      </w:r>
      <w:r w:rsidRPr="00E52DA6">
        <w:rPr>
          <w:color w:val="EE0000"/>
        </w:rPr>
        <w:t>推動整體產業的價值再造</w:t>
      </w:r>
      <w:r w:rsidRPr="0002482D">
        <w:t>與</w:t>
      </w:r>
      <w:r w:rsidRPr="00E13995">
        <w:rPr>
          <w:rFonts w:hint="eastAsia"/>
          <w:color w:val="EE0000"/>
        </w:rPr>
        <w:t>供應鏈溝通協作機制的</w:t>
      </w:r>
      <w:r w:rsidRPr="00E13995">
        <w:rPr>
          <w:color w:val="EE0000"/>
        </w:rPr>
        <w:t>升級</w:t>
      </w:r>
      <w:r w:rsidRPr="0002482D">
        <w:t>，建立</w:t>
      </w:r>
      <w:r>
        <w:rPr>
          <w:rFonts w:hint="eastAsia"/>
        </w:rPr>
        <w:t>能</w:t>
      </w:r>
      <w:r w:rsidR="00DE48C8" w:rsidRPr="00C26B7A">
        <w:rPr>
          <w:rFonts w:hint="eastAsia"/>
          <w:color w:val="EE0000"/>
        </w:rPr>
        <w:t>實現</w:t>
      </w:r>
      <w:r w:rsidRPr="00C26B7A">
        <w:rPr>
          <w:rFonts w:hint="eastAsia"/>
          <w:color w:val="EE0000"/>
        </w:rPr>
        <w:t>永續</w:t>
      </w:r>
      <w:r w:rsidRPr="00C26B7A">
        <w:rPr>
          <w:color w:val="EE0000"/>
        </w:rPr>
        <w:t>的產業生態系</w:t>
      </w:r>
      <w:r w:rsidRPr="0002482D">
        <w:t>。</w:t>
      </w:r>
    </w:p>
    <w:p w14:paraId="28FDF8FB" w14:textId="1DE37500" w:rsidR="004B70EC" w:rsidRPr="004A3F52" w:rsidRDefault="004B70EC" w:rsidP="009536DF">
      <w:pPr>
        <w:pStyle w:val="15"/>
        <w:ind w:firstLine="480"/>
      </w:pPr>
      <w:r w:rsidRPr="004A3F52">
        <w:t>為探討企業在此</w:t>
      </w:r>
      <w:r w:rsidR="00541BA6" w:rsidRPr="004A3F52">
        <w:rPr>
          <w:rFonts w:hint="eastAsia"/>
        </w:rPr>
        <w:t>創新</w:t>
      </w:r>
      <w:r w:rsidRPr="004A3F52">
        <w:t>歷程中的</w:t>
      </w:r>
      <w:r w:rsidR="00236348">
        <w:rPr>
          <w:rFonts w:hint="eastAsia"/>
        </w:rPr>
        <w:t>策略</w:t>
      </w:r>
      <w:r w:rsidR="008D20BF">
        <w:rPr>
          <w:rFonts w:hint="eastAsia"/>
        </w:rPr>
        <w:t>與</w:t>
      </w:r>
      <w:r w:rsidR="00236348">
        <w:rPr>
          <w:rFonts w:hint="eastAsia"/>
        </w:rPr>
        <w:t>實踐</w:t>
      </w:r>
      <w:r w:rsidRPr="004A3F52">
        <w:t>，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r w:rsidRPr="004A3F52">
        <w:t>可供性與</w:t>
      </w:r>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w:t>
      </w:r>
      <w:r w:rsidR="00A52CCD">
        <w:rPr>
          <w:rFonts w:hint="eastAsia"/>
        </w:rPr>
        <w:t>創新</w:t>
      </w:r>
      <w:r w:rsidR="00386137" w:rsidRPr="004A3F52">
        <w:rPr>
          <w:rFonts w:hint="eastAsia"/>
        </w:rPr>
        <w:t>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r w:rsidR="00B27A00" w:rsidRPr="004A3F52">
        <w:rPr>
          <w:rFonts w:hint="eastAsia"/>
        </w:rPr>
        <w:t>可供性</w:t>
      </w:r>
      <w:r w:rsidRPr="004A3F52">
        <w:t>探索與</w:t>
      </w:r>
      <w:r w:rsidR="00274D45" w:rsidRPr="004A3F52">
        <w:t>可供性</w:t>
      </w:r>
      <w:r w:rsidRPr="004A3F52">
        <w:t>實踐，</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604E8EC8"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w:t>
      </w:r>
      <w:r w:rsidRPr="00BA0F6F">
        <w:rPr>
          <w:color w:val="EE0000"/>
        </w:rPr>
        <w:t>制定</w:t>
      </w:r>
      <w:r w:rsidRPr="00BA0F6F">
        <w:rPr>
          <w:rFonts w:hint="eastAsia"/>
          <w:color w:val="EE0000"/>
        </w:rPr>
        <w:t>、</w:t>
      </w:r>
      <w:r w:rsidRPr="00BA0F6F">
        <w:rPr>
          <w:color w:val="EE0000"/>
        </w:rPr>
        <w:t>需求認知、</w:t>
      </w:r>
      <w:r w:rsidR="00806B5B" w:rsidRPr="00BA0F6F">
        <w:rPr>
          <w:color w:val="EE0000"/>
        </w:rPr>
        <w:t>探索</w:t>
      </w:r>
      <w:r w:rsidRPr="00BA0F6F">
        <w:rPr>
          <w:rFonts w:hint="eastAsia"/>
          <w:color w:val="EE0000"/>
        </w:rPr>
        <w:t>可供性</w:t>
      </w:r>
      <w:r w:rsidRPr="00BA0F6F">
        <w:rPr>
          <w:color w:val="EE0000"/>
        </w:rPr>
        <w:t>、</w:t>
      </w:r>
      <w:r w:rsidR="00806B5B" w:rsidRPr="00BA0F6F">
        <w:rPr>
          <w:rFonts w:hint="eastAsia"/>
          <w:color w:val="EE0000"/>
        </w:rPr>
        <w:t>雙元可供性實現</w:t>
      </w:r>
      <w:r w:rsidRPr="00BA0F6F">
        <w:rPr>
          <w:rFonts w:hint="eastAsia"/>
          <w:color w:val="EE0000"/>
        </w:rPr>
        <w:t>、</w:t>
      </w:r>
      <w:r w:rsidR="00F81ECD" w:rsidRPr="00BA0F6F">
        <w:rPr>
          <w:rFonts w:hint="eastAsia"/>
          <w:color w:val="EE0000"/>
        </w:rPr>
        <w:t>數位創新</w:t>
      </w:r>
      <w:r w:rsidRPr="00BA0F6F">
        <w:rPr>
          <w:color w:val="EE0000"/>
        </w:rPr>
        <w:t>結果、再制定</w:t>
      </w:r>
      <w:r w:rsidRPr="009536DF">
        <w:t>」</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1149CC05" w14:textId="2FC82B5C" w:rsidR="0062680C" w:rsidRDefault="0062680C" w:rsidP="0062680C">
      <w:pPr>
        <w:pStyle w:val="aff"/>
      </w:pPr>
      <w:r>
        <w:rPr>
          <w:rFonts w:hint="eastAsia"/>
          <w:noProof/>
        </w:rPr>
        <w:drawing>
          <wp:inline distT="0" distB="0" distL="0" distR="0" wp14:anchorId="2D343BBE" wp14:editId="22C77292">
            <wp:extent cx="5760085" cy="1773555"/>
            <wp:effectExtent l="0" t="0" r="0" b="0"/>
            <wp:docPr id="50295621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56216" name="圖片 5029562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1773555"/>
                    </a:xfrm>
                    <a:prstGeom prst="rect">
                      <a:avLst/>
                    </a:prstGeom>
                  </pic:spPr>
                </pic:pic>
              </a:graphicData>
            </a:graphic>
          </wp:inline>
        </w:drawing>
      </w:r>
    </w:p>
    <w:p w14:paraId="226B45D0" w14:textId="1C498127" w:rsidR="008A0E46" w:rsidRDefault="00E248B0" w:rsidP="00E248B0">
      <w:pPr>
        <w:pStyle w:val="afff0"/>
      </w:pPr>
      <w:bookmarkStart w:id="101" w:name="_Toc202118939"/>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sidR="0041309C">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17E133B5" w:rsidR="000D306F" w:rsidRPr="009D16F8" w:rsidRDefault="008726DE" w:rsidP="009D16F8">
      <w:pPr>
        <w:pStyle w:val="15"/>
        <w:ind w:firstLine="480"/>
        <w:rPr>
          <w:color w:val="EE0000"/>
        </w:rPr>
      </w:pPr>
      <w:r w:rsidRPr="00C54D9F">
        <w:rPr>
          <w:b/>
          <w:bCs/>
        </w:rPr>
        <w:lastRenderedPageBreak/>
        <w:t>能動性（</w:t>
      </w:r>
      <w:r w:rsidRPr="00C54D9F">
        <w:rPr>
          <w:b/>
          <w:bCs/>
        </w:rPr>
        <w:t>Agency</w:t>
      </w:r>
      <w:r w:rsidRPr="00C54D9F">
        <w:rPr>
          <w:b/>
          <w:bCs/>
        </w:rPr>
        <w:t>）</w:t>
      </w:r>
      <w:r w:rsidR="00645AEE" w:rsidRPr="00CA779F">
        <w:rPr>
          <w:rFonts w:hint="eastAsia"/>
          <w:color w:val="EE0000"/>
        </w:rPr>
        <w:t>描述</w:t>
      </w:r>
      <w:r w:rsidR="00BB50BA">
        <w:rPr>
          <w:rFonts w:hint="eastAsia"/>
          <w:color w:val="EE0000"/>
        </w:rPr>
        <w:t>當</w:t>
      </w:r>
      <w:r w:rsidR="0087362E" w:rsidRPr="00CA779F">
        <w:rPr>
          <w:rFonts w:hint="eastAsia"/>
          <w:color w:val="EE0000"/>
        </w:rPr>
        <w:t>企業</w:t>
      </w:r>
      <w:r w:rsidR="00BB50BA">
        <w:rPr>
          <w:rFonts w:hint="eastAsia"/>
          <w:color w:val="EE0000"/>
        </w:rPr>
        <w:t>觀察到產業面臨</w:t>
      </w:r>
      <w:r w:rsidR="00D52114" w:rsidRPr="00CA779F">
        <w:rPr>
          <w:rFonts w:hint="eastAsia"/>
          <w:color w:val="EE0000"/>
        </w:rPr>
        <w:t>競爭</w:t>
      </w:r>
      <w:r w:rsidR="00C54D9F" w:rsidRPr="00CA779F">
        <w:rPr>
          <w:color w:val="EE0000"/>
        </w:rPr>
        <w:t>與</w:t>
      </w:r>
      <w:r w:rsidR="00D52114" w:rsidRPr="00CA779F">
        <w:rPr>
          <w:rFonts w:hint="eastAsia"/>
          <w:color w:val="EE0000"/>
        </w:rPr>
        <w:t>經營壓力</w:t>
      </w:r>
      <w:r w:rsidR="00A02350" w:rsidRPr="00CA779F">
        <w:rPr>
          <w:rFonts w:hint="eastAsia"/>
          <w:color w:val="EE0000"/>
        </w:rPr>
        <w:t>時</w:t>
      </w:r>
      <w:r w:rsidR="00C54D9F" w:rsidRPr="00CA779F">
        <w:rPr>
          <w:color w:val="EE0000"/>
        </w:rPr>
        <w:t>，</w:t>
      </w:r>
      <w:r w:rsidR="006A1586" w:rsidRPr="00CA779F">
        <w:rPr>
          <w:color w:val="EE0000"/>
        </w:rPr>
        <w:t>如何在不確定環境中</w:t>
      </w:r>
      <w:r w:rsidR="003D1588" w:rsidRPr="00367E79">
        <w:rPr>
          <w:rFonts w:hint="eastAsia"/>
          <w:color w:val="156082" w:themeColor="accent1"/>
        </w:rPr>
        <w:t>釐清產業</w:t>
      </w:r>
      <w:r w:rsidR="006A1586" w:rsidRPr="00367E79">
        <w:rPr>
          <w:color w:val="156082" w:themeColor="accent1"/>
        </w:rPr>
        <w:t>問題並發展</w:t>
      </w:r>
      <w:r w:rsidR="002C11FC" w:rsidRPr="00367E79">
        <w:rPr>
          <w:rFonts w:hint="eastAsia"/>
          <w:color w:val="156082" w:themeColor="accent1"/>
        </w:rPr>
        <w:t>具體的</w:t>
      </w:r>
      <w:r w:rsidR="006A1586" w:rsidRPr="00367E79">
        <w:rPr>
          <w:color w:val="156082" w:themeColor="accent1"/>
        </w:rPr>
        <w:t>行動意圖</w:t>
      </w:r>
      <w:r w:rsidR="008723AA">
        <w:rPr>
          <w:rFonts w:hint="eastAsia"/>
        </w:rPr>
        <w:t>，</w:t>
      </w:r>
      <w:r w:rsidR="00C767A8">
        <w:rPr>
          <w:rFonts w:hint="eastAsia"/>
        </w:rPr>
        <w:t>透過</w:t>
      </w:r>
      <w:r w:rsidR="00C767A8" w:rsidRPr="00367E79">
        <w:rPr>
          <w:rFonts w:hint="eastAsia"/>
          <w:color w:val="EE0000"/>
        </w:rPr>
        <w:t>感知</w:t>
      </w:r>
      <w:r w:rsidR="008723AA" w:rsidRPr="00367E79">
        <w:rPr>
          <w:rFonts w:hint="eastAsia"/>
          <w:color w:val="EE0000"/>
        </w:rPr>
        <w:t>產業</w:t>
      </w:r>
      <w:r w:rsidR="000D306F" w:rsidRPr="00367E79">
        <w:rPr>
          <w:color w:val="EE0000"/>
        </w:rPr>
        <w:t>痛點、</w:t>
      </w:r>
      <w:r w:rsidR="00D55E50" w:rsidRPr="00367E79">
        <w:rPr>
          <w:rFonts w:hint="eastAsia"/>
          <w:color w:val="EE0000"/>
        </w:rPr>
        <w:t>數位</w:t>
      </w:r>
      <w:r w:rsidR="00673B9E" w:rsidRPr="00367E79">
        <w:rPr>
          <w:rFonts w:hint="eastAsia"/>
          <w:color w:val="EE0000"/>
        </w:rPr>
        <w:t>創新</w:t>
      </w:r>
      <w:r w:rsidR="000D306F" w:rsidRPr="00367E79">
        <w:rPr>
          <w:color w:val="EE0000"/>
        </w:rPr>
        <w:t>機會</w:t>
      </w:r>
      <w:r w:rsidR="00A55128">
        <w:rPr>
          <w:rFonts w:hint="eastAsia"/>
        </w:rPr>
        <w:t>來</w:t>
      </w:r>
      <w:r w:rsidR="000D306F" w:rsidRPr="000D306F">
        <w:t>界定問題與設定目標，</w:t>
      </w:r>
      <w:r w:rsidR="001C40F1">
        <w:rPr>
          <w:rFonts w:hint="eastAsia"/>
        </w:rPr>
        <w:t>形塑</w:t>
      </w:r>
      <w:r w:rsidR="000D306F" w:rsidRPr="000D306F">
        <w:t>後續策略與實</w:t>
      </w:r>
      <w:r w:rsidR="00E76EEE">
        <w:rPr>
          <w:rFonts w:hint="eastAsia"/>
        </w:rPr>
        <w:t>際</w:t>
      </w:r>
      <w:r w:rsidR="000D306F" w:rsidRPr="000D306F">
        <w:t>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50A613A4"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1A5F7A">
        <w:rPr>
          <w:color w:val="156082" w:themeColor="accent1"/>
        </w:rPr>
        <w:t>產業需求</w:t>
      </w:r>
      <w:r w:rsidR="00F25B58" w:rsidRPr="00F25B58">
        <w:t>與</w:t>
      </w:r>
      <w:r w:rsidR="00E42A62" w:rsidRPr="001A5F7A">
        <w:rPr>
          <w:rFonts w:hint="eastAsia"/>
          <w:color w:val="156082" w:themeColor="accent1"/>
        </w:rPr>
        <w:t>企業</w:t>
      </w:r>
      <w:r w:rsidR="00F25B58" w:rsidRPr="001A5F7A">
        <w:rPr>
          <w:color w:val="156082" w:themeColor="accent1"/>
        </w:rPr>
        <w:t>能力</w:t>
      </w:r>
      <w:r w:rsidR="00604C3D">
        <w:rPr>
          <w:rFonts w:hint="eastAsia"/>
        </w:rPr>
        <w:t>等</w:t>
      </w:r>
      <w:r w:rsidR="00F25B58" w:rsidRPr="00F25B58">
        <w:t>條件。</w:t>
      </w:r>
      <w:r w:rsidR="00406521" w:rsidRPr="00406521">
        <w:t>產業需求</w:t>
      </w:r>
      <w:r w:rsidR="00617390">
        <w:rPr>
          <w:rFonts w:hint="eastAsia"/>
        </w:rPr>
        <w:t>包含</w:t>
      </w:r>
      <w:r w:rsidR="004A7161" w:rsidRPr="001A5F7A">
        <w:rPr>
          <w:rFonts w:hint="eastAsia"/>
          <w:color w:val="156082" w:themeColor="accent1"/>
        </w:rPr>
        <w:t>企業對</w:t>
      </w:r>
      <w:r w:rsidR="00CD4C67" w:rsidRPr="001A5F7A">
        <w:rPr>
          <w:rFonts w:hint="eastAsia"/>
          <w:color w:val="156082" w:themeColor="accent1"/>
        </w:rPr>
        <w:t>產業之</w:t>
      </w:r>
      <w:r w:rsidR="00406521" w:rsidRPr="001A5F7A">
        <w:rPr>
          <w:color w:val="156082" w:themeColor="accent1"/>
        </w:rPr>
        <w:t>制度文化、價值觀與使用者需求</w:t>
      </w:r>
      <w:r w:rsidR="00406521" w:rsidRPr="00406521">
        <w:t>等</w:t>
      </w:r>
      <w:r w:rsidR="00406521" w:rsidRPr="001A5F7A">
        <w:rPr>
          <w:color w:val="156082" w:themeColor="accent1"/>
        </w:rPr>
        <w:t>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w:t>
      </w:r>
      <w:r w:rsidR="00D373EE">
        <w:rPr>
          <w:rFonts w:hint="eastAsia"/>
        </w:rPr>
        <w:t>的</w:t>
      </w:r>
      <w:r w:rsidR="00D373EE" w:rsidRPr="001143FE">
        <w:rPr>
          <w:rFonts w:hint="eastAsia"/>
        </w:rPr>
        <w:t>策略</w:t>
      </w:r>
      <w:r w:rsidR="00CF39B3" w:rsidRPr="001143FE">
        <w:rPr>
          <w:rFonts w:hint="eastAsia"/>
        </w:rPr>
        <w:t>修正</w:t>
      </w:r>
      <w:r w:rsidR="001844B5" w:rsidRPr="001143FE">
        <w:rPr>
          <w:rFonts w:hint="eastAsia"/>
        </w:rPr>
        <w:t>過程</w:t>
      </w:r>
      <w:r w:rsidR="00CF39B3" w:rsidRPr="001143FE">
        <w:t>。</w:t>
      </w:r>
    </w:p>
    <w:p w14:paraId="3A9911C6" w14:textId="77777777" w:rsidR="00157DCB" w:rsidRDefault="00157DCB" w:rsidP="00D15305">
      <w:pPr>
        <w:pStyle w:val="15"/>
        <w:spacing w:line="276" w:lineRule="auto"/>
        <w:ind w:firstLine="480"/>
      </w:pPr>
    </w:p>
    <w:p w14:paraId="11DB2666" w14:textId="13B7246F"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44FB1">
        <w:rPr>
          <w:color w:val="156082" w:themeColor="accent1"/>
        </w:rPr>
        <w:t>企業</w:t>
      </w:r>
      <w:r w:rsidR="00686029" w:rsidRPr="00686029">
        <w:t>與</w:t>
      </w:r>
      <w:r w:rsidR="00686029" w:rsidRPr="00644FB1">
        <w:rPr>
          <w:color w:val="156082" w:themeColor="accent1"/>
        </w:rPr>
        <w:t>技術</w:t>
      </w:r>
      <w:r w:rsidR="004079D3" w:rsidRPr="00644FB1">
        <w:rPr>
          <w:rFonts w:hint="eastAsia"/>
          <w:color w:val="156082" w:themeColor="accent1"/>
        </w:rPr>
        <w:t>互動間</w:t>
      </w:r>
      <w:r w:rsidR="004079D3" w:rsidRPr="00735929">
        <w:rPr>
          <w:rFonts w:hint="eastAsia"/>
          <w:color w:val="EE0000"/>
        </w:rPr>
        <w:t>可</w:t>
      </w:r>
      <w:r w:rsidR="00836D11" w:rsidRPr="00735929">
        <w:rPr>
          <w:rFonts w:hint="eastAsia"/>
          <w:color w:val="EE0000"/>
        </w:rPr>
        <w:t>探索之</w:t>
      </w:r>
      <w:r w:rsidR="00686029" w:rsidRPr="00735929">
        <w:rPr>
          <w:color w:val="EE0000"/>
        </w:rPr>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4E7CC1">
        <w:rPr>
          <w:rFonts w:hint="eastAsia"/>
        </w:rPr>
        <w:t>何種</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w:t>
      </w:r>
      <w:r w:rsidR="0006771A" w:rsidRPr="00004502">
        <w:rPr>
          <w:color w:val="156082" w:themeColor="accent1"/>
        </w:rPr>
        <w:t>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0980F9E0"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94749C">
        <w:rPr>
          <w:rFonts w:hint="eastAsia"/>
          <w:color w:val="156082" w:themeColor="accent1"/>
        </w:rPr>
        <w:t>資源深耕</w:t>
      </w:r>
      <w:r w:rsidR="00E872C5" w:rsidRPr="002672C4">
        <w:rPr>
          <w:color w:val="EE0000"/>
        </w:rPr>
        <w:t>與</w:t>
      </w:r>
      <w:r w:rsidR="00A171DA" w:rsidRPr="0094749C">
        <w:rPr>
          <w:rFonts w:hint="eastAsia"/>
          <w:color w:val="156082" w:themeColor="accent1"/>
        </w:rPr>
        <w:t>創新</w:t>
      </w:r>
      <w:r w:rsidR="00004D56" w:rsidRPr="0094749C">
        <w:rPr>
          <w:rFonts w:hint="eastAsia"/>
          <w:color w:val="156082" w:themeColor="accent1"/>
        </w:rPr>
        <w:t>資源</w:t>
      </w:r>
      <w:r w:rsidR="00E872C5" w:rsidRPr="0094749C">
        <w:rPr>
          <w:color w:val="156082" w:themeColor="accent1"/>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3D3DBBC0" w14:textId="77777777" w:rsidR="00314F2C" w:rsidRDefault="00314F2C" w:rsidP="00D15305">
      <w:pPr>
        <w:pStyle w:val="15"/>
        <w:spacing w:line="276" w:lineRule="auto"/>
        <w:ind w:firstLine="480"/>
      </w:pPr>
    </w:p>
    <w:p w14:paraId="40643005" w14:textId="124C97D4"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w:t>
      </w:r>
      <w:r w:rsidR="00944F2E">
        <w:rPr>
          <w:rFonts w:hint="eastAsia"/>
          <w:color w:val="EE0000"/>
        </w:rPr>
        <w:t>科技</w:t>
      </w:r>
      <w:r w:rsidR="003D4396" w:rsidRPr="006F3C75">
        <w:rPr>
          <w:color w:val="156082" w:themeColor="accent1"/>
        </w:rPr>
        <w:t>落地</w:t>
      </w:r>
      <w:r w:rsidR="00774192" w:rsidRPr="006F3C75">
        <w:rPr>
          <w:rFonts w:hint="eastAsia"/>
          <w:color w:val="156082" w:themeColor="accent1"/>
        </w:rPr>
        <w:t>應用之</w:t>
      </w:r>
      <w:r w:rsidR="00E51826" w:rsidRPr="006F3C75">
        <w:rPr>
          <w:rFonts w:hint="eastAsia"/>
          <w:color w:val="156082" w:themeColor="accent1"/>
        </w:rPr>
        <w:t>情況</w:t>
      </w:r>
      <w:r w:rsidR="00774192">
        <w:rPr>
          <w:rFonts w:hint="eastAsia"/>
          <w:color w:val="EE0000"/>
        </w:rPr>
        <w:t>及</w:t>
      </w:r>
      <w:r w:rsidR="007219DF">
        <w:rPr>
          <w:rFonts w:hint="eastAsia"/>
          <w:color w:val="EE0000"/>
        </w:rPr>
        <w:t>數位創新行動</w:t>
      </w:r>
      <w:r w:rsidR="007219DF" w:rsidRPr="006F3C75">
        <w:rPr>
          <w:rFonts w:hint="eastAsia"/>
          <w:color w:val="156082" w:themeColor="accent1"/>
        </w:rPr>
        <w:t>具體</w:t>
      </w:r>
      <w:r w:rsidR="007F292E" w:rsidRPr="006F3C75">
        <w:rPr>
          <w:rFonts w:hint="eastAsia"/>
          <w:color w:val="156082" w:themeColor="accent1"/>
        </w:rPr>
        <w:t>之</w:t>
      </w:r>
      <w:r w:rsidRPr="006F3C75">
        <w:rPr>
          <w:color w:val="156082" w:themeColor="accent1"/>
        </w:rPr>
        <w:t>價值</w:t>
      </w:r>
      <w:r w:rsidR="006F7D89" w:rsidRPr="006F3C75">
        <w:rPr>
          <w:rFonts w:hint="eastAsia"/>
          <w:color w:val="156082" w:themeColor="accent1"/>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w:t>
      </w:r>
      <w:r w:rsidR="00885622">
        <w:rPr>
          <w:rFonts w:hint="eastAsia"/>
        </w:rPr>
        <w:t>持續演進的</w:t>
      </w:r>
      <w:r w:rsidR="00885622" w:rsidRPr="001736B4">
        <w:rPr>
          <w:rFonts w:hint="eastAsia"/>
          <w:color w:val="156082" w:themeColor="accent1"/>
        </w:rPr>
        <w:t>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2118605"/>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01F55262"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w:t>
      </w:r>
      <w:r w:rsidR="00071933">
        <w:rPr>
          <w:rFonts w:hint="eastAsia"/>
        </w:rPr>
        <w:t>步</w:t>
      </w:r>
      <w:r w:rsidRPr="002A11F3">
        <w:t>制定出</w:t>
      </w:r>
      <w:r w:rsidR="003D6F4A">
        <w:rPr>
          <w:rFonts w:hint="eastAsia"/>
        </w:rPr>
        <w:t>可</w:t>
      </w:r>
      <w:r w:rsidR="00DE638E">
        <w:rPr>
          <w:rFonts w:hint="eastAsia"/>
        </w:rPr>
        <w:t>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75F919BE" w:rsidR="009536DF" w:rsidRDefault="009536DF" w:rsidP="00C10BA9">
      <w:pPr>
        <w:pStyle w:val="15"/>
        <w:ind w:firstLine="480"/>
      </w:pPr>
      <w:r w:rsidRPr="002A11F3">
        <w:t>觀察</w:t>
      </w:r>
      <w:r w:rsidRPr="002A11F3">
        <w:t>Frontier.cool</w:t>
      </w:r>
      <w:r w:rsidRPr="002A11F3">
        <w:t>如何在不同發展階段中，透過</w:t>
      </w:r>
      <w:r w:rsidRPr="00E43656">
        <w:rPr>
          <w:color w:val="156082" w:themeColor="accent1"/>
        </w:rPr>
        <w:t>問題認知、行動實踐、</w:t>
      </w:r>
      <w:r w:rsidR="008751BB" w:rsidRPr="00E43656">
        <w:rPr>
          <w:color w:val="156082" w:themeColor="accent1"/>
        </w:rPr>
        <w:t>探索</w:t>
      </w:r>
      <w:r w:rsidRPr="00E43656">
        <w:rPr>
          <w:color w:val="156082" w:themeColor="accent1"/>
        </w:rPr>
        <w:t>可供性與</w:t>
      </w:r>
      <w:r w:rsidR="008751BB" w:rsidRPr="00E43656">
        <w:rPr>
          <w:rFonts w:hint="eastAsia"/>
          <w:color w:val="156082" w:themeColor="accent1"/>
        </w:rPr>
        <w:t>雙元可供性實現</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2367619D" w:rsidR="00F2586D" w:rsidRPr="00072B87" w:rsidRDefault="00B75F4F" w:rsidP="00524AAA">
      <w:pPr>
        <w:pStyle w:val="affc"/>
      </w:pPr>
      <w:bookmarkStart w:id="103" w:name="_Toc202118847"/>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41309C">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0EEE5DC6" w:rsidR="00386C5C" w:rsidRPr="00660D83" w:rsidRDefault="00386C5C" w:rsidP="002A69B4">
            <w:pPr>
              <w:pStyle w:val="151"/>
              <w:rPr>
                <w:color w:val="auto"/>
              </w:rPr>
            </w:pPr>
            <w:r w:rsidRPr="00660D83">
              <w:rPr>
                <w:rFonts w:hint="eastAsia"/>
                <w:color w:val="auto"/>
              </w:rPr>
              <w:t>觀察企業於經濟效益、社會責任、環境永續等多重考量下，所</w:t>
            </w:r>
            <w:r w:rsidRPr="00B97B6F">
              <w:rPr>
                <w:rFonts w:hint="eastAsia"/>
                <w:color w:val="156082" w:themeColor="accent1"/>
              </w:rPr>
              <w:t>覺察並界定欲解決之產業痛點或機會</w:t>
            </w:r>
            <w:r w:rsidRPr="00660D83">
              <w:rPr>
                <w:rFonts w:hint="eastAsia"/>
                <w:color w:val="auto"/>
              </w:rPr>
              <w:t>，</w:t>
            </w:r>
            <w:r w:rsidR="007C44AD">
              <w:rPr>
                <w:rFonts w:hint="eastAsia"/>
                <w:color w:val="auto"/>
              </w:rPr>
              <w:t>並</w:t>
            </w:r>
            <w:r w:rsidRPr="00660D83">
              <w:rPr>
                <w:rFonts w:hint="eastAsia"/>
                <w:color w:val="auto"/>
              </w:rPr>
              <w:t>據此發展</w:t>
            </w:r>
            <w:r w:rsidR="007C44AD">
              <w:rPr>
                <w:rFonts w:hint="eastAsia"/>
                <w:color w:val="auto"/>
              </w:rPr>
              <w:t>出對應的</w:t>
            </w:r>
            <w:r w:rsidR="008D76C7">
              <w:rPr>
                <w:rFonts w:hint="eastAsia"/>
                <w:color w:val="auto"/>
              </w:rPr>
              <w:t>創新</w:t>
            </w:r>
            <w:r w:rsidR="002B7FA2">
              <w:rPr>
                <w:rFonts w:hint="eastAsia"/>
                <w:color w:val="auto"/>
              </w:rPr>
              <w:t>策</w:t>
            </w:r>
            <w:r w:rsidRPr="00660D83">
              <w:rPr>
                <w:rFonts w:hint="eastAsia"/>
                <w:color w:val="auto"/>
              </w:rPr>
              <w:t>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48FA30D9" w:rsidR="00386C5C" w:rsidRPr="00660D83" w:rsidRDefault="00386C5C" w:rsidP="002A69B4">
            <w:pPr>
              <w:pStyle w:val="151"/>
              <w:rPr>
                <w:color w:val="auto"/>
              </w:rPr>
            </w:pPr>
            <w:r w:rsidRPr="00660D83">
              <w:rPr>
                <w:rFonts w:hint="eastAsia"/>
                <w:color w:val="auto"/>
              </w:rPr>
              <w:t>觀察</w:t>
            </w:r>
            <w:r w:rsidRPr="003E50C1">
              <w:rPr>
                <w:rFonts w:hint="eastAsia"/>
                <w:color w:val="156082" w:themeColor="accent1"/>
              </w:rPr>
              <w:t>企業在</w:t>
            </w:r>
            <w:r w:rsidR="00E20F0C" w:rsidRPr="003E50C1">
              <w:rPr>
                <w:rFonts w:hint="eastAsia"/>
                <w:color w:val="156082" w:themeColor="accent1"/>
              </w:rPr>
              <w:t>數位創新</w:t>
            </w:r>
            <w:r w:rsidRPr="003E50C1">
              <w:rPr>
                <w:rFonts w:hint="eastAsia"/>
                <w:color w:val="156082" w:themeColor="accent1"/>
              </w:rPr>
              <w:t>過程中</w:t>
            </w:r>
            <w:r w:rsidRPr="00660D83">
              <w:rPr>
                <w:rFonts w:hint="eastAsia"/>
                <w:color w:val="auto"/>
              </w:rPr>
              <w:t>，所意識之</w:t>
            </w:r>
            <w:r w:rsidRPr="003E50C1">
              <w:rPr>
                <w:rFonts w:hint="eastAsia"/>
                <w:color w:val="156082" w:themeColor="accent1"/>
              </w:rPr>
              <w:t>明確動機與目標設定</w:t>
            </w:r>
            <w:r w:rsidRPr="00660D83">
              <w:rPr>
                <w:rFonts w:hint="eastAsia"/>
                <w:color w:val="auto"/>
              </w:rPr>
              <w:t>，探究</w:t>
            </w:r>
            <w:r w:rsidR="00F665D6">
              <w:rPr>
                <w:rFonts w:hint="eastAsia"/>
                <w:color w:val="auto"/>
              </w:rPr>
              <w:t>企業</w:t>
            </w:r>
            <w:r w:rsidRPr="003E50C1">
              <w:rPr>
                <w:rFonts w:hint="eastAsia"/>
                <w:color w:val="156082" w:themeColor="accent1"/>
              </w:rPr>
              <w:t>動機與意圖如何影響</w:t>
            </w:r>
            <w:r w:rsidRPr="003E50C1">
              <w:rPr>
                <w:rFonts w:hint="eastAsia"/>
                <w:color w:val="auto"/>
              </w:rPr>
              <w:t>後</w:t>
            </w:r>
            <w:r w:rsidR="001B6B7C" w:rsidRPr="003E50C1">
              <w:rPr>
                <w:rFonts w:hint="eastAsia"/>
                <w:color w:val="auto"/>
              </w:rPr>
              <w:t>續企業</w:t>
            </w:r>
            <w:r w:rsidR="009B1316" w:rsidRPr="003E50C1">
              <w:rPr>
                <w:rFonts w:hint="eastAsia"/>
                <w:color w:val="auto"/>
              </w:rPr>
              <w:t>的</w:t>
            </w:r>
            <w:r w:rsidRPr="003E50C1">
              <w:rPr>
                <w:rFonts w:hint="eastAsia"/>
                <w:color w:val="156082" w:themeColor="accent1"/>
              </w:rPr>
              <w:t>認知與策略行動</w:t>
            </w:r>
            <w:r w:rsidRPr="00660D83">
              <w:rPr>
                <w:rFonts w:hint="eastAsia"/>
                <w:color w:val="auto"/>
              </w:rPr>
              <w:t>。</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42EACCF9"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150F91">
              <w:rPr>
                <w:rFonts w:hint="eastAsia"/>
                <w:color w:val="156082" w:themeColor="accent1"/>
              </w:rPr>
              <w:t>創新</w:t>
            </w:r>
            <w:r w:rsidR="002B3431" w:rsidRPr="00150F91">
              <w:rPr>
                <w:rFonts w:hint="eastAsia"/>
                <w:color w:val="156082" w:themeColor="accent1"/>
              </w:rPr>
              <w:t>科技</w:t>
            </w:r>
            <w:r w:rsidR="00660D83" w:rsidRPr="00150F91">
              <w:rPr>
                <w:rFonts w:hint="eastAsia"/>
                <w:color w:val="156082" w:themeColor="accent1"/>
              </w:rPr>
              <w:t>實際應用於</w:t>
            </w:r>
            <w:r w:rsidRPr="00150F91">
              <w:rPr>
                <w:rFonts w:hint="eastAsia"/>
                <w:color w:val="156082" w:themeColor="accent1"/>
              </w:rPr>
              <w:t>產業</w:t>
            </w:r>
            <w:r w:rsidR="00660D83" w:rsidRPr="00150F91">
              <w:rPr>
                <w:rFonts w:hint="eastAsia"/>
                <w:color w:val="156082" w:themeColor="accent1"/>
              </w:rPr>
              <w:t>之情況</w:t>
            </w:r>
            <w:r w:rsidRPr="00660D83">
              <w:rPr>
                <w:rFonts w:hint="eastAsia"/>
                <w:color w:val="auto"/>
              </w:rPr>
              <w:t>，</w:t>
            </w:r>
            <w:r w:rsidR="00CE75B4">
              <w:rPr>
                <w:rFonts w:hint="eastAsia"/>
                <w:color w:val="auto"/>
              </w:rPr>
              <w:t>並</w:t>
            </w:r>
            <w:r w:rsidR="00BC6650" w:rsidRPr="002E0AF9">
              <w:rPr>
                <w:rFonts w:hint="eastAsia"/>
                <w:color w:val="156082" w:themeColor="accent1"/>
              </w:rPr>
              <w:t>分析</w:t>
            </w:r>
            <w:r w:rsidR="00880016" w:rsidRPr="002E0AF9">
              <w:rPr>
                <w:rFonts w:hint="eastAsia"/>
                <w:color w:val="156082" w:themeColor="accent1"/>
              </w:rPr>
              <w:t>科技</w:t>
            </w:r>
            <w:r w:rsidR="00824C10" w:rsidRPr="002E0AF9">
              <w:rPr>
                <w:rFonts w:hint="eastAsia"/>
                <w:color w:val="156082" w:themeColor="accent1"/>
              </w:rPr>
              <w:t>融入後</w:t>
            </w:r>
            <w:r w:rsidRPr="002E0AF9">
              <w:rPr>
                <w:rFonts w:hint="eastAsia"/>
                <w:color w:val="156082" w:themeColor="accent1"/>
              </w:rPr>
              <w:t>產業</w:t>
            </w:r>
            <w:r w:rsidR="0031315D" w:rsidRPr="002E0AF9">
              <w:rPr>
                <w:rFonts w:hint="eastAsia"/>
                <w:color w:val="156082" w:themeColor="accent1"/>
              </w:rPr>
              <w:t>的</w:t>
            </w:r>
            <w:r w:rsidR="00D83C08" w:rsidRPr="002E0AF9">
              <w:rPr>
                <w:rFonts w:hint="eastAsia"/>
                <w:color w:val="156082" w:themeColor="accent1"/>
              </w:rPr>
              <w:t>新</w:t>
            </w:r>
            <w:r w:rsidR="00540316" w:rsidRPr="002E0AF9">
              <w:rPr>
                <w:rFonts w:hint="eastAsia"/>
                <w:color w:val="156082" w:themeColor="accent1"/>
              </w:rPr>
              <w:t>運</w:t>
            </w:r>
            <w:r w:rsidRPr="002E0AF9">
              <w:rPr>
                <w:rFonts w:hint="eastAsia"/>
                <w:color w:val="156082" w:themeColor="accent1"/>
              </w:rPr>
              <w:t>作型態</w:t>
            </w:r>
            <w:r w:rsidRPr="00660D83">
              <w:rPr>
                <w:rFonts w:hint="eastAsia"/>
                <w:color w:val="auto"/>
              </w:rPr>
              <w:t>，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生產流程</w:t>
            </w:r>
            <w:r w:rsidR="009C0E38" w:rsidRPr="00660D83">
              <w:rPr>
                <w:rFonts w:hint="eastAsia"/>
                <w:color w:val="auto"/>
              </w:rPr>
              <w:t>變化</w:t>
            </w:r>
            <w:r w:rsidR="002E0AF9">
              <w:rPr>
                <w:rFonts w:hint="eastAsia"/>
                <w:color w:val="auto"/>
              </w:rPr>
              <w:t>等</w:t>
            </w:r>
            <w:r w:rsidRPr="00660D83">
              <w:rPr>
                <w:rFonts w:hint="eastAsia"/>
                <w:color w:val="auto"/>
              </w:rPr>
              <w:t>，並</w:t>
            </w:r>
            <w:r w:rsidRPr="00147036">
              <w:rPr>
                <w:rFonts w:hint="eastAsia"/>
                <w:color w:val="C00000"/>
              </w:rPr>
              <w:t>評估</w:t>
            </w:r>
            <w:r w:rsidR="00346CF8" w:rsidRPr="00147036">
              <w:rPr>
                <w:rFonts w:hint="eastAsia"/>
                <w:color w:val="C00000"/>
              </w:rPr>
              <w:t>數位創新結果</w:t>
            </w:r>
            <w:r w:rsidRPr="00147036">
              <w:rPr>
                <w:rFonts w:hint="eastAsia"/>
                <w:color w:val="C00000"/>
              </w:rPr>
              <w:t>對產業轉型與價值再造的貢獻</w:t>
            </w:r>
            <w:r w:rsidRPr="00660D83">
              <w:rPr>
                <w:rFonts w:hint="eastAsia"/>
                <w:color w:val="auto"/>
              </w:rPr>
              <w:t>。</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702009FF"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593F9C">
              <w:rPr>
                <w:rFonts w:hint="eastAsia"/>
                <w:color w:val="C00000"/>
              </w:rPr>
              <w:t>對</w:t>
            </w:r>
            <w:r w:rsidR="00762EBE" w:rsidRPr="00593F9C">
              <w:rPr>
                <w:rFonts w:hint="eastAsia"/>
                <w:color w:val="C00000"/>
              </w:rPr>
              <w:t>數位創新</w:t>
            </w:r>
            <w:r w:rsidRPr="00593F9C">
              <w:rPr>
                <w:rFonts w:hint="eastAsia"/>
                <w:color w:val="C00000"/>
              </w:rPr>
              <w:t>發展和產業轉型之機會與限制</w:t>
            </w:r>
            <w:r w:rsidRPr="003E0DD7">
              <w:rPr>
                <w:rFonts w:hint="eastAsia"/>
              </w:rPr>
              <w:t>，</w:t>
            </w:r>
            <w:r w:rsidRPr="00593F9C">
              <w:rPr>
                <w:rFonts w:hint="eastAsia"/>
                <w:color w:val="C00000"/>
              </w:rPr>
              <w:t>理解</w:t>
            </w:r>
            <w:r w:rsidR="00B63E0D" w:rsidRPr="00593F9C">
              <w:rPr>
                <w:rFonts w:hint="eastAsia"/>
                <w:color w:val="C00000"/>
              </w:rPr>
              <w:t>產業與</w:t>
            </w:r>
            <w:r w:rsidRPr="00593F9C">
              <w:rPr>
                <w:rFonts w:hint="eastAsia"/>
                <w:color w:val="C00000"/>
              </w:rPr>
              <w:t>使用者需求</w:t>
            </w:r>
            <w:r w:rsidRPr="003E0DD7">
              <w:rPr>
                <w:rFonts w:hint="eastAsia"/>
              </w:rPr>
              <w:t>。</w:t>
            </w:r>
          </w:p>
        </w:tc>
        <w:tc>
          <w:tcPr>
            <w:tcW w:w="3881" w:type="dxa"/>
          </w:tcPr>
          <w:p w14:paraId="319C6A63" w14:textId="5EF53262" w:rsidR="004C72D3" w:rsidRDefault="004C72D3" w:rsidP="004C72D3">
            <w:pPr>
              <w:pStyle w:val="151"/>
            </w:pPr>
            <w:r w:rsidRPr="003E0DD7">
              <w:rPr>
                <w:rFonts w:hint="eastAsia"/>
              </w:rPr>
              <w:t>觀察企業各階段</w:t>
            </w:r>
            <w:r w:rsidRPr="00A52193">
              <w:rPr>
                <w:rFonts w:hint="eastAsia"/>
                <w:color w:val="C00000"/>
              </w:rPr>
              <w:t>資源、知識、技術與組織能力</w:t>
            </w:r>
            <w:r w:rsidRPr="003E0DD7">
              <w:rPr>
                <w:rFonts w:hint="eastAsia"/>
              </w:rPr>
              <w:t>，</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w:t>
            </w:r>
            <w:r w:rsidRPr="00A52193">
              <w:rPr>
                <w:color w:val="C00000"/>
              </w:rPr>
              <w:t>根據自身能力</w:t>
            </w:r>
            <w:r w:rsidRPr="00A52193">
              <w:rPr>
                <w:rFonts w:hint="eastAsia"/>
                <w:color w:val="C00000"/>
              </w:rPr>
              <w:t>訂定</w:t>
            </w:r>
            <w:r w:rsidR="00A9452A" w:rsidRPr="00A52193">
              <w:rPr>
                <w:rFonts w:hint="eastAsia"/>
                <w:color w:val="C00000"/>
              </w:rPr>
              <w:t>創新</w:t>
            </w:r>
            <w:r w:rsidRPr="00A52193">
              <w:rPr>
                <w:color w:val="C00000"/>
              </w:rP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40E7FACB" w:rsidR="004C72D3" w:rsidRDefault="004C72D3" w:rsidP="004C72D3">
            <w:pPr>
              <w:pStyle w:val="151"/>
            </w:pPr>
            <w:r w:rsidRPr="001319FF">
              <w:rPr>
                <w:rFonts w:hint="eastAsia"/>
              </w:rPr>
              <w:t>觀察</w:t>
            </w:r>
            <w:r w:rsidRPr="001A763F">
              <w:rPr>
                <w:rFonts w:hint="eastAsia"/>
                <w:color w:val="C00000"/>
              </w:rPr>
              <w:t>科技中穩定可操作的技術特性</w:t>
            </w:r>
            <w:r w:rsidR="001A763F">
              <w:rPr>
                <w:rFonts w:hint="eastAsia"/>
              </w:rPr>
              <w:t>、</w:t>
            </w:r>
            <w:r w:rsidRPr="00E25574">
              <w:rPr>
                <w:rFonts w:hint="eastAsia"/>
                <w:color w:val="C00000"/>
              </w:rPr>
              <w:t>分析</w:t>
            </w:r>
            <w:r w:rsidR="001D0DB3" w:rsidRPr="00E25574">
              <w:rPr>
                <w:rFonts w:hint="eastAsia"/>
                <w:color w:val="C00000"/>
              </w:rPr>
              <w:t>可供性中</w:t>
            </w:r>
            <w:r w:rsidRPr="00E25574">
              <w:rPr>
                <w:rFonts w:hint="eastAsia"/>
                <w:color w:val="C00000"/>
              </w:rPr>
              <w:t>蘊含之</w:t>
            </w:r>
            <w:r w:rsidR="001D0DB3" w:rsidRPr="00E25574">
              <w:rPr>
                <w:rFonts w:hint="eastAsia"/>
                <w:color w:val="C00000"/>
              </w:rPr>
              <w:t>物質特性</w:t>
            </w:r>
            <w:r>
              <w:rPr>
                <w:rFonts w:hint="eastAsia"/>
              </w:rPr>
              <w:t>，</w:t>
            </w:r>
            <w:r w:rsidRPr="007E0A04">
              <w:rPr>
                <w:rFonts w:hint="eastAsia"/>
                <w:color w:val="156082" w:themeColor="accent1"/>
              </w:rPr>
              <w:t>探索</w:t>
            </w:r>
            <w:r w:rsidR="00F32ECD" w:rsidRPr="007E0A04">
              <w:rPr>
                <w:rFonts w:hint="eastAsia"/>
                <w:color w:val="156082" w:themeColor="accent1"/>
              </w:rPr>
              <w:t>可供性</w:t>
            </w:r>
            <w:r w:rsidR="00E25574" w:rsidRPr="007E0A04">
              <w:rPr>
                <w:rFonts w:hint="eastAsia"/>
                <w:color w:val="156082" w:themeColor="accent1"/>
              </w:rPr>
              <w:t>於</w:t>
            </w:r>
            <w:r w:rsidR="00262A61" w:rsidRPr="007E0A04">
              <w:rPr>
                <w:rFonts w:hint="eastAsia"/>
                <w:color w:val="156082" w:themeColor="accent1"/>
              </w:rPr>
              <w:t>產業</w:t>
            </w:r>
            <w:r w:rsidRPr="007E0A04">
              <w:rPr>
                <w:rFonts w:hint="eastAsia"/>
                <w:color w:val="156082" w:themeColor="accent1"/>
              </w:rPr>
              <w:t>滿足需求的</w:t>
            </w:r>
            <w:r w:rsidR="00070A6F" w:rsidRPr="007E0A04">
              <w:rPr>
                <w:rFonts w:hint="eastAsia"/>
                <w:color w:val="156082" w:themeColor="accent1"/>
              </w:rPr>
              <w:t>價值及</w:t>
            </w:r>
            <w:r w:rsidRPr="007E0A04">
              <w:rPr>
                <w:rFonts w:hint="eastAsia"/>
                <w:color w:val="156082" w:themeColor="accent1"/>
              </w:rPr>
              <w:t>機會</w:t>
            </w:r>
            <w:r>
              <w:rPr>
                <w:rFonts w:hint="eastAsia"/>
              </w:rPr>
              <w:t>，</w:t>
            </w:r>
            <w:r>
              <w:t>評估</w:t>
            </w:r>
            <w:r w:rsidR="007E0A04">
              <w:rPr>
                <w:rFonts w:hint="eastAsia"/>
              </w:rPr>
              <w:t>可供性</w:t>
            </w:r>
            <w:r>
              <w:rPr>
                <w:rFonts w:hint="eastAsia"/>
              </w:rPr>
              <w:t>對</w:t>
            </w:r>
            <w:r w:rsidR="003E0FAE">
              <w:rPr>
                <w:rFonts w:hint="eastAsia"/>
              </w:rPr>
              <w:t>於</w:t>
            </w:r>
            <w:r>
              <w:rPr>
                <w:rFonts w:hint="eastAsia"/>
              </w:rPr>
              <w:t>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186AEFE3"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855B3F">
              <w:rPr>
                <w:rFonts w:hint="eastAsia"/>
                <w:color w:val="156082" w:themeColor="accent1"/>
              </w:rPr>
              <w:t>如何被調整、強化及延伸應用，滿足開發需求、</w:t>
            </w:r>
            <w:r w:rsidRPr="00855B3F">
              <w:rPr>
                <w:color w:val="156082" w:themeColor="accent1"/>
              </w:rPr>
              <w:t>提升</w:t>
            </w:r>
            <w:r w:rsidR="00F05B25" w:rsidRPr="00855B3F">
              <w:rPr>
                <w:rFonts w:hint="eastAsia"/>
                <w:color w:val="156082" w:themeColor="accent1"/>
              </w:rPr>
              <w:t>數位創新</w:t>
            </w:r>
            <w:r w:rsidRPr="00855B3F">
              <w:rPr>
                <w:color w:val="156082" w:themeColor="accent1"/>
              </w:rPr>
              <w:t>潛力</w:t>
            </w:r>
            <w:r>
              <w:t>。</w:t>
            </w:r>
          </w:p>
        </w:tc>
        <w:tc>
          <w:tcPr>
            <w:tcW w:w="3881" w:type="dxa"/>
          </w:tcPr>
          <w:p w14:paraId="56F62FB2" w14:textId="0BB845B9" w:rsidR="004C72D3" w:rsidRDefault="004C72D3" w:rsidP="004C72D3">
            <w:pPr>
              <w:pStyle w:val="151"/>
            </w:pPr>
            <w:r>
              <w:t>觀察企業</w:t>
            </w:r>
            <w:r w:rsidRPr="00855B3F">
              <w:rPr>
                <w:color w:val="156082" w:themeColor="accent1"/>
              </w:rPr>
              <w:t>如何主動探索</w:t>
            </w:r>
            <w:r w:rsidRPr="00855B3F">
              <w:rPr>
                <w:rFonts w:hint="eastAsia"/>
                <w:color w:val="156082" w:themeColor="accent1"/>
              </w:rPr>
              <w:t>和導入</w:t>
            </w:r>
            <w:r w:rsidRPr="00855B3F">
              <w:rPr>
                <w:color w:val="156082" w:themeColor="accent1"/>
              </w:rPr>
              <w:t>潛在可利用之技術、知識與策略夥伴</w:t>
            </w:r>
            <w:r w:rsidRPr="00805E16">
              <w:rPr>
                <w:rFonts w:hint="eastAsia"/>
              </w:rPr>
              <w:t>，藉由</w:t>
            </w:r>
            <w:r>
              <w:rPr>
                <w:rFonts w:hint="eastAsia"/>
              </w:rPr>
              <w:t>策略</w:t>
            </w:r>
            <w:r w:rsidRPr="00855B3F">
              <w:rPr>
                <w:color w:val="156082" w:themeColor="accent1"/>
              </w:rPr>
              <w:t>擴展資源與</w:t>
            </w:r>
            <w:r w:rsidRPr="00855B3F">
              <w:rPr>
                <w:rFonts w:hint="eastAsia"/>
                <w:color w:val="156082" w:themeColor="accent1"/>
              </w:rPr>
              <w:t>平台</w:t>
            </w:r>
            <w:r w:rsidRPr="00855B3F">
              <w:rPr>
                <w:color w:val="156082" w:themeColor="accent1"/>
              </w:rP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5DF9A6EE" w:rsidR="004C72D3" w:rsidRDefault="004C72D3" w:rsidP="004C72D3">
            <w:pPr>
              <w:pStyle w:val="151"/>
            </w:pPr>
            <w:r>
              <w:rPr>
                <w:rFonts w:hint="eastAsia"/>
              </w:rPr>
              <w:t>觀察</w:t>
            </w:r>
            <w:r>
              <w:t>企業</w:t>
            </w:r>
            <w:r w:rsidRPr="004B693D">
              <w:rPr>
                <w:rFonts w:hint="eastAsia"/>
                <w:color w:val="156082" w:themeColor="accent1"/>
              </w:rPr>
              <w:t>面對</w:t>
            </w:r>
            <w:r w:rsidR="00031DA8" w:rsidRPr="004B693D">
              <w:rPr>
                <w:rFonts w:hint="eastAsia"/>
                <w:color w:val="156082" w:themeColor="accent1"/>
              </w:rPr>
              <w:t>深耕運用與創新探索之雙元</w:t>
            </w:r>
            <w:r w:rsidRPr="004B693D">
              <w:rPr>
                <w:rFonts w:hint="eastAsia"/>
                <w:color w:val="156082" w:themeColor="accent1"/>
              </w:rPr>
              <w:t>策略</w:t>
            </w:r>
            <w:r>
              <w:rPr>
                <w:rFonts w:hint="eastAsia"/>
              </w:rPr>
              <w:t>時，如何設計</w:t>
            </w:r>
            <w:r w:rsidR="00DD61F0">
              <w:rPr>
                <w:rFonts w:hint="eastAsia"/>
              </w:rPr>
              <w:t>平衡</w:t>
            </w:r>
            <w:r>
              <w:rPr>
                <w:rFonts w:hint="eastAsia"/>
              </w:rPr>
              <w:t>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55E22256" w:rsidR="00702C99" w:rsidRDefault="00B75F4F" w:rsidP="00EF0E8E">
      <w:pPr>
        <w:pStyle w:val="affc"/>
      </w:pPr>
      <w:bookmarkStart w:id="104" w:name="_Toc202118848"/>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41309C">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2118606"/>
      <w:r>
        <w:rPr>
          <w:rFonts w:hint="eastAsia"/>
        </w:rPr>
        <w:lastRenderedPageBreak/>
        <w:t xml:space="preserve">3.4 </w:t>
      </w:r>
      <w:r>
        <w:rPr>
          <w:rFonts w:hint="eastAsia"/>
        </w:rPr>
        <w:t>研究對象</w:t>
      </w:r>
      <w:bookmarkEnd w:id="105"/>
    </w:p>
    <w:p w14:paraId="6410CCE8" w14:textId="1A1174E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008D790D">
        <w:rPr>
          <w:rFonts w:hint="eastAsia"/>
        </w:rPr>
        <w:t>臺灣通用紡織科技股份有限公司</w:t>
      </w:r>
      <w:r w:rsidRPr="008C575A">
        <w:rPr>
          <w:rFonts w:hint="eastAsia"/>
        </w:rPr>
        <w:t>（</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w:t>
      </w:r>
      <w:r w:rsidR="006A1712" w:rsidRPr="00E34DA5">
        <w:rPr>
          <w:rFonts w:hint="eastAsia"/>
          <w:color w:val="156082" w:themeColor="accent1"/>
        </w:rPr>
        <w:t>分析</w:t>
      </w:r>
      <w:r w:rsidR="00067C85" w:rsidRPr="00E34DA5">
        <w:rPr>
          <w:rFonts w:hint="eastAsia"/>
          <w:color w:val="156082" w:themeColor="accent1"/>
        </w:rPr>
        <w:t>數位創新過程中</w:t>
      </w:r>
      <w:r w:rsidR="00067C85">
        <w:rPr>
          <w:rFonts w:hint="eastAsia"/>
        </w:rPr>
        <w:t>，</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sidRPr="005066AC">
        <w:rPr>
          <w:rFonts w:hint="eastAsia"/>
          <w:color w:val="156082" w:themeColor="accent1"/>
        </w:rPr>
        <w:t>建構創新產業生態系</w:t>
      </w:r>
      <w:r w:rsidR="00EE1BF1">
        <w:rPr>
          <w:rFonts w:hint="eastAsia"/>
        </w:rPr>
        <w:t>。</w:t>
      </w:r>
    </w:p>
    <w:p w14:paraId="7484B412" w14:textId="15CDC1F7"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8D790D">
        <w:rPr>
          <w:rFonts w:hint="eastAsia"/>
        </w:rPr>
        <w:t>臺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42476F38" w:rsidR="00E428DE" w:rsidRDefault="00B75F4F" w:rsidP="00524AAA">
      <w:pPr>
        <w:pStyle w:val="affc"/>
      </w:pPr>
      <w:bookmarkStart w:id="106" w:name="_Toc202118849"/>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sidR="0041309C">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65BEBFBD" w:rsidR="0058165D" w:rsidRPr="005B666F" w:rsidRDefault="008D790D" w:rsidP="005B666F">
            <w:pPr>
              <w:pStyle w:val="151"/>
              <w:jc w:val="center"/>
            </w:pPr>
            <w:r>
              <w:rPr>
                <w:rFonts w:hint="eastAsia"/>
              </w:rPr>
              <w:t>臺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2118607"/>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2118608"/>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6CABFC62" w:rsidR="00AE337C" w:rsidRDefault="00ED11ED" w:rsidP="006C0007">
      <w:pPr>
        <w:pStyle w:val="15"/>
        <w:ind w:firstLine="480"/>
      </w:pPr>
      <w:r w:rsidRPr="00ED11ED">
        <w:t>個案研究</w:t>
      </w:r>
      <w:r w:rsidR="00FF596C">
        <w:rPr>
          <w:rFonts w:hint="eastAsia"/>
        </w:rPr>
        <w:t>資料取得方式</w:t>
      </w:r>
      <w:r w:rsidRPr="00ED11ED">
        <w:t>可能來自：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29E79C2C" w:rsidR="00CE0A7B" w:rsidRPr="002759AB" w:rsidRDefault="00115E46" w:rsidP="00524AAA">
      <w:pPr>
        <w:pStyle w:val="affc"/>
      </w:pPr>
      <w:bookmarkStart w:id="109" w:name="_Toc20211885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41309C">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4EEAB613" w:rsidR="005D7F63" w:rsidRPr="00DA5E2F" w:rsidRDefault="008D790D" w:rsidP="0025526E">
            <w:pPr>
              <w:pStyle w:val="151"/>
              <w:jc w:val="center"/>
              <w:rPr>
                <w:color w:val="auto"/>
              </w:rPr>
            </w:pPr>
            <w:r>
              <w:rPr>
                <w:rFonts w:hint="eastAsia"/>
                <w:color w:val="auto"/>
              </w:rPr>
              <w:t>臺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2118609"/>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D05819">
        <w:rPr>
          <w:color w:val="156082" w:themeColor="accent1"/>
        </w:rPr>
        <w:t>Glaser &amp; Strauss</w:t>
      </w:r>
      <w:r w:rsidR="0058695C" w:rsidRPr="00D05819">
        <w:rPr>
          <w:rFonts w:hint="eastAsia"/>
          <w:color w:val="156082" w:themeColor="accent1"/>
        </w:rPr>
        <w:t>認為</w:t>
      </w:r>
      <w:r w:rsidR="009C521E" w:rsidRPr="00D05819">
        <w:rPr>
          <w:color w:val="156082" w:themeColor="accent1"/>
        </w:rPr>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276EAA">
        <w:rPr>
          <w:rFonts w:hint="eastAsia"/>
          <w:color w:val="156082" w:themeColor="accent1"/>
        </w:rPr>
        <w:t>基於</w:t>
      </w:r>
      <w:r w:rsidR="008E631C" w:rsidRPr="00276EAA">
        <w:rPr>
          <w:rFonts w:hint="eastAsia"/>
          <w:color w:val="156082" w:themeColor="accent1"/>
        </w:rPr>
        <w:t>資料</w:t>
      </w:r>
      <w:r w:rsidR="00270656" w:rsidRPr="00276EAA">
        <w:rPr>
          <w:rFonts w:hint="eastAsia"/>
          <w:color w:val="156082" w:themeColor="accent1"/>
        </w:rPr>
        <w:t>的</w:t>
      </w:r>
      <w:r w:rsidR="00EA3AB2" w:rsidRPr="00276EAA">
        <w:rPr>
          <w:rFonts w:hint="eastAsia"/>
          <w:color w:val="156082" w:themeColor="accent1"/>
        </w:rPr>
        <w:t>理論通常不會被更多的</w:t>
      </w:r>
      <w:r w:rsidR="0059546A" w:rsidRPr="00276EAA">
        <w:rPr>
          <w:rFonts w:hint="eastAsia"/>
          <w:color w:val="156082" w:themeColor="accent1"/>
        </w:rPr>
        <w:t>資料</w:t>
      </w:r>
      <w:r w:rsidR="00EA3AB2" w:rsidRPr="00276EAA">
        <w:rPr>
          <w:rFonts w:hint="eastAsia"/>
          <w:color w:val="156082" w:themeColor="accent1"/>
        </w:rPr>
        <w:t>完全</w:t>
      </w:r>
      <w:r w:rsidR="008E631C" w:rsidRPr="00276EAA">
        <w:rPr>
          <w:rFonts w:hint="eastAsia"/>
          <w:color w:val="156082" w:themeColor="accent1"/>
        </w:rPr>
        <w:t>推翻</w:t>
      </w:r>
      <w:r w:rsidR="00EA3AB2" w:rsidRPr="00276EAA">
        <w:rPr>
          <w:rFonts w:hint="eastAsia"/>
          <w:color w:val="156082" w:themeColor="accent1"/>
        </w:rPr>
        <w:t>，也</w:t>
      </w:r>
      <w:r w:rsidR="00E83463" w:rsidRPr="00276EAA">
        <w:rPr>
          <w:rFonts w:hint="eastAsia"/>
          <w:color w:val="156082" w:themeColor="accent1"/>
        </w:rPr>
        <w:t>難以</w:t>
      </w:r>
      <w:r w:rsidR="00EA3AB2" w:rsidRPr="00276EAA">
        <w:rPr>
          <w:rFonts w:hint="eastAsia"/>
          <w:color w:val="156082" w:themeColor="accent1"/>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D08A53A"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w:t>
      </w:r>
      <w:r w:rsidR="00BC0C2F" w:rsidRPr="00B2706A">
        <w:rPr>
          <w:color w:val="156082" w:themeColor="accent1"/>
        </w:rPr>
        <w:t>編碼步驟</w:t>
      </w:r>
      <w:r w:rsidR="00BC0C2F" w:rsidRPr="00BC0C2F">
        <w:t>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w:t>
      </w:r>
      <w:r w:rsidR="00FE58B1" w:rsidRPr="002A3D0B">
        <w:rPr>
          <w:color w:val="156082" w:themeColor="accent1"/>
        </w:rPr>
        <w:t>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w:t>
      </w:r>
      <w:r w:rsidRPr="002A3D0B">
        <w:rPr>
          <w:color w:val="156082" w:themeColor="accent1"/>
        </w:rPr>
        <w:t>將類別</w:t>
      </w:r>
      <w:r w:rsidR="008101D4" w:rsidRPr="002A3D0B">
        <w:rPr>
          <w:rFonts w:hint="eastAsia"/>
          <w:color w:val="156082" w:themeColor="accent1"/>
        </w:rPr>
        <w:t>標</w:t>
      </w:r>
      <w:r w:rsidR="004D437F" w:rsidRPr="002A3D0B">
        <w:rPr>
          <w:rFonts w:hint="eastAsia"/>
          <w:color w:val="156082" w:themeColor="accent1"/>
        </w:rPr>
        <w:t>籤</w:t>
      </w:r>
      <w:r w:rsidRPr="002A3D0B">
        <w:rPr>
          <w:color w:val="156082" w:themeColor="accent1"/>
        </w:rPr>
        <w:t>進一步</w:t>
      </w:r>
      <w:r w:rsidR="008C054F" w:rsidRPr="002A3D0B">
        <w:rPr>
          <w:rFonts w:hint="eastAsia"/>
          <w:color w:val="156082" w:themeColor="accent1"/>
        </w:rPr>
        <w:t>歸納</w:t>
      </w:r>
      <w:r w:rsidR="00727300" w:rsidRPr="002A3D0B">
        <w:rPr>
          <w:rFonts w:hint="eastAsia"/>
          <w:color w:val="156082" w:themeColor="accent1"/>
        </w:rPr>
        <w:t>和</w:t>
      </w:r>
      <w:r w:rsidR="008C054F" w:rsidRPr="002A3D0B">
        <w:rPr>
          <w:rFonts w:hint="eastAsia"/>
          <w:color w:val="156082" w:themeColor="accent1"/>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sidRPr="002A3D0B">
        <w:rPr>
          <w:rFonts w:hint="eastAsia"/>
          <w:color w:val="156082" w:themeColor="accent1"/>
        </w:rPr>
        <w:t>找出如</w:t>
      </w:r>
      <w:r w:rsidR="00724BD5" w:rsidRPr="002A3D0B">
        <w:rPr>
          <w:color w:val="156082" w:themeColor="accent1"/>
        </w:rPr>
        <w:t>條件</w:t>
      </w:r>
      <w:r w:rsidR="0020107B" w:rsidRPr="002A3D0B">
        <w:rPr>
          <w:rFonts w:hint="eastAsia"/>
          <w:color w:val="156082" w:themeColor="accent1"/>
        </w:rPr>
        <w:t>（</w:t>
      </w:r>
      <w:r w:rsidR="00942EA1" w:rsidRPr="002A3D0B">
        <w:rPr>
          <w:rFonts w:hint="eastAsia"/>
          <w:color w:val="156082" w:themeColor="accent1"/>
        </w:rPr>
        <w:t>C</w:t>
      </w:r>
      <w:r w:rsidR="0020107B" w:rsidRPr="002A3D0B">
        <w:rPr>
          <w:color w:val="156082" w:themeColor="accent1"/>
        </w:rPr>
        <w:t>onditions</w:t>
      </w:r>
      <w:r w:rsidR="0020107B" w:rsidRPr="002A3D0B">
        <w:rPr>
          <w:rFonts w:hint="eastAsia"/>
          <w:color w:val="156082" w:themeColor="accent1"/>
        </w:rPr>
        <w:t>）</w:t>
      </w:r>
      <w:r w:rsidR="00724BD5" w:rsidRPr="002A3D0B">
        <w:rPr>
          <w:color w:val="156082" w:themeColor="accent1"/>
        </w:rPr>
        <w:t>、脈絡</w:t>
      </w:r>
      <w:r w:rsidR="00416A0F" w:rsidRPr="002A3D0B">
        <w:rPr>
          <w:rFonts w:hint="eastAsia"/>
          <w:color w:val="156082" w:themeColor="accent1"/>
        </w:rPr>
        <w:t>（</w:t>
      </w:r>
      <w:r w:rsidR="00051875" w:rsidRPr="002A3D0B">
        <w:rPr>
          <w:rFonts w:hint="eastAsia"/>
          <w:color w:val="156082" w:themeColor="accent1"/>
        </w:rPr>
        <w:t>Context</w:t>
      </w:r>
      <w:r w:rsidR="00416A0F" w:rsidRPr="002A3D0B">
        <w:rPr>
          <w:rFonts w:hint="eastAsia"/>
          <w:color w:val="156082" w:themeColor="accent1"/>
        </w:rPr>
        <w:t>）</w:t>
      </w:r>
      <w:r w:rsidR="00724BD5" w:rsidRPr="002A3D0B">
        <w:rPr>
          <w:color w:val="156082" w:themeColor="accent1"/>
        </w:rPr>
        <w:t>、策略</w:t>
      </w:r>
      <w:r w:rsidR="003E2EC1" w:rsidRPr="002A3D0B">
        <w:rPr>
          <w:rFonts w:hint="eastAsia"/>
          <w:color w:val="156082" w:themeColor="accent1"/>
        </w:rPr>
        <w:t>（</w:t>
      </w:r>
      <w:r w:rsidR="003E2EC1" w:rsidRPr="002A3D0B">
        <w:rPr>
          <w:rFonts w:hint="eastAsia"/>
          <w:color w:val="156082" w:themeColor="accent1"/>
        </w:rPr>
        <w:t>Strategy</w:t>
      </w:r>
      <w:r w:rsidR="003E2EC1" w:rsidRPr="002A3D0B">
        <w:rPr>
          <w:rFonts w:hint="eastAsia"/>
          <w:color w:val="156082" w:themeColor="accent1"/>
        </w:rPr>
        <w:t>）</w:t>
      </w:r>
      <w:r w:rsidR="00724BD5" w:rsidRPr="002A3D0B">
        <w:rPr>
          <w:color w:val="156082" w:themeColor="accent1"/>
        </w:rPr>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w:t>
      </w:r>
      <w:r w:rsidRPr="002A3D0B">
        <w:rPr>
          <w:color w:val="156082" w:themeColor="accent1"/>
        </w:rPr>
        <w:t>將所有類別統整到核心類別，並詳述尚需解釋的</w:t>
      </w:r>
      <w:r w:rsidR="000F1CBB" w:rsidRPr="002A3D0B">
        <w:rPr>
          <w:rFonts w:hint="eastAsia"/>
          <w:color w:val="156082" w:themeColor="accent1"/>
        </w:rPr>
        <w:t>部分</w:t>
      </w:r>
      <w:r w:rsidRPr="00450554">
        <w:t>，通常於研究後期進行。</w:t>
      </w:r>
      <w:r w:rsidR="00646344">
        <w:rPr>
          <w:rFonts w:hint="eastAsia"/>
        </w:rPr>
        <w:t>藉由</w:t>
      </w:r>
      <w:r w:rsidR="00646344" w:rsidRPr="002A3D0B">
        <w:rPr>
          <w:rFonts w:hint="eastAsia"/>
          <w:color w:val="156082" w:themeColor="accent1"/>
        </w:rPr>
        <w:t>對類別標籤收斂、歸納來彙整出</w:t>
      </w:r>
      <w:r w:rsidR="00DF4D4E" w:rsidRPr="002A3D0B">
        <w:rPr>
          <w:rFonts w:hint="eastAsia"/>
          <w:color w:val="156082" w:themeColor="accent1"/>
        </w:rPr>
        <w:t>具</w:t>
      </w:r>
      <w:r w:rsidR="00FF12DB" w:rsidRPr="002A3D0B">
        <w:rPr>
          <w:rFonts w:hint="eastAsia"/>
          <w:color w:val="156082" w:themeColor="accent1"/>
        </w:rPr>
        <w:t>解釋性之</w:t>
      </w:r>
      <w:r w:rsidR="00646344" w:rsidRPr="002A3D0B">
        <w:rPr>
          <w:rFonts w:hint="eastAsia"/>
          <w:color w:val="156082" w:themeColor="accent1"/>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05381FB9" w:rsidR="005B0B51" w:rsidRDefault="0034729C" w:rsidP="00524AAA">
      <w:pPr>
        <w:pStyle w:val="affc"/>
      </w:pPr>
      <w:bookmarkStart w:id="111" w:name="_Toc20211885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41309C">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34624978" w:rsidR="00AC386F" w:rsidRDefault="00551112" w:rsidP="0006680C">
      <w:pPr>
        <w:pStyle w:val="1"/>
      </w:pPr>
      <w:bookmarkStart w:id="112" w:name="_Toc202118610"/>
      <w:r>
        <w:lastRenderedPageBreak/>
        <w:t>第</w:t>
      </w:r>
      <w:r>
        <w:rPr>
          <w:rFonts w:hint="eastAsia"/>
        </w:rPr>
        <w:t>四章、個</w:t>
      </w:r>
      <w:r w:rsidR="003635CF">
        <w:rPr>
          <w:rFonts w:hint="eastAsia"/>
        </w:rPr>
        <w:t>案描述</w:t>
      </w:r>
      <w:bookmarkEnd w:id="112"/>
    </w:p>
    <w:p w14:paraId="357F670A" w14:textId="48B9C12F"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w:t>
      </w:r>
      <w:r w:rsidR="004B2632">
        <w:rPr>
          <w:rFonts w:hint="eastAsia"/>
        </w:rPr>
        <w:t>的歷史</w:t>
      </w:r>
      <w:r w:rsidR="00614F7C" w:rsidRPr="001B1CE1">
        <w:t>發展</w:t>
      </w:r>
      <w:r w:rsidR="000B0115">
        <w:rPr>
          <w:rFonts w:hint="eastAsia"/>
        </w:rPr>
        <w:t>、</w:t>
      </w:r>
      <w:r w:rsidR="00D162F9">
        <w:rPr>
          <w:rFonts w:hint="eastAsia"/>
        </w:rPr>
        <w:t>當前</w:t>
      </w:r>
      <w:r w:rsidR="00614F7C" w:rsidRPr="001B1CE1">
        <w:t>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8D790D">
        <w:t>臺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2118611"/>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6F718B86"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w:t>
      </w:r>
      <w:r w:rsidR="00F370F2">
        <w:rPr>
          <w:rFonts w:hint="eastAsia"/>
        </w:rPr>
        <w:t>過去</w:t>
      </w:r>
      <w:r w:rsidR="00897307">
        <w:rPr>
          <w:rFonts w:hint="eastAsia"/>
        </w:rPr>
        <w:t>紡織業</w:t>
      </w:r>
      <w:r w:rsidR="006F0A34">
        <w:rPr>
          <w:rFonts w:hint="eastAsia"/>
        </w:rPr>
        <w:t>以</w:t>
      </w:r>
      <w:r w:rsidRPr="0017414C">
        <w:t>快速</w:t>
      </w:r>
      <w:r>
        <w:rPr>
          <w:rFonts w:hint="eastAsia"/>
        </w:rPr>
        <w:t>生產、高庫存</w:t>
      </w:r>
      <w:r w:rsidR="00CB3944">
        <w:rPr>
          <w:rFonts w:hint="eastAsia"/>
        </w:rPr>
        <w:t>等</w:t>
      </w:r>
      <w:r w:rsidR="00BA647F">
        <w:rPr>
          <w:rFonts w:hint="eastAsia"/>
        </w:rPr>
        <w:t>產業</w:t>
      </w:r>
      <w:r>
        <w:rPr>
          <w:rFonts w:hint="eastAsia"/>
        </w:rPr>
        <w:t>文化</w:t>
      </w:r>
      <w:r w:rsidR="00BC2CA2">
        <w:rPr>
          <w:rFonts w:hint="eastAsia"/>
        </w:rPr>
        <w:t>發展，</w:t>
      </w:r>
      <w:r w:rsidRPr="0017414C">
        <w:t>導致</w:t>
      </w:r>
      <w:r w:rsidR="00E02A4B">
        <w:rPr>
          <w:rFonts w:hint="eastAsia"/>
        </w:rPr>
        <w:t>了</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w:t>
      </w:r>
      <w:r w:rsidR="00B03470">
        <w:rPr>
          <w:rFonts w:hint="eastAsia"/>
        </w:rPr>
        <w:t>這種經營模式</w:t>
      </w:r>
      <w:r>
        <w:rPr>
          <w:rFonts w:hint="eastAsia"/>
        </w:rPr>
        <w:t>使得紡織業在</w:t>
      </w:r>
      <w:r w:rsidRPr="0017414C">
        <w:t>永續與循環經濟的浪潮下，面臨</w:t>
      </w:r>
      <w:r>
        <w:rPr>
          <w:rFonts w:hint="eastAsia"/>
        </w:rPr>
        <w:t>著</w:t>
      </w:r>
      <w:r w:rsidRPr="0017414C">
        <w:t>前所未有</w:t>
      </w:r>
      <w:r w:rsidR="003C2419">
        <w:rPr>
          <w:rFonts w:hint="eastAsia"/>
        </w:rPr>
        <w:t>的</w:t>
      </w:r>
      <w:r w:rsidRPr="0017414C">
        <w:t>轉型壓力</w:t>
      </w:r>
      <w:r>
        <w:rPr>
          <w:rFonts w:hint="eastAsia"/>
        </w:rPr>
        <w:t>。</w:t>
      </w:r>
    </w:p>
    <w:p w14:paraId="7DDCF4DE" w14:textId="2267A6B8"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w:t>
      </w:r>
      <w:r w:rsidR="009D1831">
        <w:rPr>
          <w:rFonts w:hint="eastAsia"/>
        </w:rPr>
        <w:t>此外，亦</w:t>
      </w:r>
      <w:r w:rsidRPr="00C57262">
        <w:t>造成</w:t>
      </w:r>
      <w:commentRangeStart w:id="117"/>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006F6B5C">
        <w:rPr>
          <w:rFonts w:hint="eastAsia"/>
        </w:rPr>
        <w:t>紡織</w:t>
      </w:r>
      <w:r w:rsidR="009300BC">
        <w:rPr>
          <w:rFonts w:hint="eastAsia"/>
        </w:rPr>
        <w:t>產業</w:t>
      </w:r>
      <w:r w:rsidRPr="00826676">
        <w:rPr>
          <w:color w:val="EE0000"/>
        </w:rPr>
        <w:t>過度生產與過度消費</w:t>
      </w:r>
      <w:r w:rsidRPr="00C57262">
        <w:t>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w:t>
      </w:r>
      <w:r w:rsidRPr="0093673F">
        <w:rPr>
          <w:color w:val="EE0000"/>
        </w:rPr>
        <w:t>具體優先行動方向</w:t>
      </w:r>
      <w:r w:rsidRPr="00403058">
        <w:t>，作為</w:t>
      </w:r>
      <w:r w:rsidRPr="0093673F">
        <w:rPr>
          <w:color w:val="EE0000"/>
        </w:rPr>
        <w:t>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0BD39AED" w:rsidR="001B71AD" w:rsidRDefault="001B71AD" w:rsidP="001B71AD">
      <w:pPr>
        <w:pStyle w:val="15"/>
        <w:ind w:firstLine="480"/>
      </w:pPr>
      <w:r w:rsidRPr="004478D6">
        <w:t>除了</w:t>
      </w:r>
      <w:r>
        <w:rPr>
          <w:rFonts w:hint="eastAsia"/>
        </w:rPr>
        <w:t>上述</w:t>
      </w:r>
      <w:r w:rsidRPr="004478D6">
        <w:t>永續壓力外，全球紡織產業在實踐循環經濟與永續轉型時，面臨</w:t>
      </w:r>
      <w:r w:rsidR="00CD400C">
        <w:rPr>
          <w:rFonts w:hint="eastAsia"/>
        </w:rPr>
        <w:t>著</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2001CCCB" w:rsidR="001B71AD" w:rsidRDefault="001B71AD" w:rsidP="001B71AD">
      <w:pPr>
        <w:pStyle w:val="15"/>
        <w:ind w:firstLine="480"/>
      </w:pPr>
      <w:r w:rsidRPr="00580F30">
        <w:rPr>
          <w:rFonts w:hint="eastAsia"/>
        </w:rPr>
        <w:t>此外，</w:t>
      </w:r>
      <w:r w:rsidRPr="00107E09">
        <w:t>多數企業的</w:t>
      </w:r>
      <w:r w:rsidRPr="0024106B">
        <w:rPr>
          <w:color w:val="156082" w:themeColor="accent1"/>
        </w:rPr>
        <w:t>永續承諾高度依賴自我揭露</w:t>
      </w:r>
      <w:r w:rsidRPr="00107E09">
        <w:t>（</w:t>
      </w:r>
      <w:r>
        <w:rPr>
          <w:rFonts w:hint="eastAsia"/>
        </w:rPr>
        <w:t>S</w:t>
      </w:r>
      <w:r w:rsidRPr="00107E09">
        <w:t>elf-disclosure</w:t>
      </w:r>
      <w:r w:rsidRPr="00107E09">
        <w:t>）或</w:t>
      </w:r>
      <w:r w:rsidRPr="0024106B">
        <w:rPr>
          <w:color w:val="156082" w:themeColor="accent1"/>
        </w:rPr>
        <w:t>外部認證機構之稽核</w:t>
      </w:r>
      <w:r w:rsidRPr="00107E09">
        <w:t>，</w:t>
      </w:r>
      <w:r w:rsidR="00572CBD">
        <w:rPr>
          <w:rFonts w:hint="eastAsia"/>
        </w:rPr>
        <w:t>故</w:t>
      </w:r>
      <w:r w:rsidRPr="00A42C80">
        <w:rPr>
          <w:color w:val="EE0000"/>
        </w:rPr>
        <w:t>欠缺統一與可信的監測標準</w:t>
      </w:r>
      <w:r w:rsidRPr="00571C6A">
        <w:t>，</w:t>
      </w:r>
      <w:r w:rsidR="00A77C3F" w:rsidRPr="00571C6A">
        <w:rPr>
          <w:rFonts w:hint="eastAsia"/>
        </w:rPr>
        <w:t>促</w:t>
      </w:r>
      <w:r w:rsidRPr="00571C6A">
        <w:t>使</w:t>
      </w:r>
      <w:r w:rsidRPr="00A42C80">
        <w:rPr>
          <w:color w:val="EE0000"/>
        </w:rPr>
        <w:t>資訊透明與責任追蹤無法真正落實</w:t>
      </w:r>
      <w:r w:rsidRPr="00580F30">
        <w:t>。</w:t>
      </w:r>
      <w:r>
        <w:rPr>
          <w:rFonts w:hint="eastAsia"/>
        </w:rPr>
        <w:t>而</w:t>
      </w:r>
      <w:r w:rsidRPr="00580F30">
        <w:t>創新</w:t>
      </w:r>
      <w:r w:rsidRPr="00580F30">
        <w:rPr>
          <w:rFonts w:hint="eastAsia"/>
        </w:rPr>
        <w:t>業</w:t>
      </w:r>
      <w:r w:rsidRPr="00580F30">
        <w:t>者與回收業者</w:t>
      </w:r>
      <w:r w:rsidR="003D6C7A">
        <w:rPr>
          <w:rFonts w:hint="eastAsia"/>
        </w:rPr>
        <w:t>們</w:t>
      </w:r>
      <w:r>
        <w:rPr>
          <w:rFonts w:hint="eastAsia"/>
        </w:rPr>
        <w:t>的</w:t>
      </w:r>
      <w:r w:rsidRPr="00D51732">
        <w:t>挑戰則</w:t>
      </w:r>
      <w:r w:rsidR="00B56E67">
        <w:rPr>
          <w:rFonts w:hint="eastAsia"/>
        </w:rPr>
        <w:t>包含</w:t>
      </w:r>
      <w:r w:rsidRPr="00D51732">
        <w:t>資金取得困難、缺乏政策</w:t>
      </w:r>
      <w:r>
        <w:rPr>
          <w:rFonts w:hint="eastAsia"/>
        </w:rPr>
        <w:t>支持與</w:t>
      </w:r>
      <w:r w:rsidRPr="00D51732">
        <w:t>標準規範、技術</w:t>
      </w:r>
      <w:r>
        <w:rPr>
          <w:rFonts w:hint="eastAsia"/>
        </w:rPr>
        <w:t>精進</w:t>
      </w:r>
      <w:r w:rsidRPr="00D51732">
        <w:t>門檻高</w:t>
      </w:r>
      <w:r w:rsidR="009934E0">
        <w:rPr>
          <w:rFonts w:hint="eastAsia"/>
        </w:rPr>
        <w:t>等</w:t>
      </w:r>
      <w:r w:rsidRPr="00D51732">
        <w:t>，</w:t>
      </w:r>
      <w:r w:rsidR="009934E0">
        <w:rPr>
          <w:rFonts w:hint="eastAsia"/>
        </w:rPr>
        <w:t>且</w:t>
      </w:r>
      <w:r w:rsidRPr="00D51732">
        <w:t>回收材料</w:t>
      </w:r>
      <w:r>
        <w:rPr>
          <w:rFonts w:hint="eastAsia"/>
        </w:rPr>
        <w:t>於</w:t>
      </w:r>
      <w:r w:rsidRPr="00D51732">
        <w:t>市場流通</w:t>
      </w:r>
      <w:r>
        <w:rPr>
          <w:rFonts w:hint="eastAsia"/>
        </w:rPr>
        <w:t>時</w:t>
      </w:r>
      <w:r w:rsidR="00C341DF">
        <w:rPr>
          <w:rFonts w:hint="eastAsia"/>
        </w:rPr>
        <w:t>，</w:t>
      </w:r>
      <w:r>
        <w:rPr>
          <w:rFonts w:hint="eastAsia"/>
        </w:rPr>
        <w:t>因分</w:t>
      </w:r>
      <w:r w:rsidRPr="005B760E">
        <w:t>類標準</w:t>
      </w:r>
      <w:r>
        <w:rPr>
          <w:rFonts w:hint="eastAsia"/>
        </w:rPr>
        <w:t>尚</w:t>
      </w:r>
      <w:r w:rsidRPr="005B760E">
        <w:t>未統一</w:t>
      </w:r>
      <w:r w:rsidR="002F7A75">
        <w:rPr>
          <w:rFonts w:hint="eastAsia"/>
        </w:rPr>
        <w:t>使材料</w:t>
      </w:r>
      <w:r w:rsidRPr="005B760E">
        <w:t>回收效率</w:t>
      </w:r>
      <w:r w:rsidR="002F7A75">
        <w:rPr>
          <w:rFonts w:hint="eastAsia"/>
        </w:rPr>
        <w:t>低下</w:t>
      </w:r>
      <w:r w:rsidRPr="005B760E">
        <w:t>，</w:t>
      </w:r>
      <w:r w:rsidR="00F14DA7">
        <w:rPr>
          <w:rFonts w:hint="eastAsia"/>
        </w:rPr>
        <w:t>導致</w:t>
      </w:r>
      <w:r w:rsidRPr="00E70655">
        <w:rPr>
          <w:color w:val="EE0000"/>
        </w:rPr>
        <w:t>產品</w:t>
      </w:r>
      <w:r w:rsidRPr="00E70655">
        <w:rPr>
          <w:rFonts w:hint="eastAsia"/>
          <w:color w:val="EE0000"/>
        </w:rPr>
        <w:t>循環再製的</w:t>
      </w:r>
      <w:r w:rsidRPr="00E70655">
        <w:rPr>
          <w:color w:val="EE0000"/>
        </w:rPr>
        <w:t>模式難</w:t>
      </w:r>
      <w:r w:rsidR="00E26E2F">
        <w:rPr>
          <w:rFonts w:hint="eastAsia"/>
          <w:color w:val="EE0000"/>
        </w:rPr>
        <w:t>被</w:t>
      </w:r>
      <w:r w:rsidRPr="00E70655">
        <w:rPr>
          <w:color w:val="EE0000"/>
        </w:rPr>
        <w:t>擴大</w:t>
      </w:r>
      <w:r w:rsidRPr="00E70655">
        <w:rPr>
          <w:rFonts w:hint="eastAsia"/>
          <w:color w:val="EE0000"/>
        </w:rPr>
        <w:t>應用</w:t>
      </w:r>
      <w:r w:rsidRPr="00D51732">
        <w:t>。</w:t>
      </w:r>
    </w:p>
    <w:p w14:paraId="5F637330" w14:textId="4C076759" w:rsidR="001B71AD" w:rsidRDefault="00F420C0" w:rsidP="001B71AD">
      <w:pPr>
        <w:pStyle w:val="15"/>
        <w:ind w:firstLine="480"/>
      </w:pPr>
      <w:r>
        <w:rPr>
          <w:rFonts w:hint="eastAsia"/>
        </w:rPr>
        <w:t>紡織</w:t>
      </w:r>
      <w:r w:rsidR="001B71AD">
        <w:rPr>
          <w:rFonts w:hint="eastAsia"/>
        </w:rPr>
        <w:t>產業創新與轉型</w:t>
      </w:r>
      <w:r w:rsidR="001B71AD" w:rsidRPr="000C3A5C">
        <w:t>若無法透過</w:t>
      </w:r>
      <w:r w:rsidR="00D6675D">
        <w:rPr>
          <w:rFonts w:hint="eastAsia"/>
        </w:rPr>
        <w:t>穩定</w:t>
      </w:r>
      <w:r w:rsidR="00EB0ADC">
        <w:rPr>
          <w:rFonts w:hint="eastAsia"/>
        </w:rPr>
        <w:t>的</w:t>
      </w:r>
      <w:r w:rsidR="003113A1">
        <w:rPr>
          <w:rFonts w:hint="eastAsia"/>
        </w:rPr>
        <w:t>驅動力</w:t>
      </w:r>
      <w:r w:rsidR="001B71AD" w:rsidRPr="000C3A5C">
        <w:t>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D97030">
        <w:rPr>
          <w:rFonts w:hint="eastAsia"/>
          <w:color w:val="156082" w:themeColor="accent1"/>
        </w:rPr>
        <w:t>產業</w:t>
      </w:r>
      <w:r w:rsidR="001B71AD" w:rsidRPr="00D97030">
        <w:rPr>
          <w:color w:val="156082" w:themeColor="accent1"/>
        </w:rPr>
        <w:t>導入數位技術以整合供應鏈資訊、提高</w:t>
      </w:r>
      <w:r w:rsidR="001B71AD" w:rsidRPr="00D97030">
        <w:rPr>
          <w:rFonts w:hint="eastAsia"/>
          <w:color w:val="156082" w:themeColor="accent1"/>
        </w:rPr>
        <w:t>資訊</w:t>
      </w:r>
      <w:r w:rsidR="001B71AD" w:rsidRPr="00D97030">
        <w:rPr>
          <w:color w:val="156082" w:themeColor="accent1"/>
        </w:rPr>
        <w:t>可追溯性與促進跨角色</w:t>
      </w:r>
      <w:r w:rsidR="001B71AD" w:rsidRPr="00D97030">
        <w:rPr>
          <w:rFonts w:hint="eastAsia"/>
          <w:color w:val="156082" w:themeColor="accent1"/>
        </w:rPr>
        <w:t>合作</w:t>
      </w:r>
      <w:r w:rsidR="001B71AD" w:rsidRPr="00D97030">
        <w:rPr>
          <w:color w:val="156082" w:themeColor="accent1"/>
        </w:rPr>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2118612"/>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3CE1DDA7" w:rsidR="00652680" w:rsidRPr="001B7173" w:rsidRDefault="00F30FB0" w:rsidP="003A2C9A">
      <w:pPr>
        <w:pStyle w:val="15"/>
        <w:ind w:firstLine="480"/>
      </w:pPr>
      <w:r w:rsidRPr="001B7173">
        <w:t>台灣紡織工業自</w:t>
      </w:r>
      <w:r w:rsidRPr="001B7173">
        <w:t>1950</w:t>
      </w:r>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w:t>
      </w:r>
      <w:r w:rsidR="00B34580">
        <w:rPr>
          <w:rFonts w:hint="eastAsia"/>
        </w:rPr>
        <w:t>積累</w:t>
      </w:r>
      <w:r w:rsidR="002B4AC5" w:rsidRPr="001B7173">
        <w:t>，逐步建立</w:t>
      </w:r>
      <w:r w:rsidR="00F90CDC">
        <w:rPr>
          <w:rFonts w:hint="eastAsia"/>
        </w:rPr>
        <w:t>起</w:t>
      </w:r>
      <w:r w:rsidR="006123A7">
        <w:rPr>
          <w:rFonts w:hint="eastAsia"/>
        </w:rPr>
        <w:t>涵蓋</w:t>
      </w:r>
      <w:r w:rsidR="00D86FFE">
        <w:rPr>
          <w:rFonts w:hint="eastAsia"/>
        </w:rPr>
        <w:t>了</w:t>
      </w:r>
      <w:r w:rsidR="002B4AC5" w:rsidRPr="001B7173">
        <w:t>上游原料供應、中游紗線</w:t>
      </w:r>
      <w:r w:rsidR="007F2C8B">
        <w:rPr>
          <w:rFonts w:hint="eastAsia"/>
        </w:rPr>
        <w:t>與</w:t>
      </w:r>
      <w:r w:rsidR="002B4AC5" w:rsidRPr="001B7173">
        <w:t>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0E53D914" w:rsidR="009A00AD" w:rsidRPr="00DA3C6F" w:rsidRDefault="00EE5E60" w:rsidP="00884461">
      <w:pPr>
        <w:pStyle w:val="15"/>
        <w:ind w:firstLine="480"/>
      </w:pPr>
      <w:r w:rsidRPr="00DA3C6F">
        <w:t>戰後</w:t>
      </w:r>
      <w:r w:rsidR="00150EBE" w:rsidRPr="00DA3C6F">
        <w:rPr>
          <w:rFonts w:hint="eastAsia"/>
        </w:rPr>
        <w:t>1950</w:t>
      </w:r>
      <w:r w:rsidR="00150EBE" w:rsidRPr="00DA3C6F">
        <w:rPr>
          <w:rFonts w:hint="eastAsia"/>
        </w:rPr>
        <w:t>年代</w:t>
      </w:r>
      <w:r w:rsidRPr="00DA3C6F">
        <w:t>初期，台灣紡織產業面臨</w:t>
      </w:r>
      <w:commentRangeStart w:id="119"/>
      <w:r w:rsidR="00032E4C" w:rsidRPr="00DA3C6F">
        <w:t>資金與原物料匱乏</w:t>
      </w:r>
      <w:commentRangeEnd w:id="119"/>
      <w:r w:rsidR="005426A6" w:rsidRPr="00DA3C6F">
        <w:rPr>
          <w:rStyle w:val="af7"/>
        </w:rPr>
        <w:commentReference w:id="119"/>
      </w:r>
      <w:r w:rsidRPr="00DA3C6F">
        <w:t>，</w:t>
      </w:r>
      <w:r w:rsidR="00CC27DF" w:rsidRPr="00DA3C6F">
        <w:rPr>
          <w:rFonts w:hint="eastAsia"/>
        </w:rPr>
        <w:t>而</w:t>
      </w:r>
      <w:r w:rsidR="00FF527F" w:rsidRPr="00DA3C6F">
        <w:t>中國政權更替後，</w:t>
      </w:r>
      <w:r w:rsidR="00FF527F" w:rsidRPr="00EA18A5">
        <w:rPr>
          <w:color w:val="156082" w:themeColor="accent1"/>
        </w:rPr>
        <w:t>大量紡織設備與技術遷移來台</w:t>
      </w:r>
      <w:r w:rsidR="00FF527F" w:rsidRPr="00DA3C6F">
        <w:t>，國內</w:t>
      </w:r>
      <w:r w:rsidR="007C691A" w:rsidRPr="00DA3C6F">
        <w:t>棉紗</w:t>
      </w:r>
      <w:r w:rsidR="007C691A" w:rsidRPr="00EA18A5">
        <w:rPr>
          <w:color w:val="156082" w:themeColor="accent1"/>
        </w:rPr>
        <w:t>紡織品</w:t>
      </w:r>
      <w:r w:rsidR="00FF527F" w:rsidRPr="00EA18A5">
        <w:rPr>
          <w:color w:val="156082" w:themeColor="accent1"/>
        </w:rPr>
        <w:t>需求</w:t>
      </w:r>
      <w:r w:rsidR="007C691A" w:rsidRPr="00EA18A5">
        <w:rPr>
          <w:rFonts w:hint="eastAsia"/>
          <w:color w:val="156082" w:themeColor="accent1"/>
        </w:rPr>
        <w:t>也</w:t>
      </w:r>
      <w:r w:rsidR="00FF527F" w:rsidRPr="00EA18A5">
        <w:rPr>
          <w:color w:val="156082" w:themeColor="accent1"/>
        </w:rPr>
        <w:t>快速增長</w:t>
      </w:r>
      <w:r w:rsidRPr="00DA3C6F">
        <w:t>，</w:t>
      </w:r>
      <w:r w:rsidR="00E96C22" w:rsidRPr="00DA3C6F">
        <w:rPr>
          <w:rFonts w:hint="eastAsia"/>
        </w:rPr>
        <w:t>政府</w:t>
      </w:r>
      <w:r w:rsidR="00F37BC0" w:rsidRPr="00DA3C6F">
        <w:rPr>
          <w:rFonts w:hint="eastAsia"/>
        </w:rPr>
        <w:t>遂</w:t>
      </w:r>
      <w:r w:rsidRPr="00DA3C6F">
        <w:t>實施</w:t>
      </w:r>
      <w:r w:rsidRPr="00EA18A5">
        <w:rPr>
          <w:color w:val="156082" w:themeColor="accent1"/>
        </w:rPr>
        <w:t>進口替代政策</w:t>
      </w:r>
      <w:r w:rsidR="00663A34" w:rsidRPr="00EA18A5">
        <w:rPr>
          <w:rFonts w:hint="eastAsia"/>
          <w:color w:val="156082" w:themeColor="accent1"/>
        </w:rPr>
        <w:t>與</w:t>
      </w:r>
      <w:r w:rsidRPr="00EA18A5">
        <w:rPr>
          <w:color w:val="156082" w:themeColor="accent1"/>
        </w:rPr>
        <w:t>代紡代織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w:t>
      </w:r>
      <w:r w:rsidRPr="00FC46BF">
        <w:rPr>
          <w:color w:val="156082" w:themeColor="accent1"/>
        </w:rPr>
        <w:t>由政府提供美援棉花與棉紗</w:t>
      </w:r>
      <w:r w:rsidRPr="00DA3C6F">
        <w:t>，以</w:t>
      </w:r>
      <w:r w:rsidRPr="00FC46BF">
        <w:rPr>
          <w:color w:val="C00000"/>
        </w:rPr>
        <w:t>委託代工形式分配給廠商加工，再統一收購成品銷售</w:t>
      </w:r>
      <w:r w:rsidRPr="00DA3C6F">
        <w:t>，藉此</w:t>
      </w:r>
      <w:r w:rsidRPr="00FC46BF">
        <w:rPr>
          <w:color w:val="C00000"/>
        </w:rPr>
        <w:t>穩定價格並解決資金困境</w:t>
      </w:r>
      <w:r w:rsidRPr="00DA3C6F">
        <w:t>。</w:t>
      </w:r>
      <w:r w:rsidR="00C308ED" w:rsidRPr="00DA3C6F">
        <w:rPr>
          <w:rFonts w:hint="eastAsia"/>
        </w:rPr>
        <w:t>同</w:t>
      </w:r>
      <w:r w:rsidR="00A440AD" w:rsidRPr="00DA3C6F">
        <w:rPr>
          <w:rFonts w:hint="eastAsia"/>
        </w:rPr>
        <w:t>步</w:t>
      </w:r>
      <w:r w:rsidRPr="003F2327">
        <w:rPr>
          <w:color w:val="C00000"/>
        </w:rPr>
        <w:t>限制新廠設立</w:t>
      </w:r>
      <w:r w:rsidRPr="00DA3C6F">
        <w:t>，</w:t>
      </w:r>
      <w:r w:rsidRPr="003F2327">
        <w:rPr>
          <w:color w:val="C00000"/>
        </w:rPr>
        <w:t>使原有中上游業者</w:t>
      </w:r>
      <w:r w:rsidRPr="00DA3C6F">
        <w:t>（如紗廠、織布廠）</w:t>
      </w:r>
      <w:r w:rsidRPr="003F2327">
        <w:rPr>
          <w:color w:val="C00000"/>
        </w:rPr>
        <w:t>得以壟斷利潤、累積資本</w:t>
      </w:r>
      <w:r w:rsidR="00D0651F" w:rsidRPr="00DA3C6F">
        <w:rPr>
          <w:rFonts w:hint="eastAsia"/>
        </w:rPr>
        <w:t>，而</w:t>
      </w:r>
      <w:r w:rsidR="00D0651F" w:rsidRPr="00DA3C6F">
        <w:t>政策</w:t>
      </w:r>
      <w:r w:rsidR="00D5259F">
        <w:rPr>
          <w:rFonts w:hint="eastAsia"/>
        </w:rPr>
        <w:t>的</w:t>
      </w:r>
      <w:r w:rsidR="00D0651F" w:rsidRPr="00DA3C6F">
        <w:t>介入與即時支持，</w:t>
      </w:r>
      <w:r w:rsidR="00FC6276">
        <w:rPr>
          <w:rFonts w:hint="eastAsia"/>
        </w:rPr>
        <w:t>亦有</w:t>
      </w:r>
      <w:r w:rsidR="00D0651F" w:rsidRPr="00DA3C6F">
        <w:t>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w:t>
      </w:r>
      <w:r w:rsidRPr="00FA56F5">
        <w:rPr>
          <w:color w:val="C00000"/>
        </w:rPr>
        <w:t>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FA56F5">
        <w:rPr>
          <w:color w:val="C00000"/>
        </w:rPr>
        <w:t>產能過剩</w:t>
      </w:r>
      <w:r w:rsidR="00EE5E60" w:rsidRPr="00EE5E60">
        <w:t>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sidRPr="00FA56F5">
        <w:rPr>
          <w:rFonts w:hint="eastAsia"/>
          <w:color w:val="C00000"/>
        </w:rPr>
        <w:t>政策轉至</w:t>
      </w:r>
      <w:r w:rsidR="00EE5E60" w:rsidRPr="00FA56F5">
        <w:rPr>
          <w:color w:val="C00000"/>
        </w:rPr>
        <w:t>出口導向</w:t>
      </w:r>
      <w:r w:rsidR="00EE5E60" w:rsidRPr="00EE5E60">
        <w:t>。</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1458B5">
        <w:rPr>
          <w:color w:val="C00000"/>
        </w:rPr>
        <w:t>外匯與貿易制度改革</w:t>
      </w:r>
      <w:r w:rsidRPr="008C72FF">
        <w:t>，推動</w:t>
      </w:r>
      <w:r w:rsidRPr="001458B5">
        <w:rPr>
          <w:color w:val="C00000"/>
        </w:rPr>
        <w:t>單一匯率與出口退稅</w:t>
      </w:r>
      <w:r w:rsidR="00D74AB5" w:rsidRPr="008C72FF">
        <w:rPr>
          <w:rFonts w:hint="eastAsia"/>
        </w:rPr>
        <w:t>，</w:t>
      </w:r>
      <w:r w:rsidR="00D74AB5" w:rsidRPr="001458B5">
        <w:rPr>
          <w:color w:val="C00000"/>
        </w:rPr>
        <w:t>紡織產業率先受惠</w:t>
      </w:r>
      <w:r w:rsidR="00D74AB5" w:rsidRPr="001458B5">
        <w:rPr>
          <w:rFonts w:hint="eastAsia"/>
          <w:color w:val="C00000"/>
        </w:rPr>
        <w:t>成為高度出口</w:t>
      </w:r>
      <w:r w:rsidR="00D74AB5" w:rsidRPr="008C72FF">
        <w:rPr>
          <w:rFonts w:hint="eastAsia"/>
        </w:rPr>
        <w:t>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commentRangeStart w:id="121"/>
      <w:r w:rsidR="00B30C60" w:rsidRPr="008C72FF">
        <w:t>石化原料</w:t>
      </w:r>
      <w:commentRangeEnd w:id="121"/>
      <w:r w:rsidR="00325EB3" w:rsidRPr="008C72FF">
        <w:rPr>
          <w:rStyle w:val="af7"/>
        </w:rPr>
        <w:commentReference w:id="121"/>
      </w:r>
      <w:r w:rsidR="00B30C60" w:rsidRPr="008C72FF">
        <w:t>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25572F5B"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00BE1673">
        <w:rPr>
          <w:rFonts w:hint="eastAsia"/>
        </w:rPr>
        <w:t>、</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5A4336">
        <w:rPr>
          <w:color w:val="156082" w:themeColor="accent1"/>
        </w:rPr>
        <w:t>上游</w:t>
      </w:r>
      <w:r w:rsidR="006A2753">
        <w:rPr>
          <w:rFonts w:hint="eastAsia"/>
        </w:rPr>
        <w:t>開始</w:t>
      </w:r>
      <w:r w:rsidR="003949C9" w:rsidRPr="003949C9">
        <w:t>聚焦</w:t>
      </w:r>
      <w:r w:rsidR="00E16AB3" w:rsidRPr="005A4336">
        <w:rPr>
          <w:color w:val="156082" w:themeColor="accent1"/>
        </w:rPr>
        <w:t>環保纖維與材料創新</w:t>
      </w:r>
      <w:r w:rsidR="003949C9" w:rsidRPr="003949C9">
        <w:t>，</w:t>
      </w:r>
      <w:r w:rsidR="003949C9" w:rsidRPr="005A4336">
        <w:rPr>
          <w:color w:val="156082" w:themeColor="accent1"/>
        </w:rPr>
        <w:t>中游</w:t>
      </w:r>
      <w:r w:rsidR="00F22CD0">
        <w:rPr>
          <w:rFonts w:hint="eastAsia"/>
        </w:rPr>
        <w:t>則發展</w:t>
      </w:r>
      <w:r w:rsidR="00013834" w:rsidRPr="005A4336">
        <w:rPr>
          <w:rFonts w:hint="eastAsia"/>
          <w:color w:val="156082" w:themeColor="accent1"/>
        </w:rPr>
        <w:t>環保</w:t>
      </w:r>
      <w:r w:rsidR="003949C9" w:rsidRPr="005A4336">
        <w:rPr>
          <w:color w:val="156082" w:themeColor="accent1"/>
        </w:rPr>
        <w:t>紗線與機能布料</w:t>
      </w:r>
      <w:r w:rsidR="003949C9" w:rsidRPr="003949C9">
        <w:t>，</w:t>
      </w:r>
      <w:r w:rsidR="003949C9" w:rsidRPr="005A4336">
        <w:rPr>
          <w:color w:val="156082" w:themeColor="accent1"/>
        </w:rPr>
        <w:t>下游</w:t>
      </w:r>
      <w:r w:rsidR="00D7256B">
        <w:rPr>
          <w:rFonts w:hint="eastAsia"/>
        </w:rPr>
        <w:t>便</w:t>
      </w:r>
      <w:r w:rsidR="003949C9" w:rsidRPr="005A4336">
        <w:rPr>
          <w:color w:val="156082" w:themeColor="accent1"/>
        </w:rPr>
        <w:t>強化設計</w:t>
      </w:r>
      <w:r w:rsidR="00D43941" w:rsidRPr="005A4336">
        <w:rPr>
          <w:rFonts w:hint="eastAsia"/>
          <w:color w:val="156082" w:themeColor="accent1"/>
        </w:rPr>
        <w:t>、</w:t>
      </w:r>
      <w:r w:rsidR="003949C9" w:rsidRPr="005A4336">
        <w:rPr>
          <w:color w:val="156082" w:themeColor="accent1"/>
        </w:rPr>
        <w:t>品牌行銷</w:t>
      </w:r>
      <w:r w:rsidR="003949C9" w:rsidRPr="003949C9">
        <w:t>，</w:t>
      </w:r>
      <w:r w:rsidR="005249A9">
        <w:rPr>
          <w:rFonts w:hint="eastAsia"/>
        </w:rPr>
        <w:t>並</w:t>
      </w:r>
      <w:r w:rsidR="003949C9" w:rsidRPr="003949C9">
        <w:t>導入</w:t>
      </w:r>
      <w:r w:rsidR="008A5371" w:rsidRPr="005A4336">
        <w:rPr>
          <w:rFonts w:hint="eastAsia"/>
          <w:color w:val="156082" w:themeColor="accent1"/>
        </w:rPr>
        <w:t>智慧</w:t>
      </w:r>
      <w:r w:rsidR="003949C9" w:rsidRPr="005A4336">
        <w:rPr>
          <w:color w:val="156082" w:themeColor="accent1"/>
        </w:rPr>
        <w:t>製造與虛擬試衣</w:t>
      </w:r>
      <w:r w:rsidR="003949C9" w:rsidRPr="003949C9">
        <w:t>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5E305554"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w:t>
      </w:r>
      <w:r w:rsidR="00FF22C5">
        <w:rPr>
          <w:rFonts w:hint="eastAsia"/>
          <w:color w:val="EE0000"/>
        </w:rPr>
        <w:t>作</w:t>
      </w:r>
      <w:r w:rsidR="00377A86" w:rsidRPr="001B13E2">
        <w:rPr>
          <w:color w:val="EE0000"/>
        </w:rPr>
        <w:t>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B20C67" w:rsidRPr="007F29B8">
        <w:rPr>
          <w:rFonts w:hint="eastAsia"/>
        </w:rPr>
        <w:t>如今</w:t>
      </w:r>
      <w:r w:rsidR="007666B4" w:rsidRPr="007F29B8">
        <w:t>產業外移已逾三十年，早期</w:t>
      </w:r>
      <w:r w:rsidR="00676EA0" w:rsidRPr="007258CE">
        <w:rPr>
          <w:rFonts w:hint="eastAsia"/>
          <w:color w:val="156082" w:themeColor="accent1"/>
        </w:rPr>
        <w:t>技術</w:t>
      </w:r>
      <w:r w:rsidR="007666B4" w:rsidRPr="007258CE">
        <w:rPr>
          <w:color w:val="156082" w:themeColor="accent1"/>
        </w:rPr>
        <w:t>人才</w:t>
      </w:r>
      <w:r w:rsidR="00CB7A14" w:rsidRPr="007258CE">
        <w:rPr>
          <w:rFonts w:hint="eastAsia"/>
          <w:color w:val="156082" w:themeColor="accent1"/>
        </w:rPr>
        <w:t>逐漸</w:t>
      </w:r>
      <w:r w:rsidR="007666B4" w:rsidRPr="007258CE">
        <w:rPr>
          <w:color w:val="156082" w:themeColor="accent1"/>
        </w:rPr>
        <w:t>高齡</w:t>
      </w:r>
      <w:r w:rsidR="00CB7A14" w:rsidRPr="007258CE">
        <w:rPr>
          <w:rFonts w:hint="eastAsia"/>
          <w:color w:val="156082" w:themeColor="accent1"/>
        </w:rPr>
        <w:t>化</w:t>
      </w:r>
      <w:r w:rsidR="007666B4" w:rsidRPr="007F29B8">
        <w:t>，</w:t>
      </w:r>
      <w:r w:rsidR="00A11927">
        <w:rPr>
          <w:rFonts w:hint="eastAsia"/>
        </w:rPr>
        <w:t>而</w:t>
      </w:r>
      <w:r w:rsidR="00723938" w:rsidRPr="007F29B8">
        <w:rPr>
          <w:rFonts w:hint="eastAsia"/>
        </w:rPr>
        <w:t>產業</w:t>
      </w:r>
      <w:r w:rsidR="007666B4" w:rsidRPr="007258CE">
        <w:rPr>
          <w:color w:val="156082" w:themeColor="accent1"/>
        </w:rPr>
        <w:t>缺工嚴重、薪資成本上升</w:t>
      </w:r>
      <w:r w:rsidR="007666B4" w:rsidRPr="007F29B8">
        <w:t>及</w:t>
      </w:r>
      <w:r w:rsidR="007666B4" w:rsidRPr="007258CE">
        <w:rPr>
          <w:color w:val="156082" w:themeColor="accent1"/>
        </w:rPr>
        <w:t>內需市場規模有限</w:t>
      </w:r>
      <w:r w:rsidR="00E3296B" w:rsidRPr="007F29B8">
        <w:rPr>
          <w:rFonts w:hint="eastAsia"/>
        </w:rPr>
        <w:t>等</w:t>
      </w:r>
      <w:r w:rsidR="007666B4" w:rsidRPr="007F29B8">
        <w:t>壓力，</w:t>
      </w:r>
      <w:r w:rsidR="004A6295">
        <w:rPr>
          <w:rFonts w:hint="eastAsia"/>
        </w:rPr>
        <w:t>讓</w:t>
      </w:r>
      <w:r w:rsidR="007666B4" w:rsidRPr="00C35D74">
        <w:t>多數</w:t>
      </w:r>
      <w:r w:rsidR="001B2A3B" w:rsidRPr="00C35D74">
        <w:rPr>
          <w:rFonts w:hint="eastAsia"/>
        </w:rPr>
        <w:t>廠商</w:t>
      </w:r>
      <w:r w:rsidR="007666B4" w:rsidRPr="00C35D74">
        <w:t>被迫遷移或</w:t>
      </w:r>
      <w:r w:rsidR="00372FBC">
        <w:rPr>
          <w:rFonts w:hint="eastAsia"/>
        </w:rPr>
        <w:t>選擇</w:t>
      </w:r>
      <w:r w:rsidR="007666B4" w:rsidRPr="00C35D74">
        <w:t>退出市場，僅存者亦陷入邊緣化困境。</w:t>
      </w:r>
    </w:p>
    <w:p w14:paraId="5B0AA55B" w14:textId="4F930630"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sidRPr="00E92CDE">
        <w:rPr>
          <w:rFonts w:hint="eastAsia"/>
        </w:rPr>
        <w:t>而</w:t>
      </w:r>
      <w:r w:rsidRPr="00E92CDE">
        <w:t>台灣紡織出口競爭力下降，可能與全球供應鏈轉移、新興國家興起、國內產業升級尚未</w:t>
      </w:r>
      <w:r w:rsidR="00D2745A">
        <w:rPr>
          <w:rFonts w:hint="eastAsia"/>
        </w:rPr>
        <w:t>完整</w:t>
      </w:r>
      <w:r w:rsidR="00662784">
        <w:rPr>
          <w:rFonts w:hint="eastAsia"/>
        </w:rPr>
        <w:t>推行</w:t>
      </w:r>
      <w:r w:rsidRPr="00E92CDE">
        <w:t>等</w:t>
      </w:r>
      <w:r w:rsidR="003117C3" w:rsidRPr="00E92CDE">
        <w:rPr>
          <w:rFonts w:hint="eastAsia"/>
        </w:rPr>
        <w:t>多重</w:t>
      </w:r>
      <w:r w:rsidRPr="00E92CDE">
        <w:t>因素有關</w:t>
      </w:r>
      <w:r w:rsidRPr="00CB5E4A">
        <w:t>。</w:t>
      </w:r>
    </w:p>
    <w:p w14:paraId="35F170DD" w14:textId="3237C590"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0041309C">
        <w:rPr>
          <w:rStyle w:val="affd"/>
          <w:rFonts w:cstheme="minorBidi"/>
          <w:b/>
          <w:noProof/>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260EC5F5"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w:t>
      </w:r>
      <w:r w:rsidR="0071030C">
        <w:rPr>
          <w:rFonts w:hint="eastAsia"/>
        </w:rPr>
        <w:t>紡織</w:t>
      </w:r>
      <w:r w:rsidR="000F0F56" w:rsidRPr="000F0F56">
        <w:t>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w:t>
      </w:r>
      <w:r w:rsidR="00C268C6" w:rsidRPr="000F0F56">
        <w:t>占比</w:t>
      </w:r>
      <w:r w:rsidR="00C268C6" w:rsidRPr="000F0F56">
        <w:t>22.0%</w:t>
      </w:r>
      <w:r w:rsidR="00C268C6">
        <w:rPr>
          <w:rFonts w:hint="eastAsia"/>
        </w:rPr>
        <w:t>的</w:t>
      </w:r>
      <w:r w:rsidR="00484F88" w:rsidRPr="000F0F56">
        <w:t>第二名</w:t>
      </w:r>
      <w:r w:rsidR="000F0F56" w:rsidRPr="000F0F56">
        <w:t>歐盟</w:t>
      </w:r>
      <w:r w:rsidR="000F0F56" w:rsidRPr="000F0F56">
        <w:t>700</w:t>
      </w:r>
      <w:r w:rsidR="000F0F56" w:rsidRPr="000F0F56">
        <w:t>億美元</w:t>
      </w:r>
      <w:r w:rsidR="00C268C6">
        <w:rPr>
          <w:rFonts w:hint="eastAsia"/>
        </w:rPr>
        <w:t>出口額</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CF7837">
        <w:rPr>
          <w:rFonts w:hint="eastAsia"/>
        </w:rPr>
        <w:t>台灣</w:t>
      </w:r>
      <w:r w:rsidR="00FD5078">
        <w:rPr>
          <w:rFonts w:hint="eastAsia"/>
        </w:rPr>
        <w:t>2023</w:t>
      </w:r>
      <w:r w:rsidR="00FD5078">
        <w:rPr>
          <w:rFonts w:hint="eastAsia"/>
        </w:rPr>
        <w:t>年</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1373094D"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sidR="0041309C">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839"/>
        <w:gridCol w:w="839"/>
        <w:gridCol w:w="839"/>
        <w:gridCol w:w="839"/>
        <w:gridCol w:w="840"/>
      </w:tblGrid>
      <w:tr w:rsidR="00500AEB" w:rsidRPr="00AC6D46" w14:paraId="182AD8B4" w14:textId="77777777" w:rsidTr="00EB616D">
        <w:trPr>
          <w:trHeight w:val="408"/>
          <w:jc w:val="center"/>
        </w:trPr>
        <w:tc>
          <w:tcPr>
            <w:tcW w:w="9067" w:type="dxa"/>
            <w:gridSpan w:val="10"/>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0"/>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511AEE">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3356"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357" w:type="dxa"/>
            <w:gridSpan w:val="4"/>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0E4F08">
              <w:rPr>
                <w:rFonts w:cs="Times New Roman"/>
                <w:sz w:val="18"/>
                <w:szCs w:val="18"/>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0E676B62" w:rsidR="00142A1E" w:rsidRDefault="00AB2916" w:rsidP="006D0824">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w:t>
      </w:r>
      <w:r w:rsidR="0054268F">
        <w:rPr>
          <w:rFonts w:hint="eastAsia"/>
        </w:rPr>
        <w:t>耗能</w:t>
      </w:r>
      <w:r w:rsidR="001E65C2" w:rsidRPr="00346DC8">
        <w:t>與高</w:t>
      </w:r>
      <w:r w:rsidR="00385D59">
        <w:rPr>
          <w:rFonts w:hint="eastAsia"/>
        </w:rPr>
        <w:t>碳排</w:t>
      </w:r>
      <w:r w:rsidR="001E65C2" w:rsidRPr="00346DC8">
        <w:t>的產業</w:t>
      </w:r>
      <w:r w:rsidR="0077034B">
        <w:rPr>
          <w:rFonts w:hint="eastAsia"/>
        </w:rPr>
        <w:t>，</w:t>
      </w:r>
      <w:r w:rsidR="00556AC9">
        <w:rPr>
          <w:rFonts w:hint="eastAsia"/>
        </w:rPr>
        <w:t>遂</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w:t>
      </w:r>
      <w:r w:rsidR="003558FE">
        <w:rPr>
          <w:rFonts w:hint="eastAsia"/>
          <w:color w:val="EE0000"/>
        </w:rPr>
        <w:t>物</w:t>
      </w:r>
      <w:r w:rsidR="00AE147E" w:rsidRPr="00BC0CA3">
        <w:rPr>
          <w:color w:val="EE0000"/>
        </w:rPr>
        <w:t>料成分、碳足跡與可回收性資訊，</w:t>
      </w:r>
      <w:r w:rsidR="00213E18">
        <w:rPr>
          <w:rFonts w:hint="eastAsia"/>
          <w:color w:val="EE0000"/>
        </w:rPr>
        <w:t>提高</w:t>
      </w:r>
      <w:r w:rsidR="004A0A39" w:rsidRPr="00BC0CA3">
        <w:rPr>
          <w:rFonts w:hint="eastAsia"/>
          <w:color w:val="EE0000"/>
        </w:rPr>
        <w:t>紡織出口</w:t>
      </w:r>
      <w:r w:rsidR="00213E18">
        <w:rPr>
          <w:rFonts w:hint="eastAsia"/>
          <w:color w:val="EE0000"/>
        </w:rPr>
        <w:t>的</w:t>
      </w:r>
      <w:r w:rsidR="00AE147E" w:rsidRPr="00BC0CA3">
        <w:rPr>
          <w:color w:val="EE0000"/>
        </w:rPr>
        <w:t>技術與制度門檻</w:t>
      </w:r>
      <w:r w:rsidR="00AE147E" w:rsidRPr="00F32076">
        <w:t>。</w:t>
      </w:r>
    </w:p>
    <w:p w14:paraId="501295B2" w14:textId="03F6C3B4"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sidRPr="00833282">
        <w:rPr>
          <w:rFonts w:hint="eastAsia"/>
        </w:rPr>
        <w:t>強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w:t>
      </w:r>
      <w:r w:rsidR="0074501F" w:rsidRPr="00316630">
        <w:t>卻容易</w:t>
      </w:r>
      <w:r w:rsidR="0074501F" w:rsidRPr="00370706">
        <w:rPr>
          <w:color w:val="EE0000"/>
        </w:rPr>
        <w:t>忽略終端使用者的實際需求與市場趨勢</w:t>
      </w:r>
      <w:r w:rsidR="0074501F" w:rsidRPr="0074501F">
        <w:t>，造成產銷落差與資源浪費。</w:t>
      </w:r>
    </w:p>
    <w:p w14:paraId="7BD8F237" w14:textId="04275706"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w:t>
      </w:r>
      <w:r w:rsidR="00890EA7">
        <w:rPr>
          <w:rFonts w:hint="eastAsia"/>
          <w:color w:val="EE0000"/>
        </w:rPr>
        <w:t>讓供應鏈</w:t>
      </w:r>
      <w:r w:rsidR="00F32076" w:rsidRPr="00121A06">
        <w:rPr>
          <w:color w:val="EE0000"/>
        </w:rPr>
        <w:t>資訊傳遞效率低落</w:t>
      </w:r>
      <w:r w:rsidR="00890EA7">
        <w:rPr>
          <w:rFonts w:hint="eastAsia"/>
          <w:color w:val="EE0000"/>
        </w:rPr>
        <w:t>也提高企業</w:t>
      </w:r>
      <w:r w:rsidR="00F32076" w:rsidRPr="00121A06">
        <w:rPr>
          <w:color w:val="EE0000"/>
        </w:rPr>
        <w:t>營運成本</w:t>
      </w:r>
      <w:r w:rsidR="00F32076" w:rsidRPr="00F32076">
        <w:t>，</w:t>
      </w:r>
      <w:r w:rsidR="00234D46">
        <w:rPr>
          <w:rFonts w:hint="eastAsia"/>
        </w:rPr>
        <w:t>讓企業</w:t>
      </w:r>
      <w:r w:rsidR="00121A06" w:rsidRPr="00F32076">
        <w:t>難以</w:t>
      </w:r>
      <w:r w:rsidR="003B459D">
        <w:rPr>
          <w:rFonts w:hint="eastAsia"/>
        </w:rPr>
        <w:t>應對</w:t>
      </w:r>
      <w:r w:rsidR="00121A06" w:rsidRPr="00F32076">
        <w:t>快速變動</w:t>
      </w:r>
      <w:r w:rsidR="00766112">
        <w:rPr>
          <w:rFonts w:hint="eastAsia"/>
        </w:rPr>
        <w:t>的</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w:t>
      </w:r>
      <w:r w:rsidR="009A6E40">
        <w:rPr>
          <w:rFonts w:hint="eastAsia"/>
          <w:color w:val="EE0000"/>
        </w:rPr>
        <w:t>等區域</w:t>
      </w:r>
      <w:r w:rsidR="003D67CF" w:rsidRPr="007C7426">
        <w:rPr>
          <w:color w:val="EE0000"/>
        </w:rPr>
        <w:t>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27692349"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2B645E6F"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048C3DFE"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sidR="0041309C">
        <w:rPr>
          <w:noProof/>
        </w:rPr>
        <w:t>1</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2118613"/>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14552009" w:rsidR="00194F15" w:rsidRDefault="008D790D" w:rsidP="00A975E1">
      <w:pPr>
        <w:pStyle w:val="15"/>
        <w:ind w:firstLine="480"/>
      </w:pPr>
      <w:r>
        <w:rPr>
          <w:rFonts w:hint="eastAsia"/>
        </w:rPr>
        <w:t>臺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F20F76">
        <w:rPr>
          <w:rFonts w:hint="eastAsia"/>
        </w:rPr>
        <w:t>司</w:t>
      </w:r>
      <w:r w:rsidR="00C161F7">
        <w:rPr>
          <w:rFonts w:hint="eastAsia"/>
        </w:rPr>
        <w:t>，</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溝通</w:t>
      </w:r>
      <w:r w:rsidR="00C312D3">
        <w:rPr>
          <w:rFonts w:hint="eastAsia"/>
          <w:color w:val="C00000"/>
        </w:rPr>
        <w:t>雲端</w:t>
      </w:r>
      <w:r w:rsidR="0055320F" w:rsidRPr="00C76409">
        <w:rPr>
          <w:color w:val="C00000"/>
        </w:rPr>
        <w:t>平台</w:t>
      </w:r>
      <w:r w:rsidR="0055320F" w:rsidRPr="0055320F">
        <w:t>。</w:t>
      </w:r>
      <w:r w:rsidR="00194F15" w:rsidRPr="00E37D18">
        <w:rPr>
          <w:color w:val="156082" w:themeColor="accent1"/>
        </w:rPr>
        <w:t>Frontier.cool</w:t>
      </w:r>
      <w:r w:rsidR="00194F15" w:rsidRPr="00E37D18">
        <w:rPr>
          <w:color w:val="156082" w:themeColor="accent1"/>
        </w:rPr>
        <w:t>的核心願景是透過科技創新連結</w:t>
      </w:r>
      <w:r w:rsidR="00E46FAB" w:rsidRPr="007527C1">
        <w:rPr>
          <w:color w:val="EE0000"/>
        </w:rPr>
        <w:t>全球紡織供應鏈與品牌</w:t>
      </w:r>
      <w:r w:rsidR="00E46FAB">
        <w:rPr>
          <w:rFonts w:hint="eastAsia"/>
          <w:color w:val="EE0000"/>
        </w:rPr>
        <w:t>端</w:t>
      </w:r>
      <w:r w:rsidR="00194F15" w:rsidRPr="00194F15">
        <w:t>，實現</w:t>
      </w:r>
      <w:r w:rsidR="00194F15" w:rsidRPr="001D7AF1">
        <w:rPr>
          <w:color w:val="156082" w:themeColor="accent1"/>
        </w:rPr>
        <w:t>智慧製造與永續轉型</w:t>
      </w:r>
      <w:r w:rsidR="00194F15" w:rsidRPr="00194F15">
        <w:t>的產業升級。</w:t>
      </w:r>
    </w:p>
    <w:p w14:paraId="3713ED3E" w14:textId="6C500B2F" w:rsidR="00C215EE" w:rsidRDefault="00AC6E27" w:rsidP="00A975E1">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B17181">
        <w:rPr>
          <w:rFonts w:hint="eastAsia"/>
        </w:rPr>
        <w:t>技術</w:t>
      </w:r>
      <w:r w:rsidR="0091421F" w:rsidRPr="0091421F">
        <w:t>與</w:t>
      </w:r>
      <w:r w:rsidR="006E4592">
        <w:rPr>
          <w:rFonts w:hint="eastAsia"/>
        </w:rPr>
        <w:t>機器學習</w:t>
      </w:r>
      <w:r w:rsidR="0091421F" w:rsidRPr="0091421F">
        <w:t>演算法，可將實體布料轉換為具物理特性的數位布片</w:t>
      </w:r>
      <w:r w:rsidR="00E61A1E">
        <w:rPr>
          <w:rFonts w:hint="eastAsia"/>
        </w:rPr>
        <w:t>素材</w:t>
      </w:r>
      <w:r w:rsidR="0091421F" w:rsidRPr="0091421F">
        <w:t>，並儲存於雲端資料庫中</w:t>
      </w:r>
      <w:r w:rsidR="003F5969">
        <w:rPr>
          <w:rFonts w:hint="eastAsia"/>
        </w:rPr>
        <w:t>供</w:t>
      </w:r>
      <w:r w:rsidR="0091421F" w:rsidRPr="0091421F">
        <w:t>3D</w:t>
      </w:r>
      <w:r w:rsidR="0091421F" w:rsidRPr="0091421F">
        <w:t>成衣設計</w:t>
      </w:r>
      <w:r w:rsidR="003F5969">
        <w:rPr>
          <w:rFonts w:hint="eastAsia"/>
        </w:rPr>
        <w:t>應用</w:t>
      </w:r>
      <w:r w:rsidR="00B95068">
        <w:rPr>
          <w:rFonts w:hint="eastAsia"/>
        </w:rPr>
        <w:t>，</w:t>
      </w:r>
      <w:r w:rsidR="00142793">
        <w:rPr>
          <w:rFonts w:hint="eastAsia"/>
        </w:rPr>
        <w:t>如</w:t>
      </w:r>
      <w:r w:rsidR="00C4369C">
        <w:rPr>
          <w:rFonts w:hint="eastAsia"/>
        </w:rPr>
        <w:t>圖</w:t>
      </w:r>
      <w:r w:rsidR="00C4369C">
        <w:rPr>
          <w:rFonts w:hint="eastAsia"/>
        </w:rPr>
        <w:t>4.3-1</w:t>
      </w:r>
      <w:r w:rsidR="00C4369C">
        <w:rPr>
          <w:rFonts w:hint="eastAsia"/>
        </w:rPr>
        <w:t>所示，</w:t>
      </w:r>
      <w:r w:rsidR="00C215EE">
        <w:rPr>
          <w:rFonts w:hint="eastAsia"/>
        </w:rPr>
        <w:t>數位布片檔案中涵蓋</w:t>
      </w:r>
      <w:r w:rsidR="00B65101">
        <w:rPr>
          <w:rFonts w:hint="eastAsia"/>
        </w:rPr>
        <w:t>布料</w:t>
      </w:r>
      <w:r w:rsidR="00C215EE" w:rsidRPr="00C215EE">
        <w:rPr>
          <w:rFonts w:hint="eastAsia"/>
        </w:rPr>
        <w:t>影像、基本規格（如色號、密度、重量、幅寬、織法等）、</w:t>
      </w:r>
      <w:r w:rsidR="00C215EE" w:rsidRPr="00C215EE">
        <w:rPr>
          <w:rFonts w:hint="eastAsia"/>
        </w:rPr>
        <w:t>AI</w:t>
      </w:r>
      <w:r w:rsidR="007E4193">
        <w:rPr>
          <w:rFonts w:hint="eastAsia"/>
        </w:rPr>
        <w:t>自動產生的分類</w:t>
      </w:r>
      <w:r w:rsidR="00C215EE" w:rsidRPr="00C215EE">
        <w:rPr>
          <w:rFonts w:hint="eastAsia"/>
        </w:rPr>
        <w:t>標籤、永續指標（</w:t>
      </w:r>
      <w:r w:rsidR="00C215EE" w:rsidRPr="00C215EE">
        <w:rPr>
          <w:rFonts w:hint="eastAsia"/>
        </w:rPr>
        <w:t>Eco-Impactor</w:t>
      </w:r>
      <w:r w:rsidR="00C215EE" w:rsidRPr="00C215EE">
        <w:rPr>
          <w:rFonts w:hint="eastAsia"/>
        </w:rPr>
        <w:t>™）、庫存數量、價格</w:t>
      </w:r>
      <w:r w:rsidR="0091421F" w:rsidRPr="0091421F">
        <w:t>。</w:t>
      </w:r>
    </w:p>
    <w:p w14:paraId="6F4348F1" w14:textId="4AED421E" w:rsidR="001E6B5D" w:rsidRDefault="00005F4C" w:rsidP="00005F4C">
      <w:pPr>
        <w:pStyle w:val="aff"/>
      </w:pPr>
      <w:r>
        <w:rPr>
          <w:rFonts w:hint="eastAsia"/>
          <w:noProof/>
        </w:rPr>
        <w:drawing>
          <wp:inline distT="0" distB="0" distL="0" distR="0" wp14:anchorId="0B0E573D" wp14:editId="5201C1E8">
            <wp:extent cx="5760085" cy="2012950"/>
            <wp:effectExtent l="0" t="0" r="0" b="6350"/>
            <wp:docPr id="384940005"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940005" name="圖片 38494000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2012950"/>
                    </a:xfrm>
                    <a:prstGeom prst="rect">
                      <a:avLst/>
                    </a:prstGeom>
                  </pic:spPr>
                </pic:pic>
              </a:graphicData>
            </a:graphic>
          </wp:inline>
        </w:drawing>
      </w:r>
    </w:p>
    <w:p w14:paraId="58DDE1D7" w14:textId="6A1BF879" w:rsidR="00775DEE" w:rsidRDefault="004967DE" w:rsidP="00282D3A">
      <w:pPr>
        <w:pStyle w:val="afff0"/>
      </w:pPr>
      <w:r>
        <w:rPr>
          <w:rFonts w:hint="eastAsia"/>
        </w:rPr>
        <w:t>圖</w:t>
      </w:r>
      <w:r>
        <w:rPr>
          <w:rFonts w:hint="eastAsia"/>
        </w:rPr>
        <w:t xml:space="preserve">4.3- </w:t>
      </w:r>
      <w:r>
        <w:fldChar w:fldCharType="begin"/>
      </w:r>
      <w:r>
        <w:instrText xml:space="preserve"> </w:instrText>
      </w:r>
      <w:r>
        <w:rPr>
          <w:rFonts w:hint="eastAsia"/>
        </w:rPr>
        <w:instrText xml:space="preserve">SEQ </w:instrText>
      </w:r>
      <w:r>
        <w:rPr>
          <w:rFonts w:hint="eastAsia"/>
        </w:rPr>
        <w:instrText>圖</w:instrText>
      </w:r>
      <w:r>
        <w:rPr>
          <w:rFonts w:hint="eastAsia"/>
        </w:rPr>
        <w:instrText>4.3- \* ARABIC</w:instrText>
      </w:r>
      <w:r>
        <w:instrText xml:space="preserve"> </w:instrText>
      </w:r>
      <w:r>
        <w:fldChar w:fldCharType="separate"/>
      </w:r>
      <w:r w:rsidR="0041309C">
        <w:rPr>
          <w:noProof/>
        </w:rPr>
        <w:t>1</w:t>
      </w:r>
      <w:r>
        <w:fldChar w:fldCharType="end"/>
      </w:r>
      <w:r>
        <w:rPr>
          <w:rFonts w:hint="eastAsia"/>
        </w:rPr>
        <w:t xml:space="preserve"> </w:t>
      </w:r>
      <w:r>
        <w:rPr>
          <w:rFonts w:hint="eastAsia"/>
        </w:rPr>
        <w:t>數位布片檔案範例</w:t>
      </w:r>
    </w:p>
    <w:p w14:paraId="4D5E99EA" w14:textId="75BEE5C7" w:rsidR="004967DE" w:rsidRPr="004967DE" w:rsidRDefault="004967DE" w:rsidP="00282D3A">
      <w:pPr>
        <w:pStyle w:val="afff5"/>
      </w:pPr>
      <w:r>
        <w:rPr>
          <w:rFonts w:hint="eastAsia"/>
        </w:rPr>
        <w:t>資料來源：</w:t>
      </w:r>
      <w:r w:rsidR="00215267">
        <w:rPr>
          <w:rFonts w:hint="eastAsia"/>
        </w:rPr>
        <w:t>Frontier.cool</w:t>
      </w:r>
      <w:r w:rsidR="00215267">
        <w:rPr>
          <w:rFonts w:hint="eastAsia"/>
        </w:rPr>
        <w:t>官方</w:t>
      </w:r>
      <w:r w:rsidR="00215267">
        <w:rPr>
          <w:rFonts w:hint="eastAsia"/>
        </w:rPr>
        <w:t>Youtube</w:t>
      </w:r>
      <w:r w:rsidR="00215267">
        <w:rPr>
          <w:rFonts w:hint="eastAsia"/>
        </w:rPr>
        <w:t>頻道</w:t>
      </w:r>
    </w:p>
    <w:p w14:paraId="100FA8E9" w14:textId="60C34907" w:rsidR="004E20AE" w:rsidRDefault="002F6B0A" w:rsidP="00A975E1">
      <w:pPr>
        <w:pStyle w:val="15"/>
        <w:ind w:firstLine="480"/>
      </w:pPr>
      <w:r w:rsidRPr="002F6B0A">
        <w:t>Frontier.cool</w:t>
      </w:r>
      <w:r w:rsidR="000B2B80" w:rsidRPr="000B2B80">
        <w:t>亦</w:t>
      </w:r>
      <w:r w:rsidR="000B2B80" w:rsidRPr="00986491">
        <w:rPr>
          <w:color w:val="C00000"/>
        </w:rPr>
        <w:t>積極回應產業長期以</w:t>
      </w:r>
      <w:r w:rsidR="000B2B80" w:rsidRPr="009E47FC">
        <w:rPr>
          <w:color w:val="156082" w:themeColor="accent1"/>
        </w:rPr>
        <w:t>「供給導向」</w:t>
      </w:r>
      <w:r w:rsidR="000B2B80" w:rsidRPr="00986491">
        <w:rPr>
          <w:color w:val="C00000"/>
        </w:rPr>
        <w:t>為主的營運模式問題</w:t>
      </w:r>
      <w:r w:rsidR="000B2B80" w:rsidRPr="000B2B80">
        <w:t>，</w:t>
      </w:r>
      <w:r w:rsidRPr="002F6B0A">
        <w:t>「供給導向」</w:t>
      </w:r>
      <w:r w:rsidR="001247AB">
        <w:rPr>
          <w:rFonts w:hint="eastAsia"/>
        </w:rPr>
        <w:t>意</w:t>
      </w:r>
      <w:r w:rsidR="00C332E4">
        <w:rPr>
          <w:rFonts w:hint="eastAsia"/>
        </w:rPr>
        <w:t>指紡織業的產業慣性是</w:t>
      </w:r>
      <w:r w:rsidRPr="002F6B0A">
        <w:t>在市場需求尚未明確</w:t>
      </w:r>
      <w:r w:rsidR="00097F70">
        <w:rPr>
          <w:rFonts w:hint="eastAsia"/>
        </w:rPr>
        <w:t>就</w:t>
      </w:r>
      <w:r w:rsidR="002F38B6" w:rsidRPr="002F6B0A">
        <w:t>量產</w:t>
      </w:r>
      <w:r w:rsidRPr="002F6B0A">
        <w:t>布料與服裝製作，導致高庫存與資源浪費。</w:t>
      </w:r>
      <w:r w:rsidRPr="002F6B0A">
        <w:t>Frontier.cool</w:t>
      </w:r>
      <w:r w:rsidRPr="007D50DE">
        <w:rPr>
          <w:color w:val="C00000"/>
        </w:rPr>
        <w:t>倡議以</w:t>
      </w:r>
      <w:r w:rsidRPr="004D4A2D">
        <w:rPr>
          <w:color w:val="156082" w:themeColor="accent1"/>
        </w:rPr>
        <w:t>「需求導向」</w:t>
      </w:r>
      <w:r w:rsidRPr="007D50DE">
        <w:rPr>
          <w:color w:val="C00000"/>
        </w:rPr>
        <w:t>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970ED6">
        <w:rPr>
          <w:rFonts w:hint="eastAsia"/>
        </w:rPr>
        <w:t>真正</w:t>
      </w:r>
      <w:r w:rsidR="00A8773F" w:rsidRPr="00A8773F">
        <w:t>「零庫存」的永續營運模式。</w:t>
      </w:r>
    </w:p>
    <w:p w14:paraId="2C819859" w14:textId="137D54F0" w:rsidR="00C85BA7" w:rsidRDefault="00630A45" w:rsidP="00B026D0">
      <w:pPr>
        <w:pStyle w:val="15"/>
        <w:ind w:firstLine="480"/>
      </w:pPr>
      <w:r w:rsidRPr="00B467BF">
        <w:lastRenderedPageBreak/>
        <w:t>Frontier.cool</w:t>
      </w:r>
      <w:r w:rsidR="0095463B">
        <w:rPr>
          <w:rFonts w:hint="eastAsia"/>
        </w:rPr>
        <w:t>的核心產品</w:t>
      </w:r>
      <w:r w:rsidR="0064235B">
        <w:rPr>
          <w:rFonts w:hint="eastAsia"/>
        </w:rPr>
        <w:t>為</w:t>
      </w:r>
      <w:r w:rsidR="004E20AE" w:rsidRPr="004E20AE">
        <w:t>TextileCloud™</w:t>
      </w:r>
      <w:r w:rsidR="004E20AE" w:rsidRPr="004E20AE">
        <w:t>平台</w:t>
      </w:r>
      <w:r w:rsidR="00E2075C">
        <w:rPr>
          <w:rFonts w:hint="eastAsia"/>
        </w:rPr>
        <w:t>，</w:t>
      </w:r>
      <w:r w:rsidR="008C41F2">
        <w:rPr>
          <w:rFonts w:hint="eastAsia"/>
        </w:rPr>
        <w:t>平台</w:t>
      </w:r>
      <w:r w:rsidR="004E20AE" w:rsidRPr="00032546">
        <w:t>功能</w:t>
      </w:r>
      <w:r w:rsidR="00E04E4F">
        <w:rPr>
          <w:rFonts w:hint="eastAsia"/>
        </w:rPr>
        <w:t>涵蓋</w:t>
      </w:r>
      <w:r w:rsidR="004E20AE" w:rsidRPr="00032546">
        <w:t>雲端素材管理系統、遠端多角色協作</w:t>
      </w:r>
      <w:r w:rsidR="00E04E4F">
        <w:rPr>
          <w:rFonts w:hint="eastAsia"/>
        </w:rPr>
        <w:t>工具</w:t>
      </w:r>
      <w:r w:rsidR="00A203F0">
        <w:rPr>
          <w:rFonts w:hint="eastAsia"/>
        </w:rPr>
        <w:t>、</w:t>
      </w:r>
      <w:r w:rsidR="004E20AE" w:rsidRPr="00032546">
        <w:t>即時庫存與訂單追蹤系統</w:t>
      </w:r>
      <w:r w:rsidR="00F105C7">
        <w:rPr>
          <w:rFonts w:hint="eastAsia"/>
        </w:rPr>
        <w:t>等</w:t>
      </w:r>
      <w:r w:rsidR="0082630E">
        <w:rPr>
          <w:rFonts w:hint="eastAsia"/>
        </w:rPr>
        <w:t>，</w:t>
      </w:r>
      <w:r w:rsidR="006B74CC">
        <w:rPr>
          <w:rFonts w:hint="eastAsia"/>
        </w:rPr>
        <w:t>只要</w:t>
      </w:r>
      <w:r w:rsidR="008951CC">
        <w:rPr>
          <w:rFonts w:hint="eastAsia"/>
        </w:rPr>
        <w:t>利用</w:t>
      </w:r>
      <w:r w:rsidR="006B74CC" w:rsidRPr="005E582F">
        <w:rPr>
          <w:color w:val="C00000"/>
        </w:rPr>
        <w:t>數位掃描技術</w:t>
      </w:r>
      <w:r w:rsidR="0067006B">
        <w:rPr>
          <w:rFonts w:hint="eastAsia"/>
        </w:rPr>
        <w:t>將實體布料數位化</w:t>
      </w:r>
      <w:r w:rsidR="0085057E">
        <w:rPr>
          <w:rFonts w:hint="eastAsia"/>
        </w:rPr>
        <w:t>，再</w:t>
      </w:r>
      <w:r w:rsidR="0067006B">
        <w:rPr>
          <w:rFonts w:hint="eastAsia"/>
        </w:rPr>
        <w:t>上傳至</w:t>
      </w:r>
      <w:r w:rsidR="00C56223" w:rsidRPr="004E20AE">
        <w:t>TextileCloud™</w:t>
      </w:r>
      <w:r w:rsidR="00C56223" w:rsidRPr="004E20AE">
        <w:t>平台</w:t>
      </w:r>
      <w:r w:rsidR="006F6195">
        <w:rPr>
          <w:rFonts w:hint="eastAsia"/>
        </w:rPr>
        <w:t>，</w:t>
      </w:r>
      <w:r w:rsidR="00BA0BE3">
        <w:rPr>
          <w:rFonts w:hint="eastAsia"/>
        </w:rPr>
        <w:t>即</w:t>
      </w:r>
      <w:r w:rsidR="006F6195">
        <w:rPr>
          <w:rFonts w:hint="eastAsia"/>
        </w:rPr>
        <w:t>可</w:t>
      </w:r>
      <w:r w:rsidR="00BA0BE3">
        <w:rPr>
          <w:rFonts w:hint="eastAsia"/>
        </w:rPr>
        <w:t>實現電子化</w:t>
      </w:r>
      <w:r w:rsidR="00B90BDF">
        <w:rPr>
          <w:rFonts w:hint="eastAsia"/>
        </w:rPr>
        <w:t>素材</w:t>
      </w:r>
      <w:r w:rsidR="00D72A23">
        <w:rPr>
          <w:rFonts w:hint="eastAsia"/>
        </w:rPr>
        <w:t>管理</w:t>
      </w:r>
      <w:r w:rsidR="00B90BDF">
        <w:rPr>
          <w:rFonts w:hint="eastAsia"/>
        </w:rPr>
        <w:t>，</w:t>
      </w:r>
      <w:r w:rsidR="0082630E">
        <w:rPr>
          <w:rFonts w:hint="eastAsia"/>
        </w:rPr>
        <w:t>數位布片</w:t>
      </w:r>
      <w:r w:rsidR="00DB5693">
        <w:rPr>
          <w:rFonts w:hint="eastAsia"/>
        </w:rPr>
        <w:t>亦</w:t>
      </w:r>
      <w:r w:rsidR="0082630E">
        <w:rPr>
          <w:rFonts w:hint="eastAsia"/>
        </w:rPr>
        <w:t>可</w:t>
      </w:r>
      <w:r w:rsidR="008E13AD">
        <w:rPr>
          <w:rFonts w:hint="eastAsia"/>
        </w:rPr>
        <w:t>延伸</w:t>
      </w:r>
      <w:r w:rsidR="0082630E">
        <w:rPr>
          <w:rFonts w:hint="eastAsia"/>
        </w:rPr>
        <w:t>應用於</w:t>
      </w:r>
      <w:r w:rsidR="00A0587E">
        <w:rPr>
          <w:rFonts w:hint="eastAsia"/>
        </w:rPr>
        <w:t>多款</w:t>
      </w:r>
      <w:r w:rsidR="0082630E">
        <w:rPr>
          <w:rFonts w:hint="eastAsia"/>
        </w:rPr>
        <w:t>3D</w:t>
      </w:r>
      <w:r w:rsidR="0082630E">
        <w:rPr>
          <w:rFonts w:hint="eastAsia"/>
        </w:rPr>
        <w:t>設計系統中</w:t>
      </w:r>
      <w:r w:rsidR="003A4B06">
        <w:rPr>
          <w:rFonts w:hint="eastAsia"/>
        </w:rPr>
        <w:t>，</w:t>
      </w:r>
      <w:r w:rsidR="003C6BF9">
        <w:rPr>
          <w:rFonts w:hint="eastAsia"/>
        </w:rPr>
        <w:t>縮短</w:t>
      </w:r>
      <w:r w:rsidR="00834419" w:rsidRPr="00834419">
        <w:t>產品設計週期</w:t>
      </w:r>
      <w:r w:rsidR="00C76DE4">
        <w:rPr>
          <w:rFonts w:hint="eastAsia"/>
        </w:rPr>
        <w:t>並</w:t>
      </w:r>
      <w:r w:rsidR="003C6BF9">
        <w:rPr>
          <w:rFonts w:hint="eastAsia"/>
        </w:rPr>
        <w:t>提升</w:t>
      </w:r>
      <w:r w:rsidR="001A5DC4">
        <w:rPr>
          <w:rFonts w:hint="eastAsia"/>
        </w:rPr>
        <w:t>企業</w:t>
      </w:r>
      <w:r w:rsidR="00381686">
        <w:rPr>
          <w:rFonts w:hint="eastAsia"/>
        </w:rPr>
        <w:t>的</w:t>
      </w:r>
      <w:r w:rsidR="00834419" w:rsidRPr="00834419">
        <w:t>市場應變能力</w:t>
      </w:r>
      <w:r w:rsidR="003F4400">
        <w:rPr>
          <w:rFonts w:hint="eastAsia"/>
        </w:rPr>
        <w:t>，</w:t>
      </w:r>
      <w:r w:rsidR="00792EE0">
        <w:rPr>
          <w:rFonts w:hint="eastAsia"/>
        </w:rPr>
        <w:t>使</w:t>
      </w:r>
      <w:r w:rsidR="004E20AE" w:rsidRPr="004E20AE">
        <w:t>業者能</w:t>
      </w:r>
      <w:r w:rsidR="004E20AE" w:rsidRPr="00585680">
        <w:rPr>
          <w:color w:val="C00000"/>
        </w:rPr>
        <w:t>即時掌握產品進度</w:t>
      </w:r>
      <w:r w:rsidR="007851FF" w:rsidRPr="00585680">
        <w:rPr>
          <w:rFonts w:hint="eastAsia"/>
          <w:color w:val="C00000"/>
        </w:rPr>
        <w:t>以</w:t>
      </w:r>
      <w:r w:rsidR="004E20AE" w:rsidRPr="00585680">
        <w:rPr>
          <w:color w:val="C00000"/>
        </w:rPr>
        <w:t>快速回應短單與急單</w:t>
      </w:r>
      <w:r w:rsidR="004E20AE" w:rsidRPr="004E20AE">
        <w:t>，</w:t>
      </w:r>
      <w:r w:rsidR="001C3F21">
        <w:rPr>
          <w:rFonts w:hint="eastAsia"/>
        </w:rPr>
        <w:t>透過數位科技</w:t>
      </w:r>
      <w:r w:rsidR="004E20AE" w:rsidRPr="004E20AE">
        <w:t>提升</w:t>
      </w:r>
      <w:r w:rsidR="004E20AE" w:rsidRPr="00F51FC1">
        <w:rPr>
          <w:color w:val="C00000"/>
        </w:rPr>
        <w:t>生產彈性</w:t>
      </w:r>
      <w:r w:rsidR="007D497E">
        <w:rPr>
          <w:rFonts w:hint="eastAsia"/>
          <w:color w:val="C00000"/>
        </w:rPr>
        <w:t>、</w:t>
      </w:r>
      <w:r w:rsidR="004E20AE" w:rsidRPr="00F51FC1">
        <w:rPr>
          <w:color w:val="C00000"/>
        </w:rPr>
        <w:t>降低溝通成本</w:t>
      </w:r>
      <w:r w:rsidR="007D497E">
        <w:rPr>
          <w:rFonts w:hint="eastAsia"/>
          <w:color w:val="C00000"/>
        </w:rPr>
        <w:t>和</w:t>
      </w:r>
      <w:r w:rsidR="004E20AE" w:rsidRPr="00F51FC1">
        <w:rPr>
          <w:color w:val="C00000"/>
        </w:rPr>
        <w:t>資源耗損</w:t>
      </w:r>
      <w:r w:rsidR="00B06A33" w:rsidRPr="001A4BBA">
        <w:t>，</w:t>
      </w:r>
      <w:r w:rsidR="00676D1C">
        <w:rPr>
          <w:rFonts w:hint="eastAsia"/>
        </w:rPr>
        <w:t>以</w:t>
      </w:r>
      <w:r w:rsidR="00C0521E" w:rsidRPr="001A4BBA">
        <w:t>落實</w:t>
      </w:r>
      <w:r w:rsidR="00C0521E" w:rsidRPr="001A4BBA">
        <w:t>ESG</w:t>
      </w:r>
      <w:r w:rsidR="00C0521E" w:rsidRPr="001A4BBA">
        <w:t>的環境與效率責任</w:t>
      </w:r>
      <w:r w:rsidR="004E20AE" w:rsidRPr="001A4BBA">
        <w:t>。</w:t>
      </w:r>
    </w:p>
    <w:p w14:paraId="6089E96E" w14:textId="645E968B" w:rsidR="003E0DF5" w:rsidRDefault="00B467BF" w:rsidP="00B026D0">
      <w:pPr>
        <w:pStyle w:val="15"/>
        <w:ind w:firstLine="480"/>
      </w:pPr>
      <w:r w:rsidRPr="00B467BF">
        <w:t>Frontier.cool</w:t>
      </w:r>
      <w:r w:rsidR="00585680" w:rsidRPr="0034163D">
        <w:t>藉由數位</w:t>
      </w:r>
      <w:r w:rsidR="00585680">
        <w:rPr>
          <w:rFonts w:hint="eastAsia"/>
        </w:rPr>
        <w:t>創新平台</w:t>
      </w:r>
      <w:r w:rsidR="00C85BA7" w:rsidRPr="004E20AE">
        <w:t>TextileCloud™</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E51178">
        <w:rPr>
          <w:rFonts w:hint="eastAsia"/>
        </w:rPr>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368E2493" w:rsidR="00B026D0" w:rsidRDefault="00FA3A51" w:rsidP="00B026D0">
      <w:pPr>
        <w:pStyle w:val="15"/>
        <w:ind w:firstLine="480"/>
      </w:pPr>
      <w:r>
        <w:rPr>
          <w:rFonts w:hint="eastAsia"/>
        </w:rPr>
        <w:t>目前</w:t>
      </w:r>
      <w:r w:rsidR="00B62F70" w:rsidRPr="00B467BF">
        <w:t>Frontier.cool</w:t>
      </w:r>
      <w:r w:rsidR="00B152C8">
        <w:rPr>
          <w:rFonts w:hint="eastAsia"/>
        </w:rPr>
        <w:t>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w:t>
      </w:r>
      <w:r w:rsidR="00F96274" w:rsidRPr="00F96274">
        <w:t>截至</w:t>
      </w:r>
      <w:r w:rsidR="00F61EBB">
        <w:rPr>
          <w:rFonts w:hint="eastAsia"/>
        </w:rPr>
        <w:t>2023</w:t>
      </w:r>
      <w:r w:rsidR="00F61EBB">
        <w:rPr>
          <w:rFonts w:hint="eastAsia"/>
        </w:rPr>
        <w:t>年，</w:t>
      </w:r>
      <w:r w:rsidR="00F61EBB" w:rsidRPr="00C6285F">
        <w:t>TextileCloud™</w:t>
      </w:r>
      <w:r w:rsidR="00F61EBB">
        <w:rPr>
          <w:rFonts w:hint="eastAsia"/>
        </w:rPr>
        <w:t>平台</w:t>
      </w:r>
      <w:r w:rsidR="00BA70A5" w:rsidRPr="00BA70A5">
        <w:t>已累積</w:t>
      </w:r>
      <w:r w:rsidR="00F61EBB">
        <w:rPr>
          <w:rFonts w:hint="eastAsia"/>
        </w:rPr>
        <w:t>超過</w:t>
      </w:r>
      <w:r w:rsidR="00742F8F" w:rsidRPr="00742F8F">
        <w:rPr>
          <w:rFonts w:hint="eastAsia"/>
        </w:rPr>
        <w:t>150</w:t>
      </w:r>
      <w:r w:rsidR="0041761C">
        <w:rPr>
          <w:rFonts w:hint="eastAsia"/>
        </w:rPr>
        <w:t>,</w:t>
      </w:r>
      <w:r w:rsidR="00742F8F" w:rsidRPr="00742F8F">
        <w:rPr>
          <w:rFonts w:hint="eastAsia"/>
        </w:rPr>
        <w:t>000</w:t>
      </w:r>
      <w:r w:rsidR="00742F8F" w:rsidRPr="00742F8F">
        <w:rPr>
          <w:rFonts w:hint="eastAsia"/>
        </w:rPr>
        <w:t>筆</w:t>
      </w:r>
      <w:r w:rsidR="001C70DF">
        <w:rPr>
          <w:rFonts w:hint="eastAsia"/>
        </w:rPr>
        <w:t>布料檔案</w:t>
      </w:r>
      <w:r w:rsidR="00742F8F">
        <w:rPr>
          <w:rFonts w:hint="eastAsia"/>
        </w:rPr>
        <w:t>，</w:t>
      </w:r>
      <w:r w:rsidR="00712D87">
        <w:rPr>
          <w:rFonts w:hint="eastAsia"/>
        </w:rPr>
        <w:t>各大品牌</w:t>
      </w:r>
      <w:r w:rsidR="00742F8F">
        <w:rPr>
          <w:rFonts w:hint="eastAsia"/>
        </w:rPr>
        <w:t>如</w:t>
      </w:r>
      <w:r w:rsidR="00742F8F">
        <w:rPr>
          <w:rFonts w:hint="eastAsia"/>
        </w:rPr>
        <w:t>Adidas</w:t>
      </w:r>
      <w:r w:rsidR="00742F8F">
        <w:rPr>
          <w:rFonts w:hint="eastAsia"/>
        </w:rPr>
        <w:t>、</w:t>
      </w:r>
      <w:r w:rsidR="00742F8F">
        <w:rPr>
          <w:rFonts w:hint="eastAsia"/>
        </w:rPr>
        <w:t>Under A</w:t>
      </w:r>
      <w:r w:rsidR="00455F85">
        <w:rPr>
          <w:rFonts w:hint="eastAsia"/>
        </w:rPr>
        <w:t>r</w:t>
      </w:r>
      <w:r w:rsidR="00742F8F">
        <w:rPr>
          <w:rFonts w:hint="eastAsia"/>
        </w:rPr>
        <w:t>mour</w:t>
      </w:r>
      <w:r w:rsidR="00742F8F">
        <w:rPr>
          <w:rFonts w:hint="eastAsia"/>
        </w:rPr>
        <w:t>、</w:t>
      </w:r>
      <w:r w:rsidR="00742F8F">
        <w:rPr>
          <w:rFonts w:hint="eastAsia"/>
        </w:rPr>
        <w:t>RALPH LAUREN</w:t>
      </w:r>
      <w:r w:rsidR="00742F8F">
        <w:rPr>
          <w:rFonts w:hint="eastAsia"/>
        </w:rPr>
        <w:t>、</w:t>
      </w:r>
      <w:r w:rsidR="00742F8F">
        <w:rPr>
          <w:rFonts w:hint="eastAsia"/>
        </w:rPr>
        <w:t>lululemon</w:t>
      </w:r>
      <w:r w:rsidR="00742F8F">
        <w:rPr>
          <w:rFonts w:hint="eastAsia"/>
        </w:rPr>
        <w:t>、</w:t>
      </w:r>
      <w:r w:rsidR="00742F8F">
        <w:rPr>
          <w:rFonts w:hint="eastAsia"/>
        </w:rPr>
        <w:t>H&amp;M</w:t>
      </w:r>
      <w:r w:rsidR="004E7D94">
        <w:rPr>
          <w:rFonts w:hint="eastAsia"/>
        </w:rPr>
        <w:t>皆為</w:t>
      </w:r>
      <w:r w:rsidR="00742F8F">
        <w:rPr>
          <w:rFonts w:hint="eastAsia"/>
        </w:rPr>
        <w:t>平台使用者，</w:t>
      </w:r>
      <w:r w:rsidR="00742F8F">
        <w:rPr>
          <w:rFonts w:hint="eastAsia"/>
        </w:rPr>
        <w:t>Frontier.cool</w:t>
      </w:r>
      <w:r w:rsidR="00742F8F">
        <w:rPr>
          <w:rFonts w:hint="eastAsia"/>
        </w:rPr>
        <w:t>無限的創新能量與發展潛力亦吸引</w:t>
      </w:r>
      <w:r w:rsidR="00641F87" w:rsidRPr="00641F87">
        <w:t>國家發展基金等創投資金挹注</w:t>
      </w:r>
      <w:r w:rsidR="00B026D0" w:rsidRPr="00B8589F">
        <w:t>，</w:t>
      </w:r>
      <w:r w:rsidR="00064873">
        <w:rPr>
          <w:rFonts w:hint="eastAsia"/>
        </w:rPr>
        <w:t>成</w:t>
      </w:r>
      <w:r w:rsidR="00B026D0" w:rsidRPr="00B8589F">
        <w:t>為台灣</w:t>
      </w:r>
      <w:r w:rsidR="00394685" w:rsidRPr="00394685">
        <w:t>具代表性的數位紡織創新企業</w:t>
      </w:r>
      <w:r w:rsidR="00B026D0" w:rsidRPr="00B8589F">
        <w:t>。</w:t>
      </w:r>
    </w:p>
    <w:p w14:paraId="02E42D83" w14:textId="456D4C94" w:rsidR="000C2F13" w:rsidRDefault="00216C59" w:rsidP="008D5F62">
      <w:pPr>
        <w:pStyle w:val="15"/>
        <w:ind w:firstLine="480"/>
      </w:pPr>
      <w:r w:rsidRPr="008E6671">
        <w:t>Frontier.coo</w:t>
      </w:r>
      <w:r w:rsidRPr="008E6671">
        <w:rPr>
          <w:rFonts w:hint="eastAsia"/>
        </w:rPr>
        <w:t>l</w:t>
      </w:r>
      <w:r w:rsidR="007D434A">
        <w:rPr>
          <w:rFonts w:hint="eastAsia"/>
        </w:rPr>
        <w:t>的</w:t>
      </w:r>
      <w:r w:rsidR="00961A2D" w:rsidRPr="00961A2D">
        <w:t>數位平台</w:t>
      </w:r>
      <w:r w:rsidR="00902CDC">
        <w:rPr>
          <w:rFonts w:hint="eastAsia"/>
        </w:rPr>
        <w:t>與創新服務</w:t>
      </w:r>
      <w:r w:rsidR="00961A2D" w:rsidRPr="00961A2D">
        <w:t>致力於</w:t>
      </w:r>
      <w:r w:rsidR="002F0307">
        <w:rPr>
          <w:rFonts w:hint="eastAsia"/>
        </w:rPr>
        <w:t>兩大核心</w:t>
      </w:r>
      <w:r w:rsidR="00A80366" w:rsidRPr="008E6671">
        <w:t>目標：一</w:t>
      </w:r>
      <w:r w:rsidR="00BF39CC">
        <w:rPr>
          <w:rFonts w:hint="eastAsia"/>
        </w:rPr>
        <w:t>為</w:t>
      </w:r>
      <w:r w:rsidR="00A80366" w:rsidRPr="008E6671">
        <w:t>促進</w:t>
      </w:r>
      <w:r w:rsidR="00A80366" w:rsidRPr="00E304BC">
        <w:rPr>
          <w:color w:val="EE0000"/>
        </w:rPr>
        <w:t>環境永續、降低過度生產所造成的資源浪費</w:t>
      </w:r>
      <w:r w:rsidR="00A80366" w:rsidRPr="008E6671">
        <w:t>；二</w:t>
      </w:r>
      <w:r w:rsidR="00C85BB0">
        <w:rPr>
          <w:rFonts w:hint="eastAsia"/>
        </w:rPr>
        <w:t>則</w:t>
      </w:r>
      <w:r w:rsidR="00A80366" w:rsidRPr="00E304BC">
        <w:rPr>
          <w:color w:val="EE0000"/>
        </w:rPr>
        <w:t>串聯全球紡織供應鏈，建構</w:t>
      </w:r>
      <w:r w:rsidR="000624B1">
        <w:rPr>
          <w:rFonts w:hint="eastAsia"/>
          <w:color w:val="EE0000"/>
        </w:rPr>
        <w:t>有效</w:t>
      </w:r>
      <w:r w:rsidR="00A80366" w:rsidRPr="00E304BC">
        <w:rPr>
          <w:color w:val="EE0000"/>
        </w:rPr>
        <w:t>協作與即時反應的</w:t>
      </w:r>
      <w:r w:rsidR="00750082" w:rsidRPr="00E304BC">
        <w:rPr>
          <w:rFonts w:hint="eastAsia"/>
          <w:color w:val="EE0000"/>
        </w:rPr>
        <w:t>產業生態</w:t>
      </w:r>
      <w:r w:rsidR="006E17C9">
        <w:rPr>
          <w:rFonts w:hint="eastAsia"/>
        </w:rPr>
        <w:t>。團隊</w:t>
      </w:r>
      <w:r w:rsidR="00A23A45">
        <w:rPr>
          <w:rFonts w:hint="eastAsia"/>
        </w:rPr>
        <w:t>亦</w:t>
      </w:r>
      <w:r w:rsidR="001173F0">
        <w:rPr>
          <w:rFonts w:hint="eastAsia"/>
        </w:rPr>
        <w:t>持續</w:t>
      </w:r>
      <w:r w:rsidR="00472FAF" w:rsidRPr="00472FAF">
        <w:t>導入</w:t>
      </w:r>
      <w:r w:rsidR="00801DF4">
        <w:rPr>
          <w:rFonts w:hint="eastAsia"/>
        </w:rPr>
        <w:t>各項先進技術</w:t>
      </w:r>
      <w:r w:rsidR="00472FAF" w:rsidRPr="00472FAF">
        <w:t>、碳權計算</w:t>
      </w:r>
      <w:r w:rsidR="0039775F">
        <w:rPr>
          <w:rFonts w:hint="eastAsia"/>
        </w:rPr>
        <w:t>、銷售工具</w:t>
      </w:r>
      <w:r w:rsidR="00472FAF" w:rsidRPr="00472FAF">
        <w:t>等新興</w:t>
      </w:r>
      <w:r w:rsidR="00EA566D">
        <w:rPr>
          <w:rFonts w:hint="eastAsia"/>
        </w:rPr>
        <w:t>功能</w:t>
      </w:r>
      <w:r w:rsidR="00387729">
        <w:rPr>
          <w:rFonts w:hint="eastAsia"/>
        </w:rPr>
        <w:t>模組</w:t>
      </w:r>
      <w:r w:rsidR="00472FAF" w:rsidRPr="00472FAF">
        <w:t>，</w:t>
      </w:r>
      <w:r w:rsidR="003206CF">
        <w:rPr>
          <w:rFonts w:hint="eastAsia"/>
        </w:rPr>
        <w:t>期望</w:t>
      </w:r>
      <w:r w:rsidR="003206CF" w:rsidRPr="00497FE7">
        <w:rPr>
          <w:rFonts w:hint="eastAsia"/>
          <w:color w:val="156082" w:themeColor="accent1"/>
        </w:rPr>
        <w:t>將</w:t>
      </w:r>
      <w:r w:rsidR="00EC7F53" w:rsidRPr="00497FE7">
        <w:rPr>
          <w:rFonts w:hint="eastAsia"/>
          <w:color w:val="156082" w:themeColor="accent1"/>
        </w:rPr>
        <w:t>數位布片與平台</w:t>
      </w:r>
      <w:r w:rsidR="003654C0">
        <w:rPr>
          <w:rFonts w:hint="eastAsia"/>
          <w:color w:val="156082" w:themeColor="accent1"/>
        </w:rPr>
        <w:t>應用於</w:t>
      </w:r>
      <w:r w:rsidR="00613926" w:rsidRPr="004C57CA">
        <w:rPr>
          <w:rFonts w:hint="eastAsia"/>
          <w:color w:val="EE0000"/>
        </w:rPr>
        <w:t>品牌端</w:t>
      </w:r>
      <w:r w:rsidR="00A56566" w:rsidRPr="004C57CA">
        <w:rPr>
          <w:rFonts w:hint="eastAsia"/>
          <w:color w:val="EE0000"/>
        </w:rPr>
        <w:t>生產</w:t>
      </w:r>
      <w:r w:rsidR="00A56566" w:rsidRPr="004C57CA">
        <w:rPr>
          <w:color w:val="EE0000"/>
        </w:rPr>
        <w:t>決策</w:t>
      </w:r>
      <w:r w:rsidR="00CF4AD6" w:rsidRPr="00F66EA3">
        <w:rPr>
          <w:color w:val="EE0000"/>
        </w:rPr>
        <w:t>，</w:t>
      </w:r>
      <w:r w:rsidR="00CF4AD6" w:rsidRPr="00613926">
        <w:rPr>
          <w:color w:val="EE0000"/>
        </w:rPr>
        <w:t>協助</w:t>
      </w:r>
      <w:r w:rsidR="005D4F8F">
        <w:rPr>
          <w:rFonts w:hint="eastAsia"/>
          <w:color w:val="EE0000"/>
        </w:rPr>
        <w:t>品牌</w:t>
      </w:r>
      <w:r w:rsidR="00CF4AD6" w:rsidRPr="00613926">
        <w:rPr>
          <w:color w:val="EE0000"/>
        </w:rPr>
        <w:t>快速掌控布料與成衣的最適生產量</w:t>
      </w:r>
      <w:r w:rsidR="00742336">
        <w:rPr>
          <w:rFonts w:hint="eastAsia"/>
          <w:color w:val="EE0000"/>
        </w:rPr>
        <w:t>、</w:t>
      </w:r>
      <w:r w:rsidR="006A541C">
        <w:rPr>
          <w:rFonts w:hint="eastAsia"/>
          <w:color w:val="EE0000"/>
        </w:rPr>
        <w:t>實現</w:t>
      </w:r>
      <w:r w:rsidR="00CF4AD6" w:rsidRPr="00613926">
        <w:rPr>
          <w:color w:val="EE0000"/>
        </w:rPr>
        <w:t>精準</w:t>
      </w:r>
      <w:r w:rsidR="006A541C">
        <w:rPr>
          <w:rFonts w:hint="eastAsia"/>
          <w:color w:val="EE0000"/>
        </w:rPr>
        <w:t>的</w:t>
      </w:r>
      <w:r w:rsidR="00CF4AD6" w:rsidRPr="00613926">
        <w:rPr>
          <w:color w:val="EE0000"/>
        </w:rPr>
        <w:t>庫存控管</w:t>
      </w:r>
      <w:r w:rsidR="00A958E0" w:rsidRPr="00497FE7">
        <w:rPr>
          <w:rFonts w:hint="eastAsia"/>
        </w:rPr>
        <w:t>，並</w:t>
      </w:r>
      <w:r w:rsidR="001F373C">
        <w:rPr>
          <w:rFonts w:hint="eastAsia"/>
        </w:rPr>
        <w:t>進一步</w:t>
      </w:r>
      <w:r w:rsidR="00BE34A5" w:rsidRPr="00497FE7">
        <w:rPr>
          <w:rFonts w:hint="eastAsia"/>
        </w:rPr>
        <w:t>改善作業流程</w:t>
      </w:r>
      <w:r w:rsidR="00BB13E9">
        <w:rPr>
          <w:rFonts w:hint="eastAsia"/>
        </w:rPr>
        <w:t>、</w:t>
      </w:r>
      <w:r w:rsidR="002970DD">
        <w:rPr>
          <w:rFonts w:hint="eastAsia"/>
        </w:rPr>
        <w:t>拓展至</w:t>
      </w:r>
      <w:r w:rsidR="00BE34A5">
        <w:rPr>
          <w:rFonts w:hint="eastAsia"/>
        </w:rPr>
        <w:t>原物料</w:t>
      </w:r>
      <w:r w:rsidR="00472FAF" w:rsidRPr="00472FAF">
        <w:t>碳排監控、</w:t>
      </w:r>
      <w:r w:rsidR="002C40D7">
        <w:rPr>
          <w:rFonts w:hint="eastAsia"/>
        </w:rPr>
        <w:t>虛實整合的</w:t>
      </w:r>
      <w:r w:rsidR="00BE34A5">
        <w:rPr>
          <w:rFonts w:hint="eastAsia"/>
        </w:rPr>
        <w:t>3D</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260AC819" w14:textId="77777777" w:rsidR="000C2F13" w:rsidRDefault="000C2F13">
      <w:pPr>
        <w:widowControl/>
        <w:ind w:firstLineChars="0" w:firstLine="0"/>
      </w:pPr>
      <w:r>
        <w:br w:type="page"/>
      </w:r>
    </w:p>
    <w:p w14:paraId="1511D0FB" w14:textId="55A4AA62" w:rsidR="00BD6EE0" w:rsidRDefault="004E54CB" w:rsidP="00C14954">
      <w:pPr>
        <w:pStyle w:val="affc"/>
      </w:pPr>
      <w:r>
        <w:rPr>
          <w:rFonts w:hint="eastAsia"/>
        </w:rPr>
        <w:lastRenderedPageBreak/>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sidR="0041309C">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61B88520"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6D879E0" w:rsidR="00953384" w:rsidRDefault="00953384" w:rsidP="0006680C">
      <w:pPr>
        <w:pStyle w:val="1"/>
      </w:pPr>
      <w:bookmarkStart w:id="127" w:name="_Toc202118614"/>
      <w:r>
        <w:rPr>
          <w:rFonts w:hint="eastAsia"/>
        </w:rPr>
        <w:lastRenderedPageBreak/>
        <w:t>第五章、個案分析</w:t>
      </w:r>
      <w:bookmarkEnd w:id="127"/>
      <w:r w:rsidR="00DA0406">
        <w:rPr>
          <w:rFonts w:hint="eastAsia"/>
        </w:rPr>
        <w:t>123</w:t>
      </w:r>
      <w:r w:rsidR="00B72EF2">
        <w:rPr>
          <w:rFonts w:hint="eastAsia"/>
        </w:rPr>
        <w:t>456</w:t>
      </w:r>
    </w:p>
    <w:p w14:paraId="2CA70D62" w14:textId="56F16E9A" w:rsidR="001A7C22" w:rsidRDefault="00953384" w:rsidP="001A7C22">
      <w:pPr>
        <w:pStyle w:val="2"/>
      </w:pPr>
      <w:bookmarkStart w:id="128" w:name="_Toc202118615"/>
      <w:r>
        <w:rPr>
          <w:rFonts w:hint="eastAsia"/>
        </w:rPr>
        <w:t>5.1</w:t>
      </w:r>
      <w:r w:rsidR="00EF5380">
        <w:rPr>
          <w:rFonts w:hint="eastAsia"/>
        </w:rPr>
        <w:t xml:space="preserve"> </w:t>
      </w:r>
      <w:r w:rsidR="008D790D">
        <w:t>臺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211861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低效且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w:t>
      </w:r>
      <w:r w:rsidR="00552C2C" w:rsidRPr="00B43016">
        <w:rPr>
          <w:color w:val="EE0000"/>
        </w:rPr>
        <w:t>雖然布料生產的技藝與工藝，例如材質處理、觸感</w:t>
      </w:r>
      <w:r w:rsidR="00552EE7" w:rsidRPr="00B43016">
        <w:rPr>
          <w:rFonts w:hint="eastAsia"/>
          <w:color w:val="EE0000"/>
        </w:rPr>
        <w:t>表現</w:t>
      </w:r>
      <w:r w:rsidR="00552C2C" w:rsidRPr="00B43016">
        <w:rPr>
          <w:color w:val="EE0000"/>
        </w:rPr>
        <w:t>、花</w:t>
      </w:r>
      <w:r w:rsidR="00552EE7" w:rsidRPr="00B43016">
        <w:rPr>
          <w:rFonts w:hint="eastAsia"/>
          <w:color w:val="EE0000"/>
        </w:rPr>
        <w:t>紋設計</w:t>
      </w:r>
      <w:r w:rsidR="00552C2C" w:rsidRPr="00B43016">
        <w:rPr>
          <w:color w:val="EE0000"/>
        </w:rPr>
        <w:t>等技術持續進步</w:t>
      </w:r>
      <w:r w:rsidR="00CB14FE" w:rsidRPr="00B43016">
        <w:rPr>
          <w:rFonts w:hint="eastAsia"/>
          <w:color w:val="EE0000"/>
        </w:rPr>
        <w:t>，</w:t>
      </w:r>
      <w:r w:rsidR="00CB14FE" w:rsidRPr="00B43016">
        <w:rPr>
          <w:color w:val="EE0000"/>
        </w:rPr>
        <w:t>但整體的商業模式幾乎未曾革新，仍停留在</w:t>
      </w:r>
      <w:r w:rsidR="006F29B2" w:rsidRPr="00B43016">
        <w:rPr>
          <w:rFonts w:hint="eastAsia"/>
          <w:color w:val="EE0000"/>
        </w:rPr>
        <w:t>舊有</w:t>
      </w:r>
      <w:r w:rsidR="00CB14FE" w:rsidRPr="00B43016">
        <w:rPr>
          <w:color w:val="EE0000"/>
        </w:rPr>
        <w:t>運作邏輯之中</w:t>
      </w:r>
      <w:r w:rsidR="00CB14FE">
        <w:t>。</w:t>
      </w:r>
    </w:p>
    <w:p w14:paraId="22AEA697" w14:textId="0D2E060C" w:rsidR="000442F1" w:rsidRDefault="009A04FE" w:rsidP="00462EE3">
      <w:pPr>
        <w:pStyle w:val="15"/>
        <w:ind w:firstLine="480"/>
      </w:pPr>
      <w:r>
        <w:rPr>
          <w:rFonts w:hint="eastAsia"/>
        </w:rPr>
        <w:t>傳統流程中</w:t>
      </w:r>
      <w:r w:rsidR="000442F1">
        <w:t>供應商收到品牌訂單後</w:t>
      </w:r>
      <w:r w:rsidR="007421A3">
        <w:rPr>
          <w:rFonts w:hint="eastAsia"/>
        </w:rPr>
        <w:t>，</w:t>
      </w:r>
      <w:r w:rsidR="007421A3">
        <w:t>需仰賴實體樣布反覆寄送</w:t>
      </w:r>
      <w:r w:rsidR="0095632E">
        <w:t>，以確認布料的材質細節與花色規格。</w:t>
      </w:r>
      <w:r w:rsidR="0067569A" w:rsidRPr="00B43016">
        <w:rPr>
          <w:rFonts w:hint="eastAsia"/>
          <w:color w:val="EE0000"/>
        </w:rPr>
        <w:t>從</w:t>
      </w:r>
      <w:r w:rsidR="000442F1" w:rsidRPr="00B43016">
        <w:rPr>
          <w:color w:val="EE0000"/>
        </w:rPr>
        <w:t>布料挑選、樣布寄送、</w:t>
      </w:r>
      <w:r w:rsidR="007421A3" w:rsidRPr="00B43016">
        <w:rPr>
          <w:color w:val="EE0000"/>
        </w:rPr>
        <w:t>來回溝通</w:t>
      </w:r>
      <w:r w:rsidR="00B43016">
        <w:rPr>
          <w:rFonts w:hint="eastAsia"/>
          <w:color w:val="EE0000"/>
        </w:rPr>
        <w:t>訂單需求</w:t>
      </w:r>
      <w:r w:rsidR="000442F1" w:rsidRPr="00B43016">
        <w:rPr>
          <w:color w:val="EE0000"/>
        </w:rPr>
        <w:t>到最終審核，</w:t>
      </w:r>
      <w:r w:rsidR="0095632E" w:rsidRPr="00B43016">
        <w:rPr>
          <w:color w:val="EE0000"/>
        </w:rPr>
        <w:t>每一階段都高度依賴人工操作與實體樣布的傳遞</w:t>
      </w:r>
      <w:r w:rsidR="0095632E">
        <w:t>，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w:t>
      </w:r>
      <w:r w:rsidR="00B43016">
        <w:rPr>
          <w:rFonts w:hint="eastAsia"/>
        </w:rPr>
        <w:t>資源</w:t>
      </w:r>
      <w:r w:rsidR="000442F1">
        <w:t>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w:t>
      </w:r>
      <w:r w:rsidR="00BB69EA" w:rsidRPr="00C54FB0">
        <w:rPr>
          <w:color w:val="EE0000"/>
        </w:rPr>
        <w:t>支撐</w:t>
      </w:r>
      <w:r w:rsidR="00DE61EE" w:rsidRPr="00C54FB0">
        <w:rPr>
          <w:rFonts w:hint="eastAsia"/>
          <w:color w:val="EE0000"/>
        </w:rPr>
        <w:t>現代</w:t>
      </w:r>
      <w:r w:rsidR="00BB69EA" w:rsidRPr="00C54FB0">
        <w:rPr>
          <w:color w:val="EE0000"/>
        </w:rPr>
        <w:t>品牌對「快速反應」與「永續目標」的高度要求</w:t>
      </w:r>
      <w:r w:rsidR="00BB69EA">
        <w:t>，</w:t>
      </w:r>
      <w:r w:rsidR="00CC0C09">
        <w:rPr>
          <w:rFonts w:hint="eastAsia"/>
        </w:rPr>
        <w:t>因此</w:t>
      </w:r>
      <w:r w:rsidR="00BB69EA">
        <w:t>紡織產業被視為低效率、轉型遲緩的「夕陽產業」</w:t>
      </w:r>
      <w:r w:rsidR="00630074">
        <w:rPr>
          <w:rFonts w:hint="eastAsia"/>
        </w:rPr>
        <w:t>，團隊發現，</w:t>
      </w:r>
      <w:r w:rsidR="00630074">
        <w:t>這</w:t>
      </w:r>
      <w:r w:rsidR="00630074" w:rsidRPr="00DE57FA">
        <w:rPr>
          <w:color w:val="EE0000"/>
        </w:rPr>
        <w:t>並非單一作業流程</w:t>
      </w:r>
      <w:r w:rsidR="00982CF9" w:rsidRPr="00DE57FA">
        <w:rPr>
          <w:rFonts w:hint="eastAsia"/>
          <w:color w:val="EE0000"/>
        </w:rPr>
        <w:t>不良</w:t>
      </w:r>
      <w:r w:rsidR="006D4C3A" w:rsidRPr="00DE57FA">
        <w:rPr>
          <w:rFonts w:hint="eastAsia"/>
          <w:color w:val="EE0000"/>
        </w:rPr>
        <w:t>所導致</w:t>
      </w:r>
      <w:r w:rsidR="00D50DC1" w:rsidRPr="00DE57FA">
        <w:rPr>
          <w:rFonts w:hint="eastAsia"/>
          <w:color w:val="EE0000"/>
        </w:rPr>
        <w:t>的困境</w:t>
      </w:r>
      <w:r w:rsidR="00630074" w:rsidRPr="00DE57FA">
        <w:rPr>
          <w:color w:val="EE0000"/>
        </w:rPr>
        <w:t>，而是整體產業結構長期未被翻新的結果</w:t>
      </w:r>
      <w:r w:rsidR="00630074">
        <w:t>。</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1EABF1BD" w:rsidR="00FA1D72" w:rsidRPr="000B0347" w:rsidRDefault="00FA1D72" w:rsidP="00410D6D">
      <w:pPr>
        <w:pStyle w:val="a0"/>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w:t>
      </w:r>
      <w:r w:rsidR="000B0347" w:rsidRPr="00DE57FA">
        <w:rPr>
          <w:color w:val="EE0000"/>
        </w:rPr>
        <w:t>長期仰賴高庫存與預測性生產</w:t>
      </w:r>
      <w:r w:rsidR="00BD6259" w:rsidRPr="00DE57FA">
        <w:rPr>
          <w:rFonts w:hint="eastAsia"/>
          <w:color w:val="EE0000"/>
        </w:rPr>
        <w:t>的經營</w:t>
      </w:r>
      <w:r w:rsidR="000B0347" w:rsidRPr="00DE57FA">
        <w:rPr>
          <w:color w:val="EE0000"/>
        </w:rPr>
        <w:t>模式，</w:t>
      </w:r>
      <w:r w:rsidR="00216454" w:rsidRPr="00DE57FA">
        <w:rPr>
          <w:rFonts w:hint="eastAsia"/>
          <w:color w:val="EE0000"/>
        </w:rPr>
        <w:t>產生了</w:t>
      </w:r>
      <w:r w:rsidR="000B0347" w:rsidRPr="00DE57FA">
        <w:rPr>
          <w:color w:val="EE0000"/>
        </w:rPr>
        <w:t>嚴重的資源浪費</w:t>
      </w:r>
      <w:r w:rsidR="00216454" w:rsidRPr="00DE57FA">
        <w:rPr>
          <w:rFonts w:hint="eastAsia"/>
          <w:color w:val="EE0000"/>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供應鏈從</w:t>
      </w:r>
      <w:r w:rsidR="003E4B26">
        <w:rPr>
          <w:rFonts w:hint="eastAsia"/>
        </w:rPr>
        <w:t>布料</w:t>
      </w:r>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71955D66"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211861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6D7B883F" w14:textId="096735BE" w:rsidR="005C7784" w:rsidRPr="005C7784" w:rsidRDefault="005C7784" w:rsidP="00462EE3">
      <w:pPr>
        <w:pStyle w:val="15"/>
        <w:ind w:firstLine="480"/>
        <w:rPr>
          <w:rStyle w:val="aff8"/>
          <w:b/>
          <w:bCs w:val="0"/>
          <w:color w:val="auto"/>
        </w:rPr>
      </w:pPr>
      <w:r w:rsidRPr="005C7784">
        <w:t>觀察產業現況後，</w:t>
      </w:r>
      <w:r w:rsidR="008D244B">
        <w:rPr>
          <w:rFonts w:hint="eastAsia"/>
        </w:rPr>
        <w:t>團隊</w:t>
      </w:r>
      <w:r w:rsidRPr="005C7784">
        <w:t>意識到</w:t>
      </w:r>
      <w:r w:rsidR="00D6129E" w:rsidRPr="0060091B">
        <w:rPr>
          <w:rFonts w:hint="eastAsia"/>
          <w:color w:val="EE0000"/>
        </w:rPr>
        <w:t>產業</w:t>
      </w:r>
      <w:r w:rsidR="00755199" w:rsidRPr="0060091B">
        <w:rPr>
          <w:rFonts w:hint="eastAsia"/>
          <w:color w:val="EE0000"/>
        </w:rPr>
        <w:t>文化</w:t>
      </w:r>
      <w:r w:rsidR="00D6129E" w:rsidRPr="0060091B">
        <w:rPr>
          <w:rFonts w:hint="eastAsia"/>
          <w:color w:val="EE0000"/>
        </w:rPr>
        <w:t>與運營模式造成的</w:t>
      </w:r>
      <w:r w:rsidRPr="0060091B">
        <w:rPr>
          <w:color w:val="EE0000"/>
        </w:rPr>
        <w:t>過度生產不僅影響經營效率，更對地球造成沉重負擔，</w:t>
      </w:r>
      <w:r w:rsidRPr="005C7784">
        <w:t>特別是原物料、生產用水與能源</w:t>
      </w:r>
      <w:r w:rsidR="00696116">
        <w:rPr>
          <w:rFonts w:hint="eastAsia"/>
        </w:rPr>
        <w:t>浪費</w:t>
      </w:r>
      <w:r w:rsidRPr="005C7784">
        <w:t>。</w:t>
      </w:r>
      <w:r w:rsidR="006D3FA4">
        <w:rPr>
          <w:rFonts w:hint="eastAsia"/>
        </w:rPr>
        <w:t>創辦人</w:t>
      </w:r>
      <w:r w:rsidR="00B23719">
        <w:rPr>
          <w:rFonts w:hint="eastAsia"/>
        </w:rPr>
        <w:t>因此</w:t>
      </w:r>
      <w:r w:rsidRPr="005C7784">
        <w:t>萌生了以數位</w:t>
      </w:r>
      <w:r w:rsidR="00F62477">
        <w:rPr>
          <w:rFonts w:hint="eastAsia"/>
        </w:rPr>
        <w:t>科技</w:t>
      </w:r>
      <w:r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著</w:t>
      </w:r>
      <w:r w:rsidR="00D362E1" w:rsidRPr="0060091B">
        <w:rPr>
          <w:rFonts w:hint="eastAsia"/>
          <w:color w:val="EE0000"/>
        </w:rPr>
        <w:t>如何</w:t>
      </w:r>
      <w:r w:rsidRPr="0060091B">
        <w:rPr>
          <w:color w:val="EE0000"/>
        </w:rPr>
        <w:t>讓設計端與採購端在尚未進行實體樣布製作之前，就能夠透過數位方式預覽與審核布料資訊</w:t>
      </w:r>
      <w:r w:rsidRPr="00FC7634">
        <w:t>，</w:t>
      </w:r>
      <w:r w:rsidRPr="005C7784">
        <w:t>從而大幅</w:t>
      </w:r>
      <w:r w:rsidRPr="0060091B">
        <w:rPr>
          <w:color w:val="EE0000"/>
        </w:rPr>
        <w:t>降低因樣布反覆修改所產生的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1BF1ABBF" w14:textId="79598A3C" w:rsidR="001813E6" w:rsidRDefault="00F866BC" w:rsidP="00E058BB">
      <w:pPr>
        <w:pStyle w:val="15"/>
        <w:ind w:firstLine="480"/>
      </w:pPr>
      <w:r w:rsidRPr="00F866BC">
        <w:t>除了庫存問題外，</w:t>
      </w:r>
      <w:r w:rsidR="00A80308" w:rsidRPr="00196DB1">
        <w:rPr>
          <w:rFonts w:hint="eastAsia"/>
          <w:color w:val="EE0000"/>
        </w:rPr>
        <w:t>紡織產業</w:t>
      </w:r>
      <w:r w:rsidR="00AC2957" w:rsidRPr="00196DB1">
        <w:rPr>
          <w:rFonts w:hint="eastAsia"/>
          <w:color w:val="EE0000"/>
        </w:rPr>
        <w:t>中</w:t>
      </w:r>
      <w:r w:rsidRPr="00196DB1">
        <w:rPr>
          <w:color w:val="EE0000"/>
        </w:rPr>
        <w:t>品牌與供應鏈之間在訂單溝通上的斷點，是導致紡織產業效率低落的另一大關鍵因素</w:t>
      </w:r>
      <w:r w:rsidRPr="00F866BC">
        <w:t>。特別是在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確認時程更需</w:t>
      </w:r>
      <w:r w:rsidRPr="00F866BC">
        <w:t>耗時三至六個月，且</w:t>
      </w:r>
      <w:r w:rsidR="00052BE5">
        <w:rPr>
          <w:rFonts w:hint="eastAsia"/>
        </w:rPr>
        <w:t>過程</w:t>
      </w:r>
      <w:r w:rsidRPr="00F866BC">
        <w:t>中經常出現樣布與預期不符的情形，進一步增加成本與工廠負擔。</w:t>
      </w:r>
    </w:p>
    <w:p w14:paraId="03BE1C8F" w14:textId="1568F4B3" w:rsidR="00F866BC" w:rsidRPr="00B23D1F" w:rsidRDefault="00F866BC" w:rsidP="00E058BB">
      <w:pPr>
        <w:pStyle w:val="15"/>
        <w:ind w:firstLine="480"/>
      </w:pPr>
      <w:r w:rsidRPr="00B23D1F">
        <w:t>面對這樣的</w:t>
      </w:r>
      <w:r w:rsidR="00553DB4">
        <w:rPr>
          <w:rFonts w:hint="eastAsia"/>
        </w:rPr>
        <w:t>供應鏈</w:t>
      </w:r>
      <w:r w:rsidRPr="00B23D1F">
        <w:t>溝通瓶頸，</w:t>
      </w:r>
      <w:r w:rsidR="00196DB1" w:rsidRPr="00196DB1">
        <w:t>Frontier.cool</w:t>
      </w:r>
      <w:r w:rsidRPr="00B23D1F">
        <w:t>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215866">
        <w:rPr>
          <w:color w:val="EE0000"/>
        </w:rPr>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lastRenderedPageBreak/>
        <w:t>「我們發現品牌跟供應鏈在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2118618"/>
      <w:r>
        <w:rPr>
          <w:rFonts w:hint="eastAsia"/>
        </w:rPr>
        <w:t>5.1.3</w:t>
      </w:r>
      <w:r w:rsidR="002C7C9B">
        <w:rPr>
          <w:rFonts w:hint="eastAsia"/>
        </w:rPr>
        <w:t xml:space="preserve"> </w:t>
      </w:r>
      <w:r>
        <w:rPr>
          <w:rFonts w:hint="eastAsia"/>
        </w:rPr>
        <w:t>目的</w:t>
      </w:r>
      <w:bookmarkEnd w:id="131"/>
    </w:p>
    <w:p w14:paraId="6799DDAE" w14:textId="7C446086" w:rsidR="007D1403" w:rsidRDefault="007D1403" w:rsidP="00410D6D">
      <w:pPr>
        <w:pStyle w:val="a0"/>
      </w:pPr>
      <w:r>
        <w:t>打造零庫存願景，</w:t>
      </w:r>
      <w:r w:rsidR="00981C91" w:rsidRPr="00981C91">
        <w:t>從布料數位化開始的創新改革</w:t>
      </w:r>
      <w:r w:rsidR="002C2730">
        <w:rPr>
          <w:rFonts w:hint="eastAsia"/>
        </w:rPr>
        <w:t>，傳統供給導向往需求導向</w:t>
      </w:r>
      <w:r w:rsidR="00CE2908">
        <w:rPr>
          <w:rFonts w:hint="eastAsia"/>
        </w:rPr>
        <w:t>邁</w:t>
      </w:r>
      <w:r w:rsidR="002C2730">
        <w:rPr>
          <w:rFonts w:hint="eastAsia"/>
        </w:rPr>
        <w:t>進</w:t>
      </w:r>
    </w:p>
    <w:p w14:paraId="6A3A27A7" w14:textId="26A37D2D" w:rsidR="00E10614"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rsidRPr="00215866">
        <w:rPr>
          <w:color w:val="EE0000"/>
        </w:rPr>
        <w:t>若布料與成衣能透過</w:t>
      </w:r>
      <w:r w:rsidR="004B7542" w:rsidRPr="00215866">
        <w:rPr>
          <w:rFonts w:hint="eastAsia"/>
          <w:color w:val="EE0000"/>
        </w:rPr>
        <w:t>3D</w:t>
      </w:r>
      <w:r w:rsidR="004B7542" w:rsidRPr="00215866">
        <w:rPr>
          <w:rFonts w:hint="eastAsia"/>
          <w:color w:val="EE0000"/>
        </w:rPr>
        <w:t>設計</w:t>
      </w:r>
      <w:r w:rsidR="00304569" w:rsidRPr="00215866">
        <w:rPr>
          <w:rFonts w:hint="eastAsia"/>
          <w:color w:val="EE0000"/>
        </w:rPr>
        <w:t>軟體等</w:t>
      </w:r>
      <w:r w:rsidR="002F25D0" w:rsidRPr="00215866">
        <w:rPr>
          <w:color w:val="EE0000"/>
        </w:rPr>
        <w:t>技術預先呈現</w:t>
      </w:r>
      <w:r w:rsidR="00DB0613" w:rsidRPr="00215866">
        <w:rPr>
          <w:rFonts w:hint="eastAsia"/>
          <w:color w:val="EE0000"/>
        </w:rPr>
        <w:t>與模擬試穿</w:t>
      </w:r>
      <w:r w:rsidR="002F25D0" w:rsidRPr="00215866">
        <w:rPr>
          <w:color w:val="EE0000"/>
        </w:rPr>
        <w:t>，</w:t>
      </w:r>
      <w:r w:rsidR="00E10614" w:rsidRPr="00215866">
        <w:rPr>
          <w:color w:val="EE0000"/>
        </w:rPr>
        <w:t>讓消費者在產品尚未生產前即能瀏覽、選購，企業則可依據實際訂單啟動生產</w:t>
      </w:r>
      <w:r w:rsidR="00E10614" w:rsidRPr="00E10614">
        <w:t>。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126C43B"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215866">
        <w:rPr>
          <w:rFonts w:hint="eastAsia"/>
          <w:color w:val="EE0000"/>
        </w:rPr>
        <w:t>，</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03DFAFF4" w14:textId="7803EC1D" w:rsidR="009C708C" w:rsidRDefault="00F510B0" w:rsidP="00ED728A">
      <w:pPr>
        <w:pStyle w:val="15"/>
        <w:ind w:firstLine="480"/>
      </w:pPr>
      <w:r>
        <w:t>之所以選擇從布料數位化著手，是因</w:t>
      </w:r>
      <w:r w:rsidR="00EF5B8A" w:rsidRPr="00215866">
        <w:rPr>
          <w:rFonts w:hint="eastAsia"/>
          <w:color w:val="EE0000"/>
        </w:rPr>
        <w:t>布料</w:t>
      </w:r>
      <w:r w:rsidRPr="00215866">
        <w:rPr>
          <w:color w:val="EE0000"/>
        </w:rPr>
        <w:t>在整件成衣</w:t>
      </w:r>
      <w:r w:rsidR="00F326C9" w:rsidRPr="00215866">
        <w:rPr>
          <w:rFonts w:hint="eastAsia"/>
          <w:color w:val="EE0000"/>
        </w:rPr>
        <w:t>組成</w:t>
      </w:r>
      <w:r w:rsidRPr="00215866">
        <w:rPr>
          <w:color w:val="EE0000"/>
        </w:rPr>
        <w:t>占比高達</w:t>
      </w:r>
      <w:r w:rsidRPr="00215866">
        <w:rPr>
          <w:color w:val="EE0000"/>
        </w:rPr>
        <w:t>80%</w:t>
      </w:r>
      <w:r>
        <w:t>，不僅是最重要的構成元素，更是決定整個訂單是否能推進的關鍵節點</w:t>
      </w:r>
      <w:r w:rsidR="00A47B38">
        <w:rPr>
          <w:rFonts w:hint="eastAsia"/>
        </w:rPr>
        <w:t>，</w:t>
      </w:r>
      <w:r w:rsidRPr="00215866">
        <w:rPr>
          <w:color w:val="EE0000"/>
        </w:rPr>
        <w:t>若沒有布料的確認，後續設計、生產乃至行銷</w:t>
      </w:r>
      <w:r w:rsidR="006C5ED9" w:rsidRPr="00215866">
        <w:rPr>
          <w:color w:val="EE0000"/>
        </w:rPr>
        <w:t>皆無法展開，等同空談</w:t>
      </w:r>
      <w:r w:rsidR="006408AC">
        <w:rPr>
          <w:rFonts w:hint="eastAsia"/>
        </w:rPr>
        <w:t>，因此</w:t>
      </w:r>
      <w:r w:rsidR="000E0A81" w:rsidRPr="000E0A81">
        <w:t>Frontier.cool</w:t>
      </w:r>
      <w:r w:rsidR="00154A07">
        <w:rPr>
          <w:rFonts w:hint="eastAsia"/>
        </w:rPr>
        <w:t>開始</w:t>
      </w:r>
      <w:r w:rsidR="00154A07">
        <w:t>研發</w:t>
      </w:r>
      <w:r w:rsidR="00215866">
        <w:rPr>
          <w:rFonts w:hint="eastAsia"/>
        </w:rPr>
        <w:t>可將實體布片</w:t>
      </w:r>
      <w:r w:rsidR="00215866">
        <w:rPr>
          <w:rFonts w:hint="eastAsia"/>
        </w:rPr>
        <w:lastRenderedPageBreak/>
        <w:t>數位化的</w:t>
      </w:r>
      <w:r>
        <w:t>「布片掃描技術」</w:t>
      </w:r>
      <w:r w:rsidR="009C708C">
        <w:rPr>
          <w:rFonts w:hint="eastAsia"/>
        </w:rPr>
        <w:t>。</w:t>
      </w:r>
    </w:p>
    <w:p w14:paraId="164D3117" w14:textId="2B6041CD" w:rsidR="00F510B0" w:rsidRPr="00F510B0" w:rsidRDefault="00197675" w:rsidP="00ED728A">
      <w:pPr>
        <w:pStyle w:val="15"/>
        <w:ind w:firstLine="480"/>
      </w:pPr>
      <w:r>
        <w:rPr>
          <w:rFonts w:hint="eastAsia"/>
        </w:rPr>
        <w:t>希望</w:t>
      </w:r>
      <w:r w:rsidR="00F510B0" w:rsidRPr="00EE000D">
        <w:rPr>
          <w:color w:val="156082" w:themeColor="accent1"/>
        </w:rPr>
        <w:t>透過數位科技重新</w:t>
      </w:r>
      <w:r w:rsidR="00661D11" w:rsidRPr="00EE000D">
        <w:rPr>
          <w:rFonts w:hint="eastAsia"/>
          <w:color w:val="156082" w:themeColor="accent1"/>
        </w:rPr>
        <w:t>調整</w:t>
      </w:r>
      <w:r w:rsidR="00F510B0" w:rsidRPr="00EE000D">
        <w:rPr>
          <w:color w:val="156082" w:themeColor="accent1"/>
        </w:rPr>
        <w:t>傳統流程</w:t>
      </w:r>
      <w:r w:rsidR="0075595B" w:rsidRPr="00EE000D">
        <w:rPr>
          <w:rFonts w:hint="eastAsia"/>
          <w:color w:val="156082" w:themeColor="accent1"/>
        </w:rPr>
        <w:t>與供應鏈協作方式</w:t>
      </w:r>
      <w:r w:rsidR="00F510B0">
        <w:t>，</w:t>
      </w:r>
      <w:r w:rsidR="00247C34">
        <w:t>針對紡織業長期面臨</w:t>
      </w:r>
      <w:r w:rsidR="00F510B0" w:rsidRPr="00ED728A">
        <w:rPr>
          <w:color w:val="156082" w:themeColor="accent1"/>
        </w:rPr>
        <w:t>生產週期冗長、樣布浪費、實體運輸繁複與高庫存積壓</w:t>
      </w:r>
      <w:r w:rsidR="00F510B0">
        <w:t>等</w:t>
      </w:r>
      <w:r w:rsidR="00225812">
        <w:rPr>
          <w:rFonts w:hint="eastAsia"/>
        </w:rPr>
        <w:t>問題</w:t>
      </w:r>
      <w:r w:rsidR="00225812">
        <w:t>尋求</w:t>
      </w:r>
      <w:r w:rsidR="00225812">
        <w:rPr>
          <w:rFonts w:hint="eastAsia"/>
        </w:rPr>
        <w:t>數位化</w:t>
      </w:r>
      <w:r w:rsidR="00225812">
        <w:t>解決方案</w:t>
      </w:r>
      <w:r w:rsidR="00ED728A">
        <w:rPr>
          <w:rFonts w:hint="eastAsia"/>
        </w:rPr>
        <w:t>。</w:t>
      </w:r>
      <w:r w:rsidR="00216279">
        <w:rPr>
          <w:rFonts w:hint="eastAsia"/>
        </w:rPr>
        <w:t>讓</w:t>
      </w:r>
      <w:r w:rsidR="000B138E">
        <w:rPr>
          <w:rFonts w:hint="eastAsia"/>
        </w:rPr>
        <w:t>布料在</w:t>
      </w:r>
      <w:r w:rsidR="00216279">
        <w:t>生產啟動前</w:t>
      </w:r>
      <w:r w:rsidR="00EE000D">
        <w:rPr>
          <w:rFonts w:hint="eastAsia"/>
        </w:rPr>
        <w:t>就</w:t>
      </w:r>
      <w:r w:rsidR="00216279">
        <w:t>預覽與確認材料細節，縮短溝通流程、提升決策效率</w:t>
      </w:r>
      <w:r w:rsidR="00216279">
        <w:rPr>
          <w:rFonts w:hint="eastAsia"/>
        </w:rPr>
        <w:t>，</w:t>
      </w:r>
      <w:r w:rsidR="008203E2">
        <w:rPr>
          <w:rFonts w:hint="eastAsia"/>
        </w:rPr>
        <w:t>塑造</w:t>
      </w:r>
      <w:r w:rsidR="00E67B9B" w:rsidRPr="009E47BF">
        <w:rPr>
          <w:color w:val="156082" w:themeColor="accent1"/>
        </w:rPr>
        <w:t>零浪費、高度協作、智慧化</w:t>
      </w:r>
      <w:r w:rsidR="00E67B9B" w:rsidRPr="00E67B9B">
        <w:t>的數位紡織產業新生態系。</w:t>
      </w:r>
    </w:p>
    <w:p w14:paraId="521DD4FF" w14:textId="23E1D3C2"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w:t>
      </w:r>
      <w:r w:rsidR="00C26C1D">
        <w:rPr>
          <w:rFonts w:hint="eastAsia"/>
        </w:rPr>
        <w:t>樣布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73FA889" w:rsidR="00864174" w:rsidRDefault="00D95E77" w:rsidP="00524AAA">
      <w:pPr>
        <w:pStyle w:val="affc"/>
      </w:pPr>
      <w:bookmarkStart w:id="132" w:name="_Toc202118852"/>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sidR="0041309C">
        <w:rPr>
          <w:noProof/>
        </w:rPr>
        <w:t>1</w:t>
      </w:r>
      <w:r>
        <w:fldChar w:fldCharType="end"/>
      </w:r>
      <w:r w:rsidR="00EB3E12">
        <w:rPr>
          <w:rFonts w:hint="eastAsia"/>
        </w:rPr>
        <w:t xml:space="preserve"> </w:t>
      </w:r>
      <w:r w:rsidR="00864174">
        <w:rPr>
          <w:rFonts w:hint="eastAsia"/>
        </w:rPr>
        <w:t>能動性分析表</w:t>
      </w:r>
      <w:bookmarkEnd w:id="132"/>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3B397C" w14:paraId="1F3AA42C" w14:textId="77777777" w:rsidTr="00592D38">
        <w:trPr>
          <w:cantSplit/>
          <w:trHeight w:val="1134"/>
          <w:jc w:val="center"/>
        </w:trPr>
        <w:tc>
          <w:tcPr>
            <w:tcW w:w="554" w:type="dxa"/>
            <w:vMerge w:val="restart"/>
            <w:vAlign w:val="center"/>
          </w:tcPr>
          <w:p w14:paraId="7890754E" w14:textId="77777777" w:rsidR="003B397C" w:rsidRDefault="003B397C" w:rsidP="003B397C">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3B397C" w:rsidRPr="00095704" w:rsidRDefault="003B397C" w:rsidP="003B397C">
            <w:pPr>
              <w:ind w:left="113" w:right="113" w:firstLineChars="0" w:firstLine="0"/>
              <w:jc w:val="center"/>
            </w:pPr>
            <w:r w:rsidRPr="00095704">
              <w:rPr>
                <w:rFonts w:hint="eastAsia"/>
              </w:rPr>
              <w:t>問題</w:t>
            </w:r>
          </w:p>
        </w:tc>
        <w:tc>
          <w:tcPr>
            <w:tcW w:w="7081" w:type="dxa"/>
            <w:vAlign w:val="center"/>
          </w:tcPr>
          <w:p w14:paraId="117060B4" w14:textId="49133863" w:rsidR="003B397C" w:rsidRPr="000D3B03" w:rsidRDefault="003B397C" w:rsidP="003B397C">
            <w:pPr>
              <w:pStyle w:val="151"/>
              <w:rPr>
                <w:rFonts w:eastAsia="新細明體"/>
              </w:rPr>
            </w:pPr>
            <w:r>
              <w:t>傳統</w:t>
            </w:r>
            <w:r w:rsidR="00394324">
              <w:rPr>
                <w:rFonts w:hint="eastAsia"/>
              </w:rPr>
              <w:t>流程</w:t>
            </w:r>
            <w:r>
              <w:rPr>
                <w:rFonts w:hint="eastAsia"/>
              </w:rPr>
              <w:t>仰賴人工揀選與實體樣布寄送，</w:t>
            </w:r>
            <w:r w:rsidRPr="00600E04">
              <w:t>效率低落且易出錯</w:t>
            </w:r>
            <w:r>
              <w:rPr>
                <w:rFonts w:hint="eastAsia"/>
              </w:rPr>
              <w:t>，</w:t>
            </w:r>
            <w:r w:rsidRPr="00A745A7">
              <w:t>供應鏈協作</w:t>
            </w:r>
            <w:r>
              <w:rPr>
                <w:rFonts w:hint="eastAsia"/>
              </w:rPr>
              <w:t>與訂單溝通瓶頸。產業高庫存商業模式產生過多成衣損耗，導致環境負擔，</w:t>
            </w: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3B397C" w14:paraId="2B8DA0E8" w14:textId="77777777" w:rsidTr="00592D38">
        <w:trPr>
          <w:cantSplit/>
          <w:trHeight w:val="1134"/>
          <w:jc w:val="center"/>
        </w:trPr>
        <w:tc>
          <w:tcPr>
            <w:tcW w:w="554" w:type="dxa"/>
            <w:vMerge/>
            <w:vAlign w:val="center"/>
          </w:tcPr>
          <w:p w14:paraId="27B8EA1A" w14:textId="77777777" w:rsidR="003B397C" w:rsidRDefault="003B397C" w:rsidP="003B397C">
            <w:pPr>
              <w:ind w:firstLineChars="0" w:firstLine="0"/>
              <w:jc w:val="center"/>
            </w:pPr>
          </w:p>
        </w:tc>
        <w:tc>
          <w:tcPr>
            <w:tcW w:w="582" w:type="dxa"/>
            <w:textDirection w:val="tbRlV"/>
            <w:vAlign w:val="center"/>
          </w:tcPr>
          <w:p w14:paraId="7BF9B12C" w14:textId="77777777" w:rsidR="003B397C" w:rsidRDefault="003B397C" w:rsidP="003B397C">
            <w:pPr>
              <w:ind w:left="113" w:right="113" w:firstLineChars="0" w:firstLine="0"/>
              <w:jc w:val="center"/>
            </w:pPr>
            <w:r>
              <w:rPr>
                <w:rFonts w:ascii="標楷體" w:hAnsi="標楷體" w:hint="eastAsia"/>
              </w:rPr>
              <w:t>意圖</w:t>
            </w:r>
          </w:p>
        </w:tc>
        <w:tc>
          <w:tcPr>
            <w:tcW w:w="7081" w:type="dxa"/>
            <w:vAlign w:val="center"/>
          </w:tcPr>
          <w:p w14:paraId="56D103DA" w14:textId="4F1EC0E2" w:rsidR="003B397C" w:rsidRPr="000D3B03" w:rsidRDefault="003B397C" w:rsidP="003B397C">
            <w:pPr>
              <w:pStyle w:val="151"/>
              <w:rPr>
                <w:rFonts w:eastAsia="新細明體"/>
              </w:rPr>
            </w:pPr>
            <w:r>
              <w:rPr>
                <w:rFonts w:hint="eastAsia"/>
              </w:rPr>
              <w:t>科技協助產業數位轉型、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Pr>
                <w:rFonts w:hint="eastAsia"/>
              </w:rPr>
              <w:t>，提升供應鏈溝通與生產效率、降低資源浪費，</w:t>
            </w:r>
            <w:r w:rsidRPr="002C076C">
              <w:t>實踐永續與</w:t>
            </w:r>
            <w:r w:rsidRPr="002C076C">
              <w:t>ESG</w:t>
            </w:r>
            <w:r w:rsidRPr="002C076C">
              <w:t>目標</w:t>
            </w:r>
            <w:r>
              <w:rPr>
                <w:rFonts w:hint="eastAsia"/>
              </w:rPr>
              <w:t>。</w:t>
            </w:r>
          </w:p>
        </w:tc>
      </w:tr>
      <w:tr w:rsidR="003B397C" w14:paraId="43ADD609" w14:textId="77777777" w:rsidTr="00592D38">
        <w:trPr>
          <w:jc w:val="center"/>
        </w:trPr>
        <w:tc>
          <w:tcPr>
            <w:tcW w:w="1136" w:type="dxa"/>
            <w:gridSpan w:val="2"/>
            <w:vAlign w:val="center"/>
          </w:tcPr>
          <w:p w14:paraId="7362AE88" w14:textId="77777777" w:rsidR="003B397C" w:rsidRDefault="003B397C" w:rsidP="003B397C">
            <w:pPr>
              <w:ind w:firstLineChars="0" w:firstLine="0"/>
              <w:jc w:val="center"/>
            </w:pPr>
            <w:r w:rsidRPr="002D6F80">
              <w:rPr>
                <w:rFonts w:ascii="標楷體" w:hAnsi="標楷體" w:hint="eastAsia"/>
              </w:rPr>
              <w:t>目的</w:t>
            </w:r>
          </w:p>
        </w:tc>
        <w:tc>
          <w:tcPr>
            <w:tcW w:w="7081" w:type="dxa"/>
            <w:vAlign w:val="center"/>
          </w:tcPr>
          <w:p w14:paraId="3534BFC6" w14:textId="62B445B5" w:rsidR="003B397C" w:rsidRPr="000D3B03" w:rsidRDefault="00704520" w:rsidP="003B397C">
            <w:pPr>
              <w:pStyle w:val="151"/>
              <w:rPr>
                <w:rFonts w:eastAsia="新細明體"/>
              </w:rPr>
            </w:pPr>
            <w:r w:rsidRPr="009A077C">
              <w:t>導入</w:t>
            </w:r>
            <w:r>
              <w:rPr>
                <w:rFonts w:hint="eastAsia"/>
              </w:rPr>
              <w:t>數位</w:t>
            </w:r>
            <w:r w:rsidRPr="009A077C">
              <w:t>科技</w:t>
            </w:r>
            <w:r>
              <w:rPr>
                <w:rFonts w:hint="eastAsia"/>
              </w:rPr>
              <w:t>建立新商業模式，數位素材與</w:t>
            </w:r>
            <w:r>
              <w:rPr>
                <w:rFonts w:hint="eastAsia"/>
              </w:rPr>
              <w:t>3D</w:t>
            </w:r>
            <w:r>
              <w:rPr>
                <w:rFonts w:hint="eastAsia"/>
              </w:rPr>
              <w:t>設計加速生產並避免資源浪費，並</w:t>
            </w:r>
            <w:r w:rsidRPr="00700D11">
              <w:t>建立</w:t>
            </w:r>
            <w:r>
              <w:rPr>
                <w:rFonts w:hint="eastAsia"/>
              </w:rPr>
              <w:t>創新</w:t>
            </w:r>
            <w:r w:rsidRPr="00700D11">
              <w:t>數位紡織產業生態系</w:t>
            </w:r>
            <w:r>
              <w:rPr>
                <w:rFonts w:hint="eastAsia"/>
              </w:rPr>
              <w:t>。</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2118619"/>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211862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49A4A0EC" w14:textId="1405C487" w:rsidR="00C53BEF" w:rsidRDefault="000167DE" w:rsidP="00F753C5">
      <w:pPr>
        <w:pStyle w:val="15"/>
        <w:ind w:firstLine="480"/>
      </w:pPr>
      <w:r>
        <w:rPr>
          <w:rFonts w:hint="eastAsia"/>
        </w:rPr>
        <w:t>傳統流程中，</w:t>
      </w:r>
      <w:r w:rsidR="00674430">
        <w:rPr>
          <w:rFonts w:hint="eastAsia"/>
        </w:rPr>
        <w:t>布料</w:t>
      </w:r>
      <w:r w:rsidR="00C92E2E">
        <w:rPr>
          <w:rFonts w:hint="eastAsia"/>
        </w:rPr>
        <w:t>供應商與客戶</w:t>
      </w:r>
      <w:r w:rsidR="004E07BF">
        <w:rPr>
          <w:rFonts w:hint="eastAsia"/>
        </w:rPr>
        <w:t>進行業務交流時，</w:t>
      </w:r>
      <w:r w:rsidR="00AE4A2B" w:rsidRPr="00AE4A2B">
        <w:t>須向</w:t>
      </w:r>
      <w:r w:rsidR="00AC05BB">
        <w:rPr>
          <w:rFonts w:hint="eastAsia"/>
        </w:rPr>
        <w:t>其</w:t>
      </w:r>
      <w:r w:rsidR="00AE4A2B" w:rsidRPr="00AE4A2B">
        <w:t>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5F1C62">
        <w:rPr>
          <w:rFonts w:hint="eastAsia"/>
        </w:rPr>
        <w:t>。</w:t>
      </w:r>
      <w:r w:rsidR="006930EF" w:rsidRPr="006930EF">
        <w:t>一旦人員流動（如資深員工離職）</w:t>
      </w:r>
      <w:r w:rsidR="0003506F">
        <w:t>，交接困難的問題也會隨之而來</w:t>
      </w:r>
      <w:r w:rsidR="004D0943">
        <w:rPr>
          <w:rFonts w:hint="eastAsia"/>
        </w:rPr>
        <w:t>，</w:t>
      </w:r>
      <w:r w:rsidR="005F1C62">
        <w:rPr>
          <w:rFonts w:hint="eastAsia"/>
        </w:rPr>
        <w:t>因</w:t>
      </w:r>
      <w:r w:rsidR="007627A4">
        <w:rPr>
          <w:rFonts w:hint="eastAsia"/>
        </w:rPr>
        <w:t>為</w:t>
      </w:r>
      <w:r w:rsidR="005A0409">
        <w:rPr>
          <w:rFonts w:hint="eastAsia"/>
        </w:rPr>
        <w:t>只有</w:t>
      </w:r>
      <w:r w:rsidR="003830D4">
        <w:rPr>
          <w:rFonts w:hint="eastAsia"/>
        </w:rPr>
        <w:t>倉庫管理員</w:t>
      </w:r>
      <w:r w:rsidR="00C53BEF" w:rsidRPr="00C53BEF">
        <w:t>熟悉布片的擺放位置與倉儲內容，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來自全球不同品牌的</w:t>
      </w:r>
      <w:r w:rsidR="005F1C62" w:rsidRPr="00CB00A9">
        <w:t>大量</w:t>
      </w:r>
      <w:r w:rsidR="00CB00A9" w:rsidRPr="00CB00A9">
        <w:t>樣布，若</w:t>
      </w:r>
      <w:r w:rsidR="005F1C62">
        <w:rPr>
          <w:rFonts w:hint="eastAsia"/>
        </w:rPr>
        <w:t>仍</w:t>
      </w:r>
      <w:r w:rsidR="00CB00A9" w:rsidRPr="00CB00A9">
        <w:t>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5FED6914" w:rsidR="00FA1275" w:rsidRDefault="000538A4" w:rsidP="00410D6D">
      <w:pPr>
        <w:pStyle w:val="a0"/>
      </w:pPr>
      <w:r>
        <w:rPr>
          <w:rFonts w:hint="eastAsia"/>
        </w:rPr>
        <w:t>實體樣布運輸出現</w:t>
      </w:r>
      <w:r w:rsidR="00E769E2">
        <w:rPr>
          <w:rFonts w:hint="eastAsia"/>
        </w:rPr>
        <w:t>供應鏈溝通斷層</w:t>
      </w:r>
      <w:r>
        <w:rPr>
          <w:rFonts w:hint="eastAsia"/>
        </w:rPr>
        <w:t>，</w:t>
      </w:r>
      <w:r w:rsidR="00647D38">
        <w:rPr>
          <w:rFonts w:hint="eastAsia"/>
        </w:rPr>
        <w:t>產業面臨</w:t>
      </w:r>
      <w:r w:rsidR="00FA1275">
        <w:rPr>
          <w:rFonts w:hint="eastAsia"/>
        </w:rPr>
        <w:t>生產週期長</w:t>
      </w:r>
      <w:r w:rsidR="00647D38">
        <w:rPr>
          <w:rFonts w:hint="eastAsia"/>
        </w:rPr>
        <w:t>、</w:t>
      </w:r>
      <w:r w:rsidR="00FA1275">
        <w:rPr>
          <w:rFonts w:hint="eastAsia"/>
        </w:rPr>
        <w:t>高庫存量等問題</w:t>
      </w:r>
    </w:p>
    <w:p w14:paraId="64D8D151" w14:textId="0ABE7085" w:rsidR="000815B5" w:rsidRDefault="00F335A9" w:rsidP="009746D0">
      <w:pPr>
        <w:pStyle w:val="15"/>
        <w:ind w:firstLine="480"/>
      </w:pPr>
      <w:r>
        <w:rPr>
          <w:rFonts w:hint="eastAsia"/>
        </w:rPr>
        <w:t>而</w:t>
      </w:r>
      <w:r w:rsidR="000815B5">
        <w:t>現行產業運作模式中，品牌與供應商之間訂單細節的來回確認往往仰賴實體樣布的運輸與審核流程，</w:t>
      </w:r>
      <w:r w:rsidR="005C46F6">
        <w:rPr>
          <w:rFonts w:hint="eastAsia"/>
        </w:rPr>
        <w:t>因此</w:t>
      </w:r>
      <w:r w:rsidR="005060AA">
        <w:rPr>
          <w:rFonts w:hint="eastAsia"/>
        </w:rPr>
        <w:t>產業供應鏈</w:t>
      </w:r>
      <w:r w:rsidR="00AF1103">
        <w:rPr>
          <w:rFonts w:hint="eastAsia"/>
        </w:rPr>
        <w:t>出現</w:t>
      </w:r>
      <w:r w:rsidR="005060AA">
        <w:rPr>
          <w:rFonts w:hint="eastAsia"/>
        </w:rPr>
        <w:t>溝通斷層，</w:t>
      </w:r>
      <w:r w:rsidR="0026626C">
        <w:rPr>
          <w:rFonts w:hint="eastAsia"/>
        </w:rPr>
        <w:t>進而</w:t>
      </w:r>
      <w:r w:rsidR="000815B5">
        <w:t>導</w:t>
      </w:r>
      <w:r w:rsidR="000815B5" w:rsidRPr="009746D0">
        <w:rPr>
          <w:rStyle w:val="150"/>
        </w:rPr>
        <w:t>致整體生產週期冗長，</w:t>
      </w:r>
      <w:r w:rsidR="006E7960">
        <w:rPr>
          <w:rStyle w:val="150"/>
          <w:rFonts w:hint="eastAsia"/>
        </w:rPr>
        <w:t>且</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w:t>
      </w:r>
      <w:r w:rsidR="0093062D">
        <w:rPr>
          <w:rStyle w:val="150"/>
          <w:rFonts w:hint="eastAsia"/>
        </w:rPr>
        <w:t>運營</w:t>
      </w:r>
      <w:r w:rsidR="000815B5" w:rsidRPr="009746D0">
        <w:rPr>
          <w:rStyle w:val="150"/>
        </w:rPr>
        <w:t>模式</w:t>
      </w:r>
      <w:r w:rsidR="000815B5">
        <w:t>。</w:t>
      </w:r>
    </w:p>
    <w:p w14:paraId="7E93D184" w14:textId="77777777" w:rsidR="008A3CB0" w:rsidRPr="00FA1275" w:rsidRDefault="008A3CB0" w:rsidP="008A3CB0">
      <w:pPr>
        <w:pStyle w:val="aff4"/>
        <w:ind w:left="360" w:right="360" w:firstLine="480"/>
      </w:pPr>
      <w:r w:rsidRPr="000742AA">
        <w:rPr>
          <w:rFonts w:hint="eastAsia"/>
        </w:rPr>
        <w:t>「生產一批布料我可能就要三到六個月，再花三到六個月生產成衣，那中間生產的時候還要根據每個市場預期不同，然後我要去安排訂貨的量是大量的？還是小量的？」（</w:t>
      </w:r>
      <w:r w:rsidRPr="000742AA">
        <w:t xml:space="preserve">李菁 </w:t>
      </w:r>
      <w:r w:rsidRPr="000742AA">
        <w:rPr>
          <w:rFonts w:hint="eastAsia"/>
        </w:rPr>
        <w:t>執行長，2025訪談資料）</w:t>
      </w:r>
    </w:p>
    <w:p w14:paraId="2AA1BB39" w14:textId="53AFAB7F" w:rsidR="008A3CB0" w:rsidRDefault="008A3CB0" w:rsidP="008A3CB0">
      <w:pPr>
        <w:pStyle w:val="a0"/>
      </w:pPr>
      <w:r>
        <w:rPr>
          <w:rFonts w:hint="eastAsia"/>
        </w:rPr>
        <w:t>現有的</w:t>
      </w:r>
      <w:r w:rsidR="009B0481">
        <w:rPr>
          <w:rFonts w:hint="eastAsia"/>
        </w:rPr>
        <w:t>第三方服務</w:t>
      </w:r>
      <w:r>
        <w:rPr>
          <w:rFonts w:hint="eastAsia"/>
        </w:rPr>
        <w:t>無法滿足</w:t>
      </w:r>
      <w:r w:rsidR="00F06309">
        <w:rPr>
          <w:rFonts w:hint="eastAsia"/>
        </w:rPr>
        <w:t>產業</w:t>
      </w:r>
      <w:r>
        <w:rPr>
          <w:rFonts w:hint="eastAsia"/>
        </w:rPr>
        <w:t>需求，需要簡單、高效率的數位化技術</w:t>
      </w:r>
    </w:p>
    <w:p w14:paraId="2E204BDC" w14:textId="1E1E11A5" w:rsidR="00AA4922" w:rsidRDefault="00AA4922" w:rsidP="009746D0">
      <w:pPr>
        <w:pStyle w:val="15"/>
        <w:ind w:firstLine="480"/>
      </w:pPr>
      <w:r w:rsidRPr="009A38C7">
        <w:t>當時市面上雖然已有</w:t>
      </w:r>
      <w:r>
        <w:rPr>
          <w:rFonts w:hint="eastAsia"/>
        </w:rPr>
        <w:t>幾種</w:t>
      </w:r>
      <w:r w:rsidRPr="009A38C7">
        <w:t>數位化的作法，例如由品牌商自行設立實驗室，或是將布料寄送至第三方單</w:t>
      </w:r>
      <w:r>
        <w:rPr>
          <w:rFonts w:hint="eastAsia"/>
        </w:rPr>
        <w:t>機構</w:t>
      </w:r>
      <w:r w:rsidRPr="009A38C7">
        <w:t>代為掃描與建檔。然而</w:t>
      </w:r>
      <w:r>
        <w:rPr>
          <w:rFonts w:hint="eastAsia"/>
        </w:rPr>
        <w:t>在紡織產業文化中，</w:t>
      </w:r>
      <w:r w:rsidRPr="002925D3">
        <w:rPr>
          <w:color w:val="156082" w:themeColor="accent1"/>
        </w:rPr>
        <w:t>布料</w:t>
      </w:r>
      <w:r w:rsidRPr="002925D3">
        <w:rPr>
          <w:rFonts w:hint="eastAsia"/>
          <w:color w:val="156082" w:themeColor="accent1"/>
        </w:rPr>
        <w:t>就是「最高</w:t>
      </w:r>
      <w:r w:rsidRPr="002925D3">
        <w:rPr>
          <w:color w:val="156082" w:themeColor="accent1"/>
        </w:rPr>
        <w:t>商業機密</w:t>
      </w:r>
      <w:r w:rsidRPr="002925D3">
        <w:rPr>
          <w:rFonts w:hint="eastAsia"/>
          <w:color w:val="156082" w:themeColor="accent1"/>
        </w:rPr>
        <w:t>」</w:t>
      </w:r>
      <w:r>
        <w:rPr>
          <w:rFonts w:hint="eastAsia"/>
        </w:rPr>
        <w:t>，許多</w:t>
      </w:r>
      <w:r w:rsidRPr="008B6134">
        <w:rPr>
          <w:rFonts w:hint="eastAsia"/>
          <w:color w:val="156082" w:themeColor="accent1"/>
        </w:rPr>
        <w:t>獨特花紋、機能材質與創新設計的布料商品被認為是重要的企業資產</w:t>
      </w:r>
      <w:r>
        <w:rPr>
          <w:rFonts w:hint="eastAsia"/>
        </w:rPr>
        <w:t>，因此廠商擔心布料</w:t>
      </w:r>
      <w:r w:rsidRPr="009A38C7">
        <w:t>資訊外流</w:t>
      </w:r>
      <w:r>
        <w:rPr>
          <w:rFonts w:hint="eastAsia"/>
        </w:rPr>
        <w:t>，</w:t>
      </w:r>
      <w:r w:rsidRPr="008B6134">
        <w:rPr>
          <w:color w:val="156082" w:themeColor="accent1"/>
        </w:rPr>
        <w:t>不願將新開發的布樣交給第三方</w:t>
      </w:r>
      <w:r w:rsidRPr="008B6134">
        <w:rPr>
          <w:rFonts w:hint="eastAsia"/>
          <w:color w:val="156082" w:themeColor="accent1"/>
        </w:rPr>
        <w:t>機構進行數位化作業</w:t>
      </w:r>
      <w:r w:rsidRPr="009A38C7">
        <w:t>，</w:t>
      </w:r>
      <w:r>
        <w:rPr>
          <w:rFonts w:hint="eastAsia"/>
        </w:rPr>
        <w:t>這也使</w:t>
      </w:r>
      <w:r>
        <w:rPr>
          <w:rFonts w:hint="eastAsia"/>
        </w:rPr>
        <w:lastRenderedPageBreak/>
        <w:t>得部分</w:t>
      </w:r>
      <w:r w:rsidRPr="009A38C7">
        <w:t>品牌</w:t>
      </w:r>
      <w:r>
        <w:rPr>
          <w:rFonts w:hint="eastAsia"/>
        </w:rPr>
        <w:t>雖然</w:t>
      </w:r>
      <w:r w:rsidRPr="009A38C7">
        <w:t>已</w:t>
      </w:r>
      <w:r>
        <w:rPr>
          <w:rFonts w:hint="eastAsia"/>
        </w:rPr>
        <w:t>開始推動布料數位化</w:t>
      </w:r>
      <w:r w:rsidRPr="009A38C7">
        <w:t>，</w:t>
      </w:r>
      <w:r>
        <w:rPr>
          <w:rFonts w:hint="eastAsia"/>
        </w:rPr>
        <w:t>可</w:t>
      </w:r>
      <w:r w:rsidR="002B727C">
        <w:rPr>
          <w:rFonts w:hint="eastAsia"/>
        </w:rPr>
        <w:t>品牌商</w:t>
      </w:r>
      <w:r w:rsidRPr="009A38C7">
        <w:t>實際成功完成</w:t>
      </w:r>
      <w:r>
        <w:rPr>
          <w:rFonts w:hint="eastAsia"/>
        </w:rPr>
        <w:t>建檔的</w:t>
      </w:r>
      <w:r w:rsidRPr="009A38C7">
        <w:t>布</w:t>
      </w:r>
      <w:r w:rsidR="00B54B1C">
        <w:rPr>
          <w:rFonts w:hint="eastAsia"/>
        </w:rPr>
        <w:t>料</w:t>
      </w:r>
      <w:r w:rsidRPr="009A38C7">
        <w:t>比例仍不到</w:t>
      </w:r>
      <w:r w:rsidRPr="009A38C7">
        <w:t>5%</w:t>
      </w:r>
      <w:r w:rsidR="00D1520F">
        <w:rPr>
          <w:rFonts w:hint="eastAsia"/>
        </w:rPr>
        <w:t>。</w:t>
      </w:r>
    </w:p>
    <w:p w14:paraId="66ECCE2D" w14:textId="77777777" w:rsidR="00D1520F" w:rsidRPr="003E336C" w:rsidRDefault="00D1520F" w:rsidP="00D1520F">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3590CCE8" w14:textId="13ECE18B" w:rsidR="005901BE" w:rsidRPr="005901BE" w:rsidRDefault="005901BE" w:rsidP="005901BE">
      <w:pPr>
        <w:pStyle w:val="3"/>
        <w:rPr>
          <w:bCs/>
          <w:sz w:val="28"/>
          <w:szCs w:val="28"/>
        </w:rPr>
      </w:pPr>
      <w:bookmarkStart w:id="135" w:name="_Toc202118621"/>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3D377880" w:rsidR="005008B9" w:rsidRPr="00C463BF" w:rsidRDefault="007D4AD1" w:rsidP="00410D6D">
      <w:pPr>
        <w:pStyle w:val="a0"/>
      </w:pPr>
      <w:r>
        <w:t>經營策略</w:t>
      </w:r>
      <w:r w:rsidR="001D4619" w:rsidRPr="00C463BF">
        <w:rPr>
          <w:rFonts w:hint="eastAsia"/>
        </w:rPr>
        <w:t>：</w:t>
      </w:r>
      <w:r w:rsidR="00C463BF" w:rsidRPr="00C463BF">
        <w:rPr>
          <w:rFonts w:hint="eastAsia"/>
        </w:rPr>
        <w:t>傳統</w:t>
      </w:r>
      <w:r w:rsidR="00C463BF" w:rsidRPr="00C463BF">
        <w:t>貿易商</w:t>
      </w:r>
      <w:r w:rsidR="002C7CA2" w:rsidRPr="00895B41">
        <w:t>從痛點出發</w:t>
      </w:r>
      <w:r w:rsidR="00C463BF" w:rsidRPr="00C463BF">
        <w:t>的數位轉向</w:t>
      </w:r>
      <w:r w:rsidR="008B6134">
        <w:rPr>
          <w:rFonts w:hint="eastAsia"/>
        </w:rPr>
        <w:t>，開發簡單、方便、快速創新技術</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2925D3">
        <w:rPr>
          <w:color w:val="156082" w:themeColor="accent1"/>
        </w:rPr>
        <w:t>在實際參與布料業務流程後</w:t>
      </w:r>
      <w:r w:rsidR="000D24F4" w:rsidRPr="002925D3">
        <w:rPr>
          <w:color w:val="156082" w:themeColor="accent1"/>
        </w:rPr>
        <w:t>，深刻體會到產業在布料管理與展示方面存在效率瓶頸</w:t>
      </w:r>
      <w:r w:rsidR="000D24F4" w:rsidRPr="000D24F4">
        <w:t>。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w:t>
      </w:r>
      <w:r w:rsidR="000D24F4" w:rsidRPr="002925D3">
        <w:rPr>
          <w:color w:val="156082" w:themeColor="accent1"/>
        </w:rPr>
        <w:t>實務問題</w:t>
      </w:r>
      <w:r w:rsidR="000D24F4" w:rsidRPr="000D24F4">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7D999BF0" w:rsidR="00895B41" w:rsidRPr="004124ED" w:rsidRDefault="00C21AAF" w:rsidP="00C1204F">
      <w:pPr>
        <w:pStyle w:val="15"/>
        <w:ind w:firstLine="480"/>
      </w:pPr>
      <w:r w:rsidRPr="00C21AAF">
        <w:t>在深入</w:t>
      </w:r>
      <w:r w:rsidR="00385B56">
        <w:rPr>
          <w:rFonts w:hint="eastAsia"/>
        </w:rPr>
        <w:t>釐清</w:t>
      </w:r>
      <w:r w:rsidRPr="00C21AAF">
        <w:t>產業</w:t>
      </w:r>
      <w:r w:rsidR="00D95CEE">
        <w:rPr>
          <w:rFonts w:hint="eastAsia"/>
        </w:rPr>
        <w:t>痛點</w:t>
      </w:r>
      <w:r w:rsidRPr="00C21AAF">
        <w:t>與確認團隊具備足夠技術能力後，創辦人於</w:t>
      </w:r>
      <w:r w:rsidRPr="00C21AAF">
        <w:t>2017</w:t>
      </w:r>
      <w:r w:rsidRPr="00C21AAF">
        <w:t>年正式提出創業願景。這也成為團隊啟動紡織業數位創新的</w:t>
      </w:r>
      <w:r w:rsidR="001879FD" w:rsidRPr="00C21AAF">
        <w:t>轉折點</w:t>
      </w:r>
      <w:r w:rsidRPr="00C21AAF">
        <w:t>，</w:t>
      </w:r>
      <w:r w:rsidRPr="002925D3">
        <w:rPr>
          <w:color w:val="156082" w:themeColor="accent1"/>
        </w:rPr>
        <w:t>從貿易流程痛點出發，走向產業升級的全新路徑</w:t>
      </w:r>
      <w:r w:rsidRPr="00C21AAF">
        <w:t>。</w:t>
      </w:r>
      <w:r w:rsidR="005215C4">
        <w:rPr>
          <w:rFonts w:hint="eastAsia"/>
        </w:rPr>
        <w:t>公司創立之時，創辦人就確定經營策略，</w:t>
      </w:r>
      <w:r w:rsidR="005215C4" w:rsidRPr="0074659F">
        <w:rPr>
          <w:rFonts w:hint="eastAsia"/>
          <w:color w:val="EE0000"/>
        </w:rPr>
        <w:t>要做</w:t>
      </w:r>
      <w:r w:rsidR="005215C4" w:rsidRPr="0074659F">
        <w:rPr>
          <w:color w:val="EE0000"/>
        </w:rPr>
        <w:t>「簡單、方便、大規模落地」的</w:t>
      </w:r>
      <w:r w:rsidR="005215C4" w:rsidRPr="0074659F">
        <w:rPr>
          <w:rFonts w:hint="eastAsia"/>
          <w:color w:val="EE0000"/>
        </w:rPr>
        <w:t>數位技術，期待</w:t>
      </w:r>
      <w:r w:rsidR="005215C4" w:rsidRPr="0074659F">
        <w:rPr>
          <w:color w:val="EE0000"/>
        </w:rPr>
        <w:t>打造出不需技術門檻、人人都能操作的布料數位化流程</w:t>
      </w:r>
      <w:r w:rsidR="005215C4">
        <w:rPr>
          <w:rFonts w:hint="eastAsia"/>
        </w:rPr>
        <w:t>來協助產業轉型，實現</w:t>
      </w:r>
      <w:r w:rsidR="005215C4" w:rsidRPr="00F02DC6">
        <w:t>「</w:t>
      </w:r>
      <w:r w:rsidR="005215C4" w:rsidRPr="00F02DC6">
        <w:t>100%</w:t>
      </w:r>
      <w:r w:rsidR="005215C4" w:rsidRPr="00F02DC6">
        <w:t>可執行」的</w:t>
      </w:r>
      <w:r w:rsidR="005215C4">
        <w:rPr>
          <w:rFonts w:hint="eastAsia"/>
        </w:rPr>
        <w:t>解決方案</w:t>
      </w:r>
      <w:r w:rsidR="005215C4" w:rsidRPr="004F5466">
        <w:t>。</w:t>
      </w:r>
    </w:p>
    <w:p w14:paraId="4CD26001" w14:textId="14C94EEC" w:rsidR="001E45E3" w:rsidRPr="004B3089" w:rsidRDefault="001E45E3" w:rsidP="00410D6D">
      <w:pPr>
        <w:pStyle w:val="a0"/>
      </w:pPr>
      <w:r w:rsidRPr="004B3089">
        <w:t>資源整合與分配</w:t>
      </w:r>
      <w:r w:rsidRPr="004B3089">
        <w:rPr>
          <w:rFonts w:hint="eastAsia"/>
        </w:rPr>
        <w:t>：</w:t>
      </w:r>
      <w:r w:rsidRPr="004B3089">
        <w:t>轉化實務經驗與</w:t>
      </w:r>
      <w:r w:rsidR="00716D65">
        <w:rPr>
          <w:rFonts w:hint="eastAsia"/>
        </w:rPr>
        <w:t>現有</w:t>
      </w:r>
      <w:r w:rsidRPr="004B3089">
        <w:t>設備</w:t>
      </w:r>
      <w:r w:rsidR="00E72FC6">
        <w:rPr>
          <w:rFonts w:hint="eastAsia"/>
        </w:rPr>
        <w:t>作</w:t>
      </w:r>
      <w:r w:rsidRPr="004B3089">
        <w:t>為技術開發基礎</w:t>
      </w:r>
    </w:p>
    <w:p w14:paraId="7FD6B803" w14:textId="20B3C7F9"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w:t>
      </w:r>
      <w:r w:rsidR="007E373E" w:rsidRPr="00C319CA">
        <w:rPr>
          <w:rFonts w:hint="eastAsia"/>
          <w:color w:val="156082" w:themeColor="accent1"/>
        </w:rPr>
        <w:t>貿易商與產業經驗</w:t>
      </w:r>
      <w:r w:rsidRPr="00C319CA">
        <w:rPr>
          <w:color w:val="156082" w:themeColor="accent1"/>
        </w:rPr>
        <w:t>，包含既有</w:t>
      </w:r>
      <w:r w:rsidR="006944BD" w:rsidRPr="00C319CA">
        <w:rPr>
          <w:rFonts w:hint="eastAsia"/>
          <w:color w:val="156082" w:themeColor="accent1"/>
        </w:rPr>
        <w:t>團隊</w:t>
      </w:r>
      <w:r w:rsidRPr="00C319CA">
        <w:rPr>
          <w:color w:val="156082" w:themeColor="accent1"/>
        </w:rPr>
        <w:t>人才、布料</w:t>
      </w:r>
      <w:r w:rsidR="00877A52" w:rsidRPr="00C319CA">
        <w:rPr>
          <w:rFonts w:hint="eastAsia"/>
          <w:color w:val="156082" w:themeColor="accent1"/>
        </w:rPr>
        <w:t>庫存</w:t>
      </w:r>
      <w:r w:rsidRPr="00C319CA">
        <w:rPr>
          <w:color w:val="156082" w:themeColor="accent1"/>
        </w:rPr>
        <w:t>與掃描設備</w:t>
      </w:r>
      <w:r w:rsidRPr="001E45E3">
        <w:t>，</w:t>
      </w:r>
      <w:r w:rsidR="00170957" w:rsidRPr="003E1086">
        <w:t>Frontier.cool</w:t>
      </w:r>
      <w:r w:rsidR="00780679">
        <w:rPr>
          <w:rFonts w:hint="eastAsia"/>
        </w:rPr>
        <w:t>並</w:t>
      </w:r>
      <w:r w:rsidR="00615B87" w:rsidRPr="00C319CA">
        <w:rPr>
          <w:rFonts w:hint="eastAsia"/>
          <w:color w:val="156082" w:themeColor="accent1"/>
        </w:rPr>
        <w:t>就地取材的</w:t>
      </w:r>
      <w:r w:rsidRPr="00C319CA">
        <w:rPr>
          <w:color w:val="156082" w:themeColor="accent1"/>
        </w:rPr>
        <w:t>運用</w:t>
      </w:r>
      <w:r w:rsidR="00AE13C5" w:rsidRPr="00C319CA">
        <w:rPr>
          <w:rFonts w:hint="eastAsia"/>
          <w:color w:val="156082" w:themeColor="accent1"/>
        </w:rPr>
        <w:t>辦公室</w:t>
      </w:r>
      <w:r w:rsidRPr="00C319CA">
        <w:rPr>
          <w:color w:val="156082" w:themeColor="accent1"/>
        </w:rPr>
        <w:t>事務機進行初步掃描測試</w:t>
      </w:r>
      <w:r w:rsidR="007365A7" w:rsidRPr="00C319CA">
        <w:rPr>
          <w:rFonts w:hint="eastAsia"/>
          <w:color w:val="156082" w:themeColor="accent1"/>
        </w:rPr>
        <w:t>，</w:t>
      </w:r>
      <w:r w:rsidR="00193393" w:rsidRPr="00C319CA">
        <w:rPr>
          <w:rFonts w:hint="eastAsia"/>
          <w:color w:val="156082" w:themeColor="accent1"/>
        </w:rPr>
        <w:t>結合</w:t>
      </w:r>
      <w:r w:rsidRPr="00C319CA">
        <w:rPr>
          <w:color w:val="156082" w:themeColor="accent1"/>
        </w:rPr>
        <w:t>多年累積的紡織實務經驗轉化為平台設計依據</w:t>
      </w:r>
      <w:r w:rsidRPr="001E45E3">
        <w:t>，</w:t>
      </w:r>
      <w:r w:rsidR="00DA72CA">
        <w:rPr>
          <w:rFonts w:hint="eastAsia"/>
        </w:rPr>
        <w:t>同時</w:t>
      </w:r>
      <w:r w:rsidR="006559A0" w:rsidRPr="006559A0">
        <w:rPr>
          <w:rFonts w:hint="eastAsia"/>
        </w:rPr>
        <w:t>發</w:t>
      </w:r>
      <w:r w:rsidR="006559A0" w:rsidRPr="00C319CA">
        <w:rPr>
          <w:rFonts w:hint="eastAsia"/>
          <w:color w:val="156082" w:themeColor="accent1"/>
        </w:rPr>
        <w:t>揮</w:t>
      </w:r>
      <w:r w:rsidR="00C319CA">
        <w:rPr>
          <w:rFonts w:hint="eastAsia"/>
          <w:color w:val="156082" w:themeColor="accent1"/>
        </w:rPr>
        <w:t>創辦人的</w:t>
      </w:r>
      <w:r w:rsidR="006559A0" w:rsidRPr="00C319CA">
        <w:rPr>
          <w:rFonts w:hint="eastAsia"/>
          <w:color w:val="156082" w:themeColor="accent1"/>
        </w:rPr>
        <w:t>商業與技術雙重能力</w:t>
      </w:r>
      <w:r w:rsidR="006559A0" w:rsidRPr="006559A0">
        <w:rPr>
          <w:rFonts w:hint="eastAsia"/>
        </w:rPr>
        <w:t>，快速</w:t>
      </w:r>
      <w:r w:rsidR="00347E1C" w:rsidRPr="00A818E4">
        <w:rPr>
          <w:rFonts w:hint="eastAsia"/>
          <w:color w:val="EE0000"/>
        </w:rPr>
        <w:t>將</w:t>
      </w:r>
      <w:r w:rsidR="006559A0" w:rsidRPr="00A818E4">
        <w:rPr>
          <w:rFonts w:hint="eastAsia"/>
          <w:color w:val="EE0000"/>
        </w:rPr>
        <w:t>理解</w:t>
      </w:r>
      <w:r w:rsidR="00347E1C" w:rsidRPr="00A818E4">
        <w:rPr>
          <w:rFonts w:hint="eastAsia"/>
          <w:color w:val="EE0000"/>
        </w:rPr>
        <w:t>的</w:t>
      </w:r>
      <w:r w:rsidR="006559A0" w:rsidRPr="00A818E4">
        <w:rPr>
          <w:rFonts w:hint="eastAsia"/>
          <w:color w:val="EE0000"/>
        </w:rPr>
        <w:t>產業痛點</w:t>
      </w:r>
      <w:r w:rsidR="007470CE" w:rsidRPr="00A818E4">
        <w:rPr>
          <w:rFonts w:hint="eastAsia"/>
          <w:color w:val="EE0000"/>
        </w:rPr>
        <w:t>應用於</w:t>
      </w:r>
      <w:r w:rsidR="000004C0" w:rsidRPr="00A818E4">
        <w:rPr>
          <w:rFonts w:hint="eastAsia"/>
          <w:color w:val="EE0000"/>
        </w:rPr>
        <w:t>服務</w:t>
      </w:r>
      <w:r w:rsidR="006559A0" w:rsidRPr="00A818E4">
        <w:rPr>
          <w:rFonts w:hint="eastAsia"/>
          <w:color w:val="EE0000"/>
        </w:rPr>
        <w:t>開發</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2118622"/>
      <w:r w:rsidRPr="004E127E">
        <w:rPr>
          <w:sz w:val="28"/>
          <w:szCs w:val="28"/>
        </w:rPr>
        <w:lastRenderedPageBreak/>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3F3A56C5" w14:textId="5AB9C215" w:rsidR="00D07D21" w:rsidRPr="00766ACB" w:rsidRDefault="005F669B" w:rsidP="006C5121">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r w:rsidR="004D26F8" w:rsidRPr="004D26F8">
        <w:t>為了解決</w:t>
      </w:r>
      <w:r w:rsidR="0061542C">
        <w:rPr>
          <w:rFonts w:hint="eastAsia"/>
        </w:rPr>
        <w:t>此</w:t>
      </w:r>
      <w:r w:rsidR="004D26F8" w:rsidRPr="004D26F8">
        <w:t>問題</w:t>
      </w:r>
      <w:r w:rsidR="004D26F8">
        <w:rPr>
          <w:rFonts w:hint="eastAsia"/>
        </w:rPr>
        <w:t>，</w:t>
      </w:r>
      <w:r>
        <w:t>最初</w:t>
      </w:r>
      <w:r w:rsidR="00814AC3" w:rsidRPr="00814AC3">
        <w:t>嘗試拍照記錄布片資訊</w:t>
      </w:r>
      <w:r>
        <w:t>，但</w:t>
      </w:r>
      <w:r w:rsidR="0061542C">
        <w:rPr>
          <w:rFonts w:hint="eastAsia"/>
        </w:rPr>
        <w:t>拍照</w:t>
      </w:r>
      <w:r>
        <w:t>實在</w:t>
      </w:r>
      <w:r w:rsidR="00601358">
        <w:rPr>
          <w:rFonts w:hint="eastAsia"/>
        </w:rPr>
        <w:t>耗時過久</w:t>
      </w:r>
      <w:r w:rsidR="0061542C">
        <w:rPr>
          <w:rFonts w:hint="eastAsia"/>
        </w:rPr>
        <w:t>，並</w:t>
      </w:r>
      <w:r w:rsidR="00601358">
        <w:rPr>
          <w:rFonts w:hint="eastAsia"/>
        </w:rPr>
        <w:t>且難以規模化應用</w:t>
      </w:r>
      <w:r>
        <w:t>。</w:t>
      </w:r>
      <w:r w:rsidR="00601358" w:rsidRPr="00601358">
        <w:t>為追求更高效的數位化方法</w:t>
      </w:r>
      <w:r>
        <w:t>，</w:t>
      </w:r>
      <w:r w:rsidR="0061542C">
        <w:rPr>
          <w:rFonts w:hint="eastAsia"/>
        </w:rPr>
        <w:t>團隊</w:t>
      </w:r>
      <w:r>
        <w:t>在</w:t>
      </w:r>
      <w:r>
        <w:t>2016</w:t>
      </w:r>
      <w:r>
        <w:t>年底正式轉向掃描技術，</w:t>
      </w:r>
      <w:r w:rsidR="00D07D21" w:rsidRPr="00592C1C">
        <w:rPr>
          <w:rFonts w:hint="eastAsia"/>
        </w:rPr>
        <w:t>只要將布料放置事務機掃描</w:t>
      </w:r>
      <w:r w:rsidR="00317B06">
        <w:rPr>
          <w:rFonts w:hint="eastAsia"/>
        </w:rPr>
        <w:t>產生</w:t>
      </w:r>
      <w:r w:rsidR="00317B06">
        <w:rPr>
          <w:rFonts w:hint="eastAsia"/>
        </w:rPr>
        <w:t>2D</w:t>
      </w:r>
      <w:r w:rsidR="00317B06">
        <w:rPr>
          <w:rFonts w:hint="eastAsia"/>
        </w:rPr>
        <w:t>圖檔</w:t>
      </w:r>
      <w:r w:rsidR="00D07D21" w:rsidRPr="00592C1C">
        <w:rPr>
          <w:rFonts w:hint="eastAsia"/>
        </w:rPr>
        <w:t>，再</w:t>
      </w:r>
      <w:r w:rsidR="002370C4">
        <w:rPr>
          <w:rFonts w:hint="eastAsia"/>
        </w:rPr>
        <w:t>將</w:t>
      </w:r>
      <w:r w:rsidR="00D07D21" w:rsidRPr="00592C1C">
        <w:rPr>
          <w:rFonts w:hint="eastAsia"/>
        </w:rPr>
        <w:t>圖檔發送至</w:t>
      </w:r>
      <w:r w:rsidR="00DB7F72" w:rsidRPr="00C40436">
        <w:rPr>
          <w:rFonts w:hint="eastAsia"/>
          <w:color w:val="156082" w:themeColor="accent1"/>
        </w:rPr>
        <w:t>每個帳號專屬、用以</w:t>
      </w:r>
      <w:r w:rsidR="00D07D21" w:rsidRPr="00C40436">
        <w:rPr>
          <w:color w:val="156082" w:themeColor="accent1"/>
        </w:rPr>
        <w:t>接收與處理布料</w:t>
      </w:r>
      <w:r w:rsidR="00F77601">
        <w:rPr>
          <w:rFonts w:hint="eastAsia"/>
          <w:color w:val="156082" w:themeColor="accent1"/>
        </w:rPr>
        <w:t>圖檔</w:t>
      </w:r>
      <w:r w:rsidR="00D07D21" w:rsidRPr="00C40436">
        <w:rPr>
          <w:rFonts w:hint="eastAsia"/>
          <w:color w:val="156082" w:themeColor="accent1"/>
        </w:rPr>
        <w:t>的</w:t>
      </w:r>
      <w:r w:rsidR="00D07D21" w:rsidRPr="00C40436">
        <w:rPr>
          <w:color w:val="156082" w:themeColor="accent1"/>
        </w:rPr>
        <w:t>TextileCloud™</w:t>
      </w:r>
      <w:r w:rsidR="00D07D21" w:rsidRPr="00C40436">
        <w:rPr>
          <w:color w:val="156082" w:themeColor="accent1"/>
        </w:rPr>
        <w:t>電子郵件地址</w:t>
      </w:r>
      <w:r w:rsidR="00D07D21" w:rsidRPr="00592C1C">
        <w:rPr>
          <w:rFonts w:hint="eastAsia"/>
        </w:rPr>
        <w:t>，</w:t>
      </w:r>
      <w:r w:rsidR="00210C00" w:rsidRPr="00210C00">
        <w:t>Frontier.cool</w:t>
      </w:r>
      <w:r w:rsidR="00210C00">
        <w:rPr>
          <w:rFonts w:hint="eastAsia"/>
        </w:rPr>
        <w:t>的系統</w:t>
      </w:r>
      <w:r w:rsidR="00DB7F72">
        <w:rPr>
          <w:rFonts w:hint="eastAsia"/>
        </w:rPr>
        <w:t>接</w:t>
      </w:r>
      <w:r w:rsidR="00210C00">
        <w:rPr>
          <w:rFonts w:hint="eastAsia"/>
        </w:rPr>
        <w:t>收</w:t>
      </w:r>
      <w:r w:rsidR="00B7125E">
        <w:rPr>
          <w:rFonts w:hint="eastAsia"/>
        </w:rPr>
        <w:t>後</w:t>
      </w:r>
      <w:r w:rsidR="00DB7F72">
        <w:rPr>
          <w:rFonts w:hint="eastAsia"/>
        </w:rPr>
        <w:t>，</w:t>
      </w:r>
      <w:r w:rsidR="00E12769">
        <w:rPr>
          <w:rFonts w:hint="eastAsia"/>
        </w:rPr>
        <w:t>就啟動</w:t>
      </w:r>
      <w:r w:rsidR="00751615">
        <w:t>AI</w:t>
      </w:r>
      <w:r w:rsidR="00751615">
        <w:rPr>
          <w:rFonts w:hint="eastAsia"/>
        </w:rPr>
        <w:t>演算法</w:t>
      </w:r>
      <w:r w:rsidR="00DB7F72">
        <w:rPr>
          <w:rFonts w:hint="eastAsia"/>
        </w:rPr>
        <w:t>將</w:t>
      </w:r>
      <w:r w:rsidR="002370C4" w:rsidRPr="002370C4">
        <w:t>其還原為具備布料顏色、材質與織紋等資訊的</w:t>
      </w:r>
      <w:r w:rsidR="002370C4" w:rsidRPr="002370C4">
        <w:t>3D</w:t>
      </w:r>
      <w:r w:rsidR="002370C4" w:rsidRPr="002370C4">
        <w:t>布片</w:t>
      </w:r>
      <w:r w:rsidR="00124F36">
        <w:rPr>
          <w:rFonts w:hint="eastAsia"/>
        </w:rPr>
        <w:t>，</w:t>
      </w:r>
      <w:r w:rsidR="00766ACB">
        <w:rPr>
          <w:rFonts w:hint="eastAsia"/>
        </w:rPr>
        <w:t>整個</w:t>
      </w:r>
      <w:r w:rsidR="006C5121">
        <w:rPr>
          <w:rFonts w:hint="eastAsia"/>
        </w:rPr>
        <w:t>數位化流程</w:t>
      </w:r>
      <w:r w:rsidR="00766ACB">
        <w:rPr>
          <w:rFonts w:hint="eastAsia"/>
        </w:rPr>
        <w:t>僅需</w:t>
      </w:r>
      <w:r w:rsidR="00D07D21" w:rsidRPr="00592C1C">
        <w:rPr>
          <w:rFonts w:hint="eastAsia"/>
        </w:rPr>
        <w:t>3-5</w:t>
      </w:r>
      <w:r w:rsidR="00D07D21" w:rsidRPr="00592C1C">
        <w:rPr>
          <w:rFonts w:hint="eastAsia"/>
        </w:rPr>
        <w:t>分鐘</w:t>
      </w:r>
      <w:r w:rsidR="00F77601">
        <w:rPr>
          <w:rFonts w:hint="eastAsia"/>
        </w:rPr>
        <w:t>，而</w:t>
      </w:r>
      <w:r w:rsidR="00F77601" w:rsidRPr="00C77A30">
        <w:rPr>
          <w:color w:val="EE0000"/>
        </w:rPr>
        <w:t>AI</w:t>
      </w:r>
      <w:r w:rsidR="00F77601" w:rsidRPr="00C77A30">
        <w:rPr>
          <w:rFonts w:hint="eastAsia"/>
          <w:color w:val="EE0000"/>
        </w:rPr>
        <w:t>技術更提升數位布片中</w:t>
      </w:r>
      <w:r w:rsidR="00F77601" w:rsidRPr="00C77A30">
        <w:rPr>
          <w:color w:val="EE0000"/>
        </w:rPr>
        <w:t>物理數據</w:t>
      </w:r>
      <w:r w:rsidR="00F77601" w:rsidRPr="00C77A30">
        <w:rPr>
          <w:rFonts w:hint="eastAsia"/>
          <w:color w:val="EE0000"/>
        </w:rPr>
        <w:t>的準確性</w:t>
      </w:r>
      <w:r w:rsidR="00F77601" w:rsidRPr="00C77A30">
        <w:rPr>
          <w:color w:val="EE0000"/>
        </w:rPr>
        <w:t>，</w:t>
      </w:r>
      <w:r w:rsidR="00F77601" w:rsidRPr="00C77A30">
        <w:rPr>
          <w:rFonts w:hint="eastAsia"/>
          <w:color w:val="EE0000"/>
        </w:rPr>
        <w:t>使</w:t>
      </w:r>
      <w:r w:rsidR="00F77601" w:rsidRPr="00C77A30">
        <w:rPr>
          <w:color w:val="EE0000"/>
        </w:rPr>
        <w:t>圖檔效果更貼近實際布料，大幅提升資訊可用性與穩定性</w:t>
      </w:r>
      <w:r w:rsidR="00766ACB">
        <w:rPr>
          <w:rFonts w:hint="eastAsia"/>
        </w:rPr>
        <w:t>。</w:t>
      </w:r>
    </w:p>
    <w:p w14:paraId="51DD9925" w14:textId="77777777" w:rsidR="001319CF" w:rsidRDefault="009350B4" w:rsidP="00440EAD">
      <w:pPr>
        <w:pStyle w:val="15"/>
        <w:ind w:firstLine="480"/>
      </w:pPr>
      <w:r w:rsidRPr="009350B4">
        <w:t>這項布片掃描技術的關鍵價值</w:t>
      </w:r>
      <w:r w:rsidR="008A3CD9">
        <w:rPr>
          <w:rFonts w:hint="eastAsia"/>
        </w:rPr>
        <w:t>，</w:t>
      </w:r>
      <w:r w:rsidR="00B42586">
        <w:t>在於</w:t>
      </w:r>
      <w:r w:rsidR="00B42586" w:rsidRPr="00990386">
        <w:rPr>
          <w:color w:val="EE0000"/>
        </w:rPr>
        <w:t>數位科技帶來的「標準化」特性</w:t>
      </w:r>
      <w:r w:rsidR="00B42586" w:rsidRPr="00990386">
        <w:rPr>
          <w:color w:val="EE0000"/>
        </w:rPr>
        <w:t>——</w:t>
      </w:r>
      <w:r w:rsidR="00B42586" w:rsidRPr="00990386">
        <w:rPr>
          <w:color w:val="EE0000"/>
        </w:rPr>
        <w:t>不論誰操作</w:t>
      </w:r>
      <w:r w:rsidR="003B1BD0" w:rsidRPr="00990386">
        <w:rPr>
          <w:rFonts w:hint="eastAsia"/>
          <w:color w:val="EE0000"/>
        </w:rPr>
        <w:t>，</w:t>
      </w:r>
      <w:r w:rsidR="00B42586" w:rsidRPr="00990386">
        <w:rPr>
          <w:color w:val="EE0000"/>
        </w:rPr>
        <w:t>結果</w:t>
      </w:r>
      <w:r w:rsidR="00B42586" w:rsidRPr="00592C1C">
        <w:rPr>
          <w:color w:val="EE0000"/>
        </w:rPr>
        <w:t>皆一致</w:t>
      </w:r>
      <w:r w:rsidR="00EB0B36">
        <w:rPr>
          <w:rFonts w:hint="eastAsia"/>
        </w:rPr>
        <w:t>，徹底</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3D0974">
        <w:rPr>
          <w:rFonts w:hint="eastAsia"/>
        </w:rPr>
        <w:t>並</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規模</w:t>
      </w:r>
      <w:r w:rsidR="00CD41B7">
        <w:rPr>
          <w:rFonts w:hint="eastAsia"/>
          <w:color w:val="EE0000"/>
        </w:rPr>
        <w:t>化與自動化</w:t>
      </w:r>
      <w:r w:rsidR="000E6C52" w:rsidRPr="00370DB2">
        <w:rPr>
          <w:rFonts w:hint="eastAsia"/>
          <w:color w:val="EE0000"/>
        </w:rPr>
        <w:t>的布</w:t>
      </w:r>
      <w:r w:rsidR="00CD41B7">
        <w:rPr>
          <w:rFonts w:hint="eastAsia"/>
          <w:color w:val="EE0000"/>
        </w:rPr>
        <w:t>料</w:t>
      </w:r>
      <w:r w:rsidR="000E6C52" w:rsidRPr="00370DB2">
        <w:rPr>
          <w:rFonts w:hint="eastAsia"/>
          <w:color w:val="EE0000"/>
        </w:rPr>
        <w:t>管理</w:t>
      </w:r>
      <w:r w:rsidR="006B5A5F">
        <w:rPr>
          <w:rFonts w:hint="eastAsia"/>
        </w:rPr>
        <w:t>，</w:t>
      </w:r>
      <w:r w:rsidR="003158C6">
        <w:rPr>
          <w:rFonts w:hint="eastAsia"/>
        </w:rPr>
        <w:t>使</w:t>
      </w:r>
      <w:r w:rsidR="00865A9F">
        <w:rPr>
          <w:rFonts w:hint="eastAsia"/>
        </w:rPr>
        <w:t>作業流程</w:t>
      </w:r>
      <w:r w:rsidR="006B5A5F">
        <w:t>不再受限於</w:t>
      </w:r>
      <w:r w:rsidR="00311868">
        <w:rPr>
          <w:rFonts w:hint="eastAsia"/>
        </w:rPr>
        <w:t>個人經驗</w:t>
      </w:r>
      <w:r w:rsidR="006B5A5F">
        <w:t>，</w:t>
      </w:r>
      <w:r w:rsidR="008E7692">
        <w:rPr>
          <w:rFonts w:hint="eastAsia"/>
        </w:rPr>
        <w:t>變得</w:t>
      </w:r>
      <w:r w:rsidR="006D462A">
        <w:rPr>
          <w:rFonts w:hint="eastAsia"/>
        </w:rPr>
        <w:t>更加</w:t>
      </w:r>
      <w:r w:rsidR="006B5A5F">
        <w:t>穩定</w:t>
      </w:r>
      <w:r w:rsidR="008E7692">
        <w:rPr>
          <w:rFonts w:hint="eastAsia"/>
        </w:rPr>
        <w:t>、</w:t>
      </w:r>
      <w:r w:rsidR="006B5A5F">
        <w:t>可靠</w:t>
      </w:r>
      <w:r w:rsidR="00B42586">
        <w:t>。</w:t>
      </w:r>
    </w:p>
    <w:p w14:paraId="4C3BAE8A" w14:textId="014D86DA" w:rsidR="007A6188" w:rsidRPr="00643836" w:rsidRDefault="003D0974" w:rsidP="007A6188">
      <w:pPr>
        <w:pStyle w:val="15"/>
        <w:ind w:firstLine="480"/>
        <w:rPr>
          <w:rFonts w:ascii="標楷體" w:hAnsi="標楷體" w:cs="新細明體"/>
          <w:color w:val="000000"/>
          <w:kern w:val="0"/>
          <w14:ligatures w14:val="none"/>
        </w:rPr>
      </w:pPr>
      <w:r>
        <w:rPr>
          <w:rFonts w:hint="eastAsia"/>
        </w:rPr>
        <w:t>此外，</w:t>
      </w:r>
      <w:r w:rsidR="00E05906">
        <w:rPr>
          <w:rFonts w:hint="eastAsia"/>
        </w:rPr>
        <w:t>考慮到需要將數位</w:t>
      </w:r>
      <w:r w:rsidR="002F5BA6">
        <w:rPr>
          <w:rFonts w:hint="eastAsia"/>
        </w:rPr>
        <w:t>素材</w:t>
      </w:r>
      <w:r w:rsidR="00E05906">
        <w:rPr>
          <w:rFonts w:hint="eastAsia"/>
        </w:rPr>
        <w:t>應用於</w:t>
      </w:r>
      <w:r w:rsidR="00E05906">
        <w:rPr>
          <w:rFonts w:hint="eastAsia"/>
        </w:rPr>
        <w:t>3D</w:t>
      </w:r>
      <w:r w:rsidR="00E05906">
        <w:rPr>
          <w:rFonts w:hint="eastAsia"/>
        </w:rPr>
        <w:t>數位設計軟體或其他系統之中，</w:t>
      </w:r>
      <w:r>
        <w:rPr>
          <w:rFonts w:hint="eastAsia"/>
        </w:rPr>
        <w:t>因此</w:t>
      </w:r>
      <w:r w:rsidR="00E05906">
        <w:rPr>
          <w:rFonts w:hint="eastAsia"/>
        </w:rPr>
        <w:t>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r w:rsidR="0002746C">
        <w:rPr>
          <w:rFonts w:hint="eastAsia"/>
        </w:rPr>
        <w:t>而</w:t>
      </w:r>
      <w:r w:rsidR="007A6188" w:rsidRPr="00D868E0">
        <w:t>平台</w:t>
      </w:r>
      <w:r w:rsidR="00C7111C">
        <w:rPr>
          <w:rFonts w:hint="eastAsia"/>
        </w:rPr>
        <w:t>也</w:t>
      </w:r>
      <w:r w:rsidR="007A6188" w:rsidRPr="00D868E0">
        <w:t>設計</w:t>
      </w:r>
      <w:r w:rsidR="007A6188" w:rsidRPr="00D868E0">
        <w:t>Workspace</w:t>
      </w:r>
      <w:r w:rsidR="007A6188" w:rsidRPr="00D868E0">
        <w:t>、</w:t>
      </w:r>
      <w:r w:rsidR="007A6188" w:rsidRPr="00D868E0">
        <w:t>Mood Board</w:t>
      </w:r>
      <w:r w:rsidR="007A6188" w:rsidRPr="00D868E0">
        <w:t>與</w:t>
      </w:r>
      <w:r w:rsidR="007A6188" w:rsidRPr="00D868E0">
        <w:t>Thread Board</w:t>
      </w:r>
      <w:r w:rsidR="007A6188" w:rsidRPr="00D868E0">
        <w:t>等</w:t>
      </w:r>
      <w:r w:rsidR="007A6188">
        <w:rPr>
          <w:rFonts w:hint="eastAsia"/>
        </w:rPr>
        <w:t>多樣協作</w:t>
      </w:r>
      <w:r w:rsidR="007A6188" w:rsidRPr="00D868E0">
        <w:t>模組，創造出品牌商、供應鏈、設計師等多方即時與跨部門</w:t>
      </w:r>
      <w:r w:rsidR="007A6188">
        <w:rPr>
          <w:rFonts w:hint="eastAsia"/>
        </w:rPr>
        <w:t>設計協作</w:t>
      </w:r>
      <w:r w:rsidR="007A6188" w:rsidRPr="00D868E0">
        <w:t>的情境式平台體驗</w:t>
      </w:r>
      <w:r w:rsidR="00EA57C8">
        <w:rPr>
          <w:rFonts w:hint="eastAsia"/>
        </w:rPr>
        <w:t>，</w:t>
      </w:r>
      <w:r w:rsidR="00EA57C8" w:rsidRPr="00D868E0">
        <w:t>讓</w:t>
      </w:r>
      <w:r w:rsidR="00EA57C8">
        <w:rPr>
          <w:rFonts w:hint="eastAsia"/>
        </w:rPr>
        <w:t>布片檔案</w:t>
      </w:r>
      <w:r w:rsidR="00EA57C8" w:rsidRPr="00D868E0">
        <w:t>不只是「存取」，而能被真正「使用」</w:t>
      </w:r>
      <w:r w:rsidR="007A6188" w:rsidRPr="00D868E0">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48F601A8" w14:textId="4D105C97" w:rsidR="001A7C22" w:rsidRPr="00EE2D08" w:rsidRDefault="00EE2D08" w:rsidP="00EE2D08">
      <w:pPr>
        <w:pStyle w:val="3"/>
        <w:rPr>
          <w:bCs/>
        </w:rPr>
      </w:pPr>
      <w:bookmarkStart w:id="137" w:name="_Toc202118623"/>
      <w:r w:rsidRPr="004E127E">
        <w:lastRenderedPageBreak/>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1702A821" w14:textId="77777777" w:rsidR="00224118" w:rsidRDefault="00C05979" w:rsidP="00440EAD">
      <w:pPr>
        <w:pStyle w:val="15"/>
        <w:ind w:firstLine="480"/>
      </w:pPr>
      <w:r w:rsidRPr="00C05979">
        <w:t>創辦人家族長年從事紡織貿易，對</w:t>
      </w:r>
      <w:r w:rsidRPr="00224118">
        <w:rPr>
          <w:color w:val="EE0000"/>
        </w:rPr>
        <w:t>布料的</w:t>
      </w:r>
      <w:r w:rsidR="00851FCB" w:rsidRPr="00224118">
        <w:rPr>
          <w:rFonts w:hint="eastAsia"/>
          <w:color w:val="EE0000"/>
        </w:rPr>
        <w:t>銷售</w:t>
      </w:r>
      <w:r w:rsidRPr="00224118">
        <w:rPr>
          <w:color w:val="EE0000"/>
        </w:rPr>
        <w:t>展示、</w:t>
      </w:r>
      <w:r w:rsidR="00851FCB" w:rsidRPr="00224118">
        <w:rPr>
          <w:rFonts w:hint="eastAsia"/>
          <w:color w:val="EE0000"/>
        </w:rPr>
        <w:t>庫存</w:t>
      </w:r>
      <w:r w:rsidRPr="00224118">
        <w:rPr>
          <w:color w:val="EE0000"/>
        </w:rPr>
        <w:t>管理以及供應鏈溝通流程皆相當熟悉</w:t>
      </w:r>
      <w:r w:rsidR="00A5462D" w:rsidRPr="00A5462D">
        <w:t>，</w:t>
      </w:r>
      <w:r w:rsidR="003D0B11" w:rsidRPr="003D0B11">
        <w:t>深入理解紡織供應鏈從布料開發、設計、生產到銷售的各個環節，</w:t>
      </w:r>
      <w:r w:rsidR="003D0B11" w:rsidRPr="00224118">
        <w:rPr>
          <w:color w:val="EE0000"/>
        </w:rPr>
        <w:t>包含供應商、品牌商、設計師三方的關係管理</w:t>
      </w:r>
      <w:r w:rsidR="003D0B11" w:rsidRPr="003D0B11">
        <w:t>，以及布廠、紗廠、染整廠等各類工廠之間的</w:t>
      </w:r>
      <w:r w:rsidR="0090087F" w:rsidRPr="0090087F">
        <w:t>協作模式</w:t>
      </w:r>
      <w:r w:rsidR="003D0B11" w:rsidRPr="003D0B11">
        <w:t>與實務細節</w:t>
      </w:r>
      <w:r w:rsidR="000B1DE7" w:rsidRPr="000B1DE7">
        <w:t>。</w:t>
      </w:r>
    </w:p>
    <w:p w14:paraId="0792B4F2" w14:textId="2416BAA2" w:rsidR="004A6D90" w:rsidRDefault="006E3B6E" w:rsidP="00440EAD">
      <w:pPr>
        <w:pStyle w:val="15"/>
        <w:ind w:firstLine="480"/>
        <w:rPr>
          <w:i/>
        </w:rPr>
      </w:pPr>
      <w:r w:rsidRPr="006E3B6E">
        <w:t>這些經驗讓團隊能精準掌握紡織產業上下游在日常作業中所面臨的痛點</w:t>
      </w:r>
      <w:r w:rsidR="005A7E55">
        <w:rPr>
          <w:rFonts w:hint="eastAsia"/>
        </w:rPr>
        <w:t>，成為團隊重要的無形資產</w:t>
      </w:r>
      <w:r w:rsidRPr="006E3B6E">
        <w:t>，</w:t>
      </w:r>
      <w:r w:rsidR="00474800">
        <w:rPr>
          <w:rFonts w:hint="eastAsia"/>
        </w:rPr>
        <w:t>並且</w:t>
      </w:r>
      <w:r w:rsidRPr="006E3B6E">
        <w:t>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w:t>
      </w:r>
      <w:r w:rsidRPr="00224118">
        <w:rPr>
          <w:color w:val="156082" w:themeColor="accent1"/>
        </w:rPr>
        <w:t>設計數位技術與平台時能夠貼近實務現場，也為未來導入提供具體可行的路徑</w:t>
      </w:r>
      <w:r w:rsidRPr="006E3B6E">
        <w:t>。</w:t>
      </w:r>
      <w:r w:rsidR="004A6D90" w:rsidRPr="004A6D90">
        <w:t>同時，</w:t>
      </w:r>
      <w:r w:rsidR="004A6D90" w:rsidRPr="002E1B2A">
        <w:rPr>
          <w:color w:val="EE0000"/>
        </w:rPr>
        <w:t>家族經營背景也為團隊累積了推動產業轉型所需的人脈網絡、市場經驗與應用場景</w:t>
      </w:r>
      <w:r w:rsidR="004A6D90" w:rsidRPr="004A6D90">
        <w:t>，使</w:t>
      </w:r>
      <w:r w:rsidR="004A6D90" w:rsidRPr="00224118">
        <w:rPr>
          <w:color w:val="156082" w:themeColor="accent1"/>
        </w:rPr>
        <w:t>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3A263E23" w:rsidR="006977B7" w:rsidRDefault="000E39F7" w:rsidP="00410D6D">
      <w:pPr>
        <w:pStyle w:val="a0"/>
        <w:rPr>
          <w:rFonts w:eastAsia="新細明體"/>
        </w:rPr>
      </w:pPr>
      <w:r>
        <w:rPr>
          <w:rFonts w:hint="eastAsia"/>
        </w:rPr>
        <w:t>運用</w:t>
      </w:r>
      <w:r w:rsidR="006977B7">
        <w:t>既有資源</w:t>
      </w:r>
      <w:r w:rsidR="007D031F">
        <w:rPr>
          <w:rFonts w:hint="eastAsia"/>
        </w:rPr>
        <w:t>開發掃描技術</w:t>
      </w:r>
      <w:r w:rsidR="00D14108">
        <w:rPr>
          <w:rFonts w:hint="eastAsia"/>
        </w:rPr>
        <w:t>，</w:t>
      </w:r>
      <w:r w:rsidR="00462687">
        <w:rPr>
          <w:rFonts w:hint="eastAsia"/>
        </w:rPr>
        <w:t>並將</w:t>
      </w:r>
      <w:r w:rsidR="00D14108" w:rsidRPr="00F12149">
        <w:rPr>
          <w:rFonts w:hint="eastAsia"/>
        </w:rPr>
        <w:t>技術用於工廠</w:t>
      </w:r>
      <w:r w:rsidR="00B2051A">
        <w:rPr>
          <w:rFonts w:hint="eastAsia"/>
        </w:rPr>
        <w:t>試驗</w:t>
      </w:r>
      <w:r w:rsidR="00D14108" w:rsidRPr="00F12149">
        <w:rPr>
          <w:rFonts w:hint="eastAsia"/>
        </w:rPr>
        <w:t>，累積布片數量與標準化流程</w:t>
      </w:r>
      <w:r w:rsidR="00462687">
        <w:rPr>
          <w:rFonts w:hint="eastAsia"/>
        </w:rPr>
        <w:t>（</w:t>
      </w:r>
      <w:r w:rsidR="00462687">
        <w:rPr>
          <w:rFonts w:hint="eastAsia"/>
        </w:rPr>
        <w:t>2018</w:t>
      </w:r>
      <w:r w:rsidR="00462687">
        <w:rPr>
          <w:rFonts w:hint="eastAsia"/>
        </w:rPr>
        <w:t>）</w:t>
      </w:r>
    </w:p>
    <w:p w14:paraId="439016BD" w14:textId="49C3B044" w:rsidR="005C3611"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r w:rsidR="009C05EA" w:rsidRPr="009C05EA">
        <w:t>更重要的是，</w:t>
      </w:r>
      <w:r w:rsidR="009C05EA" w:rsidRPr="00131294">
        <w:rPr>
          <w:color w:val="EE0000"/>
        </w:rPr>
        <w:t>幾乎所有工廠與辦公室都已配備事務機，企業無需額外投資昂貴設備，讓掃描工作既實用又具成本效益</w:t>
      </w:r>
      <w:r w:rsidR="009C05EA" w:rsidRPr="009C05EA">
        <w:t>，成為最適合推動布片數位化的</w:t>
      </w:r>
      <w:r w:rsidR="002B05C0">
        <w:rPr>
          <w:rFonts w:hint="eastAsia"/>
        </w:rPr>
        <w:t>設備</w:t>
      </w:r>
      <w:r w:rsidR="009C05EA" w:rsidRPr="009C05EA">
        <w:t>選擇</w:t>
      </w:r>
      <w:r w:rsidR="005C3611" w:rsidRPr="005C3611">
        <w:t>。</w:t>
      </w:r>
    </w:p>
    <w:p w14:paraId="111E14C5" w14:textId="5F0C607A" w:rsidR="00F745EA" w:rsidRDefault="00F745EA" w:rsidP="002219B3">
      <w:pPr>
        <w:pStyle w:val="aff4"/>
        <w:ind w:left="360" w:right="360" w:firstLine="480"/>
      </w:pPr>
      <w:r w:rsidRPr="00F745EA">
        <w:rPr>
          <w:rFonts w:hint="eastAsia"/>
        </w:rPr>
        <w:lastRenderedPageBreak/>
        <w:t>「曾用手機拍照，可是手機有距離遠近，那pattern的大小會因為花紋、圖案近距離拍跟遠距離拍的圖案大小不同、角度亦不同，所以capture下來就不準</w:t>
      </w:r>
      <w:r w:rsidRPr="00F745EA">
        <w:t>…</w:t>
      </w:r>
      <w:r w:rsidRPr="00F745EA">
        <w:rPr>
          <w:rFonts w:hint="eastAsia"/>
        </w:rPr>
        <w:t>不管哪個工廠都有印表機，印表機上都會有一個scanner，Flatbed Scanner是</w:t>
      </w:r>
      <w:r w:rsidR="00FD1CAA">
        <w:rPr>
          <w:rFonts w:hint="eastAsia"/>
        </w:rPr>
        <w:t>有</w:t>
      </w:r>
      <w:r w:rsidRPr="00F745EA">
        <w:rPr>
          <w:rFonts w:hint="eastAsia"/>
        </w:rPr>
        <w:t>穩定光源、距離，是相對穩定的來源。」（</w:t>
      </w:r>
      <w:r w:rsidRPr="00F745EA">
        <w:t xml:space="preserve">李菁 </w:t>
      </w:r>
      <w:r w:rsidRPr="00F745EA">
        <w:rPr>
          <w:rFonts w:hint="eastAsia"/>
        </w:rPr>
        <w:t>執行長，2025訪談資料）</w:t>
      </w:r>
    </w:p>
    <w:p w14:paraId="6A81C581" w14:textId="53878D77" w:rsidR="00286BD5" w:rsidRPr="00F12149" w:rsidRDefault="00286BD5" w:rsidP="00286BD5">
      <w:pPr>
        <w:pStyle w:val="15"/>
        <w:ind w:firstLine="480"/>
      </w:pPr>
      <w:r>
        <w:rPr>
          <w:rFonts w:hint="eastAsia"/>
        </w:rPr>
        <w:t>而後續</w:t>
      </w:r>
      <w:r w:rsidRPr="00F12149">
        <w:rPr>
          <w:rFonts w:hint="eastAsia"/>
        </w:rPr>
        <w:t>為了測試掃描技術的呈現效果，</w:t>
      </w:r>
      <w:r w:rsidRPr="00F12149">
        <w:t>Frontier.cool</w:t>
      </w:r>
      <w:r w:rsidRPr="00F12149">
        <w:rPr>
          <w:rFonts w:hint="eastAsia"/>
        </w:rPr>
        <w:t>將</w:t>
      </w:r>
      <w:r w:rsidRPr="00171A46">
        <w:rPr>
          <w:rFonts w:hint="eastAsia"/>
          <w:color w:val="EE0000"/>
        </w:rPr>
        <w:t>掃描技術應用於合作的紡織廠，並持續蒐集工廠實際操作回饋</w:t>
      </w:r>
      <w:r w:rsidRPr="00F12149">
        <w:rPr>
          <w:rFonts w:hint="eastAsia"/>
        </w:rPr>
        <w:t>，</w:t>
      </w:r>
      <w:r w:rsidRPr="00C71607">
        <w:rPr>
          <w:rFonts w:hint="eastAsia"/>
          <w:color w:val="EE0000"/>
        </w:rPr>
        <w:t>據此反覆修正出標準化的作業流程</w:t>
      </w:r>
      <w:r w:rsidRPr="00F12149">
        <w:rPr>
          <w:rFonts w:hint="eastAsia"/>
        </w:rPr>
        <w:t>。最終不僅技術操作日趨穩定，也在供應端累積逾</w:t>
      </w:r>
      <w:r w:rsidRPr="00F12149">
        <w:t>10,000</w:t>
      </w:r>
      <w:r w:rsidRPr="00F12149">
        <w:rPr>
          <w:rFonts w:hint="eastAsia"/>
        </w:rPr>
        <w:t>片數位布片檔案。團隊在不斷的重複實驗中開始思索，目前只是將實體布片掃描成數位化的形式儲存起來，這些現有的大規模布片資料，是否能進一步發揮更多可能？</w:t>
      </w:r>
    </w:p>
    <w:p w14:paraId="4889701E" w14:textId="084EEB5F" w:rsidR="00F12149" w:rsidRPr="00F12149" w:rsidRDefault="00F12149" w:rsidP="005D468E">
      <w:pPr>
        <w:pStyle w:val="aff4"/>
        <w:ind w:left="360" w:right="360" w:firstLine="480"/>
      </w:pPr>
      <w:r w:rsidRPr="00F12149">
        <w:rPr>
          <w:rFonts w:hint="eastAsia"/>
        </w:rPr>
        <w:t>「當時還在做貿易商的時候就請我們的工廠先嘗試這樣的方式…那我就在想數位布片有了，當時還是用ocr自動把它辨識出來，但是pattern沒有更好的運用，就只是image caption就放在那邊。」（李菁 執行長，2025訪談資料）</w:t>
      </w:r>
    </w:p>
    <w:p w14:paraId="30A1CF43" w14:textId="76B70EA5" w:rsidR="001A7C22" w:rsidRPr="001306CD" w:rsidRDefault="00431E71" w:rsidP="001306CD">
      <w:pPr>
        <w:pStyle w:val="3"/>
        <w:rPr>
          <w:bCs/>
        </w:rPr>
      </w:pPr>
      <w:bookmarkStart w:id="138" w:name="_Toc202118624"/>
      <w:r w:rsidRPr="004E127E">
        <w:t>5.2</w:t>
      </w:r>
      <w:r>
        <w:rPr>
          <w:rFonts w:hint="eastAsia"/>
        </w:rPr>
        <w:t>.5</w:t>
      </w:r>
      <w:r w:rsidR="002C7C9B">
        <w:rPr>
          <w:rFonts w:hint="eastAsia"/>
        </w:rPr>
        <w:t xml:space="preserve"> </w:t>
      </w:r>
      <w:r w:rsidR="00313D06">
        <w:rPr>
          <w:rFonts w:hint="eastAsia"/>
        </w:rPr>
        <w:t>創新探索</w:t>
      </w:r>
      <w:bookmarkEnd w:id="138"/>
    </w:p>
    <w:p w14:paraId="5C793118" w14:textId="43CEDF4E" w:rsidR="00B803FA" w:rsidRDefault="00B803FA" w:rsidP="00410D6D">
      <w:pPr>
        <w:pStyle w:val="a0"/>
      </w:pPr>
      <w:r w:rsidRPr="00B803FA">
        <w:t>引入</w:t>
      </w:r>
      <w:r>
        <w:rPr>
          <w:rFonts w:hint="eastAsia"/>
        </w:rPr>
        <w:t>MIT</w:t>
      </w:r>
      <w:r>
        <w:rPr>
          <w:rFonts w:hint="eastAsia"/>
        </w:rPr>
        <w:t>團隊</w:t>
      </w:r>
      <w:r w:rsidRPr="00B803FA">
        <w:t>技術強化布料掃描精度</w:t>
      </w:r>
      <w:r w:rsidR="00345C37">
        <w:rPr>
          <w:rFonts w:hint="eastAsia"/>
        </w:rPr>
        <w:t>，</w:t>
      </w:r>
      <w:r w:rsidR="00345C37" w:rsidRPr="00345C37">
        <w:t>TextileCloud™</w:t>
      </w:r>
      <w:r w:rsidR="00345C37">
        <w:rPr>
          <w:rFonts w:hint="eastAsia"/>
        </w:rPr>
        <w:t>平台被打造出來</w:t>
      </w:r>
      <w:r w:rsidRPr="00B803FA">
        <w:t>（</w:t>
      </w:r>
      <w:r w:rsidRPr="00B803FA">
        <w:t>2019</w:t>
      </w:r>
      <w:r w:rsidRPr="00B803FA">
        <w:t>）</w:t>
      </w:r>
    </w:p>
    <w:p w14:paraId="6ACF0CBD" w14:textId="60A07228" w:rsidR="00E1730C" w:rsidRPr="00B803FA" w:rsidRDefault="00A306BD" w:rsidP="00E1730C">
      <w:pPr>
        <w:pStyle w:val="15"/>
        <w:ind w:firstLine="480"/>
      </w:pPr>
      <w:r w:rsidRPr="00E34FF5">
        <w:rPr>
          <w:color w:val="EE0000"/>
        </w:rPr>
        <w:t>團隊深知</w:t>
      </w:r>
      <w:r w:rsidR="00A46AB7">
        <w:rPr>
          <w:rFonts w:hint="eastAsia"/>
          <w:color w:val="EE0000"/>
        </w:rPr>
        <w:t>現有</w:t>
      </w:r>
      <w:r w:rsidRPr="00E34FF5">
        <w:rPr>
          <w:color w:val="EE0000"/>
        </w:rPr>
        <w:t>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0960FA" w:rsidRPr="0076792C">
        <w:rPr>
          <w:rStyle w:val="150"/>
          <w:rFonts w:hint="eastAsia"/>
          <w:color w:val="156082" w:themeColor="accent1"/>
        </w:rPr>
        <w:t>讓</w:t>
      </w:r>
      <w:r w:rsidR="006601A3" w:rsidRPr="0076792C">
        <w:rPr>
          <w:rStyle w:val="150"/>
          <w:rFonts w:hint="eastAsia"/>
          <w:color w:val="156082" w:themeColor="accent1"/>
        </w:rPr>
        <w:t>初代掃描技術產生的圖檔結果結合</w:t>
      </w:r>
      <w:r w:rsidR="00653212" w:rsidRPr="0076792C">
        <w:rPr>
          <w:rStyle w:val="150"/>
          <w:rFonts w:hint="eastAsia"/>
          <w:color w:val="156082" w:themeColor="accent1"/>
        </w:rPr>
        <w:t>AI</w:t>
      </w:r>
      <w:r w:rsidR="00B803FA" w:rsidRPr="0076792C">
        <w:rPr>
          <w:rStyle w:val="150"/>
          <w:color w:val="156082" w:themeColor="accent1"/>
        </w:rPr>
        <w:t>模型</w:t>
      </w:r>
      <w:r w:rsidR="00694F39" w:rsidRPr="0076792C">
        <w:rPr>
          <w:rStyle w:val="150"/>
          <w:rFonts w:hint="eastAsia"/>
          <w:color w:val="156082" w:themeColor="accent1"/>
        </w:rPr>
        <w:t>進行調整，去預測、</w:t>
      </w:r>
      <w:r w:rsidR="00B803FA" w:rsidRPr="0076792C">
        <w:rPr>
          <w:rStyle w:val="150"/>
          <w:color w:val="156082" w:themeColor="accent1"/>
        </w:rPr>
        <w:t>辨</w:t>
      </w:r>
      <w:r w:rsidR="00653212" w:rsidRPr="0076792C">
        <w:rPr>
          <w:rStyle w:val="150"/>
          <w:rFonts w:hint="eastAsia"/>
          <w:color w:val="156082" w:themeColor="accent1"/>
        </w:rPr>
        <w:t>識織品的纖維走向</w:t>
      </w:r>
      <w:r w:rsidR="00B803FA" w:rsidRPr="0076792C">
        <w:rPr>
          <w:rStyle w:val="150"/>
          <w:color w:val="156082" w:themeColor="accent1"/>
        </w:rPr>
        <w:t>，</w:t>
      </w:r>
      <w:r w:rsidR="00694F39" w:rsidRPr="0076792C">
        <w:rPr>
          <w:rStyle w:val="150"/>
          <w:rFonts w:hint="eastAsia"/>
          <w:color w:val="156082" w:themeColor="accent1"/>
        </w:rPr>
        <w:t>產</w:t>
      </w:r>
      <w:r w:rsidR="00AC197F" w:rsidRPr="0076792C">
        <w:rPr>
          <w:rStyle w:val="150"/>
          <w:rFonts w:hint="eastAsia"/>
          <w:color w:val="156082" w:themeColor="accent1"/>
        </w:rPr>
        <w:t>出</w:t>
      </w:r>
      <w:r w:rsidR="003A3676" w:rsidRPr="0076792C">
        <w:rPr>
          <w:rStyle w:val="150"/>
          <w:rFonts w:hint="eastAsia"/>
          <w:color w:val="156082" w:themeColor="accent1"/>
        </w:rPr>
        <w:t>六種</w:t>
      </w:r>
      <w:r w:rsidR="00694F39" w:rsidRPr="0076792C">
        <w:rPr>
          <w:rStyle w:val="150"/>
          <w:rFonts w:hint="eastAsia"/>
          <w:color w:val="156082" w:themeColor="accent1"/>
        </w:rPr>
        <w:t>布料</w:t>
      </w:r>
      <w:commentRangeStart w:id="139"/>
      <w:r w:rsidR="00095D45" w:rsidRPr="0076792C">
        <w:rPr>
          <w:rStyle w:val="150"/>
          <w:rFonts w:hint="eastAsia"/>
          <w:color w:val="156082" w:themeColor="accent1"/>
        </w:rPr>
        <w:t>紋理貼圖</w:t>
      </w:r>
      <w:r w:rsidR="00694F39" w:rsidRPr="0076792C">
        <w:rPr>
          <w:rStyle w:val="150"/>
          <w:rFonts w:hint="eastAsia"/>
          <w:color w:val="156082" w:themeColor="accent1"/>
        </w:rPr>
        <w:t>結果</w:t>
      </w:r>
      <w:commentRangeEnd w:id="139"/>
      <w:r w:rsidR="00D079FF" w:rsidRPr="0076792C">
        <w:rPr>
          <w:rStyle w:val="af7"/>
          <w:color w:val="156082" w:themeColor="accent1"/>
        </w:rPr>
        <w:commentReference w:id="139"/>
      </w:r>
      <w:r w:rsidR="00E1730C">
        <w:rPr>
          <w:rStyle w:val="150"/>
          <w:rFonts w:hint="eastAsia"/>
        </w:rPr>
        <w:t>包含</w:t>
      </w:r>
      <w:r w:rsidR="00193658">
        <w:rPr>
          <w:rStyle w:val="afff9"/>
        </w:rPr>
        <w:footnoteReference w:id="14"/>
      </w:r>
      <w:r w:rsidR="00E1730C">
        <w:rPr>
          <w:rStyle w:val="150"/>
          <w:rFonts w:hint="eastAsia"/>
        </w:rPr>
        <w:t>：定義布料顏色與外觀的「基礎貼圖」；模擬布料立體感、皺褶或紋理等表面細節的「法線貼圖」；呈現布料表面粗糙與細緻質感的「</w:t>
      </w:r>
      <w:r w:rsidR="00E1730C" w:rsidRPr="008C277F">
        <w:rPr>
          <w:rStyle w:val="150"/>
          <w:rFonts w:hint="eastAsia"/>
        </w:rPr>
        <w:t>粗糙度貼圖</w:t>
      </w:r>
      <w:r w:rsidR="00E1730C">
        <w:rPr>
          <w:rStyle w:val="150"/>
          <w:rFonts w:hint="eastAsia"/>
        </w:rPr>
        <w:t>」；透過移動布料表面來改變布料</w:t>
      </w:r>
      <w:r w:rsidR="00E1730C">
        <w:rPr>
          <w:rStyle w:val="150"/>
          <w:rFonts w:hint="eastAsia"/>
        </w:rPr>
        <w:t>3D</w:t>
      </w:r>
      <w:r w:rsidR="00E1730C">
        <w:rPr>
          <w:rStyle w:val="150"/>
          <w:rFonts w:hint="eastAsia"/>
        </w:rPr>
        <w:t>效果與凹凸程度的「</w:t>
      </w:r>
      <w:r w:rsidR="00E1730C" w:rsidRPr="00EE1833">
        <w:rPr>
          <w:rStyle w:val="150"/>
          <w:rFonts w:hint="eastAsia"/>
        </w:rPr>
        <w:t>置換貼圖</w:t>
      </w:r>
      <w:r w:rsidR="00E1730C">
        <w:rPr>
          <w:rStyle w:val="150"/>
          <w:rFonts w:hint="eastAsia"/>
        </w:rPr>
        <w:t>」；負責</w:t>
      </w:r>
      <w:r w:rsidR="00E1730C" w:rsidRPr="00AF27E4">
        <w:t>材質</w:t>
      </w:r>
      <w:r w:rsidR="00E1730C" w:rsidRPr="00E66B06">
        <w:t>中網眼</w:t>
      </w:r>
      <w:r w:rsidR="00E1730C">
        <w:rPr>
          <w:rFonts w:hint="eastAsia"/>
        </w:rPr>
        <w:t>（</w:t>
      </w:r>
      <w:r w:rsidR="00E1730C" w:rsidRPr="00E66B06">
        <w:t>Mesh</w:t>
      </w:r>
      <w:r w:rsidR="00E1730C">
        <w:rPr>
          <w:rFonts w:hint="eastAsia"/>
        </w:rPr>
        <w:t>）</w:t>
      </w:r>
      <w:r w:rsidR="00E1730C" w:rsidRPr="00E66B06">
        <w:t>的顯示區域，決定</w:t>
      </w:r>
      <w:r w:rsidR="00E1730C" w:rsidRPr="00AF27E4">
        <w:t>哪部分應顯示或隱藏</w:t>
      </w:r>
      <w:r w:rsidR="00E1730C">
        <w:rPr>
          <w:rFonts w:hint="eastAsia"/>
        </w:rPr>
        <w:t>的「透明貼圖」</w:t>
      </w:r>
      <w:r w:rsidR="00E1730C">
        <w:rPr>
          <w:rStyle w:val="150"/>
          <w:rFonts w:hint="eastAsia"/>
        </w:rPr>
        <w:t>；以及</w:t>
      </w:r>
      <w:r w:rsidR="00E1730C" w:rsidRPr="00D92AB1">
        <w:t>模擬光線與金屬表面交互作用</w:t>
      </w:r>
      <w:r w:rsidR="00E1730C">
        <w:rPr>
          <w:rFonts w:hint="eastAsia"/>
        </w:rPr>
        <w:t>的「金屬貼圖」。</w:t>
      </w:r>
    </w:p>
    <w:p w14:paraId="6FB2118F" w14:textId="0AA72839" w:rsidR="0089779E" w:rsidRDefault="00913AE3" w:rsidP="008C29EA">
      <w:pPr>
        <w:pStyle w:val="15"/>
        <w:ind w:firstLine="480"/>
        <w:rPr>
          <w:rStyle w:val="150"/>
        </w:rPr>
      </w:pPr>
      <w:r w:rsidRPr="004D63C3">
        <w:rPr>
          <w:rStyle w:val="150"/>
          <w:rFonts w:hint="eastAsia"/>
        </w:rPr>
        <w:t>此</w:t>
      </w:r>
      <w:r w:rsidRPr="004D63C3">
        <w:rPr>
          <w:rStyle w:val="150"/>
          <w:rFonts w:hint="eastAsia"/>
          <w:color w:val="EE0000"/>
        </w:rPr>
        <w:t>技術的引進也使團隊突破原先的開</w:t>
      </w:r>
      <w:r w:rsidRPr="004D63C3">
        <w:rPr>
          <w:rStyle w:val="150"/>
          <w:color w:val="EE0000"/>
        </w:rPr>
        <w:t>發瓶頸</w:t>
      </w:r>
      <w:r w:rsidRPr="004D63C3">
        <w:rPr>
          <w:rStyle w:val="150"/>
          <w:rFonts w:hint="eastAsia"/>
          <w:color w:val="EE0000"/>
        </w:rPr>
        <w:t>，</w:t>
      </w:r>
      <w:r w:rsidR="007B72A4" w:rsidRPr="004D63C3">
        <w:rPr>
          <w:rStyle w:val="150"/>
          <w:rFonts w:hint="eastAsia"/>
          <w:color w:val="EE0000"/>
        </w:rPr>
        <w:t>讓布料數位化的結果更加還</w:t>
      </w:r>
      <w:r w:rsidR="00AB2938">
        <w:rPr>
          <w:rStyle w:val="150"/>
          <w:rFonts w:hint="eastAsia"/>
          <w:color w:val="EE0000"/>
        </w:rPr>
        <w:t>原</w:t>
      </w:r>
      <w:r w:rsidR="007B72A4" w:rsidRPr="00B148CB">
        <w:rPr>
          <w:rStyle w:val="150"/>
          <w:rFonts w:hint="eastAsia"/>
        </w:rPr>
        <w:t>，</w:t>
      </w:r>
      <w:r w:rsidR="00742FCF">
        <w:rPr>
          <w:rStyle w:val="150"/>
          <w:rFonts w:hint="eastAsia"/>
        </w:rPr>
        <w:t>後續</w:t>
      </w:r>
      <w:r w:rsidR="007B72A4" w:rsidRPr="004D63C3">
        <w:rPr>
          <w:rStyle w:val="150"/>
          <w:rFonts w:hint="eastAsia"/>
        </w:rPr>
        <w:t>只要</w:t>
      </w:r>
      <w:r w:rsidR="007B72A4" w:rsidRPr="004D63C3">
        <w:rPr>
          <w:rStyle w:val="150"/>
          <w:rFonts w:hint="eastAsia"/>
          <w:color w:val="EE0000"/>
        </w:rPr>
        <w:t>將</w:t>
      </w:r>
      <w:r w:rsidR="00C52584" w:rsidRPr="004D63C3">
        <w:rPr>
          <w:rStyle w:val="150"/>
          <w:rFonts w:hint="eastAsia"/>
          <w:color w:val="EE0000"/>
        </w:rPr>
        <w:t>3D</w:t>
      </w:r>
      <w:r w:rsidR="00C52584" w:rsidRPr="004D63C3">
        <w:rPr>
          <w:rStyle w:val="150"/>
          <w:rFonts w:hint="eastAsia"/>
          <w:color w:val="EE0000"/>
        </w:rPr>
        <w:t>數位</w:t>
      </w:r>
      <w:r w:rsidR="007B72A4" w:rsidRPr="004D63C3">
        <w:rPr>
          <w:rStyle w:val="150"/>
          <w:rFonts w:hint="eastAsia"/>
          <w:color w:val="EE0000"/>
        </w:rPr>
        <w:t>圖檔與布料資訊如材質、規格</w:t>
      </w:r>
      <w:r w:rsidR="00144883" w:rsidRPr="004D63C3">
        <w:rPr>
          <w:rStyle w:val="150"/>
          <w:rFonts w:hint="eastAsia"/>
          <w:color w:val="EE0000"/>
        </w:rPr>
        <w:t>大小</w:t>
      </w:r>
      <w:r w:rsidR="007B72A4" w:rsidRPr="004D63C3">
        <w:rPr>
          <w:rStyle w:val="150"/>
          <w:rFonts w:hint="eastAsia"/>
          <w:color w:val="EE0000"/>
        </w:rPr>
        <w:t>、庫存量</w:t>
      </w:r>
      <w:r w:rsidR="00C52584" w:rsidRPr="004D63C3">
        <w:rPr>
          <w:rStyle w:val="150"/>
          <w:rFonts w:hint="eastAsia"/>
          <w:color w:val="EE0000"/>
        </w:rPr>
        <w:t>、單價等</w:t>
      </w:r>
      <w:r w:rsidR="007B72A4" w:rsidRPr="004D63C3">
        <w:rPr>
          <w:rStyle w:val="150"/>
          <w:rFonts w:hint="eastAsia"/>
          <w:color w:val="EE0000"/>
        </w:rPr>
        <w:t>進行</w:t>
      </w:r>
      <w:r w:rsidR="005C758E">
        <w:rPr>
          <w:rStyle w:val="150"/>
          <w:rFonts w:hint="eastAsia"/>
          <w:color w:val="EE0000"/>
        </w:rPr>
        <w:t>整合</w:t>
      </w:r>
      <w:r w:rsidR="00742FCF">
        <w:rPr>
          <w:rStyle w:val="150"/>
          <w:rFonts w:hint="eastAsia"/>
          <w:color w:val="EE0000"/>
        </w:rPr>
        <w:t>，</w:t>
      </w:r>
      <w:r w:rsidR="00AB2938">
        <w:rPr>
          <w:rStyle w:val="150"/>
          <w:rFonts w:hint="eastAsia"/>
          <w:color w:val="EE0000"/>
        </w:rPr>
        <w:t>並放置</w:t>
      </w:r>
      <w:r w:rsidR="00AB2938">
        <w:rPr>
          <w:rStyle w:val="150"/>
          <w:rFonts w:hint="eastAsia"/>
          <w:color w:val="EE0000"/>
        </w:rPr>
        <w:lastRenderedPageBreak/>
        <w:t>於雲端平台的布料資料庫中</w:t>
      </w:r>
      <w:r w:rsidR="007B72A4" w:rsidRPr="004D63C3">
        <w:rPr>
          <w:rStyle w:val="150"/>
          <w:rFonts w:hint="eastAsia"/>
          <w:color w:val="EE0000"/>
        </w:rPr>
        <w:t>，</w:t>
      </w:r>
      <w:r w:rsidR="00553A34" w:rsidRPr="004D63C3">
        <w:rPr>
          <w:rStyle w:val="150"/>
          <w:rFonts w:hint="eastAsia"/>
          <w:color w:val="EE0000"/>
        </w:rPr>
        <w:t>就</w:t>
      </w:r>
      <w:r w:rsidR="00A75B14">
        <w:rPr>
          <w:rStyle w:val="150"/>
          <w:rFonts w:hint="eastAsia"/>
          <w:color w:val="EE0000"/>
        </w:rPr>
        <w:t>可線上</w:t>
      </w:r>
      <w:r w:rsidR="007B72A4" w:rsidRPr="004D63C3">
        <w:rPr>
          <w:rStyle w:val="150"/>
          <w:rFonts w:hint="eastAsia"/>
          <w:color w:val="EE0000"/>
        </w:rPr>
        <w:t>管理、搜尋</w:t>
      </w:r>
      <w:r w:rsidR="00703139">
        <w:rPr>
          <w:rStyle w:val="150"/>
          <w:rFonts w:hint="eastAsia"/>
          <w:color w:val="EE0000"/>
        </w:rPr>
        <w:t>布料庫存</w:t>
      </w:r>
      <w:r w:rsidR="00235863" w:rsidRPr="004D63C3">
        <w:rPr>
          <w:rStyle w:val="150"/>
          <w:rFonts w:hint="eastAsia"/>
        </w:rPr>
        <w:t>，</w:t>
      </w:r>
      <w:r w:rsidR="000E6AC7">
        <w:rPr>
          <w:rStyle w:val="150"/>
          <w:rFonts w:hint="eastAsia"/>
        </w:rPr>
        <w:t>而</w:t>
      </w:r>
      <w:r w:rsidR="008D511E" w:rsidRPr="004D63C3">
        <w:rPr>
          <w:rStyle w:val="150"/>
          <w:rFonts w:hint="eastAsia"/>
        </w:rPr>
        <w:t>此次與</w:t>
      </w:r>
      <w:r w:rsidR="008D511E" w:rsidRPr="004D63C3">
        <w:rPr>
          <w:rStyle w:val="150"/>
        </w:rPr>
        <w:t>MIT</w:t>
      </w:r>
      <w:r w:rsidR="008D511E" w:rsidRPr="004D63C3">
        <w:rPr>
          <w:rStyle w:val="150"/>
        </w:rPr>
        <w:t>團隊</w:t>
      </w:r>
      <w:r w:rsidR="008C29EA" w:rsidRPr="004D63C3">
        <w:rPr>
          <w:rStyle w:val="150"/>
          <w:rFonts w:hint="eastAsia"/>
        </w:rPr>
        <w:t>的</w:t>
      </w:r>
      <w:r w:rsidR="003227F0" w:rsidRPr="004D63C3">
        <w:rPr>
          <w:rStyle w:val="150"/>
          <w:rFonts w:hint="eastAsia"/>
        </w:rPr>
        <w:t>技術</w:t>
      </w:r>
      <w:r w:rsidR="008C29EA" w:rsidRPr="004D63C3">
        <w:rPr>
          <w:rStyle w:val="150"/>
          <w:rFonts w:hint="eastAsia"/>
        </w:rPr>
        <w:t>引進，</w:t>
      </w:r>
      <w:r w:rsidR="00677F1C">
        <w:rPr>
          <w:rStyle w:val="150"/>
          <w:rFonts w:hint="eastAsia"/>
        </w:rPr>
        <w:t>也</w:t>
      </w:r>
      <w:r w:rsidR="008C29EA" w:rsidRPr="004D63C3">
        <w:rPr>
          <w:rStyle w:val="150"/>
          <w:rFonts w:hint="eastAsia"/>
        </w:rPr>
        <w:t>讓團隊順利</w:t>
      </w:r>
      <w:r w:rsidRPr="004D63C3">
        <w:rPr>
          <w:rStyle w:val="150"/>
        </w:rPr>
        <w:t>完成初代</w:t>
      </w:r>
      <w:r w:rsidRPr="004D63C3">
        <w:rPr>
          <w:rStyle w:val="150"/>
          <w:rFonts w:hint="eastAsia"/>
        </w:rPr>
        <w:t>平台產品－</w:t>
      </w:r>
      <w:r w:rsidRPr="004D63C3">
        <w:rPr>
          <w:rStyle w:val="150"/>
          <w:rFonts w:hint="eastAsia"/>
        </w:rPr>
        <w:t>TextileC</w:t>
      </w:r>
      <w:r w:rsidRPr="004D63C3">
        <w:rPr>
          <w:rFonts w:hint="eastAsia"/>
        </w:rPr>
        <w:t>loud</w:t>
      </w:r>
      <w:r w:rsidRPr="004D63C3">
        <w:rPr>
          <w:rFonts w:hint="eastAsia"/>
        </w:rPr>
        <w:t>™</w:t>
      </w:r>
      <w:r w:rsidRPr="00B803FA">
        <w:t>。</w:t>
      </w:r>
    </w:p>
    <w:p w14:paraId="1AACD82D" w14:textId="5CD1DCF4" w:rsidR="00653212"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A46AB7">
        <w:rPr>
          <w:color w:val="156082" w:themeColor="accent1"/>
        </w:rPr>
        <w:t>發表</w:t>
      </w:r>
      <w:r w:rsidR="00A173C7" w:rsidRPr="00A46AB7">
        <w:rPr>
          <w:rFonts w:hint="eastAsia"/>
          <w:color w:val="156082" w:themeColor="accent1"/>
        </w:rPr>
        <w:t>掃描</w:t>
      </w:r>
      <w:r w:rsidR="00F501B6" w:rsidRPr="00A46AB7">
        <w:rPr>
          <w:rFonts w:hint="eastAsia"/>
          <w:color w:val="156082" w:themeColor="accent1"/>
        </w:rPr>
        <w:t>技術與</w:t>
      </w:r>
      <w:r w:rsidR="00053BD3" w:rsidRPr="00A46AB7">
        <w:rPr>
          <w:rFonts w:hint="eastAsia"/>
          <w:color w:val="156082" w:themeColor="accent1"/>
        </w:rPr>
        <w:t>TextileCloud</w:t>
      </w:r>
      <w:r w:rsidR="00053BD3" w:rsidRPr="00A46AB7">
        <w:rPr>
          <w:rFonts w:hint="eastAsia"/>
          <w:color w:val="156082" w:themeColor="accent1"/>
        </w:rPr>
        <w:t>™平台</w:t>
      </w:r>
      <w:r w:rsidR="00EE14CB" w:rsidRPr="00A46AB7">
        <w:rPr>
          <w:rFonts w:hint="eastAsia"/>
          <w:color w:val="156082" w:themeColor="accent1"/>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w:t>
      </w:r>
      <w:r w:rsidRPr="00A46AB7">
        <w:rPr>
          <w:color w:val="156082" w:themeColor="accent1"/>
        </w:rPr>
        <w:t>促使團隊正式</w:t>
      </w:r>
      <w:r w:rsidR="002E30E4" w:rsidRPr="00A46AB7">
        <w:rPr>
          <w:rFonts w:hint="eastAsia"/>
          <w:color w:val="156082" w:themeColor="accent1"/>
        </w:rPr>
        <w:t>將</w:t>
      </w:r>
      <w:r w:rsidRPr="00A46AB7">
        <w:rPr>
          <w:color w:val="156082" w:themeColor="accent1"/>
        </w:rPr>
        <w:t>產品</w:t>
      </w:r>
      <w:r w:rsidR="002E30E4" w:rsidRPr="00A46AB7">
        <w:rPr>
          <w:rFonts w:hint="eastAsia"/>
          <w:color w:val="156082" w:themeColor="accent1"/>
        </w:rPr>
        <w:t>進行商業轉型</w:t>
      </w:r>
      <w:r w:rsidRPr="00814480">
        <w:t>，並於</w:t>
      </w:r>
      <w:r w:rsidRPr="00814480">
        <w:t>2020</w:t>
      </w:r>
      <w:r w:rsidRPr="00814480">
        <w:t>年成立公司。此舉不僅</w:t>
      </w:r>
      <w:r w:rsidRPr="00A46AB7">
        <w:rPr>
          <w:color w:val="156082" w:themeColor="accent1"/>
        </w:rPr>
        <w:t>開啟品牌對外推廣的第一步，更將平台</w:t>
      </w:r>
      <w:r w:rsidR="00303E93" w:rsidRPr="00A46AB7">
        <w:rPr>
          <w:rFonts w:hint="eastAsia"/>
          <w:color w:val="156082" w:themeColor="accent1"/>
        </w:rPr>
        <w:t>和</w:t>
      </w:r>
      <w:r w:rsidRPr="00A46AB7">
        <w:rPr>
          <w:color w:val="156082" w:themeColor="accent1"/>
        </w:rPr>
        <w:t>技術推向國際市場</w:t>
      </w:r>
      <w:r w:rsidRPr="00814480">
        <w:t>。</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2118625"/>
      <w:r w:rsidRPr="004E127E">
        <w:t>5.2</w:t>
      </w:r>
      <w:r>
        <w:rPr>
          <w:rFonts w:hint="eastAsia"/>
        </w:rPr>
        <w:t>.6</w:t>
      </w:r>
      <w:r w:rsidR="002C7C9B">
        <w:rPr>
          <w:rFonts w:hint="eastAsia"/>
        </w:rPr>
        <w:t xml:space="preserve"> </w:t>
      </w:r>
      <w:r>
        <w:rPr>
          <w:rFonts w:hint="eastAsia"/>
        </w:rPr>
        <w:t>平衡機制</w:t>
      </w:r>
      <w:bookmarkEnd w:id="140"/>
    </w:p>
    <w:p w14:paraId="711D553D" w14:textId="5612FAFE" w:rsidR="00333D78" w:rsidRPr="009A76BA" w:rsidRDefault="00C92078" w:rsidP="00FA42C6">
      <w:pPr>
        <w:pStyle w:val="a0"/>
        <w:rPr>
          <w:rStyle w:val="aff5"/>
          <w:rFonts w:ascii="Times New Roman" w:hAnsi="Times New Roman" w:cstheme="minorBidi"/>
          <w:i w:val="0"/>
          <w:iCs w:val="0"/>
          <w:color w:val="0070C0"/>
          <w:kern w:val="2"/>
          <w14:ligatures w14:val="standardContextual"/>
        </w:rPr>
      </w:pPr>
      <w:r>
        <w:rPr>
          <w:rStyle w:val="aff5"/>
          <w:rFonts w:ascii="Times New Roman" w:hAnsi="Times New Roman" w:cstheme="minorBidi" w:hint="eastAsia"/>
          <w:i w:val="0"/>
          <w:iCs w:val="0"/>
          <w:color w:val="0070C0"/>
          <w:kern w:val="2"/>
          <w14:ligatures w14:val="standardContextual"/>
        </w:rPr>
        <w:t>導入</w:t>
      </w:r>
      <w:r w:rsidR="00333D78">
        <w:rPr>
          <w:rStyle w:val="aff5"/>
          <w:rFonts w:ascii="Times New Roman" w:hAnsi="Times New Roman" w:cstheme="minorBidi" w:hint="eastAsia"/>
          <w:i w:val="0"/>
          <w:iCs w:val="0"/>
          <w:color w:val="0070C0"/>
          <w:kern w:val="2"/>
          <w14:ligatures w14:val="standardContextual"/>
        </w:rPr>
        <w:t>AWS</w:t>
      </w:r>
      <w:r w:rsidR="00333D78">
        <w:rPr>
          <w:rStyle w:val="aff5"/>
          <w:rFonts w:ascii="Times New Roman" w:hAnsi="Times New Roman" w:cstheme="minorBidi" w:hint="eastAsia"/>
          <w:i w:val="0"/>
          <w:iCs w:val="0"/>
          <w:color w:val="0070C0"/>
          <w:kern w:val="2"/>
          <w14:ligatures w14:val="standardContextual"/>
        </w:rPr>
        <w:t>雲端服務</w:t>
      </w:r>
      <w:r>
        <w:rPr>
          <w:rStyle w:val="aff5"/>
          <w:rFonts w:ascii="Times New Roman" w:hAnsi="Times New Roman" w:cstheme="minorBidi" w:hint="eastAsia"/>
          <w:i w:val="0"/>
          <w:iCs w:val="0"/>
          <w:color w:val="0070C0"/>
          <w:kern w:val="2"/>
          <w14:ligatures w14:val="standardContextual"/>
        </w:rPr>
        <w:t>：</w:t>
      </w:r>
      <w:r w:rsidR="00333D78">
        <w:rPr>
          <w:rStyle w:val="aff5"/>
          <w:rFonts w:ascii="Times New Roman" w:hAnsi="Times New Roman" w:cstheme="minorBidi" w:hint="eastAsia"/>
          <w:i w:val="0"/>
          <w:iCs w:val="0"/>
          <w:color w:val="0070C0"/>
          <w:kern w:val="2"/>
          <w14:ligatures w14:val="standardContextual"/>
        </w:rPr>
        <w:t>穩定</w:t>
      </w:r>
      <w:r w:rsidR="00333D78">
        <w:rPr>
          <w:rStyle w:val="aff5"/>
          <w:rFonts w:ascii="Times New Roman" w:hAnsi="Times New Roman" w:cstheme="minorBidi" w:hint="eastAsia"/>
          <w:i w:val="0"/>
          <w:iCs w:val="0"/>
          <w:color w:val="0070C0"/>
          <w:kern w:val="2"/>
          <w14:ligatures w14:val="standardContextual"/>
        </w:rPr>
        <w:t>AI</w:t>
      </w:r>
      <w:r w:rsidR="00333D78">
        <w:rPr>
          <w:rStyle w:val="aff5"/>
          <w:rFonts w:ascii="Times New Roman" w:hAnsi="Times New Roman" w:cstheme="minorBidi" w:hint="eastAsia"/>
          <w:i w:val="0"/>
          <w:iCs w:val="0"/>
          <w:color w:val="0070C0"/>
          <w:kern w:val="2"/>
          <w14:ligatures w14:val="standardContextual"/>
        </w:rPr>
        <w:t>掃描技術的</w:t>
      </w:r>
      <w:r w:rsidR="00E27E95">
        <w:rPr>
          <w:rStyle w:val="aff5"/>
          <w:rFonts w:ascii="Times New Roman" w:hAnsi="Times New Roman" w:cstheme="minorBidi" w:hint="eastAsia"/>
          <w:i w:val="0"/>
          <w:iCs w:val="0"/>
          <w:color w:val="0070C0"/>
          <w:kern w:val="2"/>
          <w14:ligatures w14:val="standardContextual"/>
        </w:rPr>
        <w:t>運算</w:t>
      </w:r>
      <w:r w:rsidR="00333D78">
        <w:rPr>
          <w:rStyle w:val="aff5"/>
          <w:rFonts w:ascii="Times New Roman" w:hAnsi="Times New Roman" w:cstheme="minorBidi" w:hint="eastAsia"/>
          <w:i w:val="0"/>
          <w:iCs w:val="0"/>
          <w:color w:val="0070C0"/>
          <w:kern w:val="2"/>
          <w14:ligatures w14:val="standardContextual"/>
        </w:rPr>
        <w:t>效能與大規模平台維運（</w:t>
      </w:r>
      <w:r w:rsidR="00333D78">
        <w:rPr>
          <w:rStyle w:val="aff5"/>
          <w:rFonts w:ascii="Times New Roman" w:hAnsi="Times New Roman" w:cstheme="minorBidi" w:hint="eastAsia"/>
          <w:i w:val="0"/>
          <w:iCs w:val="0"/>
          <w:color w:val="0070C0"/>
          <w:kern w:val="2"/>
          <w14:ligatures w14:val="standardContextual"/>
        </w:rPr>
        <w:t>20</w:t>
      </w:r>
      <w:r w:rsidR="00190DFA">
        <w:rPr>
          <w:rStyle w:val="aff5"/>
          <w:rFonts w:ascii="Times New Roman" w:hAnsi="Times New Roman" w:cstheme="minorBidi" w:hint="eastAsia"/>
          <w:i w:val="0"/>
          <w:iCs w:val="0"/>
          <w:color w:val="0070C0"/>
          <w:kern w:val="2"/>
          <w14:ligatures w14:val="standardContextual"/>
        </w:rPr>
        <w:t>19</w:t>
      </w:r>
      <w:r w:rsidR="00333D78">
        <w:rPr>
          <w:rStyle w:val="aff5"/>
          <w:rFonts w:ascii="Times New Roman" w:hAnsi="Times New Roman" w:cstheme="minorBidi" w:hint="eastAsia"/>
          <w:i w:val="0"/>
          <w:iCs w:val="0"/>
          <w:color w:val="0070C0"/>
          <w:kern w:val="2"/>
          <w14:ligatures w14:val="standardContextual"/>
        </w:rPr>
        <w:t>）</w:t>
      </w:r>
    </w:p>
    <w:p w14:paraId="028CD879" w14:textId="46C5CAEB" w:rsidR="0095399C" w:rsidRDefault="00875C24" w:rsidP="00770048">
      <w:pPr>
        <w:pStyle w:val="15"/>
        <w:ind w:firstLine="480"/>
      </w:pPr>
      <w:r w:rsidRPr="00875C24">
        <w:t>為因應</w:t>
      </w:r>
      <w:r w:rsidRPr="00875C24">
        <w:t>TextileCloud™</w:t>
      </w:r>
      <w:r w:rsidRPr="00875C24">
        <w:t>日益增長的數位布片資料處理需求</w:t>
      </w:r>
      <w:r w:rsidR="00806D10">
        <w:rPr>
          <w:rFonts w:hint="eastAsia"/>
        </w:rPr>
        <w:t>，</w:t>
      </w:r>
      <w:r w:rsidR="00333D78" w:rsidRPr="006501B9">
        <w:rPr>
          <w:rFonts w:hint="eastAsia"/>
        </w:rPr>
        <w:t>團隊</w:t>
      </w:r>
      <w:r w:rsidR="00333D78">
        <w:rPr>
          <w:rFonts w:hint="eastAsia"/>
        </w:rPr>
        <w:t>在</w:t>
      </w:r>
      <w:r w:rsidR="00333D78">
        <w:rPr>
          <w:rFonts w:hint="eastAsia"/>
        </w:rPr>
        <w:t>20</w:t>
      </w:r>
      <w:r w:rsidR="00F05957">
        <w:rPr>
          <w:rFonts w:hint="eastAsia"/>
        </w:rPr>
        <w:t>19</w:t>
      </w:r>
      <w:r w:rsidR="00333D78">
        <w:rPr>
          <w:rFonts w:hint="eastAsia"/>
        </w:rPr>
        <w:t>年就決定</w:t>
      </w:r>
      <w:r w:rsidR="00333D78" w:rsidRPr="006501B9">
        <w:rPr>
          <w:rFonts w:hint="eastAsia"/>
        </w:rPr>
        <w:t>將</w:t>
      </w:r>
      <w:r w:rsidR="00146186">
        <w:rPr>
          <w:rFonts w:hint="eastAsia"/>
        </w:rPr>
        <w:t>雲端系統的</w:t>
      </w:r>
      <w:r w:rsidR="00333D78" w:rsidRPr="006501B9">
        <w:rPr>
          <w:rFonts w:hint="eastAsia"/>
        </w:rPr>
        <w:t>資料運算</w:t>
      </w:r>
      <w:r w:rsidR="00333D78">
        <w:rPr>
          <w:rFonts w:hint="eastAsia"/>
        </w:rPr>
        <w:t>作業</w:t>
      </w:r>
      <w:r w:rsidR="00333D78" w:rsidRPr="006501B9">
        <w:rPr>
          <w:rFonts w:hint="eastAsia"/>
        </w:rPr>
        <w:t>建</w:t>
      </w:r>
      <w:r w:rsidR="00333D78">
        <w:rPr>
          <w:rFonts w:hint="eastAsia"/>
        </w:rPr>
        <w:t>置</w:t>
      </w:r>
      <w:r w:rsidR="00333D78" w:rsidRPr="006501B9">
        <w:rPr>
          <w:rFonts w:hint="eastAsia"/>
        </w:rPr>
        <w:t>於</w:t>
      </w:r>
      <w:r w:rsidR="00333D78" w:rsidRPr="006501B9">
        <w:t>Amazon Web Services</w:t>
      </w:r>
      <w:r w:rsidR="00333D78" w:rsidRPr="006501B9">
        <w:t>（</w:t>
      </w:r>
      <w:r w:rsidR="00333D78" w:rsidRPr="006501B9">
        <w:t>AWS</w:t>
      </w:r>
      <w:r w:rsidR="00333D78" w:rsidRPr="006501B9">
        <w:t>）雲端</w:t>
      </w:r>
      <w:r w:rsidR="00333D78" w:rsidRPr="006501B9">
        <w:rPr>
          <w:rFonts w:hint="eastAsia"/>
        </w:rPr>
        <w:t>服務</w:t>
      </w:r>
      <w:r w:rsidR="00333D78" w:rsidRPr="006501B9">
        <w:t>之上</w:t>
      </w:r>
      <w:r w:rsidR="00FA0C61">
        <w:rPr>
          <w:rStyle w:val="afff9"/>
        </w:rPr>
        <w:footnoteReference w:id="15"/>
      </w:r>
      <w:r w:rsidR="00333D78" w:rsidRPr="006501B9">
        <w:t>，</w:t>
      </w:r>
      <w:r w:rsidR="00465755">
        <w:rPr>
          <w:rFonts w:hint="eastAsia"/>
        </w:rPr>
        <w:t>透過</w:t>
      </w:r>
      <w:r w:rsidR="00333D78" w:rsidRPr="006501B9">
        <w:t>AWS</w:t>
      </w:r>
      <w:r w:rsidR="00333D78" w:rsidRPr="006501B9">
        <w:rPr>
          <w:rFonts w:hint="eastAsia"/>
        </w:rPr>
        <w:t>的</w:t>
      </w:r>
      <w:r w:rsidR="00333D78" w:rsidRPr="006501B9">
        <w:t>高效雲端運算資源，</w:t>
      </w:r>
      <w:r w:rsidR="00333D78" w:rsidRPr="001F6A1A">
        <w:rPr>
          <w:rFonts w:hint="eastAsia"/>
          <w:color w:val="EE0000"/>
        </w:rPr>
        <w:t>讓</w:t>
      </w:r>
      <w:r w:rsidR="00333D78" w:rsidRPr="001F6A1A">
        <w:rPr>
          <w:color w:val="EE0000"/>
        </w:rPr>
        <w:t>TextileCloud™</w:t>
      </w:r>
      <w:r w:rsidR="00333D78" w:rsidRPr="001F6A1A">
        <w:rPr>
          <w:color w:val="EE0000"/>
        </w:rPr>
        <w:t>的</w:t>
      </w:r>
      <w:r w:rsidR="00333D78" w:rsidRPr="001F6A1A">
        <w:rPr>
          <w:color w:val="EE0000"/>
        </w:rPr>
        <w:t>AI</w:t>
      </w:r>
      <w:r w:rsidR="00333D78" w:rsidRPr="001F6A1A">
        <w:rPr>
          <w:rFonts w:hint="eastAsia"/>
          <w:color w:val="EE0000"/>
        </w:rPr>
        <w:t>演算法技術在</w:t>
      </w:r>
      <w:r w:rsidR="00333D78" w:rsidRPr="001F6A1A">
        <w:rPr>
          <w:color w:val="EE0000"/>
        </w:rPr>
        <w:t>圖像處理</w:t>
      </w:r>
      <w:r w:rsidR="00333D78" w:rsidRPr="001F6A1A">
        <w:rPr>
          <w:rFonts w:hint="eastAsia"/>
          <w:color w:val="EE0000"/>
        </w:rPr>
        <w:t>的</w:t>
      </w:r>
      <w:r w:rsidR="00333D78" w:rsidRPr="001F6A1A">
        <w:rPr>
          <w:color w:val="EE0000"/>
        </w:rPr>
        <w:t>效能大幅提升，顯著縮短了布料數位化的處理時間，協助更多廠商加完成大</w:t>
      </w:r>
      <w:r w:rsidR="00333D78" w:rsidRPr="001F6A1A">
        <w:rPr>
          <w:rFonts w:hint="eastAsia"/>
          <w:color w:val="EE0000"/>
        </w:rPr>
        <w:t>規模</w:t>
      </w:r>
      <w:r w:rsidR="00333D78" w:rsidRPr="001F6A1A">
        <w:rPr>
          <w:color w:val="EE0000"/>
        </w:rPr>
        <w:t>的數位化作業</w:t>
      </w:r>
      <w:r w:rsidR="00333D78" w:rsidRPr="006501B9">
        <w:t>。</w:t>
      </w:r>
      <w:r w:rsidR="00D04C10" w:rsidRPr="006501B9">
        <w:rPr>
          <w:rFonts w:hint="eastAsia"/>
        </w:rPr>
        <w:t>也讓</w:t>
      </w:r>
      <w:r w:rsidR="00D04C10" w:rsidRPr="006501B9">
        <w:t>Frontier.cool</w:t>
      </w:r>
      <w:r w:rsidR="00D04C10" w:rsidRPr="006501B9">
        <w:t>借助全球頂尖</w:t>
      </w:r>
      <w:r w:rsidR="00D04C10" w:rsidRPr="006501B9">
        <w:rPr>
          <w:rFonts w:hint="eastAsia"/>
        </w:rPr>
        <w:t>與</w:t>
      </w:r>
      <w:r w:rsidR="00D04C10" w:rsidRPr="006501B9">
        <w:rPr>
          <w:rFonts w:hint="eastAsia"/>
        </w:rPr>
        <w:t>AWS</w:t>
      </w:r>
      <w:r w:rsidR="00D04C10" w:rsidRPr="006501B9">
        <w:t>雲端服務供應商</w:t>
      </w:r>
      <w:r w:rsidR="00D04C10" w:rsidRPr="006501B9">
        <w:rPr>
          <w:rFonts w:hint="eastAsia"/>
        </w:rPr>
        <w:t>的關係網絡來</w:t>
      </w:r>
      <w:r w:rsidR="00D04C10" w:rsidRPr="006501B9">
        <w:t>強化國際市場佈局，向全球超過</w:t>
      </w:r>
      <w:r w:rsidR="00D04C10" w:rsidRPr="006501B9">
        <w:t>20</w:t>
      </w:r>
      <w:r w:rsidR="00D04C10" w:rsidRPr="006501B9">
        <w:t>萬家紡織業者發聲</w:t>
      </w:r>
      <w:r w:rsidR="00D04C10">
        <w:rPr>
          <w:rFonts w:hint="eastAsia"/>
        </w:rPr>
        <w:t>。</w:t>
      </w:r>
      <w:r w:rsidR="00333B76" w:rsidRPr="00F3006F">
        <w:rPr>
          <w:rFonts w:hint="eastAsia"/>
        </w:rPr>
        <w:t>而</w:t>
      </w:r>
      <w:r w:rsidR="002452E0" w:rsidRPr="00F3006F">
        <w:rPr>
          <w:rFonts w:hint="eastAsia"/>
        </w:rPr>
        <w:t>團隊亦曾在</w:t>
      </w:r>
      <w:r w:rsidR="00D51283" w:rsidRPr="00F3006F">
        <w:rPr>
          <w:rFonts w:hint="eastAsia"/>
        </w:rPr>
        <w:t>當時</w:t>
      </w:r>
      <w:r w:rsidR="002452E0" w:rsidRPr="00F3006F">
        <w:rPr>
          <w:rFonts w:hint="eastAsia"/>
        </w:rPr>
        <w:t>受到</w:t>
      </w:r>
      <w:r w:rsidR="002452E0" w:rsidRPr="00F3006F">
        <w:rPr>
          <w:rFonts w:hint="eastAsia"/>
        </w:rPr>
        <w:t>AWS</w:t>
      </w:r>
      <w:r w:rsidR="002452E0" w:rsidRPr="00F3006F">
        <w:rPr>
          <w:rFonts w:hint="eastAsia"/>
        </w:rPr>
        <w:t>總工程師肯定，</w:t>
      </w:r>
      <w:r w:rsidR="002452E0" w:rsidRPr="00F3006F">
        <w:rPr>
          <w:rFonts w:hint="eastAsia"/>
        </w:rPr>
        <w:t>AWS</w:t>
      </w:r>
      <w:r w:rsidR="002452E0" w:rsidRPr="00F3006F">
        <w:rPr>
          <w:rFonts w:hint="eastAsia"/>
        </w:rPr>
        <w:t>認為</w:t>
      </w:r>
      <w:r w:rsidR="002452E0" w:rsidRPr="00F3006F">
        <w:rPr>
          <w:rFonts w:hint="eastAsia"/>
        </w:rPr>
        <w:t>TextileCloud</w:t>
      </w:r>
      <w:r w:rsidR="00B9463D" w:rsidRPr="00875C24">
        <w:t>™</w:t>
      </w:r>
      <w:r w:rsidR="002452E0" w:rsidRPr="00F3006F">
        <w:t>具備獨特的技術創新性</w:t>
      </w:r>
      <w:r w:rsidR="002452E0" w:rsidRPr="00F3006F">
        <w:rPr>
          <w:rFonts w:hint="eastAsia"/>
        </w:rPr>
        <w:t>，且目前紡織業數位化的量體規模也相</w:t>
      </w:r>
      <w:r w:rsidR="002452E0" w:rsidRPr="00F3006F">
        <w:rPr>
          <w:rFonts w:hint="eastAsia"/>
        </w:rPr>
        <w:lastRenderedPageBreak/>
        <w:t>當可觀，可謂擁有極好的發展前景</w:t>
      </w:r>
      <w:r w:rsidR="002452E0" w:rsidRPr="00F3006F">
        <w:rPr>
          <w:rStyle w:val="afff9"/>
        </w:rPr>
        <w:footnoteReference w:id="16"/>
      </w:r>
      <w:r w:rsidR="005E6D47">
        <w:rPr>
          <w:rFonts w:hint="eastAsia"/>
        </w:rPr>
        <w:t>。</w:t>
      </w:r>
      <w:r w:rsidR="00D22D15" w:rsidRPr="00D22D15">
        <w:t>此一行動展現出</w:t>
      </w:r>
      <w:r w:rsidR="00FC3213" w:rsidRPr="006501B9">
        <w:t>Frontier.coo</w:t>
      </w:r>
      <w:r w:rsidR="00D56CE1">
        <w:rPr>
          <w:rFonts w:hint="eastAsia"/>
        </w:rPr>
        <w:t>l</w:t>
      </w:r>
      <w:r w:rsidR="00D22D15" w:rsidRPr="00D22D15">
        <w:t>在既有</w:t>
      </w:r>
      <w:r w:rsidR="005D7AC6" w:rsidRPr="004109F7">
        <w:t>AI</w:t>
      </w:r>
      <w:r w:rsidR="005D7AC6" w:rsidRPr="004109F7">
        <w:t>掃描技術</w:t>
      </w:r>
      <w:r w:rsidR="005D7AC6">
        <w:rPr>
          <w:rFonts w:hint="eastAsia"/>
        </w:rPr>
        <w:t>與平台運算能力</w:t>
      </w:r>
      <w:r w:rsidR="00D22D15" w:rsidRPr="00D22D15">
        <w:t>深化的同時，亦能靈活導入</w:t>
      </w:r>
      <w:r w:rsidR="000625B9">
        <w:rPr>
          <w:rFonts w:hint="eastAsia"/>
        </w:rPr>
        <w:t>AWS</w:t>
      </w:r>
      <w:r w:rsidR="000625B9">
        <w:rPr>
          <w:rFonts w:hint="eastAsia"/>
        </w:rPr>
        <w:t>的</w:t>
      </w:r>
      <w:r w:rsidR="00D22D15" w:rsidRPr="00D22D15">
        <w:t>外部</w:t>
      </w:r>
      <w:r w:rsidR="000625B9">
        <w:rPr>
          <w:rFonts w:hint="eastAsia"/>
        </w:rPr>
        <w:t>運算</w:t>
      </w:r>
      <w:r w:rsidR="00D22D15" w:rsidRPr="00D22D15">
        <w:t>資源，兼顧內部效能提升與外部市場擴展，構成典型的雙元性平衡機制</w:t>
      </w:r>
      <w:r w:rsidR="00D03636">
        <w:rPr>
          <w:rFonts w:hint="eastAsia"/>
        </w:rPr>
        <w:t>。</w:t>
      </w:r>
    </w:p>
    <w:p w14:paraId="0D5EF873" w14:textId="77777777" w:rsidR="005E1B1F" w:rsidRDefault="005E1B1F" w:rsidP="005E1B1F">
      <w:pPr>
        <w:pStyle w:val="aff4"/>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41"/>
      <w:r w:rsidRPr="00CE1E36">
        <w:rPr>
          <w:rFonts w:hint="eastAsia"/>
        </w:rPr>
        <w:t>202</w:t>
      </w:r>
      <w:r>
        <w:rPr>
          <w:rFonts w:hint="eastAsia"/>
        </w:rPr>
        <w:t xml:space="preserve">1 </w:t>
      </w:r>
      <w:r w:rsidRPr="00FA5C62">
        <w:t>ctwant</w:t>
      </w:r>
      <w:r w:rsidRPr="00CE1E36">
        <w:rPr>
          <w:rFonts w:hint="eastAsia"/>
        </w:rPr>
        <w:t>訪談資料</w:t>
      </w:r>
      <w:commentRangeEnd w:id="141"/>
      <w:r>
        <w:rPr>
          <w:rStyle w:val="af7"/>
        </w:rPr>
        <w:commentReference w:id="141"/>
      </w:r>
      <w:r w:rsidRPr="00CE1E36">
        <w:rPr>
          <w:rFonts w:hint="eastAsia"/>
        </w:rPr>
        <w:t>）</w:t>
      </w:r>
    </w:p>
    <w:p w14:paraId="362CD613" w14:textId="527F8E8F" w:rsidR="00333D78" w:rsidRDefault="0095399C" w:rsidP="0095399C">
      <w:pPr>
        <w:pStyle w:val="afff0"/>
      </w:pPr>
      <w:r>
        <w:rPr>
          <w:rFonts w:hint="eastAsia"/>
          <w:noProof/>
        </w:rPr>
        <w:drawing>
          <wp:inline distT="0" distB="0" distL="0" distR="0" wp14:anchorId="4EA79BEB" wp14:editId="7059493C">
            <wp:extent cx="3685039" cy="1892812"/>
            <wp:effectExtent l="0" t="0" r="0" b="0"/>
            <wp:docPr id="133512677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26778" name="圖片 133512677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390365F4" w14:textId="609C54B9" w:rsidR="00560E05" w:rsidRPr="00541CED" w:rsidRDefault="00E7003D" w:rsidP="00E7003D">
      <w:pPr>
        <w:pStyle w:val="afff0"/>
      </w:pPr>
      <w:bookmarkStart w:id="142" w:name="_Toc202118940"/>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sidR="0041309C">
        <w:rPr>
          <w:noProof/>
        </w:rPr>
        <w:t>1</w:t>
      </w:r>
      <w:r>
        <w:fldChar w:fldCharType="end"/>
      </w:r>
      <w:r w:rsidR="00560E05" w:rsidRPr="00E55F3C">
        <w:rPr>
          <w:rFonts w:hint="eastAsia"/>
        </w:rPr>
        <w:t xml:space="preserve"> </w:t>
      </w:r>
      <w:r w:rsidR="00560E05" w:rsidRPr="00541CED">
        <w:rPr>
          <w:rFonts w:hint="eastAsia"/>
        </w:rPr>
        <w:t>第一階段平衡機制</w:t>
      </w:r>
      <w:bookmarkEnd w:id="142"/>
    </w:p>
    <w:p w14:paraId="526B1C61" w14:textId="77777777" w:rsidR="00560E05" w:rsidRDefault="00560E05" w:rsidP="00CE64CF">
      <w:pPr>
        <w:pStyle w:val="afff5"/>
      </w:pPr>
      <w:r>
        <w:rPr>
          <w:rFonts w:hint="eastAsia"/>
        </w:rPr>
        <w:t>資料來源：本研究整理</w:t>
      </w:r>
    </w:p>
    <w:p w14:paraId="38E3A4E9" w14:textId="7270571A" w:rsidR="0021095F" w:rsidRDefault="00225BFC" w:rsidP="009D3794">
      <w:pPr>
        <w:pStyle w:val="3"/>
      </w:pPr>
      <w:bookmarkStart w:id="143" w:name="_Toc20211862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3"/>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15A063" w14:textId="42D4E9F8" w:rsidR="00D84D32" w:rsidRDefault="00D84D32" w:rsidP="00C54BED">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w:t>
      </w:r>
      <w:r w:rsidR="005B44DD">
        <w:rPr>
          <w:rFonts w:hint="eastAsia"/>
        </w:rPr>
        <w:t>產品</w:t>
      </w:r>
      <w:r>
        <w:t>開發、設計、展示與交易等多重需求的開放平台，</w:t>
      </w:r>
      <w:r w:rsidR="00020EA9">
        <w:rPr>
          <w:rFonts w:hint="eastAsia"/>
        </w:rPr>
        <w:t>並且</w:t>
      </w:r>
      <w:r w:rsidR="00CF110B">
        <w:rPr>
          <w:rFonts w:hint="eastAsia"/>
        </w:rPr>
        <w:t>讓數位素材</w:t>
      </w:r>
      <w:r>
        <w:t>支援</w:t>
      </w:r>
      <w:r>
        <w:t>3D</w:t>
      </w:r>
      <w:r>
        <w:t>設計與遠端協作，讓創作者能共同完成</w:t>
      </w:r>
      <w:r w:rsidR="00CE2E19">
        <w:rPr>
          <w:rFonts w:hint="eastAsia"/>
        </w:rPr>
        <w:t>創意</w:t>
      </w:r>
      <w:r w:rsidR="00826321">
        <w:rPr>
          <w:rFonts w:hint="eastAsia"/>
        </w:rPr>
        <w:t>作品</w:t>
      </w:r>
      <w:r>
        <w:t>。</w:t>
      </w:r>
      <w:r w:rsidR="007F0C13">
        <w:rPr>
          <w:rFonts w:hint="eastAsia"/>
        </w:rPr>
        <w:t>如</w:t>
      </w:r>
      <w:r>
        <w:t>供應商可透過掃描</w:t>
      </w:r>
      <w:r w:rsidR="00DD61B7">
        <w:rPr>
          <w:rFonts w:hint="eastAsia"/>
        </w:rPr>
        <w:t>技術</w:t>
      </w:r>
      <w:r>
        <w:t>將</w:t>
      </w:r>
      <w:r w:rsidR="007B3967">
        <w:rPr>
          <w:rFonts w:hint="eastAsia"/>
        </w:rPr>
        <w:t>布料商品</w:t>
      </w:r>
      <w:r>
        <w:t>上架至平台，</w:t>
      </w:r>
      <w:r w:rsidR="00A33119">
        <w:rPr>
          <w:rFonts w:hint="eastAsia"/>
        </w:rPr>
        <w:t>並</w:t>
      </w:r>
      <w:r>
        <w:t>搭配</w:t>
      </w:r>
      <w:r w:rsidR="00321EFB" w:rsidRPr="00A30CE0">
        <w:t>工作區（</w:t>
      </w:r>
      <w:r w:rsidR="00321EFB" w:rsidRPr="00A30CE0">
        <w:t>Workspace</w:t>
      </w:r>
      <w:r w:rsidR="00321EFB" w:rsidRPr="00A30CE0">
        <w:t>）</w:t>
      </w:r>
      <w:r w:rsidR="00C34AFC">
        <w:rPr>
          <w:rFonts w:hint="eastAsia"/>
        </w:rPr>
        <w:t>中的</w:t>
      </w:r>
      <w:r>
        <w:t>資料夾</w:t>
      </w:r>
      <w:r w:rsidR="00C34AFC">
        <w:rPr>
          <w:rFonts w:hint="eastAsia"/>
        </w:rPr>
        <w:t>功能分類</w:t>
      </w:r>
      <w:r>
        <w:t>管理</w:t>
      </w:r>
      <w:r w:rsidR="00050F5C">
        <w:rPr>
          <w:rFonts w:hint="eastAsia"/>
        </w:rPr>
        <w:t>不同主題與材質的數位素材，並透過</w:t>
      </w:r>
      <w:r w:rsidR="00FF784F" w:rsidRPr="00EE75B3">
        <w:rPr>
          <w:rFonts w:hint="eastAsia"/>
        </w:rPr>
        <w:t>布料資料庫</w:t>
      </w:r>
      <w:r w:rsidR="00F73C3E" w:rsidRPr="00EE75B3">
        <w:rPr>
          <w:rFonts w:hint="eastAsia"/>
        </w:rPr>
        <w:t>（</w:t>
      </w:r>
      <w:r w:rsidR="001050F1" w:rsidRPr="00EE75B3">
        <w:t>Sourcing Library</w:t>
      </w:r>
      <w:r w:rsidR="00F73C3E" w:rsidRPr="00EE75B3">
        <w:rPr>
          <w:rFonts w:hint="eastAsia"/>
        </w:rPr>
        <w:t>）</w:t>
      </w:r>
      <w:r w:rsidR="00352666">
        <w:rPr>
          <w:rFonts w:hint="eastAsia"/>
        </w:rPr>
        <w:t>與</w:t>
      </w:r>
      <w:r>
        <w:t>對話看板（</w:t>
      </w:r>
      <w:r>
        <w:t>Thread Board</w:t>
      </w:r>
      <w:r>
        <w:t>）</w:t>
      </w:r>
      <w:r w:rsidR="007850D5">
        <w:rPr>
          <w:rFonts w:hint="eastAsia"/>
        </w:rPr>
        <w:t>模組</w:t>
      </w:r>
      <w:r>
        <w:t>，</w:t>
      </w:r>
      <w:r w:rsidRPr="0019149F">
        <w:rPr>
          <w:color w:val="156082" w:themeColor="accent1"/>
        </w:rPr>
        <w:t>讓</w:t>
      </w:r>
      <w:r w:rsidR="00712811" w:rsidRPr="0019149F">
        <w:rPr>
          <w:rFonts w:hint="eastAsia"/>
          <w:color w:val="156082" w:themeColor="accent1"/>
        </w:rPr>
        <w:t>買賣</w:t>
      </w:r>
      <w:r w:rsidRPr="0019149F">
        <w:rPr>
          <w:color w:val="156082" w:themeColor="accent1"/>
        </w:rPr>
        <w:t>雙方</w:t>
      </w:r>
      <w:r w:rsidR="00FF784F" w:rsidRPr="0019149F">
        <w:rPr>
          <w:rFonts w:hint="eastAsia"/>
          <w:color w:val="156082" w:themeColor="accent1"/>
        </w:rPr>
        <w:t>在線上完成布料</w:t>
      </w:r>
      <w:r w:rsidR="001327EA" w:rsidRPr="0019149F">
        <w:rPr>
          <w:rFonts w:hint="eastAsia"/>
          <w:color w:val="156082" w:themeColor="accent1"/>
        </w:rPr>
        <w:t>採購</w:t>
      </w:r>
      <w:r w:rsidR="00712811" w:rsidRPr="0019149F">
        <w:rPr>
          <w:rFonts w:hint="eastAsia"/>
          <w:color w:val="156082" w:themeColor="accent1"/>
        </w:rPr>
        <w:t>，</w:t>
      </w:r>
      <w:r w:rsidR="00FF784F" w:rsidRPr="0019149F">
        <w:rPr>
          <w:rFonts w:hint="eastAsia"/>
          <w:color w:val="156082" w:themeColor="accent1"/>
        </w:rPr>
        <w:t>追蹤訂單從初步詢價、</w:t>
      </w:r>
      <w:r w:rsidR="00BF032F" w:rsidRPr="0019149F">
        <w:rPr>
          <w:rFonts w:hint="eastAsia"/>
          <w:color w:val="156082" w:themeColor="accent1"/>
        </w:rPr>
        <w:t>布料需求</w:t>
      </w:r>
      <w:r w:rsidR="00FF784F" w:rsidRPr="0019149F">
        <w:rPr>
          <w:rFonts w:hint="eastAsia"/>
          <w:color w:val="156082" w:themeColor="accent1"/>
        </w:rPr>
        <w:t>溝通、</w:t>
      </w:r>
      <w:r w:rsidR="0074656B" w:rsidRPr="0019149F">
        <w:rPr>
          <w:rFonts w:hint="eastAsia"/>
          <w:color w:val="156082" w:themeColor="accent1"/>
        </w:rPr>
        <w:t>後續</w:t>
      </w:r>
      <w:r w:rsidR="00FF784F" w:rsidRPr="0019149F">
        <w:rPr>
          <w:rFonts w:hint="eastAsia"/>
          <w:color w:val="156082" w:themeColor="accent1"/>
        </w:rPr>
        <w:t>批量生產的</w:t>
      </w:r>
      <w:r w:rsidR="0074656B" w:rsidRPr="0019149F">
        <w:rPr>
          <w:rFonts w:hint="eastAsia"/>
          <w:color w:val="156082" w:themeColor="accent1"/>
        </w:rPr>
        <w:t>全</w:t>
      </w:r>
      <w:r w:rsidR="00FF784F" w:rsidRPr="0019149F">
        <w:rPr>
          <w:rFonts w:hint="eastAsia"/>
          <w:color w:val="156082" w:themeColor="accent1"/>
        </w:rPr>
        <w:t>進度</w:t>
      </w:r>
      <w:r>
        <w:t>，</w:t>
      </w:r>
      <w:r w:rsidR="00D8208E">
        <w:rPr>
          <w:rFonts w:hint="eastAsia"/>
        </w:rPr>
        <w:t>提升買賣雙方</w:t>
      </w:r>
      <w:r w:rsidR="001511E7">
        <w:rPr>
          <w:rFonts w:hint="eastAsia"/>
        </w:rPr>
        <w:t>於</w:t>
      </w:r>
      <w:r w:rsidR="00D8208E">
        <w:rPr>
          <w:rFonts w:hint="eastAsia"/>
        </w:rPr>
        <w:t>採購前、中、後</w:t>
      </w:r>
      <w:r w:rsidR="00E16720">
        <w:rPr>
          <w:rFonts w:hint="eastAsia"/>
        </w:rPr>
        <w:t>的</w:t>
      </w:r>
      <w:r>
        <w:t>選品效率與</w:t>
      </w:r>
      <w:r>
        <w:lastRenderedPageBreak/>
        <w:t>資訊透明度。</w:t>
      </w:r>
      <w:r w:rsidR="0045440B" w:rsidRPr="00BF2A53">
        <w:rPr>
          <w:rFonts w:hint="eastAsia"/>
        </w:rPr>
        <w:t>TextileCloud</w:t>
      </w:r>
      <w:r w:rsidR="0045440B" w:rsidRPr="00BF2A53">
        <w:rPr>
          <w:rFonts w:hint="eastAsia"/>
        </w:rPr>
        <w:t>™</w:t>
      </w:r>
      <w:r w:rsidR="0045440B">
        <w:t>平台</w:t>
      </w:r>
      <w:r w:rsidR="0045440B">
        <w:rPr>
          <w:rFonts w:hint="eastAsia"/>
        </w:rPr>
        <w:t>就</w:t>
      </w:r>
      <w:r>
        <w:t>如同「紡織業的</w:t>
      </w:r>
      <w:r>
        <w:t>Facebook</w:t>
      </w:r>
      <w:r>
        <w:t>」，</w:t>
      </w:r>
      <w:r w:rsidR="00EA064C">
        <w:rPr>
          <w:rFonts w:hint="eastAsia"/>
        </w:rPr>
        <w:t>讓</w:t>
      </w:r>
      <w:r w:rsidR="003841CA">
        <w:rPr>
          <w:rFonts w:hint="eastAsia"/>
        </w:rPr>
        <w:t>買賣雙方</w:t>
      </w:r>
      <w:r>
        <w:t>可自由上傳布料</w:t>
      </w:r>
      <w:r w:rsidR="003841CA">
        <w:rPr>
          <w:rFonts w:hint="eastAsia"/>
        </w:rPr>
        <w:t>、</w:t>
      </w:r>
      <w:r>
        <w:t>線上探索</w:t>
      </w:r>
      <w:r w:rsidR="003D1E0B">
        <w:rPr>
          <w:rFonts w:hint="eastAsia"/>
        </w:rPr>
        <w:t>紡織商品</w:t>
      </w:r>
      <w:r w:rsidR="004F5525">
        <w:rPr>
          <w:rFonts w:hint="eastAsia"/>
        </w:rPr>
        <w:t>與溝通訂單細節</w:t>
      </w:r>
      <w:r w:rsidR="00C55659">
        <w:rPr>
          <w:rFonts w:hint="eastAsia"/>
        </w:rPr>
        <w:t>，</w:t>
      </w:r>
      <w:r w:rsidR="00C55659" w:rsidRPr="00F637A1">
        <w:rPr>
          <w:rFonts w:hint="eastAsia"/>
          <w:color w:val="156082" w:themeColor="accent1"/>
        </w:rPr>
        <w:t>打破傳統溝應鏈的溝通困境</w:t>
      </w:r>
      <w:r>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7B692280"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11E1A">
        <w:rPr>
          <w:rFonts w:hint="eastAsia"/>
        </w:rPr>
        <w:t>，就可</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4D6DAD5" w:rsidR="00A41AB3" w:rsidRDefault="00276287" w:rsidP="00524AAA">
      <w:pPr>
        <w:pStyle w:val="affc"/>
      </w:pPr>
      <w:bookmarkStart w:id="144" w:name="_Toc20211885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sidR="0041309C">
        <w:rPr>
          <w:noProof/>
        </w:rPr>
        <w:t>1</w:t>
      </w:r>
      <w:r>
        <w:fldChar w:fldCharType="end"/>
      </w:r>
      <w:r w:rsidR="00386A85">
        <w:rPr>
          <w:rFonts w:hint="eastAsia"/>
        </w:rPr>
        <w:t xml:space="preserve"> </w:t>
      </w:r>
      <w:r w:rsidR="00E71984">
        <w:rPr>
          <w:rFonts w:hint="eastAsia"/>
        </w:rPr>
        <w:t>第一階段個案分析表</w:t>
      </w:r>
      <w:bookmarkEnd w:id="144"/>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5B7840F6" w14:textId="316371CA" w:rsidR="00F67ADB" w:rsidRPr="00F67ADB" w:rsidRDefault="00F67ADB" w:rsidP="00391A35">
            <w:pPr>
              <w:pStyle w:val="151"/>
            </w:pPr>
            <w:r>
              <w:t>布料搜尋與管理的人工瓶頸</w:t>
            </w:r>
            <w:r>
              <w:rPr>
                <w:rFonts w:hint="eastAsia"/>
              </w:rPr>
              <w:t>，</w:t>
            </w:r>
            <w:r>
              <w:t>人</w:t>
            </w:r>
            <w:r w:rsidR="009525CE">
              <w:rPr>
                <w:rFonts w:hint="eastAsia"/>
              </w:rPr>
              <w:t>工</w:t>
            </w:r>
            <w:r>
              <w:t>依賴造成知識無法轉移管理困境</w:t>
            </w:r>
            <w:r>
              <w:rPr>
                <w:rFonts w:hint="eastAsia"/>
              </w:rPr>
              <w:t>。</w:t>
            </w:r>
          </w:p>
          <w:p w14:paraId="34F652EC" w14:textId="77777777" w:rsidR="00A41AB3" w:rsidRDefault="00F67ADB" w:rsidP="00391A35">
            <w:pPr>
              <w:pStyle w:val="151"/>
            </w:pPr>
            <w:r w:rsidRPr="00F67ADB">
              <w:rPr>
                <w:rFonts w:hint="eastAsia"/>
              </w:rPr>
              <w:t>供應鏈溝通斷層，產業面臨生產週期長、高庫存量等問題</w:t>
            </w:r>
            <w:r w:rsidR="00F05886">
              <w:rPr>
                <w:rFonts w:hint="eastAsia"/>
              </w:rPr>
              <w:t>。</w:t>
            </w:r>
          </w:p>
          <w:p w14:paraId="67E48132" w14:textId="7942087F" w:rsidR="00C10CD9" w:rsidRPr="00C10CD9" w:rsidRDefault="00C10CD9" w:rsidP="007425B9">
            <w:pPr>
              <w:pStyle w:val="151"/>
            </w:pPr>
            <w:r>
              <w:rPr>
                <w:rFonts w:hint="eastAsia"/>
              </w:rPr>
              <w:t>現有第三方服務無法滿足產業需求，需要簡單、高效的數位化技術</w:t>
            </w:r>
            <w:r w:rsidR="007425B9">
              <w:rPr>
                <w:rFonts w:hint="eastAsia"/>
              </w:rPr>
              <w:t>。</w:t>
            </w:r>
          </w:p>
        </w:tc>
        <w:tc>
          <w:tcPr>
            <w:tcW w:w="3898" w:type="dxa"/>
          </w:tcPr>
          <w:p w14:paraId="443D58E5" w14:textId="5B409139" w:rsidR="00A41AB3" w:rsidRPr="00693893" w:rsidRDefault="00C10E1E" w:rsidP="00BC3C61">
            <w:pPr>
              <w:pStyle w:val="151"/>
            </w:pPr>
            <w:r w:rsidRPr="00C10E1E">
              <w:rPr>
                <w:rFonts w:hint="eastAsia"/>
              </w:rPr>
              <w:t>經營策略：從痛點出發，傳統貿易商的數位轉向，開發簡單、方便、快速創新技術</w:t>
            </w:r>
            <w:r w:rsidR="000C4678">
              <w:rPr>
                <w:rFonts w:hint="eastAsia"/>
              </w:rPr>
              <w:t>。</w:t>
            </w:r>
          </w:p>
          <w:p w14:paraId="00881B18" w14:textId="6345F83E" w:rsidR="00A41AB3" w:rsidRPr="00693893" w:rsidRDefault="00A41AB3" w:rsidP="00BC3C61">
            <w:pPr>
              <w:pStyle w:val="151"/>
            </w:pPr>
            <w:r w:rsidRPr="00693893">
              <w:t>資源整合與分配</w:t>
            </w:r>
            <w:r w:rsidRPr="00693893">
              <w:rPr>
                <w:rFonts w:hint="eastAsia"/>
              </w:rPr>
              <w:t>：</w:t>
            </w:r>
            <w:r w:rsidR="002D7513">
              <w:rPr>
                <w:rFonts w:hint="eastAsia"/>
              </w:rPr>
              <w:t>利用既有資源、</w:t>
            </w:r>
            <w:r w:rsidR="002D7513" w:rsidRPr="00C30AD7">
              <w:t>技術</w:t>
            </w:r>
            <w:r w:rsidR="002D7513">
              <w:rPr>
                <w:rFonts w:hint="eastAsia"/>
              </w:rPr>
              <w:t>，並活用</w:t>
            </w:r>
            <w:r w:rsidR="002D7513" w:rsidRPr="00C30AD7">
              <w:rPr>
                <w:rFonts w:hint="eastAsia"/>
              </w:rPr>
              <w:t>過去</w:t>
            </w:r>
            <w:r w:rsidR="00401144">
              <w:rPr>
                <w:rFonts w:hint="eastAsia"/>
              </w:rPr>
              <w:t>從業</w:t>
            </w:r>
            <w:r w:rsidR="002D7513" w:rsidRPr="00C30AD7">
              <w:t>經驗，</w:t>
            </w:r>
            <w:r w:rsidR="002D7513" w:rsidRPr="00C30AD7">
              <w:rPr>
                <w:rFonts w:hint="eastAsia"/>
              </w:rPr>
              <w:t>開發</w:t>
            </w:r>
            <w:r w:rsidR="002D7513">
              <w:rPr>
                <w:rFonts w:hint="eastAsia"/>
              </w:rPr>
              <w:t>掃描技術與</w:t>
            </w:r>
            <w:r w:rsidR="002D7513" w:rsidRPr="00C30AD7">
              <w:rPr>
                <w:rFonts w:hint="eastAsia"/>
              </w:rPr>
              <w:t>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43C0CC2C" w:rsidR="00A41AB3" w:rsidRPr="00821D72" w:rsidRDefault="00FE753D" w:rsidP="007242A7">
            <w:pPr>
              <w:pStyle w:val="151"/>
              <w:rPr>
                <w:color w:val="auto"/>
              </w:rPr>
            </w:pPr>
            <w:r w:rsidRPr="00FE753D">
              <w:rPr>
                <w:rFonts w:hint="eastAsia"/>
                <w:color w:val="auto"/>
              </w:rPr>
              <w:t>既有資源開發掃描技術，並</w:t>
            </w:r>
            <w:r w:rsidR="004F28B9">
              <w:rPr>
                <w:rFonts w:hint="eastAsia"/>
                <w:color w:val="auto"/>
              </w:rPr>
              <w:t>應</w:t>
            </w:r>
            <w:r w:rsidRPr="00FE753D">
              <w:rPr>
                <w:rFonts w:hint="eastAsia"/>
                <w:color w:val="auto"/>
              </w:rPr>
              <w:t>用於工廠試驗，累積布片數量與標準化流程（</w:t>
            </w:r>
            <w:r w:rsidRPr="00FE753D">
              <w:rPr>
                <w:rFonts w:hint="eastAsia"/>
                <w:color w:val="auto"/>
              </w:rPr>
              <w:t>2018</w:t>
            </w:r>
            <w:r w:rsidRPr="00FE753D">
              <w:rPr>
                <w:rFonts w:hint="eastAsia"/>
                <w:color w:val="auto"/>
              </w:rPr>
              <w:t>）</w:t>
            </w:r>
          </w:p>
        </w:tc>
        <w:tc>
          <w:tcPr>
            <w:tcW w:w="3898" w:type="dxa"/>
          </w:tcPr>
          <w:p w14:paraId="249EB4F3" w14:textId="3F677907" w:rsidR="00D62E6D" w:rsidRDefault="00EE1170" w:rsidP="00D62E6D">
            <w:pPr>
              <w:pStyle w:val="151"/>
            </w:pPr>
            <w:r w:rsidRPr="00EE1170">
              <w:rPr>
                <w:rFonts w:hint="eastAsia"/>
              </w:rPr>
              <w:t>引入</w:t>
            </w:r>
            <w:r w:rsidRPr="00EE1170">
              <w:rPr>
                <w:rFonts w:hint="eastAsia"/>
              </w:rPr>
              <w:t>MIT</w:t>
            </w:r>
            <w:r w:rsidRPr="00EE1170">
              <w:rPr>
                <w:rFonts w:hint="eastAsia"/>
              </w:rPr>
              <w:t>技術強化布料掃描精度，</w:t>
            </w:r>
            <w:r w:rsidRPr="00EE1170">
              <w:rPr>
                <w:rFonts w:hint="eastAsia"/>
              </w:rPr>
              <w:t>TextileCloud</w:t>
            </w:r>
            <w:r w:rsidRPr="00EE1170">
              <w:rPr>
                <w:rFonts w:hint="eastAsia"/>
              </w:rPr>
              <w:t>™平台被打造出來</w:t>
            </w:r>
            <w:r w:rsidR="006E1179">
              <w:rPr>
                <w:rFonts w:hint="eastAsia"/>
              </w:rPr>
              <w:t>。</w:t>
            </w:r>
            <w:r w:rsidRPr="00EE1170">
              <w:rPr>
                <w:rFonts w:hint="eastAsia"/>
              </w:rPr>
              <w:t>（</w:t>
            </w:r>
            <w:r w:rsidRPr="00EE1170">
              <w:rPr>
                <w:rFonts w:hint="eastAsia"/>
              </w:rPr>
              <w:t>2019</w:t>
            </w:r>
            <w:r w:rsidRPr="00EE1170">
              <w:rPr>
                <w:rFonts w:hint="eastAsia"/>
              </w:rPr>
              <w:t>）</w:t>
            </w:r>
          </w:p>
          <w:p w14:paraId="0317BA54" w14:textId="5C578539" w:rsidR="00A41AB3" w:rsidRPr="00821D72" w:rsidRDefault="00A41AB3" w:rsidP="00D62E6D">
            <w:pPr>
              <w:pStyle w:val="151"/>
            </w:pPr>
            <w:r w:rsidRPr="00821D72">
              <w:rPr>
                <w:rFonts w:hint="eastAsia"/>
              </w:rPr>
              <w:t>於</w:t>
            </w:r>
            <w:r w:rsidRPr="00821D72">
              <w:rPr>
                <w:rFonts w:hint="eastAsia"/>
              </w:rPr>
              <w:t>PI Apparel 2019</w:t>
            </w:r>
            <w:r w:rsidRPr="00821D72">
              <w:rPr>
                <w:rFonts w:hint="eastAsia"/>
              </w:rPr>
              <w:t>國際論壇發表，獲得關注和認可。（</w:t>
            </w:r>
            <w:r w:rsidRPr="00821D72">
              <w:rPr>
                <w:rFonts w:hint="eastAsia"/>
              </w:rPr>
              <w:t>2019</w:t>
            </w:r>
            <w:r w:rsidRPr="00821D72">
              <w:rPr>
                <w:rFonts w:hint="eastAsia"/>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7ECCC493" w:rsidR="00DC6D81" w:rsidRPr="00EC1A47" w:rsidRDefault="00462411" w:rsidP="00462411">
            <w:pPr>
              <w:pStyle w:val="151"/>
            </w:pPr>
            <w:r w:rsidRPr="00462411">
              <w:rPr>
                <w:rFonts w:hint="eastAsia"/>
              </w:rPr>
              <w:t>導入</w:t>
            </w:r>
            <w:r w:rsidRPr="00462411">
              <w:rPr>
                <w:rFonts w:hint="eastAsia"/>
              </w:rPr>
              <w:t>AWS</w:t>
            </w:r>
            <w:r w:rsidRPr="00462411">
              <w:rPr>
                <w:rFonts w:hint="eastAsia"/>
              </w:rPr>
              <w:t>雲端服務：</w:t>
            </w:r>
            <w:r w:rsidR="00A31A8B" w:rsidRPr="00462411">
              <w:rPr>
                <w:rFonts w:hint="eastAsia"/>
              </w:rPr>
              <w:t>穩定</w:t>
            </w:r>
            <w:r w:rsidR="00A31A8B" w:rsidRPr="00A31A8B">
              <w:rPr>
                <w:rFonts w:hint="eastAsia"/>
              </w:rPr>
              <w:t>掃描技術的運算效能與大規模平台維運</w:t>
            </w:r>
            <w:r w:rsidR="00C74552">
              <w:rPr>
                <w:rFonts w:hint="eastAsia"/>
              </w:rPr>
              <w:t>。</w:t>
            </w:r>
            <w:r w:rsidR="00A31A8B" w:rsidRPr="00A31A8B">
              <w:rPr>
                <w:rFonts w:hint="eastAsia"/>
              </w:rPr>
              <w:t>（</w:t>
            </w:r>
            <w:r w:rsidR="00A31A8B" w:rsidRPr="00A31A8B">
              <w:rPr>
                <w:rFonts w:hint="eastAsia"/>
              </w:rPr>
              <w:t>20</w:t>
            </w:r>
            <w:r w:rsidR="004611FD">
              <w:rPr>
                <w:rFonts w:hint="eastAsia"/>
              </w:rPr>
              <w:t>19</w:t>
            </w:r>
            <w:r w:rsidR="00A31A8B" w:rsidRPr="00A31A8B">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23C8819C" w:rsidR="00897143" w:rsidRDefault="005928F2" w:rsidP="005928F2">
            <w:pPr>
              <w:pStyle w:val="151"/>
            </w:pPr>
            <w:r w:rsidRPr="005928F2">
              <w:rPr>
                <w:rFonts w:hint="eastAsia"/>
              </w:rPr>
              <w:t>打造紡織產業數位協作平台，滿足布料開發、設計、展示與交易</w:t>
            </w:r>
            <w:r w:rsidR="00960388">
              <w:rPr>
                <w:rFonts w:hint="eastAsia"/>
              </w:rPr>
              <w:t>需求</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5" w:name="_Toc202118627"/>
      <w:r>
        <w:rPr>
          <w:rFonts w:hint="eastAsia"/>
        </w:rPr>
        <w:lastRenderedPageBreak/>
        <w:t xml:space="preserve">5.3 </w:t>
      </w:r>
      <w:r>
        <w:rPr>
          <w:rFonts w:hint="eastAsia"/>
        </w:rPr>
        <w:t>第二階段：</w:t>
      </w:r>
      <w:r w:rsidR="00775AF0" w:rsidRPr="00850A1F">
        <w:rPr>
          <w:rFonts w:hint="eastAsia"/>
        </w:rPr>
        <w:t>資安與私有</w:t>
      </w:r>
      <w:bookmarkEnd w:id="145"/>
    </w:p>
    <w:p w14:paraId="7D60BCCA" w14:textId="264E8B20" w:rsidR="00051C78" w:rsidRDefault="00051C78" w:rsidP="005E090C">
      <w:pPr>
        <w:pStyle w:val="3"/>
      </w:pPr>
      <w:bookmarkStart w:id="146" w:name="_Toc202118628"/>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6"/>
    </w:p>
    <w:p w14:paraId="11170D77" w14:textId="40E8D820" w:rsidR="00E92694" w:rsidRDefault="00E92694" w:rsidP="00410D6D">
      <w:pPr>
        <w:pStyle w:val="a0"/>
      </w:pPr>
      <w:r>
        <w:rPr>
          <w:rFonts w:hint="eastAsia"/>
        </w:rPr>
        <w:t>疫情使</w:t>
      </w:r>
      <w:r w:rsidR="00A03F33">
        <w:rPr>
          <w:rFonts w:hint="eastAsia"/>
        </w:rPr>
        <w:t>運輸受阻、</w:t>
      </w:r>
      <w:r>
        <w:rPr>
          <w:rFonts w:hint="eastAsia"/>
        </w:rPr>
        <w:t>樣布無法出口，</w:t>
      </w:r>
      <w:r w:rsidR="005D2935">
        <w:rPr>
          <w:rFonts w:hint="eastAsia"/>
        </w:rPr>
        <w:t>才</w:t>
      </w:r>
      <w:r>
        <w:rPr>
          <w:rFonts w:hint="eastAsia"/>
        </w:rPr>
        <w:t>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33DE2A0A" w14:textId="6CAF7E65" w:rsidR="009354B4"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r w:rsidR="009354B4" w:rsidRPr="009354B4">
        <w:t>正是</w:t>
      </w:r>
      <w:r w:rsidR="009354B4" w:rsidRPr="005469A8">
        <w:rPr>
          <w:color w:val="156082" w:themeColor="accent1"/>
        </w:rPr>
        <w:t>這場全球性危機，意外成為推動數位轉型的關鍵契機</w:t>
      </w:r>
      <w:r w:rsidR="009354B4" w:rsidRPr="009354B4">
        <w:t>。過去始終排斥改變的供應商</w:t>
      </w:r>
      <w:r w:rsidR="0056338E" w:rsidRPr="00C01659">
        <w:t>意識到「再不改變，就無法繼續運作」</w:t>
      </w:r>
      <w:r w:rsidR="00E908D1">
        <w:rPr>
          <w:rFonts w:hint="eastAsia"/>
        </w:rPr>
        <w:t>，</w:t>
      </w:r>
      <w:r w:rsidR="0068219C">
        <w:rPr>
          <w:rFonts w:hint="eastAsia"/>
        </w:rPr>
        <w:t>紛紛</w:t>
      </w:r>
      <w:r w:rsidR="009354B4" w:rsidRPr="009354B4">
        <w:t>開始</w:t>
      </w:r>
      <w:r w:rsidR="00C77694">
        <w:rPr>
          <w:rFonts w:hint="eastAsia"/>
        </w:rPr>
        <w:t>尋找起能夠替代傳統流程的解決方案，而公司</w:t>
      </w:r>
      <w:r w:rsidR="009354B4" w:rsidRPr="009354B4">
        <w:t>原本被質疑為華而不實的</w:t>
      </w:r>
      <w:r w:rsidR="00C77694">
        <w:rPr>
          <w:rFonts w:hint="eastAsia"/>
        </w:rPr>
        <w:t>布片</w:t>
      </w:r>
      <w:r w:rsidR="00A521AA">
        <w:rPr>
          <w:rFonts w:hint="eastAsia"/>
        </w:rPr>
        <w:t>數位化</w:t>
      </w:r>
      <w:r w:rsidR="009354B4" w:rsidRPr="009354B4">
        <w:t>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w:t>
      </w:r>
      <w:r w:rsidR="005F54AD">
        <w:lastRenderedPageBreak/>
        <w:t>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rsidRPr="00E63897">
        <w:rPr>
          <w:color w:val="156082" w:themeColor="accent1"/>
        </w:rPr>
        <w:t>紡織產業中</w:t>
      </w:r>
      <w:r w:rsidR="008F68C1" w:rsidRPr="00E63897">
        <w:rPr>
          <w:rFonts w:hint="eastAsia"/>
          <w:color w:val="156082" w:themeColor="accent1"/>
        </w:rPr>
        <w:t>部份</w:t>
      </w:r>
      <w:r w:rsidR="00C455E2" w:rsidRPr="00E63897">
        <w:rPr>
          <w:color w:val="156082" w:themeColor="accent1"/>
        </w:rPr>
        <w:t>供應商的布料是依照品牌的專屬需求開發，例如專</w:t>
      </w:r>
      <w:r w:rsidR="007E3BEF" w:rsidRPr="00E63897">
        <w:rPr>
          <w:rFonts w:hint="eastAsia"/>
          <w:color w:val="156082" w:themeColor="accent1"/>
        </w:rPr>
        <w:t>為</w:t>
      </w:r>
      <w:r w:rsidR="00C455E2" w:rsidRPr="00E63897">
        <w:rPr>
          <w:color w:val="156082" w:themeColor="accent1"/>
        </w:rPr>
        <w:t>adidas</w:t>
      </w:r>
      <w:r w:rsidR="00C455E2" w:rsidRPr="00E63897">
        <w:rPr>
          <w:color w:val="156082" w:themeColor="accent1"/>
        </w:rPr>
        <w:t>或</w:t>
      </w:r>
      <w:r w:rsidR="00C455E2" w:rsidRPr="00E63897">
        <w:rPr>
          <w:color w:val="156082" w:themeColor="accent1"/>
        </w:rPr>
        <w:t>Nike</w:t>
      </w:r>
      <w:r w:rsidR="007E3BEF" w:rsidRPr="00E63897">
        <w:rPr>
          <w:rFonts w:hint="eastAsia"/>
          <w:color w:val="156082" w:themeColor="accent1"/>
        </w:rPr>
        <w:t>等品牌商</w:t>
      </w:r>
      <w:r w:rsidR="00C455E2" w:rsidRPr="00E63897">
        <w:rPr>
          <w:color w:val="156082" w:themeColor="accent1"/>
        </w:rPr>
        <w:t>訂製的布料，這些</w:t>
      </w:r>
      <w:r w:rsidR="000B773B" w:rsidRPr="00E63897">
        <w:rPr>
          <w:rFonts w:hint="eastAsia"/>
          <w:color w:val="156082" w:themeColor="accent1"/>
        </w:rPr>
        <w:t>專屬布料</w:t>
      </w:r>
      <w:r w:rsidR="00C455E2" w:rsidRPr="00E63897">
        <w:rPr>
          <w:color w:val="156082" w:themeColor="accent1"/>
        </w:rPr>
        <w:t>不具備對外開放展示或供其他第三方選用的條件</w:t>
      </w:r>
      <w:r w:rsidR="00C455E2">
        <w:t>。</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7" w:name="_Toc202118629"/>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7"/>
    </w:p>
    <w:p w14:paraId="3258BA20" w14:textId="42F81089"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w:t>
      </w:r>
      <w:r w:rsidR="00191D49">
        <w:rPr>
          <w:rFonts w:hint="eastAsia"/>
        </w:rPr>
        <w:t>的</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48C3001A"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w:t>
      </w:r>
      <w:r w:rsidR="00F26853">
        <w:rPr>
          <w:rFonts w:hint="eastAsia"/>
        </w:rPr>
        <w:t>推出</w:t>
      </w:r>
      <w:r w:rsidR="005B150D" w:rsidRPr="00453C22">
        <w:t>「布料權限控管」與「私有化資料庫」</w:t>
      </w:r>
      <w:r w:rsidR="00D345FE">
        <w:rPr>
          <w:rFonts w:hint="eastAsia"/>
        </w:rPr>
        <w:t>模組</w:t>
      </w:r>
      <w:r w:rsidR="005B150D" w:rsidRPr="00453C22">
        <w:t>，將</w:t>
      </w:r>
      <w:r w:rsidR="00EE4B93" w:rsidRPr="00453C22">
        <w:rPr>
          <w:rFonts w:hint="eastAsia"/>
        </w:rPr>
        <w:t>TextileCloud</w:t>
      </w:r>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351B926C" w:rsidR="00060355" w:rsidRPr="001C6DE3" w:rsidRDefault="00703EC2" w:rsidP="001C6DE3">
      <w:pPr>
        <w:pStyle w:val="15"/>
        <w:ind w:firstLine="480"/>
        <w:rPr>
          <w:color w:val="FF0000"/>
        </w:rPr>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w:t>
      </w:r>
      <w:r w:rsidR="009700F0">
        <w:rPr>
          <w:rFonts w:hint="eastAsia"/>
          <w:color w:val="FF0000"/>
        </w:rPr>
        <w:t>但</w:t>
      </w:r>
      <w:r w:rsidR="008B2C7C" w:rsidRPr="008B2C7C">
        <w:rPr>
          <w:color w:val="FF0000"/>
        </w:rPr>
        <w:t>團隊</w:t>
      </w:r>
      <w:r w:rsidR="009700F0">
        <w:rPr>
          <w:rFonts w:hint="eastAsia"/>
          <w:color w:val="FF0000"/>
        </w:rPr>
        <w:t>認為</w:t>
      </w:r>
      <w:r w:rsidR="009B701B">
        <w:rPr>
          <w:rFonts w:hint="eastAsia"/>
          <w:color w:val="FF0000"/>
        </w:rPr>
        <w:t>產業</w:t>
      </w:r>
      <w:r w:rsidR="008B2C7C" w:rsidRPr="009F05BA">
        <w:rPr>
          <w:color w:val="FF0000"/>
        </w:rPr>
        <w:t>轉型關鍵，不</w:t>
      </w:r>
      <w:r w:rsidR="00AD3068">
        <w:rPr>
          <w:rFonts w:hint="eastAsia"/>
          <w:color w:val="FF0000"/>
        </w:rPr>
        <w:t>只</w:t>
      </w:r>
      <w:r w:rsidR="008B2C7C" w:rsidRPr="009F05BA">
        <w:rPr>
          <w:color w:val="FF0000"/>
        </w:rPr>
        <w:t>在品牌端的主導，</w:t>
      </w:r>
      <w:r w:rsidR="008B2C7C" w:rsidRPr="00FF354A">
        <w:rPr>
          <w:color w:val="156082" w:themeColor="accent1"/>
        </w:rPr>
        <w:t>上游供應商的</w:t>
      </w:r>
      <w:r w:rsidR="00C35263" w:rsidRPr="00FF354A">
        <w:rPr>
          <w:rFonts w:hint="eastAsia"/>
          <w:color w:val="156082" w:themeColor="accent1"/>
        </w:rPr>
        <w:t>整體使用的普及化亦</w:t>
      </w:r>
      <w:r w:rsidR="009B701B" w:rsidRPr="00FF354A">
        <w:rPr>
          <w:rFonts w:hint="eastAsia"/>
          <w:color w:val="156082" w:themeColor="accent1"/>
        </w:rPr>
        <w:t>不可忽略</w:t>
      </w:r>
      <w:r w:rsidR="008B2C7C" w:rsidRPr="009F05BA">
        <w:rPr>
          <w:color w:val="FF0000"/>
        </w:rPr>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低成本</w:t>
      </w:r>
      <w:r w:rsidR="00553CB0">
        <w:rPr>
          <w:rFonts w:hint="eastAsia"/>
        </w:rPr>
        <w:t>快速</w:t>
      </w:r>
      <w:r w:rsidR="00D00F40">
        <w:rPr>
          <w:rFonts w:hint="eastAsia"/>
        </w:rPr>
        <w:t>導入服務</w:t>
      </w:r>
      <w:r w:rsidR="00D00F40">
        <w:rPr>
          <w:rStyle w:val="afff9"/>
        </w:rPr>
        <w:footnoteReference w:id="17"/>
      </w:r>
      <w:r w:rsidR="00553CB0">
        <w:rPr>
          <w:rFonts w:hint="eastAsia"/>
        </w:rP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288F3062"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w:t>
      </w:r>
      <w:r>
        <w:rPr>
          <w:rFonts w:hint="eastAsia"/>
        </w:rPr>
        <w:lastRenderedPageBreak/>
        <w:t>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3D4F782B" w:rsidR="001A7C22" w:rsidRPr="007D7A67" w:rsidRDefault="007F175E">
      <w:pPr>
        <w:pStyle w:val="3"/>
        <w:numPr>
          <w:ilvl w:val="2"/>
          <w:numId w:val="2"/>
        </w:numPr>
      </w:pPr>
      <w:r>
        <w:rPr>
          <w:rFonts w:hint="eastAsia"/>
        </w:rPr>
        <w:t xml:space="preserve"> </w:t>
      </w:r>
      <w:bookmarkStart w:id="148" w:name="_Toc202118630"/>
      <w:r w:rsidR="001A4581" w:rsidRPr="007D7A67">
        <w:rPr>
          <w:rFonts w:hint="eastAsia"/>
        </w:rPr>
        <w:t>探索可供性</w:t>
      </w:r>
      <w:bookmarkEnd w:id="148"/>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3298881C" w14:textId="58FBE57E" w:rsidR="008057E3" w:rsidRPr="008057E3"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792250">
        <w:rPr>
          <w:rFonts w:hint="eastAsia"/>
        </w:rPr>
        <w:t>技術</w:t>
      </w:r>
      <w:r w:rsidR="00366B1D">
        <w:rPr>
          <w:rFonts w:hint="eastAsia"/>
        </w:rPr>
        <w:t>團隊</w:t>
      </w:r>
      <w:r w:rsidR="000833B8">
        <w:rPr>
          <w:rFonts w:hint="eastAsia"/>
        </w:rPr>
        <w:t>於現有的平台上</w:t>
      </w:r>
      <w:r w:rsidR="007D2F8D" w:rsidRPr="00A85775">
        <w:rPr>
          <w:rFonts w:hint="eastAsia"/>
          <w:color w:val="156082" w:themeColor="accent1"/>
        </w:rPr>
        <w:t>新增</w:t>
      </w:r>
      <w:r w:rsidRPr="00A85775">
        <w:rPr>
          <w:color w:val="156082" w:themeColor="accent1"/>
        </w:rPr>
        <w:t>可自定</w:t>
      </w:r>
      <w:r w:rsidR="005C4E57" w:rsidRPr="00A85775">
        <w:rPr>
          <w:rFonts w:hint="eastAsia"/>
          <w:color w:val="156082" w:themeColor="accent1"/>
        </w:rPr>
        <w:t>檔案</w:t>
      </w:r>
      <w:r w:rsidR="003E57BC" w:rsidRPr="00A85775">
        <w:rPr>
          <w:rFonts w:hint="eastAsia"/>
          <w:color w:val="156082" w:themeColor="accent1"/>
        </w:rPr>
        <w:t>權限</w:t>
      </w:r>
      <w:r w:rsidR="003474D0" w:rsidRPr="00A85775">
        <w:rPr>
          <w:rFonts w:hint="eastAsia"/>
          <w:color w:val="156082" w:themeColor="accent1"/>
        </w:rPr>
        <w:t>的</w:t>
      </w:r>
      <w:r w:rsidR="003E57BC" w:rsidRPr="00A85775">
        <w:rPr>
          <w:rFonts w:hint="eastAsia"/>
          <w:color w:val="156082" w:themeColor="accent1"/>
        </w:rPr>
        <w:t>設定</w:t>
      </w:r>
      <w:r w:rsidRPr="00A85775">
        <w:rPr>
          <w:color w:val="156082" w:themeColor="accent1"/>
        </w:rPr>
        <w:t>功</w:t>
      </w:r>
      <w:r w:rsidR="00067D2A" w:rsidRPr="00A85775">
        <w:rPr>
          <w:rFonts w:hint="eastAsia"/>
          <w:color w:val="156082" w:themeColor="accent1"/>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7314C0">
        <w:rPr>
          <w:rFonts w:hint="eastAsia"/>
        </w:rPr>
        <w:t>只要</w:t>
      </w:r>
      <w:r w:rsidR="0050254C" w:rsidRPr="00727A71">
        <w:rPr>
          <w:rFonts w:hint="eastAsia"/>
        </w:rPr>
        <w:t>將布料檔案權限進行分類</w:t>
      </w:r>
      <w:r w:rsidR="0050254C">
        <w:rPr>
          <w:rFonts w:hint="eastAsia"/>
        </w:rPr>
        <w:t>，</w:t>
      </w:r>
      <w:r w:rsidR="007314C0">
        <w:rPr>
          <w:rFonts w:hint="eastAsia"/>
        </w:rPr>
        <w:t>並以</w:t>
      </w:r>
      <w:r w:rsidR="00727A71" w:rsidRPr="00727A71">
        <w:rPr>
          <w:rFonts w:hint="eastAsia"/>
        </w:rPr>
        <w:t>嵌入代碼（</w:t>
      </w:r>
      <w:r w:rsidR="00727A71" w:rsidRPr="00727A71">
        <w:rPr>
          <w:rFonts w:hint="eastAsia"/>
        </w:rPr>
        <w:t>Embed Code</w:t>
      </w:r>
      <w:r w:rsidR="00727A71" w:rsidRPr="00727A71">
        <w:rPr>
          <w:rFonts w:hint="eastAsia"/>
        </w:rPr>
        <w:t>）和連結分享資料夾，</w:t>
      </w:r>
      <w:r w:rsidR="000F1090">
        <w:rPr>
          <w:rFonts w:hint="eastAsia"/>
        </w:rPr>
        <w:t>就可回應</w:t>
      </w:r>
      <w:r w:rsidR="00472062">
        <w:rPr>
          <w:rFonts w:hint="eastAsia"/>
        </w:rPr>
        <w:t>產業</w:t>
      </w:r>
      <w:r w:rsidR="00F477E1" w:rsidRPr="008057E3">
        <w:t>對資料保密與</w:t>
      </w:r>
      <w:r w:rsidR="00F477E1">
        <w:rPr>
          <w:rFonts w:hint="eastAsia"/>
        </w:rPr>
        <w:t>數位素材</w:t>
      </w:r>
      <w:r w:rsidR="00F477E1" w:rsidRPr="008057E3">
        <w:t>自主管理的需求</w:t>
      </w:r>
      <w:r w:rsidR="007A2FD6">
        <w:rPr>
          <w:rFonts w:hint="eastAsia"/>
        </w:rPr>
        <w:t>，確</w:t>
      </w:r>
      <w:r w:rsidR="007A2FD6" w:rsidRPr="00F31DCB">
        <w:rPr>
          <w:rFonts w:hint="eastAsia"/>
          <w:color w:val="156082" w:themeColor="accent1"/>
        </w:rPr>
        <w:t>保</w:t>
      </w:r>
      <w:r w:rsidR="001B3384" w:rsidRPr="00F31DCB">
        <w:rPr>
          <w:rFonts w:hint="eastAsia"/>
          <w:color w:val="156082" w:themeColor="accent1"/>
        </w:rPr>
        <w:t>機密</w:t>
      </w:r>
      <w:r w:rsidR="00727A71" w:rsidRPr="00F31DCB">
        <w:rPr>
          <w:rFonts w:hint="eastAsia"/>
          <w:color w:val="156082" w:themeColor="accent1"/>
        </w:rPr>
        <w:t>布片能被安全監管、</w:t>
      </w:r>
      <w:r w:rsidR="00B317AC" w:rsidRPr="00F31DCB">
        <w:rPr>
          <w:rFonts w:hint="eastAsia"/>
          <w:color w:val="156082" w:themeColor="accent1"/>
        </w:rPr>
        <w:t>只</w:t>
      </w:r>
      <w:r w:rsidR="00727A71" w:rsidRPr="00F31DCB">
        <w:rPr>
          <w:rFonts w:hint="eastAsia"/>
          <w:color w:val="156082" w:themeColor="accent1"/>
        </w:rPr>
        <w:t>分享給</w:t>
      </w:r>
      <w:r w:rsidR="00B317AC" w:rsidRPr="00F31DCB">
        <w:rPr>
          <w:rFonts w:hint="eastAsia"/>
          <w:color w:val="156082" w:themeColor="accent1"/>
        </w:rPr>
        <w:t>經</w:t>
      </w:r>
      <w:r w:rsidR="00727A71" w:rsidRPr="00F31DCB">
        <w:rPr>
          <w:rFonts w:hint="eastAsia"/>
          <w:color w:val="156082" w:themeColor="accent1"/>
        </w:rPr>
        <w:t>授權的協作團隊及客戶</w:t>
      </w:r>
      <w:r w:rsidR="00727A71" w:rsidRPr="00727A71">
        <w:rPr>
          <w:rFonts w:hint="eastAsia"/>
        </w:rPr>
        <w:t>。</w:t>
      </w:r>
      <w:r w:rsidR="00834B43">
        <w:rPr>
          <w:rFonts w:hint="eastAsia"/>
        </w:rPr>
        <w:t>透過權限控管模組，</w:t>
      </w:r>
      <w:r w:rsidR="000906C7">
        <w:rPr>
          <w:rFonts w:hint="eastAsia"/>
        </w:rPr>
        <w:t>數位素材</w:t>
      </w:r>
      <w:r w:rsidRPr="008057E3">
        <w:t>得以依照需求</w:t>
      </w:r>
      <w:r w:rsidR="004B5847">
        <w:rPr>
          <w:rFonts w:hint="eastAsia"/>
        </w:rPr>
        <w:t>儲存</w:t>
      </w:r>
      <w:r w:rsidRPr="008057E3">
        <w:t>與應用，兼顧</w:t>
      </w:r>
      <w:r w:rsidRPr="005346F6">
        <w:rPr>
          <w:color w:val="156082" w:themeColor="accent1"/>
        </w:rPr>
        <w:t>隱私保護性、安全性</w:t>
      </w:r>
      <w:r w:rsidR="004B5847" w:rsidRPr="005346F6">
        <w:rPr>
          <w:rFonts w:hint="eastAsia"/>
          <w:color w:val="156082" w:themeColor="accent1"/>
        </w:rPr>
        <w:t>，也</w:t>
      </w:r>
      <w:r w:rsidR="00673FDF" w:rsidRPr="005346F6">
        <w:rPr>
          <w:rFonts w:hint="eastAsia"/>
          <w:color w:val="156082" w:themeColor="accent1"/>
        </w:rPr>
        <w:t>提升</w:t>
      </w:r>
      <w:r w:rsidR="009033D4">
        <w:rPr>
          <w:rFonts w:hint="eastAsia"/>
          <w:color w:val="156082" w:themeColor="accent1"/>
        </w:rPr>
        <w:t>布料庫存管理</w:t>
      </w:r>
      <w:r w:rsidR="004B5847" w:rsidRPr="005346F6">
        <w:rPr>
          <w:rFonts w:hint="eastAsia"/>
          <w:color w:val="156082" w:themeColor="accent1"/>
        </w:rPr>
        <w:t>的</w:t>
      </w:r>
      <w:r w:rsidRPr="005346F6">
        <w:rPr>
          <w:color w:val="156082" w:themeColor="accent1"/>
        </w:rPr>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sidRPr="00A27043">
        <w:rPr>
          <w:rFonts w:hint="eastAsia"/>
          <w:color w:val="156082" w:themeColor="accent1"/>
        </w:rPr>
        <w:t>雲端</w:t>
      </w:r>
      <w:r w:rsidR="00D81CC5" w:rsidRPr="00A27043">
        <w:rPr>
          <w:rFonts w:hint="eastAsia"/>
          <w:color w:val="156082" w:themeColor="accent1"/>
        </w:rPr>
        <w:t>平台與</w:t>
      </w:r>
      <w:r w:rsidR="00D94B1C" w:rsidRPr="00A27043">
        <w:rPr>
          <w:rFonts w:hint="eastAsia"/>
          <w:color w:val="156082" w:themeColor="accent1"/>
        </w:rPr>
        <w:t>數位</w:t>
      </w:r>
      <w:r w:rsidR="00D81CC5" w:rsidRPr="00A27043">
        <w:rPr>
          <w:rFonts w:hint="eastAsia"/>
          <w:color w:val="156082" w:themeColor="accent1"/>
        </w:rPr>
        <w:t>素材</w:t>
      </w:r>
      <w:r w:rsidRPr="00A27043">
        <w:rPr>
          <w:color w:val="156082" w:themeColor="accent1"/>
        </w:rPr>
        <w:t>更具系統兼容性與</w:t>
      </w:r>
      <w:r w:rsidR="00150275" w:rsidRPr="00A27043">
        <w:rPr>
          <w:rFonts w:hint="eastAsia"/>
          <w:color w:val="156082" w:themeColor="accent1"/>
        </w:rPr>
        <w:t>提升</w:t>
      </w:r>
      <w:r w:rsidRPr="00A27043">
        <w:rPr>
          <w:color w:val="156082" w:themeColor="accent1"/>
        </w:rPr>
        <w:t>多元應用彈性</w:t>
      </w:r>
      <w:r w:rsidRPr="00102817">
        <w:t>，</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0512B3C2" w:rsidR="00520775" w:rsidRDefault="003167A0" w:rsidP="00227B80">
      <w:pPr>
        <w:pStyle w:val="15"/>
        <w:ind w:firstLine="480"/>
      </w:pPr>
      <w:r w:rsidRPr="003167A0">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9"/>
      <w:r w:rsidRPr="003167A0">
        <w:t>3D</w:t>
      </w:r>
      <w:r w:rsidRPr="003167A0">
        <w:t>設計工具</w:t>
      </w:r>
      <w:commentRangeEnd w:id="149"/>
      <w:r w:rsidR="00DB65AB">
        <w:rPr>
          <w:rStyle w:val="af7"/>
        </w:rPr>
        <w:commentReference w:id="149"/>
      </w:r>
      <w:r w:rsidRPr="003167A0">
        <w:t>串接，設計師可直接</w:t>
      </w:r>
      <w:r w:rsidR="007C3F9B">
        <w:rPr>
          <w:rFonts w:hint="eastAsia"/>
        </w:rPr>
        <w:t>利用</w:t>
      </w:r>
      <w:r w:rsidR="007C3F9B" w:rsidRPr="00BF2A53">
        <w:rPr>
          <w:rFonts w:hint="eastAsia"/>
        </w:rPr>
        <w:t>TextileCloud</w:t>
      </w:r>
      <w:r w:rsidR="007C3F9B" w:rsidRPr="00BF2A53">
        <w:rPr>
          <w:rFonts w:hint="eastAsia"/>
        </w:rPr>
        <w:t>™</w:t>
      </w:r>
      <w:r w:rsidR="007C3F9B">
        <w:rPr>
          <w:rFonts w:hint="eastAsia"/>
        </w:rPr>
        <w:t>中的</w:t>
      </w:r>
      <w:r w:rsidR="00FD2A21">
        <w:rPr>
          <w:rFonts w:hint="eastAsia"/>
        </w:rPr>
        <w:t>數位素材</w:t>
      </w:r>
      <w:r w:rsidRPr="003167A0">
        <w:t>進行虛擬打樣，省去實體樣品</w:t>
      </w:r>
      <w:r w:rsidR="00D77A1B">
        <w:rPr>
          <w:rFonts w:hint="eastAsia"/>
        </w:rPr>
        <w:t>重複</w:t>
      </w:r>
      <w:r w:rsidRPr="003167A0">
        <w:t>製作</w:t>
      </w:r>
      <w:r w:rsidR="00D77A1B">
        <w:rPr>
          <w:rFonts w:hint="eastAsia"/>
        </w:rPr>
        <w:t>成本</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D77A1B">
        <w:rPr>
          <w:rFonts w:hint="eastAsia"/>
        </w:rPr>
        <w:t>而</w:t>
      </w:r>
      <w:r w:rsidR="004042D8" w:rsidRPr="00BF2A53">
        <w:rPr>
          <w:rFonts w:hint="eastAsia"/>
        </w:rPr>
        <w:t>TextileCloud</w:t>
      </w:r>
      <w:r w:rsidR="004042D8" w:rsidRPr="00BF2A53">
        <w:rPr>
          <w:rFonts w:hint="eastAsia"/>
        </w:rPr>
        <w:t>™</w:t>
      </w:r>
      <w:r w:rsidR="007055DF">
        <w:rPr>
          <w:rFonts w:hint="eastAsia"/>
        </w:rPr>
        <w:t>與</w:t>
      </w:r>
      <w:r w:rsidR="00A20F4F">
        <w:rPr>
          <w:rFonts w:hint="eastAsia"/>
        </w:rPr>
        <w:t>組織內外</w:t>
      </w:r>
      <w:r w:rsidR="007055DF">
        <w:rPr>
          <w:rFonts w:hint="eastAsia"/>
        </w:rPr>
        <w:t>系統</w:t>
      </w:r>
      <w:r w:rsidR="005C6E6D">
        <w:rPr>
          <w:rFonts w:hint="eastAsia"/>
        </w:rPr>
        <w:t>的</w:t>
      </w:r>
      <w:r w:rsidR="007055DF">
        <w:rPr>
          <w:rFonts w:hint="eastAsia"/>
        </w:rPr>
        <w:t>整</w:t>
      </w:r>
      <w:r w:rsidRPr="003167A0">
        <w:t>合，不但提升跨部門協作效率，也</w:t>
      </w:r>
      <w:r w:rsidRPr="005346F6">
        <w:rPr>
          <w:color w:val="156082" w:themeColor="accent1"/>
        </w:rPr>
        <w:t>實現</w:t>
      </w:r>
      <w:r w:rsidR="00AC3259" w:rsidRPr="005346F6">
        <w:rPr>
          <w:rFonts w:hint="eastAsia"/>
          <w:color w:val="156082" w:themeColor="accent1"/>
        </w:rPr>
        <w:t>產業</w:t>
      </w:r>
      <w:r w:rsidRPr="005346F6">
        <w:rPr>
          <w:color w:val="156082" w:themeColor="accent1"/>
        </w:rPr>
        <w:t>低成本、低耗材的轉型</w:t>
      </w:r>
      <w:r w:rsidR="004671F7" w:rsidRPr="005346F6">
        <w:rPr>
          <w:rFonts w:hint="eastAsia"/>
          <w:color w:val="156082" w:themeColor="accent1"/>
        </w:rPr>
        <w:t>目標</w:t>
      </w:r>
      <w:r w:rsidRPr="003167A0">
        <w:t>。</w:t>
      </w:r>
    </w:p>
    <w:p w14:paraId="6386F29B" w14:textId="76E08609" w:rsidR="00C14D7A" w:rsidRDefault="00C14D7A" w:rsidP="00C14D7A">
      <w:pPr>
        <w:pStyle w:val="3"/>
      </w:pPr>
      <w:bookmarkStart w:id="150" w:name="_Toc202118631"/>
      <w:r w:rsidRPr="00C14D7A">
        <w:rPr>
          <w:rFonts w:hint="eastAsia"/>
        </w:rPr>
        <w:lastRenderedPageBreak/>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50"/>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268CA865" w14:textId="52C34A68" w:rsidR="00F07692" w:rsidRPr="00F07692"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w:t>
      </w:r>
      <w:r w:rsidR="007642A7">
        <w:rPr>
          <w:rFonts w:hint="eastAsia"/>
        </w:rPr>
        <w:t>布料數位化技術</w:t>
      </w:r>
      <w:r w:rsidR="00F07692" w:rsidRPr="00F07692">
        <w:t>，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因此，</w:t>
      </w:r>
      <w:r w:rsidR="00D91E61" w:rsidRPr="005A3FE7">
        <w:t>Frontier.cool</w:t>
      </w:r>
      <w:r w:rsidR="00F07692" w:rsidRPr="00F07692">
        <w:t>於</w:t>
      </w:r>
      <w:r w:rsidR="00F07692" w:rsidRPr="00F07692">
        <w:t>2021</w:t>
      </w:r>
      <w:r w:rsidR="00F07692" w:rsidRPr="00F07692">
        <w:t>年起成立內部</w:t>
      </w:r>
      <w:r w:rsidR="00F07692" w:rsidRPr="00F07692">
        <w:t>AI</w:t>
      </w:r>
      <w:r w:rsidR="00F07692" w:rsidRPr="00F07692">
        <w:t>團隊，</w:t>
      </w:r>
      <w:r w:rsidR="00B85932" w:rsidRPr="002D0667">
        <w:rPr>
          <w:rFonts w:hint="eastAsia"/>
          <w:color w:val="EE0000"/>
        </w:rPr>
        <w:t>將</w:t>
      </w:r>
      <w:r w:rsidR="00F07692" w:rsidRPr="002D0667">
        <w:rPr>
          <w:color w:val="EE0000"/>
        </w:rPr>
        <w:t>原有工程師重新編組</w:t>
      </w:r>
      <w:r w:rsidR="005A1E03">
        <w:rPr>
          <w:rFonts w:hint="eastAsia"/>
          <w:color w:val="EE0000"/>
        </w:rPr>
        <w:t>、</w:t>
      </w:r>
      <w:commentRangeStart w:id="151"/>
      <w:r w:rsidR="00D800E8">
        <w:rPr>
          <w:rFonts w:hint="eastAsia"/>
          <w:color w:val="EE0000"/>
        </w:rPr>
        <w:t>同時</w:t>
      </w:r>
      <w:r w:rsidR="00F07692"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00F07692" w:rsidRPr="002D0667">
        <w:rPr>
          <w:color w:val="EE0000"/>
        </w:rPr>
        <w:t>的</w:t>
      </w:r>
      <w:r w:rsidR="00FA6D8D" w:rsidRPr="002D0667">
        <w:rPr>
          <w:rFonts w:hint="eastAsia"/>
          <w:color w:val="EE0000"/>
        </w:rPr>
        <w:t>技術</w:t>
      </w:r>
      <w:r w:rsidR="00F07692" w:rsidRPr="002D0667">
        <w:rPr>
          <w:color w:val="EE0000"/>
        </w:rPr>
        <w:t>人才</w:t>
      </w:r>
      <w:commentRangeEnd w:id="151"/>
      <w:r w:rsidR="00D800E8">
        <w:rPr>
          <w:rStyle w:val="af7"/>
        </w:rPr>
        <w:commentReference w:id="151"/>
      </w:r>
      <w:r w:rsidR="00990EBF" w:rsidRPr="0074372F">
        <w:rPr>
          <w:rFonts w:hint="eastAsia"/>
        </w:rPr>
        <w:t>，如</w:t>
      </w:r>
      <w:r w:rsidR="006677A6" w:rsidRPr="0074372F">
        <w:rPr>
          <w:rFonts w:hint="eastAsia"/>
        </w:rPr>
        <w:t>創辦人積極從國際企業如</w:t>
      </w:r>
      <w:r w:rsidR="006677A6" w:rsidRPr="003E7A82">
        <w:rPr>
          <w:rFonts w:hint="eastAsia"/>
          <w:color w:val="156082" w:themeColor="accent1"/>
        </w:rPr>
        <w:t>印度思科</w:t>
      </w:r>
      <w:r w:rsidR="00B31B77" w:rsidRPr="003E7A82">
        <w:rPr>
          <w:rFonts w:hint="eastAsia"/>
          <w:color w:val="156082" w:themeColor="accent1"/>
        </w:rPr>
        <w:t>、</w:t>
      </w:r>
      <w:r w:rsidR="006677A6" w:rsidRPr="003E7A82">
        <w:rPr>
          <w:rFonts w:hint="eastAsia"/>
          <w:color w:val="156082" w:themeColor="accent1"/>
        </w:rPr>
        <w:t>德國賓士、台灣宏碁的工程師</w:t>
      </w:r>
      <w:r w:rsidR="006A081F" w:rsidRPr="003E7A82">
        <w:rPr>
          <w:rFonts w:hint="eastAsia"/>
          <w:color w:val="156082" w:themeColor="accent1"/>
        </w:rPr>
        <w:t>等</w:t>
      </w:r>
      <w:r w:rsidR="006677A6" w:rsidRPr="003E7A82">
        <w:rPr>
          <w:rFonts w:hint="eastAsia"/>
          <w:color w:val="156082" w:themeColor="accent1"/>
        </w:rPr>
        <w:t>廣招</w:t>
      </w:r>
      <w:r w:rsidR="00796883" w:rsidRPr="003E7A82">
        <w:rPr>
          <w:rFonts w:hint="eastAsia"/>
          <w:color w:val="156082" w:themeColor="accent1"/>
        </w:rPr>
        <w:t>各路</w:t>
      </w:r>
      <w:r w:rsidR="006677A6" w:rsidRPr="003E7A82">
        <w:rPr>
          <w:rFonts w:hint="eastAsia"/>
          <w:color w:val="156082" w:themeColor="accent1"/>
        </w:rPr>
        <w:t>專業</w:t>
      </w:r>
      <w:r w:rsidR="00370017" w:rsidRPr="003E7A82">
        <w:rPr>
          <w:rFonts w:hint="eastAsia"/>
          <w:color w:val="156082" w:themeColor="accent1"/>
        </w:rPr>
        <w:t>人才</w:t>
      </w:r>
      <w:r w:rsidR="00287238">
        <w:rPr>
          <w:rStyle w:val="afff9"/>
        </w:rPr>
        <w:footnoteReference w:id="18"/>
      </w:r>
      <w:r w:rsidR="00F07692"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00F07692" w:rsidRPr="001F2FBF">
        <w:t>承接</w:t>
      </w:r>
      <w:r w:rsidR="00F07692" w:rsidRPr="001F2FBF">
        <w:t>MIT</w:t>
      </w:r>
      <w:r w:rsidR="00F07692" w:rsidRPr="001F2FBF">
        <w:t>提供的演算法基礎與</w:t>
      </w:r>
      <w:r w:rsidR="00F07692" w:rsidRPr="001F2FBF">
        <w:t>Source Code</w:t>
      </w:r>
      <w:r w:rsidR="00F07692" w:rsidRPr="001F2FBF">
        <w:t>，</w:t>
      </w:r>
      <w:r w:rsidR="001B7930">
        <w:rPr>
          <w:rFonts w:hint="eastAsia"/>
        </w:rPr>
        <w:t>致力於提升</w:t>
      </w:r>
      <w:r w:rsidR="00F07692" w:rsidRPr="00F07692">
        <w:t>各類布料在掃描過程中的圖像辨識與</w:t>
      </w:r>
      <w:r w:rsidR="001E25D3">
        <w:rPr>
          <w:rFonts w:hint="eastAsia"/>
        </w:rPr>
        <w:t>自動標籤</w:t>
      </w:r>
      <w:r w:rsidR="00F07692" w:rsidRPr="00F07692">
        <w:t>分類技術。</w:t>
      </w:r>
    </w:p>
    <w:p w14:paraId="26F3E2F8" w14:textId="3DC7BE4C" w:rsidR="00E44AE4" w:rsidRPr="00E44AE4"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r w:rsidR="00A1036F">
        <w:rPr>
          <w:rFonts w:hint="eastAsia"/>
        </w:rPr>
        <w:t>成立</w:t>
      </w:r>
      <w:r w:rsidR="00A1036F">
        <w:rPr>
          <w:rFonts w:hint="eastAsia"/>
        </w:rPr>
        <w:t>AI</w:t>
      </w:r>
      <w:r w:rsidRPr="00F07692">
        <w:t>團隊</w:t>
      </w:r>
      <w:r w:rsidR="00A1036F">
        <w:rPr>
          <w:rFonts w:hint="eastAsia"/>
        </w:rPr>
        <w:t>以後，</w:t>
      </w:r>
      <w:r w:rsidR="00A1036F" w:rsidRPr="005A3FE7">
        <w:t>Frontier.cool</w:t>
      </w:r>
      <w:r w:rsidR="00A1036F">
        <w:rPr>
          <w:rFonts w:hint="eastAsia"/>
        </w:rPr>
        <w:t>不僅</w:t>
      </w:r>
      <w:r w:rsidRPr="00D97880">
        <w:rPr>
          <w:color w:val="156082" w:themeColor="accent1"/>
        </w:rPr>
        <w:t>能自主修正與擴展布料</w:t>
      </w:r>
      <w:r w:rsidR="00CF0C47" w:rsidRPr="00D97880">
        <w:rPr>
          <w:rFonts w:hint="eastAsia"/>
          <w:color w:val="156082" w:themeColor="accent1"/>
        </w:rPr>
        <w:t>辨識的</w:t>
      </w:r>
      <w:r w:rsidRPr="00D97880">
        <w:rPr>
          <w:color w:val="156082" w:themeColor="accent1"/>
        </w:rPr>
        <w:t>AI</w:t>
      </w:r>
      <w:r w:rsidRPr="00D97880">
        <w:rPr>
          <w:color w:val="156082" w:themeColor="accent1"/>
        </w:rPr>
        <w:t>模型</w:t>
      </w:r>
      <w:r w:rsidR="00E44AE4" w:rsidRPr="00D97880">
        <w:rPr>
          <w:rFonts w:hint="eastAsia"/>
          <w:color w:val="156082" w:themeColor="accent1"/>
        </w:rPr>
        <w:t>，</w:t>
      </w:r>
      <w:r w:rsidR="00E44AE4" w:rsidRPr="00D97880">
        <w:rPr>
          <w:color w:val="156082" w:themeColor="accent1"/>
        </w:rPr>
        <w:t>也能因應實務問題進行演算法調整</w:t>
      </w:r>
      <w:r w:rsidR="00E44AE4" w:rsidRPr="00E44AE4">
        <w:t>。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0DCFBEEA"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w:t>
      </w:r>
      <w:r w:rsidR="00216282" w:rsidRPr="00216282">
        <w:lastRenderedPageBreak/>
        <w:t>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w:t>
      </w:r>
      <w:r w:rsidR="003D1275">
        <w:rPr>
          <w:rFonts w:hint="eastAsia"/>
        </w:rPr>
        <w:t>數位素材</w:t>
      </w:r>
      <w:r w:rsidR="00216282" w:rsidRPr="00216282">
        <w:t>真實感與實用性的關鍵</w:t>
      </w:r>
      <w:r w:rsidR="00895F9D">
        <w:rPr>
          <w:rFonts w:hint="eastAsia"/>
        </w:rPr>
        <w:t>，團隊</w:t>
      </w:r>
      <w:r w:rsidR="00895F9D">
        <w:t>藉由持續</w:t>
      </w:r>
      <w:r w:rsidR="00D50FB5">
        <w:rPr>
          <w:rFonts w:hint="eastAsia"/>
        </w:rPr>
        <w:t>研發技術與強化</w:t>
      </w:r>
      <w:r w:rsidR="00D50FB5">
        <w:rPr>
          <w:rFonts w:hint="eastAsia"/>
        </w:rPr>
        <w:t>AI</w:t>
      </w:r>
      <w:r w:rsidR="00D50FB5">
        <w:rPr>
          <w:rFonts w:hint="eastAsia"/>
        </w:rPr>
        <w:t>演</w:t>
      </w:r>
      <w:r w:rsidR="00895F9D">
        <w:t>算法，實現更穩定、</w:t>
      </w:r>
      <w:r w:rsidR="00707AEC">
        <w:rPr>
          <w:rFonts w:hint="eastAsia"/>
        </w:rPr>
        <w:t>真實、</w:t>
      </w:r>
      <w:r w:rsidR="00895F9D">
        <w:t>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2" w:name="_Toc202118632"/>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2"/>
    </w:p>
    <w:p w14:paraId="60407FB4" w14:textId="7F5C3EC7" w:rsidR="00F93A93" w:rsidRPr="005C3437" w:rsidRDefault="00384F74" w:rsidP="005C3437">
      <w:pPr>
        <w:pStyle w:val="a0"/>
      </w:pPr>
      <w:r>
        <w:rPr>
          <w:rFonts w:hint="eastAsia"/>
        </w:rPr>
        <w:t>與</w:t>
      </w:r>
      <w:r w:rsidR="00C7772A" w:rsidRPr="005C3437">
        <w:rPr>
          <w:rFonts w:hint="eastAsia"/>
        </w:rPr>
        <w:t>So Real</w:t>
      </w:r>
      <w:r w:rsidR="006B0B5D" w:rsidRPr="005C3437">
        <w:rPr>
          <w:rFonts w:hint="eastAsia"/>
        </w:rPr>
        <w:t>、</w:t>
      </w:r>
      <w:r w:rsidR="007A502D" w:rsidRPr="005C3437">
        <w:t>Browzwear</w:t>
      </w:r>
      <w:r w:rsidR="007A502D" w:rsidRPr="005C3437">
        <w:rPr>
          <w:rFonts w:hint="eastAsia"/>
        </w:rPr>
        <w:t>、</w:t>
      </w:r>
      <w:r w:rsidR="007A502D" w:rsidRPr="005C3437">
        <w:rPr>
          <w:rFonts w:hint="eastAsia"/>
        </w:rPr>
        <w:t>CLO</w:t>
      </w:r>
      <w:r w:rsidR="007A502D" w:rsidRPr="005C3437">
        <w:rPr>
          <w:rFonts w:hint="eastAsia"/>
        </w:rPr>
        <w:t>等</w:t>
      </w:r>
      <w:r w:rsidR="00F93A93" w:rsidRPr="005C3437">
        <w:t>合作，拓展數位布片</w:t>
      </w:r>
      <w:r w:rsidR="00291D58">
        <w:rPr>
          <w:rFonts w:hint="eastAsia"/>
        </w:rPr>
        <w:t>3D</w:t>
      </w:r>
      <w:r w:rsidR="00F93A93" w:rsidRPr="005C3437">
        <w:t>應用場景</w:t>
      </w:r>
      <w:r w:rsidR="009D56F2" w:rsidRPr="005C3437">
        <w:t>、強化</w:t>
      </w:r>
      <w:r w:rsidR="00AE1A5F" w:rsidRPr="005C3437">
        <w:rPr>
          <w:rFonts w:hint="eastAsia"/>
        </w:rPr>
        <w:t>3D</w:t>
      </w:r>
      <w:r w:rsidR="00AE1A5F" w:rsidRPr="005C3437">
        <w:rPr>
          <w:rFonts w:hint="eastAsia"/>
        </w:rPr>
        <w:t>掃描技術</w:t>
      </w:r>
      <w:r w:rsidR="00F93A93" w:rsidRPr="005C3437">
        <w:t>（</w:t>
      </w:r>
      <w:r w:rsidR="00F93A93" w:rsidRPr="005C3437">
        <w:t>2021</w:t>
      </w:r>
      <w:r w:rsidR="00F93A93" w:rsidRPr="005C3437">
        <w:t>）</w:t>
      </w:r>
    </w:p>
    <w:p w14:paraId="3E19B577" w14:textId="436B4D54" w:rsidR="00520775" w:rsidRDefault="0057366D" w:rsidP="00DD3CA6">
      <w:pPr>
        <w:pStyle w:val="15"/>
        <w:ind w:firstLine="480"/>
      </w:pPr>
      <w:r>
        <w:rPr>
          <w:rFonts w:hint="eastAsia"/>
        </w:rPr>
        <w:t>為了</w:t>
      </w:r>
      <w:r w:rsidR="00753127" w:rsidRPr="00753127">
        <w:t>持續精進內部的數位掃描技術</w:t>
      </w:r>
      <w:r>
        <w:rPr>
          <w:rFonts w:hint="eastAsia"/>
        </w:rPr>
        <w:t>與平台多元應用</w:t>
      </w:r>
      <w:r w:rsidR="00FA5C62">
        <w:rPr>
          <w:rFonts w:hint="eastAsia"/>
        </w:rPr>
        <w:t>，</w:t>
      </w:r>
      <w:r w:rsidR="00FA5C62" w:rsidRPr="005A3FE7">
        <w:t>Frontier.cool</w:t>
      </w:r>
      <w:r w:rsidR="00B77651" w:rsidRPr="00B77651">
        <w:t>也積極拓展外部資源與合作關係。</w:t>
      </w:r>
      <w:r w:rsidR="00EE58C7">
        <w:rPr>
          <w:rFonts w:hint="eastAsia"/>
          <w:color w:val="EE0000"/>
        </w:rPr>
        <w:t>Frontier.cool</w:t>
      </w:r>
      <w:r w:rsidR="00EE58C7">
        <w:rPr>
          <w:rFonts w:hint="eastAsia"/>
          <w:color w:val="EE0000"/>
        </w:rPr>
        <w:t>的掃描技術在平面的</w:t>
      </w:r>
      <w:r w:rsidR="00EE58C7">
        <w:rPr>
          <w:rFonts w:hint="eastAsia"/>
          <w:color w:val="EE0000"/>
        </w:rPr>
        <w:t>2D</w:t>
      </w:r>
      <w:r w:rsidR="00EE58C7">
        <w:rPr>
          <w:rFonts w:hint="eastAsia"/>
          <w:color w:val="EE0000"/>
        </w:rPr>
        <w:t>布料表現</w:t>
      </w:r>
      <w:r w:rsidR="006C070C">
        <w:rPr>
          <w:rFonts w:hint="eastAsia"/>
          <w:color w:val="EE0000"/>
        </w:rPr>
        <w:t>良好</w:t>
      </w:r>
      <w:r w:rsidR="00EE58C7">
        <w:rPr>
          <w:rFonts w:hint="eastAsia"/>
          <w:color w:val="EE0000"/>
        </w:rPr>
        <w:t>，可</w:t>
      </w:r>
      <w:r w:rsidR="00CC0C80">
        <w:rPr>
          <w:rFonts w:hint="eastAsia"/>
          <w:color w:val="EE0000"/>
        </w:rPr>
        <w:t>處理</w:t>
      </w:r>
      <w:r w:rsidR="00EE58C7">
        <w:rPr>
          <w:rFonts w:hint="eastAsia"/>
          <w:color w:val="EE0000"/>
        </w:rPr>
        <w:t>3D</w:t>
      </w:r>
      <w:r w:rsidR="00EE58C7">
        <w:rPr>
          <w:rFonts w:hint="eastAsia"/>
          <w:color w:val="EE0000"/>
        </w:rPr>
        <w:t>材料時卻不夠純熟</w:t>
      </w:r>
      <w:r w:rsidR="00EE58C7" w:rsidRPr="00216FCD">
        <w:rPr>
          <w:rFonts w:hint="eastAsia"/>
        </w:rPr>
        <w:t>，時尚產業的</w:t>
      </w:r>
      <w:r w:rsidR="00EE58C7" w:rsidRPr="00216FCD">
        <w:rPr>
          <w:rFonts w:hint="eastAsia"/>
        </w:rPr>
        <w:t>2D</w:t>
      </w:r>
      <w:r w:rsidR="00EE58C7" w:rsidRPr="00216FCD">
        <w:rPr>
          <w:rFonts w:hint="eastAsia"/>
        </w:rPr>
        <w:t>材料包含</w:t>
      </w:r>
      <w:r w:rsidR="00664DBD">
        <w:rPr>
          <w:rFonts w:hint="eastAsia"/>
        </w:rPr>
        <w:t>單面</w:t>
      </w:r>
      <w:r w:rsidR="00EE58C7" w:rsidRPr="00216FCD">
        <w:rPr>
          <w:rFonts w:hint="eastAsia"/>
        </w:rPr>
        <w:t>布料</w:t>
      </w:r>
      <w:r w:rsidR="001067B9" w:rsidRPr="00216FCD">
        <w:rPr>
          <w:rFonts w:hint="eastAsia"/>
        </w:rPr>
        <w:t>、皮革、網紗等，而</w:t>
      </w:r>
      <w:r w:rsidR="001067B9" w:rsidRPr="00216FCD">
        <w:rPr>
          <w:rFonts w:hint="eastAsia"/>
        </w:rPr>
        <w:t>3D</w:t>
      </w:r>
      <w:r w:rsidR="001067B9" w:rsidRPr="00216FCD">
        <w:rPr>
          <w:rFonts w:hint="eastAsia"/>
        </w:rPr>
        <w:t>立體材料包含立體布料</w:t>
      </w:r>
      <w:r w:rsidR="008932E0">
        <w:rPr>
          <w:rFonts w:hint="eastAsia"/>
        </w:rPr>
        <w:t>（</w:t>
      </w:r>
      <w:r w:rsidR="00757E27">
        <w:rPr>
          <w:rFonts w:hint="eastAsia"/>
        </w:rPr>
        <w:t>如</w:t>
      </w:r>
      <w:r w:rsidR="00664DBD">
        <w:rPr>
          <w:rFonts w:hint="eastAsia"/>
        </w:rPr>
        <w:t>雙面布料、</w:t>
      </w:r>
      <w:r w:rsidR="00F42833">
        <w:rPr>
          <w:rFonts w:hint="eastAsia"/>
        </w:rPr>
        <w:t>細絨毛布</w:t>
      </w:r>
      <w:r w:rsidR="002F4A51">
        <w:rPr>
          <w:rFonts w:hint="eastAsia"/>
        </w:rPr>
        <w:t>料</w:t>
      </w:r>
      <w:r w:rsidR="00A4285C">
        <w:rPr>
          <w:rFonts w:hint="eastAsia"/>
        </w:rPr>
        <w:t>、</w:t>
      </w:r>
      <w:r w:rsidR="00985059">
        <w:rPr>
          <w:rFonts w:hint="eastAsia"/>
        </w:rPr>
        <w:t>針織</w:t>
      </w:r>
      <w:r w:rsidR="00F42833">
        <w:rPr>
          <w:rFonts w:hint="eastAsia"/>
        </w:rPr>
        <w:t>布</w:t>
      </w:r>
      <w:r w:rsidR="009F4276">
        <w:rPr>
          <w:rFonts w:hint="eastAsia"/>
        </w:rPr>
        <w:t>料</w:t>
      </w:r>
      <w:r w:rsidR="008932E0">
        <w:rPr>
          <w:rFonts w:hint="eastAsia"/>
        </w:rPr>
        <w:t>）</w:t>
      </w:r>
      <w:r w:rsidR="001067B9" w:rsidRPr="00216FCD">
        <w:rPr>
          <w:rFonts w:hint="eastAsia"/>
        </w:rPr>
        <w:t>、鈕扣、拉鍊、珍珠等裝飾物</w:t>
      </w:r>
      <w:r w:rsidR="008E63B3" w:rsidRPr="00216FCD">
        <w:rPr>
          <w:rFonts w:hint="eastAsia"/>
        </w:rPr>
        <w:t>，</w:t>
      </w:r>
      <w:r w:rsidR="0044606B" w:rsidRPr="00216FCD">
        <w:rPr>
          <w:rFonts w:hint="eastAsia"/>
        </w:rPr>
        <w:t>為了強化團隊對</w:t>
      </w:r>
      <w:r w:rsidR="0044606B" w:rsidRPr="00216FCD">
        <w:rPr>
          <w:rFonts w:hint="eastAsia"/>
        </w:rPr>
        <w:t>3D</w:t>
      </w:r>
      <w:r w:rsidR="0044606B" w:rsidRPr="00216FCD">
        <w:rPr>
          <w:rFonts w:hint="eastAsia"/>
        </w:rPr>
        <w:t>材料的掃描技術，</w:t>
      </w:r>
      <w:r w:rsidR="00A05C1A" w:rsidRPr="00216FCD">
        <w:t>團隊</w:t>
      </w:r>
      <w:r w:rsidR="00156A22" w:rsidRPr="00216FCD">
        <w:rPr>
          <w:rFonts w:hint="eastAsia"/>
        </w:rPr>
        <w:t>遂於</w:t>
      </w:r>
      <w:r w:rsidR="00156A22" w:rsidRPr="00216FCD">
        <w:rPr>
          <w:rFonts w:hint="eastAsia"/>
        </w:rPr>
        <w:t>2021</w:t>
      </w:r>
      <w:r w:rsidR="00156A22" w:rsidRPr="00216FCD">
        <w:rPr>
          <w:rFonts w:hint="eastAsia"/>
        </w:rPr>
        <w:t>年</w:t>
      </w:r>
      <w:r w:rsidR="00C21419" w:rsidRPr="00216FCD">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6B1B51" w:rsidRPr="004C24B4">
        <w:rPr>
          <w:rFonts w:hint="eastAsia"/>
          <w:color w:val="EE0000"/>
        </w:rPr>
        <w:t>So Rea</w:t>
      </w:r>
      <w:r w:rsidR="00B12CF1">
        <w:rPr>
          <w:rFonts w:hint="eastAsia"/>
          <w:color w:val="EE0000"/>
        </w:rPr>
        <w:t>l</w:t>
      </w:r>
      <w:r w:rsidR="00DA2FFD">
        <w:rPr>
          <w:rFonts w:hint="eastAsia"/>
          <w:color w:val="EE0000"/>
        </w:rPr>
        <w:t>簽約</w:t>
      </w:r>
      <w:r w:rsidR="00C2609B">
        <w:rPr>
          <w:rStyle w:val="afff9"/>
          <w:color w:val="EE0000"/>
        </w:rPr>
        <w:footnoteReference w:id="19"/>
      </w:r>
      <w:r w:rsidR="00DA2FFD" w:rsidRPr="00AC60DE">
        <w:rPr>
          <w:rFonts w:hint="eastAsia"/>
        </w:rPr>
        <w:t>，</w:t>
      </w:r>
      <w:r w:rsidR="00247370" w:rsidRPr="00AC60DE">
        <w:rPr>
          <w:rFonts w:hint="eastAsia"/>
        </w:rPr>
        <w:t>透過</w:t>
      </w:r>
      <w:r w:rsidR="004E278B">
        <w:rPr>
          <w:rFonts w:hint="eastAsia"/>
        </w:rPr>
        <w:t>導入</w:t>
      </w:r>
      <w:r w:rsidR="004E278B" w:rsidRPr="00AC60DE">
        <w:rPr>
          <w:rFonts w:hint="eastAsia"/>
        </w:rPr>
        <w:t>So Real</w:t>
      </w:r>
      <w:r w:rsidR="0063367F">
        <w:rPr>
          <w:rFonts w:hint="eastAsia"/>
        </w:rPr>
        <w:t>的</w:t>
      </w:r>
      <w:r w:rsidR="004E278B">
        <w:rPr>
          <w:rFonts w:hint="eastAsia"/>
        </w:rPr>
        <w:t>專業</w:t>
      </w:r>
      <w:r w:rsidR="004E278B" w:rsidRPr="00AC60DE">
        <w:rPr>
          <w:rFonts w:hint="eastAsia"/>
        </w:rPr>
        <w:t>3D</w:t>
      </w:r>
      <w:r w:rsidR="004E278B" w:rsidRPr="00AC60DE">
        <w:rPr>
          <w:rFonts w:hint="eastAsia"/>
        </w:rPr>
        <w:t>掃描技術</w:t>
      </w:r>
      <w:r w:rsidR="00D75B3C">
        <w:rPr>
          <w:rFonts w:hint="eastAsia"/>
        </w:rPr>
        <w:t>來</w:t>
      </w:r>
      <w:r w:rsidR="002F070D">
        <w:rPr>
          <w:rFonts w:hint="eastAsia"/>
        </w:rPr>
        <w:t>強化</w:t>
      </w:r>
      <w:r w:rsidR="00A55DD9">
        <w:rPr>
          <w:rFonts w:hint="eastAsia"/>
        </w:rPr>
        <w:t>團隊</w:t>
      </w:r>
      <w:r w:rsidR="00247370" w:rsidRPr="00AC60DE">
        <w:rPr>
          <w:rFonts w:hint="eastAsia"/>
        </w:rPr>
        <w:t>數位化</w:t>
      </w:r>
      <w:r w:rsidR="002F070D">
        <w:rPr>
          <w:rFonts w:hint="eastAsia"/>
        </w:rPr>
        <w:t>的能力</w:t>
      </w:r>
      <w:r w:rsidR="00247370" w:rsidRPr="00AC60DE">
        <w:rPr>
          <w:rFonts w:hint="eastAsia"/>
        </w:rPr>
        <w:t>。</w:t>
      </w:r>
      <w:r w:rsidR="00221629">
        <w:rPr>
          <w:rFonts w:hint="eastAsia"/>
        </w:rPr>
        <w:t>此外，</w:t>
      </w:r>
      <w:r w:rsidR="009A4277">
        <w:rPr>
          <w:rFonts w:hint="eastAsia"/>
        </w:rPr>
        <w:t>Frontier.cool</w:t>
      </w:r>
      <w:r w:rsidR="009A4277">
        <w:rPr>
          <w:rFonts w:hint="eastAsia"/>
        </w:rPr>
        <w:t>也和</w:t>
      </w:r>
      <w:r w:rsidR="004C24B4" w:rsidRPr="005A6B7D">
        <w:rPr>
          <w:rFonts w:hint="eastAsia"/>
        </w:rPr>
        <w:t>3D</w:t>
      </w:r>
      <w:r w:rsidR="009C109A">
        <w:rPr>
          <w:rFonts w:hint="eastAsia"/>
        </w:rPr>
        <w:t>數位</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067668">
        <w:rPr>
          <w:rFonts w:hint="eastAsia"/>
        </w:rPr>
        <w:t>讓</w:t>
      </w:r>
      <w:r w:rsidR="00D9735F">
        <w:rPr>
          <w:rFonts w:hint="eastAsia"/>
        </w:rPr>
        <w:t>數位素材</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673A00">
        <w:rPr>
          <w:rFonts w:hint="eastAsia"/>
        </w:rPr>
        <w:t>呈現</w:t>
      </w:r>
      <w:r w:rsidR="004D0049">
        <w:rPr>
          <w:rFonts w:hint="eastAsia"/>
        </w:rPr>
        <w:t>，</w:t>
      </w:r>
      <w:r w:rsidR="00D9735F">
        <w:rPr>
          <w:rFonts w:hint="eastAsia"/>
        </w:rPr>
        <w:t>並</w:t>
      </w:r>
      <w:r w:rsidR="00B463E6" w:rsidRPr="00B463E6">
        <w:t>應用於</w:t>
      </w:r>
      <w:r w:rsidR="00B463E6" w:rsidRPr="00B463E6">
        <w:t>VStitcher</w:t>
      </w:r>
      <w:r w:rsidR="00B463E6" w:rsidRPr="00B463E6">
        <w:t>、</w:t>
      </w:r>
      <w:r w:rsidR="00B463E6" w:rsidRPr="00B463E6">
        <w:t>Lotta</w:t>
      </w:r>
      <w:r w:rsidR="00B463E6" w:rsidRPr="00B463E6">
        <w:t>等</w:t>
      </w:r>
      <w:commentRangeStart w:id="153"/>
      <w:r w:rsidR="00B463E6" w:rsidRPr="003C7326">
        <w:t>虛擬試穿</w:t>
      </w:r>
      <w:commentRangeEnd w:id="153"/>
      <w:r w:rsidR="00ED3522" w:rsidRPr="003C7326">
        <w:rPr>
          <w:rStyle w:val="af7"/>
        </w:rPr>
        <w:commentReference w:id="153"/>
      </w:r>
      <w:r w:rsidR="00C94498">
        <w:rPr>
          <w:rFonts w:hint="eastAsia"/>
        </w:rPr>
        <w:t>軟體</w:t>
      </w:r>
      <w:r w:rsidR="00B463E6" w:rsidRPr="003C7326">
        <w:t>與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71F0936E"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20"/>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紡織業需要重視</w:t>
      </w:r>
      <w:r w:rsidR="00E75B74">
        <w:rPr>
          <w:rFonts w:hint="eastAsia"/>
        </w:rPr>
        <w:t>起</w:t>
      </w:r>
      <w:r w:rsidR="00012B87" w:rsidRPr="000916D0">
        <w:rPr>
          <w:rFonts w:hint="eastAsia"/>
          <w:color w:val="156082" w:themeColor="accent1"/>
        </w:rPr>
        <w:t>資源浪費、</w:t>
      </w:r>
      <w:r w:rsidR="002350D6" w:rsidRPr="000916D0">
        <w:rPr>
          <w:rFonts w:hint="eastAsia"/>
          <w:color w:val="156082" w:themeColor="accent1"/>
        </w:rPr>
        <w:t>成衣與布料</w:t>
      </w:r>
      <w:r w:rsidR="004F3898" w:rsidRPr="000916D0">
        <w:rPr>
          <w:rFonts w:hint="eastAsia"/>
          <w:color w:val="156082" w:themeColor="accent1"/>
        </w:rPr>
        <w:t>高庫存</w:t>
      </w:r>
      <w:r w:rsidR="004F3898">
        <w:rPr>
          <w:rFonts w:hint="eastAsia"/>
        </w:rPr>
        <w:t>等</w:t>
      </w:r>
      <w:r w:rsidR="00012B87">
        <w:rPr>
          <w:rFonts w:hint="eastAsia"/>
        </w:rPr>
        <w:t>議題，</w:t>
      </w:r>
      <w:r w:rsidR="009E5FA7">
        <w:rPr>
          <w:rFonts w:hint="eastAsia"/>
        </w:rPr>
        <w:t>藉由</w:t>
      </w:r>
      <w:r w:rsidR="004F3898">
        <w:rPr>
          <w:rFonts w:hint="eastAsia"/>
        </w:rPr>
        <w:t>呼籲</w:t>
      </w:r>
      <w:r w:rsidR="0041315E">
        <w:rPr>
          <w:rFonts w:hint="eastAsia"/>
        </w:rPr>
        <w:t>產業</w:t>
      </w:r>
      <w:r w:rsidR="00C97821">
        <w:rPr>
          <w:rFonts w:hint="eastAsia"/>
        </w:rPr>
        <w:t>使用</w:t>
      </w:r>
      <w:r w:rsidR="009E5FA7">
        <w:rPr>
          <w:rFonts w:hint="eastAsia"/>
        </w:rPr>
        <w:t>擴大</w:t>
      </w:r>
      <w:r w:rsidR="0041315E" w:rsidRPr="0041315E">
        <w:t>3D</w:t>
      </w:r>
      <w:r w:rsidR="0041315E" w:rsidRPr="0041315E">
        <w:t>產</w:t>
      </w:r>
      <w:r w:rsidR="0041315E" w:rsidRPr="0041315E">
        <w:lastRenderedPageBreak/>
        <w:t>品設計</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w:t>
      </w:r>
      <w:r w:rsidR="009E5FA7">
        <w:rPr>
          <w:rFonts w:hint="eastAsia"/>
        </w:rPr>
        <w:t>業</w:t>
      </w:r>
      <w:r w:rsidR="00194C4C" w:rsidRPr="00194C4C">
        <w:t>者對數位轉型議題的重視</w:t>
      </w:r>
      <w:r w:rsidR="00D61D48">
        <w:rPr>
          <w:rFonts w:hint="eastAsia"/>
        </w:rPr>
        <w:t>，</w:t>
      </w:r>
      <w:r w:rsidR="009E5FA7">
        <w:rPr>
          <w:rFonts w:hint="eastAsia"/>
        </w:rPr>
        <w:t>並帶出</w:t>
      </w:r>
      <w:r w:rsidR="009E5FA7" w:rsidRPr="00E314B2">
        <w:t>Frontier.co</w:t>
      </w:r>
      <w:r w:rsidR="009E5FA7">
        <w:rPr>
          <w:rFonts w:hint="eastAsia"/>
        </w:rPr>
        <w:t>ol</w:t>
      </w:r>
      <w:r w:rsidR="00FA33FB">
        <w:rPr>
          <w:rFonts w:hint="eastAsia"/>
        </w:rPr>
        <w:t>雲端平台產品</w:t>
      </w:r>
      <w:r w:rsidR="00775C10">
        <w:rPr>
          <w:rFonts w:hint="eastAsia"/>
        </w:rPr>
        <w:t>與數位</w:t>
      </w:r>
      <w:r w:rsidR="00D61D48">
        <w:rPr>
          <w:rFonts w:hint="eastAsia"/>
        </w:rPr>
        <w:t>布片素材在轉型中的</w:t>
      </w:r>
      <w:r w:rsidR="00FA33FB">
        <w:rPr>
          <w:rFonts w:hint="eastAsia"/>
        </w:rPr>
        <w:t>重要角色</w:t>
      </w:r>
      <w:r w:rsidR="00365F66" w:rsidRPr="00365F66">
        <w:t>。</w:t>
      </w:r>
    </w:p>
    <w:p w14:paraId="6C8FA008" w14:textId="59034D60"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1"/>
      </w:r>
      <w:r w:rsidR="005B5A73">
        <w:rPr>
          <w:rFonts w:hint="eastAsia"/>
        </w:rPr>
        <w:t>。</w:t>
      </w:r>
      <w:r w:rsidRPr="001E0CE0">
        <w:t>透過一系列國內外產業論壇與競賽活動，</w:t>
      </w:r>
      <w:r w:rsidR="00F57FA5">
        <w:rPr>
          <w:rFonts w:hint="eastAsia"/>
        </w:rPr>
        <w:t>使</w:t>
      </w:r>
      <w:r w:rsidRPr="0019450E">
        <w:rPr>
          <w:color w:val="EE0000"/>
        </w:rPr>
        <w:t>團隊不僅</w:t>
      </w:r>
      <w:r w:rsidR="00925E58" w:rsidRPr="0019450E">
        <w:rPr>
          <w:rFonts w:hint="eastAsia"/>
          <w:color w:val="EE0000"/>
        </w:rPr>
        <w:t>掌握</w:t>
      </w:r>
      <w:r w:rsidRPr="0019450E">
        <w:rPr>
          <w:color w:val="EE0000"/>
        </w:rPr>
        <w:t>全球最新紡織數位應用趨勢，</w:t>
      </w:r>
      <w:r w:rsidR="00825F1F">
        <w:rPr>
          <w:rFonts w:hint="eastAsia"/>
          <w:color w:val="EE0000"/>
        </w:rPr>
        <w:t>更在</w:t>
      </w:r>
      <w:r w:rsidR="007B12AF" w:rsidRPr="0019450E">
        <w:rPr>
          <w:color w:val="EE0000"/>
        </w:rPr>
        <w:t>跨國交流</w:t>
      </w:r>
      <w:r w:rsidR="00825F1F">
        <w:rPr>
          <w:rFonts w:hint="eastAsia"/>
          <w:color w:val="EE0000"/>
        </w:rPr>
        <w:t>間</w:t>
      </w:r>
      <w:r w:rsidR="007B12AF" w:rsidRPr="0019450E">
        <w:rPr>
          <w:color w:val="EE0000"/>
        </w:rPr>
        <w:t>持續探索更多資源、經驗與人脈網絡</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4" w:name="_Toc202118633"/>
      <w:r>
        <w:rPr>
          <w:rFonts w:hint="eastAsia"/>
        </w:rPr>
        <w:t xml:space="preserve">5.3.6 </w:t>
      </w:r>
      <w:r w:rsidR="002766EC" w:rsidRPr="002766EC">
        <w:rPr>
          <w:rFonts w:hint="eastAsia"/>
        </w:rPr>
        <w:t>平衡機制</w:t>
      </w:r>
      <w:bookmarkEnd w:id="154"/>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w:t>
      </w:r>
      <w:r w:rsidRPr="003559FD">
        <w:rPr>
          <w:color w:val="EE0000"/>
        </w:rPr>
        <w:t>提升</w:t>
      </w:r>
      <w:r w:rsidR="00580290" w:rsidRPr="003559FD">
        <w:rPr>
          <w:rFonts w:hint="eastAsia"/>
          <w:color w:val="EE0000"/>
        </w:rPr>
        <w:t>使用者</w:t>
      </w:r>
      <w:r w:rsidRPr="003559FD">
        <w:rPr>
          <w:color w:val="EE0000"/>
        </w:rPr>
        <w:t>參與度</w:t>
      </w:r>
      <w:r w:rsidRPr="00D33DA2">
        <w:t>，</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4D90A648"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w:t>
      </w:r>
      <w:r w:rsidR="003559FD">
        <w:rPr>
          <w:rFonts w:hint="eastAsia"/>
        </w:rPr>
        <w:t>團隊</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4B6E48">
        <w:rPr>
          <w:rFonts w:hint="eastAsia"/>
          <w:color w:val="156082" w:themeColor="accent1"/>
        </w:rPr>
        <w:t>同時媒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2"/>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083EBEC3" w:rsidR="00D3696C" w:rsidRPr="00992135" w:rsidRDefault="00355132" w:rsidP="00355132">
      <w:pPr>
        <w:pStyle w:val="afff0"/>
      </w:pPr>
      <w:bookmarkStart w:id="155" w:name="_Toc202118941"/>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sidR="0041309C">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5"/>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6" w:name="_Toc202118634"/>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6"/>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w:t>
      </w:r>
      <w:r w:rsidRPr="00FA5B3D">
        <w:lastRenderedPageBreak/>
        <w:t>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1C8DBAC3" w14:textId="361519AF" w:rsidR="00A312A5" w:rsidRDefault="001F5CA4" w:rsidP="005C0BCF">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w:t>
      </w:r>
      <w:r w:rsidR="00BF6AF5" w:rsidRPr="008F37AF">
        <w:t>不僅串接</w:t>
      </w:r>
      <w:r w:rsidR="003F59F2">
        <w:rPr>
          <w:rFonts w:hint="eastAsia"/>
        </w:rPr>
        <w:t>組織</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r w:rsidR="00F80B54">
        <w:rPr>
          <w:rFonts w:hint="eastAsia"/>
        </w:rPr>
        <w:t>T</w:t>
      </w:r>
      <w:r w:rsidR="00F80B54" w:rsidRPr="00F80B54">
        <w:t>extileCloud™</w:t>
      </w:r>
      <w:r w:rsidR="009415C2">
        <w:rPr>
          <w:rFonts w:hint="eastAsia"/>
        </w:rPr>
        <w:t>讓企業</w:t>
      </w:r>
      <w:r w:rsidR="009415C2" w:rsidRPr="00E756EC">
        <w:rPr>
          <w:color w:val="EE0000"/>
        </w:rPr>
        <w:t>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54FCC6A3" w:rsidR="00B7462D" w:rsidRDefault="00ED4919" w:rsidP="00524AAA">
      <w:pPr>
        <w:pStyle w:val="affc"/>
      </w:pPr>
      <w:bookmarkStart w:id="157" w:name="_Toc202118854"/>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sidR="0041309C">
        <w:rPr>
          <w:noProof/>
        </w:rPr>
        <w:t>1</w:t>
      </w:r>
      <w:r>
        <w:fldChar w:fldCharType="end"/>
      </w:r>
      <w:r w:rsidR="00CF0D22">
        <w:rPr>
          <w:rFonts w:hint="eastAsia"/>
        </w:rPr>
        <w:t xml:space="preserve"> </w:t>
      </w:r>
      <w:r w:rsidR="00B7462D">
        <w:rPr>
          <w:rFonts w:hint="eastAsia"/>
        </w:rPr>
        <w:t>第二階段個案分析表</w:t>
      </w:r>
      <w:bookmarkEnd w:id="157"/>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7F282D7E" w:rsidR="00B7462D" w:rsidRPr="004341F1" w:rsidRDefault="007E302D" w:rsidP="004341F1">
            <w:pPr>
              <w:pStyle w:val="151"/>
            </w:pPr>
            <w:r w:rsidRPr="007E302D">
              <w:rPr>
                <w:rFonts w:hint="eastAsia"/>
              </w:rPr>
              <w:t>疫情使運輸受阻、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74596A2D"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加速</w:t>
            </w:r>
            <w:r w:rsidR="00663C68">
              <w:rPr>
                <w:rFonts w:hint="eastAsia"/>
              </w:rPr>
              <w:t>中小企業</w:t>
            </w:r>
            <w:r>
              <w:rPr>
                <w:rFonts w:hint="eastAsia"/>
              </w:rPr>
              <w:t>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可供性實現</w:t>
            </w:r>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5DC87476" w:rsidR="00B7462D" w:rsidRPr="008824A9" w:rsidRDefault="00BD2531" w:rsidP="00B55FEF">
            <w:pPr>
              <w:pStyle w:val="151"/>
            </w:pPr>
            <w:r w:rsidRPr="00BD2531">
              <w:rPr>
                <w:rFonts w:hint="eastAsia"/>
              </w:rPr>
              <w:t>與</w:t>
            </w:r>
            <w:r w:rsidRPr="00BD2531">
              <w:rPr>
                <w:rFonts w:hint="eastAsia"/>
              </w:rPr>
              <w:t>So Real</w:t>
            </w:r>
            <w:r w:rsidRPr="00BD2531">
              <w:rPr>
                <w:rFonts w:hint="eastAsia"/>
              </w:rPr>
              <w:t>、</w:t>
            </w:r>
            <w:r w:rsidRPr="00BD2531">
              <w:rPr>
                <w:rFonts w:hint="eastAsia"/>
              </w:rPr>
              <w:t>Browzwear</w:t>
            </w:r>
            <w:r w:rsidRPr="00BD2531">
              <w:rPr>
                <w:rFonts w:hint="eastAsia"/>
              </w:rPr>
              <w:t>、</w:t>
            </w:r>
            <w:r w:rsidRPr="00BD2531">
              <w:rPr>
                <w:rFonts w:hint="eastAsia"/>
              </w:rPr>
              <w:t>CLO</w:t>
            </w:r>
            <w:r w:rsidRPr="00BD2531">
              <w:rPr>
                <w:rFonts w:hint="eastAsia"/>
              </w:rPr>
              <w:t>等合作，拓展數位布片</w:t>
            </w:r>
            <w:r w:rsidR="00CF5CD8">
              <w:rPr>
                <w:rFonts w:hint="eastAsia"/>
              </w:rPr>
              <w:t>3D</w:t>
            </w:r>
            <w:r w:rsidRPr="00BD2531">
              <w:rPr>
                <w:rFonts w:hint="eastAsia"/>
              </w:rPr>
              <w:t>應用場景、強化</w:t>
            </w:r>
            <w:r w:rsidRPr="00BD2531">
              <w:rPr>
                <w:rFonts w:hint="eastAsia"/>
              </w:rPr>
              <w:t>3D</w:t>
            </w:r>
            <w:r w:rsidRPr="00BD2531">
              <w:rPr>
                <w:rFonts w:hint="eastAsia"/>
              </w:rPr>
              <w:t>掃描技術</w:t>
            </w:r>
            <w:r w:rsidR="00B7462D" w:rsidRPr="008824A9">
              <w:rPr>
                <w:rFonts w:hint="eastAsia"/>
              </w:rPr>
              <w:t>。（</w:t>
            </w:r>
            <w:r w:rsidR="00B7462D" w:rsidRPr="008824A9">
              <w:rPr>
                <w:rFonts w:hint="eastAsia"/>
              </w:rPr>
              <w:t>2021</w:t>
            </w:r>
            <w:r w:rsidR="00B7462D"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291512F6" w14:textId="77777777" w:rsidR="00663C68" w:rsidRDefault="00663C68" w:rsidP="00FD7642">
            <w:pPr>
              <w:pStyle w:val="151"/>
            </w:pPr>
            <w:r w:rsidRPr="00FD7642">
              <w:rPr>
                <w:rFonts w:hint="eastAsia"/>
              </w:rPr>
              <w:t>權限管理機制，提升資料安全與產業協作彈性。</w:t>
            </w:r>
          </w:p>
          <w:p w14:paraId="791BB937" w14:textId="288528B5"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158" w:name="_Toc202118635"/>
      <w:r>
        <w:rPr>
          <w:rFonts w:hint="eastAsia"/>
        </w:rPr>
        <w:lastRenderedPageBreak/>
        <w:t xml:space="preserve">5.4 </w:t>
      </w:r>
      <w:r>
        <w:rPr>
          <w:rFonts w:hint="eastAsia"/>
        </w:rPr>
        <w:t>第三階段：銷售與推廣</w:t>
      </w:r>
      <w:bookmarkEnd w:id="158"/>
    </w:p>
    <w:p w14:paraId="62AA08FC" w14:textId="38CE5051" w:rsidR="00935AE0" w:rsidRPr="00935AE0" w:rsidRDefault="00C7046A" w:rsidP="00C7046A">
      <w:pPr>
        <w:pStyle w:val="3"/>
      </w:pPr>
      <w:bookmarkStart w:id="159" w:name="_Toc20211863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9"/>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r w:rsidRPr="00C618D7">
        <w:t>Frontier.cool</w:t>
      </w:r>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2926D3A8"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w:t>
      </w:r>
      <w:r w:rsidR="00EE60E6">
        <w:t>…</w:t>
      </w:r>
      <w:r w:rsidRPr="004C0C36">
        <w:rPr>
          <w:rFonts w:hint="eastAsia"/>
        </w:rPr>
        <w:t>可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6B3EC1F6" w:rsidR="003E6F8F" w:rsidRDefault="003E6F8F" w:rsidP="00410D6D">
      <w:pPr>
        <w:pStyle w:val="a0"/>
      </w:pPr>
      <w:r w:rsidRPr="003E6F8F">
        <w:t>從「賣出去」的角度思考</w:t>
      </w:r>
      <w:r w:rsidR="00A52F2C">
        <w:rPr>
          <w:rFonts w:hint="eastAsia"/>
        </w:rPr>
        <w:t>，</w:t>
      </w:r>
      <w:r w:rsidRPr="003E6F8F">
        <w:t>供應商推動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r w:rsidR="00874059" w:rsidRPr="00874059">
        <w:t>Frontier.cool</w:t>
      </w:r>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63D5870" w:rsidR="00F87669" w:rsidRDefault="00082C11" w:rsidP="0008207B">
      <w:pPr>
        <w:pStyle w:val="15"/>
        <w:ind w:firstLine="480"/>
      </w:pPr>
      <w:r w:rsidRPr="00082C11">
        <w:t>透過</w:t>
      </w:r>
      <w:r w:rsidR="00E808F2">
        <w:rPr>
          <w:rFonts w:hint="eastAsia"/>
        </w:rPr>
        <w:t>掃描與雲端</w:t>
      </w:r>
      <w:r w:rsidRPr="00082C11">
        <w:t>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w:t>
      </w:r>
      <w:r w:rsidRPr="001E798F">
        <w:rPr>
          <w:color w:val="EE0000"/>
        </w:rPr>
        <w:t>達成更具成本效益</w:t>
      </w:r>
      <w:r w:rsidR="001E60C7" w:rsidRPr="001E798F">
        <w:rPr>
          <w:rFonts w:hint="eastAsia"/>
          <w:color w:val="EE0000"/>
        </w:rPr>
        <w:t>（</w:t>
      </w:r>
      <w:r w:rsidR="001E60C7" w:rsidRPr="001E798F">
        <w:rPr>
          <w:rFonts w:hint="eastAsia"/>
          <w:color w:val="EE0000"/>
        </w:rPr>
        <w:t>C</w:t>
      </w:r>
      <w:r w:rsidR="001E60C7" w:rsidRPr="001E798F">
        <w:rPr>
          <w:color w:val="EE0000"/>
        </w:rPr>
        <w:t>ost-efficient</w:t>
      </w:r>
      <w:r w:rsidR="001E60C7" w:rsidRPr="001E798F">
        <w:rPr>
          <w:rFonts w:hint="eastAsia"/>
          <w:color w:val="EE0000"/>
        </w:rPr>
        <w:t>）</w:t>
      </w:r>
      <w:r w:rsidRPr="001E798F">
        <w:rPr>
          <w:color w:val="EE0000"/>
        </w:rPr>
        <w:t>的銷售模式</w:t>
      </w:r>
      <w:r w:rsidRPr="00082C11">
        <w:t>。</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w:t>
      </w:r>
      <w:r w:rsidR="00BF4837">
        <w:rPr>
          <w:rFonts w:hint="eastAsia"/>
        </w:rPr>
        <w:t>採購</w:t>
      </w:r>
      <w:r w:rsidR="0088484F" w:rsidRPr="0088484F">
        <w:t>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60" w:name="_Toc20211863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60"/>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59AEA63C" w:rsidR="005B5488" w:rsidRDefault="000976E4" w:rsidP="00516F7A">
      <w:pPr>
        <w:pStyle w:val="15"/>
        <w:ind w:firstLine="480"/>
      </w:pPr>
      <w:r w:rsidRPr="00874059">
        <w:t>Frontier.cool</w:t>
      </w:r>
      <w:r>
        <w:rPr>
          <w:rFonts w:hint="eastAsia"/>
        </w:rPr>
        <w:t>於</w:t>
      </w:r>
      <w:r w:rsidR="00FD79EC" w:rsidRPr="00FD79EC">
        <w:t>平台在</w:t>
      </w:r>
      <w:r w:rsidR="00FD79EC" w:rsidRPr="00C26EFE">
        <w:rPr>
          <w:color w:val="EE0000"/>
        </w:rPr>
        <w:t>開發初期即設定明確的目標市場</w:t>
      </w:r>
      <w:r w:rsidR="00FD79EC" w:rsidRPr="00FD79EC">
        <w:t>，</w:t>
      </w:r>
      <w:r w:rsidR="00FD79EC" w:rsidRPr="00C26EFE">
        <w:rPr>
          <w:color w:val="EE0000"/>
        </w:rPr>
        <w:t>優先鎖定出口導向、規模較大</w:t>
      </w:r>
      <w:r w:rsidR="00F355BA" w:rsidRPr="00C26EFE">
        <w:rPr>
          <w:rFonts w:hint="eastAsia"/>
          <w:color w:val="EE0000"/>
        </w:rPr>
        <w:t>、具</w:t>
      </w:r>
      <w:r w:rsidR="00FD79EC" w:rsidRPr="00C26EFE">
        <w:rPr>
          <w:color w:val="EE0000"/>
        </w:rPr>
        <w:t>轉型意識的企業</w:t>
      </w:r>
      <w:r w:rsidRPr="005B5488">
        <w:t>，特別鎖定台灣的上市櫃公司，</w:t>
      </w:r>
      <w:r w:rsidRPr="002E54CF">
        <w:rPr>
          <w:rFonts w:hint="eastAsia"/>
          <w:color w:val="EE0000"/>
        </w:rPr>
        <w:t>約</w:t>
      </w:r>
      <w:r w:rsidRPr="002E54CF">
        <w:rPr>
          <w:color w:val="EE0000"/>
        </w:rPr>
        <w:t>20</w:t>
      </w:r>
      <w:r w:rsidRPr="002E54CF">
        <w:rPr>
          <w:color w:val="EE0000"/>
        </w:rPr>
        <w:t>至</w:t>
      </w:r>
      <w:r w:rsidRPr="002E54CF">
        <w:rPr>
          <w:color w:val="EE0000"/>
        </w:rPr>
        <w:t>30</w:t>
      </w:r>
      <w:r w:rsidRPr="002E54CF">
        <w:rPr>
          <w:color w:val="EE0000"/>
        </w:rPr>
        <w:t>家</w:t>
      </w:r>
      <w:r w:rsidRPr="002E54CF">
        <w:rPr>
          <w:rFonts w:hint="eastAsia"/>
          <w:color w:val="EE0000"/>
        </w:rPr>
        <w:t>企業成為平台的第一批客戶</w:t>
      </w:r>
      <w:r w:rsidRPr="005B5488">
        <w:t>。</w:t>
      </w:r>
      <w:r w:rsidR="005B5488" w:rsidRPr="005B5488">
        <w:t>面對</w:t>
      </w:r>
      <w:r w:rsidR="00B97F85">
        <w:rPr>
          <w:rFonts w:hint="eastAsia"/>
        </w:rPr>
        <w:t>布料供應商</w:t>
      </w:r>
      <w:r w:rsidR="005B5488" w:rsidRPr="005B5488">
        <w:t>對銷售支援與</w:t>
      </w:r>
      <w:r w:rsidR="002E54CF">
        <w:rPr>
          <w:rFonts w:hint="eastAsia"/>
        </w:rPr>
        <w:t>產品</w:t>
      </w:r>
      <w:r w:rsidR="005B5488" w:rsidRPr="005B5488">
        <w:t>推廣</w:t>
      </w:r>
      <w:r w:rsidR="004365B6">
        <w:rPr>
          <w:rFonts w:hint="eastAsia"/>
        </w:rPr>
        <w:t>的新</w:t>
      </w:r>
      <w:r w:rsidR="005B5488" w:rsidRPr="005B5488">
        <w:t>需求，</w:t>
      </w:r>
      <w:r w:rsidR="005B5488" w:rsidRPr="005B5488">
        <w:t>Frontier.cool</w:t>
      </w:r>
      <w:r w:rsidR="005B5488" w:rsidRPr="005B5488">
        <w:t>迅速</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w:t>
      </w:r>
      <w:r w:rsidR="006F2CA6">
        <w:rPr>
          <w:rFonts w:hint="eastAsia"/>
        </w:rPr>
        <w:t>廠商</w:t>
      </w:r>
      <w:r w:rsidR="005B5488" w:rsidRPr="005B5488">
        <w:t>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0C60B261" w:rsidR="00D35D73" w:rsidRPr="00913CE6" w:rsidRDefault="00D35D73" w:rsidP="00410D6D">
      <w:pPr>
        <w:pStyle w:val="a0"/>
      </w:pPr>
      <w:r w:rsidRPr="00913CE6">
        <w:t>資源整合與分配</w:t>
      </w:r>
      <w:r w:rsidR="00363723" w:rsidRPr="00913CE6">
        <w:rPr>
          <w:rFonts w:hint="eastAsia"/>
        </w:rPr>
        <w:t>：</w:t>
      </w:r>
      <w:r w:rsidR="00B838F4" w:rsidRPr="00A76748">
        <w:rPr>
          <w:rFonts w:hint="eastAsia"/>
        </w:rPr>
        <w:t>既有技術與</w:t>
      </w:r>
      <w:r w:rsidR="00B838F4">
        <w:rPr>
          <w:rFonts w:hint="eastAsia"/>
        </w:rPr>
        <w:t>資源開發新產品，</w:t>
      </w:r>
      <w:r w:rsidR="00B838F4" w:rsidRPr="00A76748">
        <w:rPr>
          <w:rFonts w:hint="eastAsia"/>
        </w:rPr>
        <w:t>快速回應銷售需求</w:t>
      </w:r>
      <w:r w:rsidR="00A6517F" w:rsidRPr="00913CE6">
        <w:rPr>
          <w:rFonts w:hint="eastAsia"/>
        </w:rPr>
        <w:t>（</w:t>
      </w:r>
      <w:r w:rsidR="00A6517F" w:rsidRPr="00913CE6">
        <w:rPr>
          <w:rFonts w:hint="eastAsia"/>
        </w:rPr>
        <w:t>2023</w:t>
      </w:r>
      <w:r w:rsidR="00A6517F" w:rsidRPr="00913CE6">
        <w:rPr>
          <w:rFonts w:hint="eastAsia"/>
        </w:rPr>
        <w:t>）</w:t>
      </w:r>
    </w:p>
    <w:p w14:paraId="2C71B3DF" w14:textId="310842D2" w:rsidR="00815CCD" w:rsidRPr="00840E2B" w:rsidRDefault="0030191A" w:rsidP="00840E2B">
      <w:pPr>
        <w:pStyle w:val="15"/>
        <w:ind w:firstLine="480"/>
        <w:rPr>
          <w:color w:val="EE0000"/>
        </w:rPr>
      </w:pPr>
      <w:r w:rsidRPr="0030191A">
        <w:t>面對逐漸浮現的</w:t>
      </w:r>
      <w:r w:rsidR="00ED2DF8">
        <w:rPr>
          <w:rFonts w:hint="eastAsia"/>
        </w:rPr>
        <w:t>「</w:t>
      </w:r>
      <w:r w:rsidR="00D54B0A" w:rsidRPr="00BE7A72">
        <w:rPr>
          <w:rFonts w:hint="eastAsia"/>
        </w:rPr>
        <w:t>銷售</w:t>
      </w:r>
      <w:r w:rsidR="00ED2DF8">
        <w:rPr>
          <w:rFonts w:hint="eastAsia"/>
        </w:rPr>
        <w:t>推廣與價值創造」</w:t>
      </w:r>
      <w:r w:rsidR="00AF22EA" w:rsidRPr="00BE7A72">
        <w:rPr>
          <w:rFonts w:hint="eastAsia"/>
        </w:rPr>
        <w:t>需求</w:t>
      </w:r>
      <w:r w:rsidR="00AF22EA">
        <w:rPr>
          <w:rFonts w:hint="eastAsia"/>
        </w:rPr>
        <w:t>，</w:t>
      </w:r>
      <w:r w:rsidR="00D54B0A" w:rsidRPr="00BE7A72">
        <w:rPr>
          <w:rFonts w:hint="eastAsia"/>
        </w:rPr>
        <w:t>也</w:t>
      </w:r>
      <w:r w:rsidR="00815CCD">
        <w:rPr>
          <w:rFonts w:hint="eastAsia"/>
        </w:rPr>
        <w:t>促使團隊重新思索現有資源與平台</w:t>
      </w:r>
      <w:r w:rsidR="00840E2B">
        <w:rPr>
          <w:rFonts w:hint="eastAsia"/>
        </w:rPr>
        <w:t>應對策略</w:t>
      </w:r>
      <w:r w:rsidR="00815CCD">
        <w:rPr>
          <w:rFonts w:hint="eastAsia"/>
        </w:rPr>
        <w:t>，</w:t>
      </w:r>
      <w:r w:rsidR="00630805">
        <w:rPr>
          <w:rFonts w:hint="eastAsia"/>
        </w:rPr>
        <w:t>並選擇</w:t>
      </w:r>
      <w:r w:rsidR="00DE32BA">
        <w:rPr>
          <w:rFonts w:hint="eastAsia"/>
        </w:rPr>
        <w:t>以</w:t>
      </w:r>
      <w:r w:rsidR="00840E2B" w:rsidRPr="00840E2B">
        <w:rPr>
          <w:rFonts w:hint="eastAsia"/>
          <w:color w:val="156082" w:themeColor="accent1"/>
        </w:rPr>
        <w:t>數位布片檔案</w:t>
      </w:r>
      <w:r w:rsidR="00505E3E">
        <w:rPr>
          <w:rFonts w:hint="eastAsia"/>
          <w:color w:val="156082" w:themeColor="accent1"/>
        </w:rPr>
        <w:t>與團隊持續研發的</w:t>
      </w:r>
      <w:r w:rsidR="00505E3E">
        <w:rPr>
          <w:rFonts w:hint="eastAsia"/>
          <w:color w:val="156082" w:themeColor="accent1"/>
        </w:rPr>
        <w:t>AI</w:t>
      </w:r>
      <w:r w:rsidR="00505E3E">
        <w:rPr>
          <w:rFonts w:hint="eastAsia"/>
          <w:color w:val="156082" w:themeColor="accent1"/>
        </w:rPr>
        <w:t>演算法作為基礎</w:t>
      </w:r>
      <w:r w:rsidR="00840E2B">
        <w:rPr>
          <w:rFonts w:hint="eastAsia"/>
          <w:color w:val="EE0000"/>
        </w:rPr>
        <w:t>，</w:t>
      </w:r>
      <w:r w:rsidR="004F1053" w:rsidRPr="00853C0B">
        <w:rPr>
          <w:color w:val="EE0000"/>
        </w:rPr>
        <w:t>發展出</w:t>
      </w:r>
      <w:r w:rsidR="002B22A7" w:rsidRPr="007006B6">
        <w:rPr>
          <w:color w:val="EE0000"/>
        </w:rPr>
        <w:t>FabriSelect™</w:t>
      </w:r>
      <w:r w:rsidR="00F47ED0" w:rsidRPr="007006B6">
        <w:rPr>
          <w:rFonts w:hint="eastAsia"/>
          <w:color w:val="EE0000"/>
        </w:rPr>
        <w:t>及</w:t>
      </w:r>
      <w:r w:rsidR="007F1043" w:rsidRPr="007006B6">
        <w:rPr>
          <w:rFonts w:hint="eastAsia"/>
          <w:color w:val="EE0000"/>
        </w:rPr>
        <w:t>A</w:t>
      </w:r>
      <w:r w:rsidR="00F47ED0" w:rsidRPr="007006B6">
        <w:rPr>
          <w:color w:val="EE0000"/>
        </w:rPr>
        <w:t>I SaleSync™</w:t>
      </w:r>
      <w:r w:rsidR="002B22A7" w:rsidRPr="007006B6">
        <w:rPr>
          <w:rFonts w:hint="eastAsia"/>
          <w:color w:val="EE0000"/>
        </w:rPr>
        <w:t>作為</w:t>
      </w:r>
      <w:r w:rsidR="00665BBE" w:rsidRPr="007006B6">
        <w:rPr>
          <w:rFonts w:hint="eastAsia"/>
          <w:color w:val="EE0000"/>
        </w:rPr>
        <w:t>全</w:t>
      </w:r>
      <w:r w:rsidR="004F1053" w:rsidRPr="00853C0B">
        <w:rPr>
          <w:color w:val="EE0000"/>
        </w:rPr>
        <w:t>新</w:t>
      </w:r>
      <w:r w:rsidR="00C75240" w:rsidRPr="00853C0B">
        <w:rPr>
          <w:rFonts w:hint="eastAsia"/>
          <w:color w:val="EE0000"/>
        </w:rPr>
        <w:t>的銷售</w:t>
      </w:r>
      <w:r w:rsidR="004F1053" w:rsidRPr="00853C0B">
        <w:rPr>
          <w:color w:val="EE0000"/>
        </w:rPr>
        <w:t>應用工具</w:t>
      </w:r>
      <w:r w:rsidR="00C950ED" w:rsidRPr="00853C0B">
        <w:rPr>
          <w:rStyle w:val="afff9"/>
          <w:color w:val="EE0000"/>
        </w:rPr>
        <w:footnoteReference w:id="23"/>
      </w:r>
      <w:r w:rsidR="004F1053" w:rsidRPr="009E4D3B">
        <w:t>，</w:t>
      </w:r>
      <w:r w:rsidR="00736899">
        <w:rPr>
          <w:rFonts w:hint="eastAsia"/>
        </w:rPr>
        <w:t>將</w:t>
      </w:r>
      <w:r w:rsidR="004F1053" w:rsidRPr="004F1053">
        <w:t>服務</w:t>
      </w:r>
      <w:r w:rsidR="00EB2F43">
        <w:rPr>
          <w:rFonts w:hint="eastAsia"/>
        </w:rPr>
        <w:t>範圍</w:t>
      </w:r>
      <w:r w:rsidR="004F1053" w:rsidRPr="004F1053">
        <w:t>從</w:t>
      </w:r>
      <w:r w:rsidR="00830BB3">
        <w:rPr>
          <w:rFonts w:hint="eastAsia"/>
        </w:rPr>
        <w:t>布料庫存雲端管理、</w:t>
      </w:r>
      <w:r w:rsidR="00E11D36">
        <w:rPr>
          <w:rFonts w:hint="eastAsia"/>
        </w:rPr>
        <w:t>企業</w:t>
      </w:r>
      <w:r w:rsidR="00E9104E">
        <w:rPr>
          <w:rFonts w:hint="eastAsia"/>
        </w:rPr>
        <w:t>跨域</w:t>
      </w:r>
      <w:r w:rsidR="004F1053" w:rsidRPr="004F1053">
        <w:t>協作</w:t>
      </w:r>
      <w:r w:rsidR="00556512">
        <w:rPr>
          <w:rFonts w:hint="eastAsia"/>
        </w:rPr>
        <w:t>平台</w:t>
      </w:r>
      <w:r w:rsidR="004F1053" w:rsidRPr="004F1053">
        <w:t>，逐步</w:t>
      </w:r>
      <w:r w:rsidR="007B0D75">
        <w:rPr>
          <w:rFonts w:hint="eastAsia"/>
        </w:rPr>
        <w:t>擴大</w:t>
      </w:r>
      <w:r w:rsidR="004F1053" w:rsidRPr="004F1053">
        <w:t>至</w:t>
      </w:r>
      <w:r w:rsidR="009D77A4" w:rsidRPr="00AE506F">
        <w:rPr>
          <w:rFonts w:hint="eastAsia"/>
          <w:color w:val="156082" w:themeColor="accent1"/>
        </w:rPr>
        <w:t>紡織</w:t>
      </w:r>
      <w:r w:rsidR="009E329C" w:rsidRPr="00AE506F">
        <w:rPr>
          <w:rFonts w:hint="eastAsia"/>
          <w:color w:val="156082" w:themeColor="accent1"/>
        </w:rPr>
        <w:t>實體</w:t>
      </w:r>
      <w:r w:rsidR="004F1053" w:rsidRPr="00AE506F">
        <w:rPr>
          <w:color w:val="156082" w:themeColor="accent1"/>
        </w:rPr>
        <w:t>展會展示、業務推廣</w:t>
      </w:r>
      <w:r w:rsidR="004F1053" w:rsidRPr="004F1053">
        <w:t>等多元的商務應用</w:t>
      </w:r>
      <w:r w:rsidR="002B22A7">
        <w:rPr>
          <w:rFonts w:hint="eastAsia"/>
        </w:rPr>
        <w:t>。</w:t>
      </w:r>
      <w:r w:rsidR="007D1FAA" w:rsidRPr="007D1FAA">
        <w:t>這一階段性的產品策略轉向，也充分展現出</w:t>
      </w:r>
      <w:r w:rsidR="007D1FAA" w:rsidRPr="007D1FAA">
        <w:t>Frontier.cool</w:t>
      </w:r>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w:t>
      </w:r>
      <w:r w:rsidR="008D23E1">
        <w:rPr>
          <w:rFonts w:hint="eastAsia"/>
        </w:rPr>
        <w:t>團隊的快速應對能力</w:t>
      </w:r>
      <w:r w:rsidR="007D1FAA" w:rsidRPr="007D1FAA">
        <w:t>與敏銳判斷。</w:t>
      </w:r>
    </w:p>
    <w:p w14:paraId="4FE2610B" w14:textId="5B52CCCF" w:rsidR="001A7C22" w:rsidRPr="00616096" w:rsidRDefault="001A7C22" w:rsidP="00616096">
      <w:pPr>
        <w:pStyle w:val="aff4"/>
        <w:ind w:left="360" w:right="360" w:firstLine="480"/>
      </w:pPr>
      <w:r w:rsidRPr="00616096">
        <w:rPr>
          <w:rFonts w:hint="eastAsia"/>
        </w:rPr>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161" w:name="_Toc202118638"/>
      <w:r w:rsidRPr="00ED5F72">
        <w:rPr>
          <w:rFonts w:hint="eastAsia"/>
        </w:rPr>
        <w:lastRenderedPageBreak/>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1"/>
    </w:p>
    <w:p w14:paraId="33196EE4" w14:textId="1105581A"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883D60">
        <w:rPr>
          <w:rFonts w:hint="eastAsia"/>
        </w:rPr>
        <w:t>銷售</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0C5037E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w:t>
      </w:r>
      <w:r w:rsidR="00A72FC6">
        <w:rPr>
          <w:rFonts w:hint="eastAsia"/>
        </w:rPr>
        <w:t>讓</w:t>
      </w:r>
      <w:r w:rsidR="00E15403">
        <w:rPr>
          <w:rFonts w:hint="eastAsia"/>
        </w:rPr>
        <w:t>供應</w:t>
      </w:r>
      <w:r w:rsidR="00A72FC6">
        <w:rPr>
          <w:rFonts w:hint="eastAsia"/>
        </w:rPr>
        <w:t>商</w:t>
      </w:r>
      <w:r w:rsidR="00CB1CC6" w:rsidRPr="00CB1CC6">
        <w:t>展示布料新品</w:t>
      </w:r>
      <w:r w:rsidR="00A72FC6">
        <w:rPr>
          <w:rFonts w:hint="eastAsia"/>
        </w:rPr>
        <w:t>、讓</w:t>
      </w:r>
      <w:r w:rsidR="008C00AE">
        <w:rPr>
          <w:rFonts w:hint="eastAsia"/>
        </w:rPr>
        <w:t>品牌商與設計師</w:t>
      </w:r>
      <w:r w:rsidR="00A72FC6">
        <w:rPr>
          <w:rFonts w:hint="eastAsia"/>
        </w:rPr>
        <w:t>順利採購合適的布料</w:t>
      </w:r>
      <w:r w:rsidR="00CB1CC6" w:rsidRPr="00CB1CC6">
        <w:t>，也</w:t>
      </w:r>
      <w:r w:rsidR="00917C3A">
        <w:rPr>
          <w:rFonts w:hint="eastAsia"/>
        </w:rPr>
        <w:t>成為</w:t>
      </w:r>
      <w:r w:rsidR="00687B18">
        <w:rPr>
          <w:rFonts w:hint="eastAsia"/>
        </w:rPr>
        <w:t>紡織業中的</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7B799C">
        <w:rPr>
          <w:rFonts w:hint="eastAsia"/>
        </w:rPr>
        <w:t>虛擬製造與試穿</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4F3F8365"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r w:rsidRPr="00AF3556">
        <w:rPr>
          <w:u w:color="FF0000"/>
        </w:rPr>
        <w:t>Frontier.cool</w:t>
      </w:r>
      <w:r>
        <w:rPr>
          <w:rFonts w:hint="eastAsia"/>
          <w:u w:color="FF0000"/>
        </w:rPr>
        <w:t>探索到可</w:t>
      </w:r>
      <w:r w:rsidRPr="00D76BD4">
        <w:rPr>
          <w:rFonts w:hint="eastAsia"/>
          <w:color w:val="EE0000"/>
          <w:u w:color="FF0000"/>
        </w:rPr>
        <w:t>開發結合</w:t>
      </w:r>
      <w:r w:rsidRPr="00D76BD4">
        <w:rPr>
          <w:rFonts w:hint="eastAsia"/>
          <w:color w:val="EE0000"/>
          <w:u w:color="FF0000"/>
        </w:rPr>
        <w:t>AI</w:t>
      </w:r>
      <w:r w:rsidRPr="00D76BD4">
        <w:rPr>
          <w:rFonts w:hint="eastAsia"/>
          <w:color w:val="EE0000"/>
          <w:u w:color="FF0000"/>
        </w:rPr>
        <w:t>技術的新銷售</w:t>
      </w:r>
      <w:r w:rsidR="00E5336D" w:rsidRPr="00D76BD4">
        <w:rPr>
          <w:rFonts w:hint="eastAsia"/>
          <w:color w:val="EE0000"/>
          <w:u w:color="FF0000"/>
        </w:rPr>
        <w:t>工具</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r w:rsidRPr="00AF3556">
        <w:rPr>
          <w:u w:color="FF0000"/>
        </w:rPr>
        <w:t>與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1B0BD0A9" w:rsidR="00C01545" w:rsidRDefault="00C434B2" w:rsidP="00C01545">
      <w:pPr>
        <w:pStyle w:val="15"/>
        <w:ind w:firstLine="480"/>
        <w:rPr>
          <w:u w:color="FF0000"/>
        </w:rPr>
      </w:pPr>
      <w:r>
        <w:rPr>
          <w:rFonts w:hint="eastAsia"/>
          <w:u w:color="FF0000"/>
        </w:rPr>
        <w:t>而</w:t>
      </w:r>
      <w:commentRangeStart w:id="162"/>
      <w:r>
        <w:rPr>
          <w:rFonts w:hint="eastAsia"/>
          <w:u w:color="FF0000"/>
        </w:rPr>
        <w:t>數位</w:t>
      </w:r>
      <w:r w:rsidR="00F84995" w:rsidRPr="00F84995">
        <w:rPr>
          <w:u w:color="FF0000"/>
        </w:rPr>
        <w:t>技術</w:t>
      </w:r>
      <w:commentRangeEnd w:id="162"/>
      <w:r w:rsidR="00F83B71">
        <w:rPr>
          <w:rStyle w:val="af7"/>
        </w:rPr>
        <w:commentReference w:id="162"/>
      </w:r>
      <w:r w:rsidR="00F84995" w:rsidRPr="00F84995">
        <w:rPr>
          <w:u w:color="FF0000"/>
        </w:rPr>
        <w:t>的核心價值在於不僅改善展會現場互動，也成功串連線上與線下的整體銷售流程。</w:t>
      </w:r>
      <w:r w:rsidR="00942861" w:rsidRPr="0008523E">
        <w:rPr>
          <w:color w:val="156082" w:themeColor="accent1"/>
          <w:u w:color="FF0000"/>
        </w:rPr>
        <w:t>當</w:t>
      </w:r>
      <w:r w:rsidR="002128C3">
        <w:rPr>
          <w:rFonts w:hint="eastAsia"/>
          <w:color w:val="156082" w:themeColor="accent1"/>
          <w:u w:color="FF0000"/>
        </w:rPr>
        <w:t>採購人員</w:t>
      </w:r>
      <w:r w:rsidR="00942861" w:rsidRPr="0008523E">
        <w:rPr>
          <w:color w:val="156082" w:themeColor="accent1"/>
          <w:u w:color="FF0000"/>
        </w:rPr>
        <w:t>完成掃描後，</w:t>
      </w:r>
      <w:r w:rsidR="00CE1643" w:rsidRPr="0008523E">
        <w:rPr>
          <w:color w:val="156082" w:themeColor="accent1"/>
          <w:u w:color="FF0000"/>
        </w:rPr>
        <w:t>系統</w:t>
      </w:r>
      <w:r w:rsidR="00D20B56">
        <w:rPr>
          <w:rFonts w:hint="eastAsia"/>
          <w:color w:val="156082" w:themeColor="accent1"/>
          <w:u w:color="FF0000"/>
        </w:rPr>
        <w:t>可</w:t>
      </w:r>
      <w:r w:rsidR="00CE1643" w:rsidRPr="0008523E">
        <w:rPr>
          <w:color w:val="156082" w:themeColor="accent1"/>
          <w:u w:color="FF0000"/>
        </w:rPr>
        <w:t>自動彙整其收藏品項與</w:t>
      </w:r>
      <w:r w:rsidR="00CE1643" w:rsidRPr="0008523E">
        <w:rPr>
          <w:rFonts w:hint="eastAsia"/>
          <w:color w:val="156082" w:themeColor="accent1"/>
          <w:u w:color="FF0000"/>
        </w:rPr>
        <w:t>報價單</w:t>
      </w:r>
      <w:r w:rsidR="00942861" w:rsidRPr="0008523E">
        <w:rPr>
          <w:color w:val="156082" w:themeColor="accent1"/>
          <w:u w:color="FF0000"/>
        </w:rPr>
        <w:t>，並於展會結束後即時寄送電子郵件至</w:t>
      </w:r>
      <w:r w:rsidR="00ED4727" w:rsidRPr="0008523E">
        <w:rPr>
          <w:rFonts w:hint="eastAsia"/>
          <w:color w:val="156082" w:themeColor="accent1"/>
          <w:u w:color="FF0000"/>
        </w:rPr>
        <w:t>客戶</w:t>
      </w:r>
      <w:r w:rsidR="00942861" w:rsidRPr="0008523E">
        <w:rPr>
          <w:color w:val="156082" w:themeColor="accent1"/>
          <w:u w:color="FF0000"/>
        </w:rPr>
        <w:t>信箱</w:t>
      </w:r>
      <w:r w:rsidR="00942861" w:rsidRPr="00942861">
        <w:rPr>
          <w:u w:color="FF0000"/>
        </w:rPr>
        <w:t>，</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w:t>
      </w:r>
      <w:r w:rsidR="0051699E">
        <w:rPr>
          <w:rFonts w:hint="eastAsia"/>
          <w:u w:color="FF0000"/>
        </w:rPr>
        <w:t>線上線下</w:t>
      </w:r>
      <w:r w:rsidR="00D962AD" w:rsidRPr="00D962AD">
        <w:rPr>
          <w:u w:color="FF0000"/>
        </w:rPr>
        <w:t>服務</w:t>
      </w:r>
      <w:r w:rsidR="0051699E">
        <w:rPr>
          <w:rFonts w:hint="eastAsia"/>
          <w:u w:color="FF0000"/>
        </w:rPr>
        <w:t>的</w:t>
      </w:r>
      <w:r w:rsidR="00D962AD" w:rsidRPr="00D962AD">
        <w:rPr>
          <w:u w:color="FF0000"/>
        </w:rPr>
        <w:t>連貫性</w:t>
      </w:r>
      <w:r w:rsidR="00D962AD">
        <w:rPr>
          <w:rFonts w:hint="eastAsia"/>
          <w:u w:color="FF0000"/>
        </w:rPr>
        <w:t>，</w:t>
      </w:r>
      <w:r w:rsidR="003D1F76" w:rsidRPr="00214A1C">
        <w:rPr>
          <w:u w:color="FF0000"/>
        </w:rPr>
        <w:t>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u w:color="FF0000"/>
        </w:rPr>
      </w:pPr>
      <w:r w:rsidRPr="00D959D9">
        <w:rPr>
          <w:u w:color="FF0000"/>
        </w:rPr>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lastRenderedPageBreak/>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163" w:name="_Toc202118639"/>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163"/>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r w:rsidRPr="00F21161">
        <w:t>Frontier.cool</w:t>
      </w:r>
      <w:r w:rsidRPr="00F21161">
        <w:t>開始</w:t>
      </w:r>
      <w:r w:rsidRPr="0084695B">
        <w:rPr>
          <w:color w:val="156082" w:themeColor="accent1"/>
        </w:rPr>
        <w:t>調整平台架構與服務模式</w:t>
      </w:r>
      <w:r w:rsidRPr="00F21161">
        <w:t>，</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w:t>
      </w:r>
      <w:r w:rsidR="00596891" w:rsidRPr="005353EF">
        <w:rPr>
          <w:rFonts w:hint="eastAsia"/>
          <w:color w:val="156082" w:themeColor="accent1"/>
        </w:rPr>
        <w:t>供應商與品牌商的需求也透過不同產品線被區隔開</w:t>
      </w:r>
      <w:r w:rsidR="007355B2" w:rsidRPr="005353EF">
        <w:rPr>
          <w:rFonts w:hint="eastAsia"/>
          <w:color w:val="156082" w:themeColor="accent1"/>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一個殼，資訊由他去完成，我們只幫他去作維運。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0D2F863B" w:rsidR="00F9110F" w:rsidRPr="009E6B44" w:rsidRDefault="008A1AD3" w:rsidP="004E7F11">
      <w:pPr>
        <w:pStyle w:val="15"/>
        <w:ind w:firstLine="480"/>
      </w:pPr>
      <w:r w:rsidRPr="009E6B44">
        <w:t>第三階段的</w:t>
      </w:r>
      <w:r w:rsidR="00BB0F47">
        <w:rPr>
          <w:rFonts w:hint="eastAsia"/>
        </w:rPr>
        <w:t>深耕運用</w:t>
      </w:r>
      <w:r w:rsidR="00111516" w:rsidRPr="00111516">
        <w:t>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w:t>
      </w:r>
      <w:r w:rsidR="00526018">
        <w:rPr>
          <w:rFonts w:hint="eastAsia"/>
          <w:color w:val="EE0000"/>
        </w:rPr>
        <w:t>與採購</w:t>
      </w:r>
      <w:r w:rsidR="004F441F" w:rsidRPr="009E6B44">
        <w:rPr>
          <w:color w:val="EE0000"/>
        </w:rPr>
        <w:t>」與「資料價值轉化</w:t>
      </w:r>
      <w:r w:rsidR="0055035F">
        <w:rPr>
          <w:rFonts w:hint="eastAsia"/>
          <w:color w:val="EE0000"/>
        </w:rPr>
        <w:t>」</w:t>
      </w:r>
      <w:r w:rsidRPr="009E6B44">
        <w:t>兩個面向。</w:t>
      </w:r>
      <w:r w:rsidR="00D37174">
        <w:rPr>
          <w:rFonts w:hint="eastAsia"/>
        </w:rPr>
        <w:t>團隊因此開發出</w:t>
      </w:r>
      <w:commentRangeStart w:id="164"/>
      <w:r w:rsidR="00D32164" w:rsidRPr="009E6B44">
        <w:t>FabriSelect™</w:t>
      </w:r>
      <w:r w:rsidR="00D32164" w:rsidRPr="009E6B44">
        <w:t>與</w:t>
      </w:r>
      <w:r w:rsidR="00D32164" w:rsidRPr="009E6B44">
        <w:t>AI SaleSync™</w:t>
      </w:r>
      <w:commentRangeEnd w:id="164"/>
      <w:r w:rsidR="005A2179">
        <w:rPr>
          <w:rStyle w:val="af7"/>
        </w:rPr>
        <w:commentReference w:id="164"/>
      </w:r>
      <w:r w:rsidR="00D37174">
        <w:rPr>
          <w:rFonts w:hint="eastAsia"/>
        </w:rPr>
        <w:t>兩</w:t>
      </w:r>
      <w:r w:rsidR="00B26FC9">
        <w:rPr>
          <w:rFonts w:hint="eastAsia"/>
        </w:rPr>
        <w:t>款</w:t>
      </w:r>
      <w:r w:rsidR="00D37174">
        <w:rPr>
          <w:rFonts w:hint="eastAsia"/>
        </w:rPr>
        <w:t>數位銷售工具</w:t>
      </w:r>
      <w:r w:rsidR="00D32164" w:rsidRPr="009E6B44">
        <w:t>，</w:t>
      </w:r>
      <w:r w:rsidR="00B26FC9" w:rsidRPr="007874F8">
        <w:rPr>
          <w:rFonts w:hint="eastAsia"/>
          <w:color w:val="156082" w:themeColor="accent1"/>
        </w:rPr>
        <w:t>它們</w:t>
      </w:r>
      <w:r w:rsidR="00AF18F6" w:rsidRPr="007874F8">
        <w:rPr>
          <w:rFonts w:hint="eastAsia"/>
          <w:color w:val="156082" w:themeColor="accent1"/>
        </w:rPr>
        <w:t>是</w:t>
      </w:r>
      <w:r w:rsidR="00487343" w:rsidRPr="007874F8">
        <w:rPr>
          <w:rFonts w:hint="eastAsia"/>
          <w:color w:val="156082" w:themeColor="accent1"/>
        </w:rPr>
        <w:t>獨立於</w:t>
      </w:r>
      <w:r w:rsidR="00D32164" w:rsidRPr="007874F8">
        <w:rPr>
          <w:color w:val="156082" w:themeColor="accent1"/>
        </w:rPr>
        <w:t>TextileCloud™</w:t>
      </w:r>
      <w:r w:rsidR="00B26FC9" w:rsidRPr="007874F8">
        <w:rPr>
          <w:rFonts w:hint="eastAsia"/>
          <w:color w:val="156082" w:themeColor="accent1"/>
        </w:rPr>
        <w:t>平台</w:t>
      </w:r>
      <w:r w:rsidR="00AF18F6" w:rsidRPr="007874F8">
        <w:rPr>
          <w:rFonts w:hint="eastAsia"/>
          <w:color w:val="156082" w:themeColor="accent1"/>
        </w:rPr>
        <w:t>之外的擴充</w:t>
      </w:r>
      <w:r w:rsidR="00C83FA8" w:rsidRPr="007874F8">
        <w:rPr>
          <w:rFonts w:hint="eastAsia"/>
          <w:color w:val="156082" w:themeColor="accent1"/>
        </w:rPr>
        <w:t>工具</w:t>
      </w:r>
      <w:r w:rsidR="00D32164" w:rsidRPr="00B14FC9">
        <w:t>，</w:t>
      </w:r>
      <w:r w:rsidR="00BA2D44" w:rsidRPr="00B14FC9">
        <w:rPr>
          <w:rFonts w:hint="eastAsia"/>
        </w:rPr>
        <w:t>團隊將其</w:t>
      </w:r>
      <w:r w:rsidR="00D32164" w:rsidRPr="007874F8">
        <w:rPr>
          <w:color w:val="156082" w:themeColor="accent1"/>
        </w:rPr>
        <w:t>連接</w:t>
      </w:r>
      <w:r w:rsidR="00E129E1" w:rsidRPr="007874F8">
        <w:rPr>
          <w:rFonts w:hint="eastAsia"/>
          <w:color w:val="156082" w:themeColor="accent1"/>
        </w:rPr>
        <w:t>了</w:t>
      </w:r>
      <w:r w:rsidR="004415CA" w:rsidRPr="007874F8">
        <w:rPr>
          <w:color w:val="156082" w:themeColor="accent1"/>
        </w:rPr>
        <w:t>TextileCloud™</w:t>
      </w:r>
      <w:r w:rsidR="00D32164" w:rsidRPr="007874F8">
        <w:rPr>
          <w:color w:val="156082" w:themeColor="accent1"/>
        </w:rPr>
        <w:t>平台中的數位布料資料</w:t>
      </w:r>
      <w:r w:rsidR="006C7DA1" w:rsidRPr="00B14FC9">
        <w:rPr>
          <w:rFonts w:hint="eastAsia"/>
        </w:rPr>
        <w:t>以及團隊持續</w:t>
      </w:r>
      <w:r w:rsidR="006C7DA1" w:rsidRPr="007874F8">
        <w:rPr>
          <w:rFonts w:hint="eastAsia"/>
          <w:color w:val="156082" w:themeColor="accent1"/>
        </w:rPr>
        <w:t>深耕的紡織</w:t>
      </w:r>
      <w:r w:rsidR="006C7DA1" w:rsidRPr="007874F8">
        <w:rPr>
          <w:rFonts w:hint="eastAsia"/>
          <w:color w:val="156082" w:themeColor="accent1"/>
        </w:rPr>
        <w:t>AI</w:t>
      </w:r>
      <w:r w:rsidR="006C7DA1" w:rsidRPr="007874F8">
        <w:rPr>
          <w:rFonts w:hint="eastAsia"/>
          <w:color w:val="156082" w:themeColor="accent1"/>
        </w:rPr>
        <w:t>演算法技術</w:t>
      </w:r>
      <w:r w:rsidR="00D32164" w:rsidRPr="00B14FC9">
        <w:t>，</w:t>
      </w:r>
      <w:r w:rsidR="00A4668F" w:rsidRPr="00B14FC9">
        <w:rPr>
          <w:rFonts w:hint="eastAsia"/>
        </w:rPr>
        <w:t>來</w:t>
      </w:r>
      <w:r w:rsidR="00D32164" w:rsidRPr="007874F8">
        <w:rPr>
          <w:color w:val="EE0000"/>
        </w:rPr>
        <w:t>延伸</w:t>
      </w:r>
      <w:r w:rsidR="00174331" w:rsidRPr="007874F8">
        <w:rPr>
          <w:rFonts w:hint="eastAsia"/>
          <w:color w:val="EE0000"/>
        </w:rPr>
        <w:t>數位布片</w:t>
      </w:r>
      <w:r w:rsidR="00D32164" w:rsidRPr="007874F8">
        <w:rPr>
          <w:color w:val="EE0000"/>
        </w:rPr>
        <w:t>在展會與業務銷售場景中的實用性</w:t>
      </w:r>
      <w:r w:rsidR="00D32164" w:rsidRPr="00B14FC9">
        <w:t>。</w:t>
      </w:r>
    </w:p>
    <w:p w14:paraId="6858F59B" w14:textId="55EDD399" w:rsidR="00D468F1" w:rsidRDefault="00D468F1" w:rsidP="004E7F11">
      <w:pPr>
        <w:pStyle w:val="15"/>
        <w:ind w:firstLine="480"/>
      </w:pPr>
      <w:r w:rsidRPr="00E60FFB">
        <w:t>FabriSelect™</w:t>
      </w:r>
      <w:r w:rsidR="00915EC0">
        <w:rPr>
          <w:rFonts w:hint="eastAsia"/>
        </w:rPr>
        <w:t>是</w:t>
      </w:r>
      <w:r w:rsidR="00520281" w:rsidRPr="00E60FFB">
        <w:rPr>
          <w:rFonts w:hint="eastAsia"/>
        </w:rPr>
        <w:t>團隊</w:t>
      </w:r>
      <w:r w:rsidRPr="00E60FFB">
        <w:t>專為實體展會所設計</w:t>
      </w:r>
      <w:r w:rsidR="002F70BC">
        <w:rPr>
          <w:rFonts w:hint="eastAsia"/>
        </w:rPr>
        <w:t>的數位工具</w:t>
      </w:r>
      <w:r w:rsidR="00134691" w:rsidRPr="00E60FFB">
        <w:rPr>
          <w:rFonts w:hint="eastAsia"/>
        </w:rPr>
        <w:t>，</w:t>
      </w:r>
      <w:r w:rsidRPr="00E60FFB">
        <w:t>可</w:t>
      </w:r>
      <w:r w:rsidRPr="00CA01E5">
        <w:rPr>
          <w:color w:val="EE0000"/>
        </w:rPr>
        <w:t>將數位布片資料轉換為專屬</w:t>
      </w:r>
      <w:r w:rsidRPr="00CA01E5">
        <w:rPr>
          <w:color w:val="EE0000"/>
        </w:rPr>
        <w:t>QR Code</w:t>
      </w:r>
      <w:r w:rsidRPr="00E60FFB">
        <w:t>，</w:t>
      </w:r>
      <w:r w:rsidR="008629B1">
        <w:rPr>
          <w:rFonts w:hint="eastAsia"/>
        </w:rPr>
        <w:t>並擺設於實體展會攤位上，</w:t>
      </w:r>
      <w:r w:rsidR="008F5D29">
        <w:rPr>
          <w:rFonts w:hint="eastAsia"/>
        </w:rPr>
        <w:t>讓</w:t>
      </w:r>
      <w:r w:rsidR="003146A8">
        <w:rPr>
          <w:rFonts w:hint="eastAsia"/>
        </w:rPr>
        <w:t>布料買方</w:t>
      </w:r>
      <w:r w:rsidRPr="00E60FFB">
        <w:t>於展會現場掃碼後即時獲取布料資訊</w:t>
      </w:r>
      <w:r w:rsidR="00C91405">
        <w:rPr>
          <w:rFonts w:hint="eastAsia"/>
        </w:rPr>
        <w:t>並收藏至清單中</w:t>
      </w:r>
      <w:r w:rsidRPr="00E60FFB">
        <w:t>，</w:t>
      </w:r>
      <w:r w:rsidR="00EF5BCE" w:rsidRPr="00E60FFB">
        <w:t>FabriSelec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析，</w:t>
      </w:r>
      <w:r w:rsidR="00540D36" w:rsidRPr="00540D36">
        <w:t>有助於供應商掌握熱門布料與潛在買家名單</w:t>
      </w:r>
      <w:r w:rsidRPr="00E60FFB">
        <w:t>，強化展會</w:t>
      </w:r>
      <w:r w:rsidR="003A266C">
        <w:rPr>
          <w:rFonts w:hint="eastAsia"/>
        </w:rPr>
        <w:t>交易的</w:t>
      </w:r>
      <w:r w:rsidR="00392EC6">
        <w:rPr>
          <w:rFonts w:hint="eastAsia"/>
        </w:rPr>
        <w:t>轉換率</w:t>
      </w:r>
      <w:r w:rsidRPr="00E60FFB">
        <w:t>。</w:t>
      </w:r>
    </w:p>
    <w:p w14:paraId="59A74974" w14:textId="5C83334C" w:rsidR="008219DD" w:rsidRPr="0042296C" w:rsidRDefault="00023B3F" w:rsidP="004E7F11">
      <w:pPr>
        <w:pStyle w:val="15"/>
        <w:ind w:firstLine="480"/>
      </w:pPr>
      <w:r w:rsidRPr="00023B3F">
        <w:rPr>
          <w:rFonts w:hint="eastAsia"/>
          <w:color w:val="156082" w:themeColor="accent1"/>
        </w:rPr>
        <w:t>而</w:t>
      </w:r>
      <w:r w:rsidRPr="00023B3F">
        <w:rPr>
          <w:color w:val="156082" w:themeColor="accent1"/>
        </w:rPr>
        <w:t>AI SaleSync™</w:t>
      </w:r>
      <w:r w:rsidRPr="00023B3F">
        <w:rPr>
          <w:color w:val="156082" w:themeColor="accent1"/>
        </w:rPr>
        <w:t>則</w:t>
      </w:r>
      <w:r w:rsidR="00440C69">
        <w:rPr>
          <w:rFonts w:hint="eastAsia"/>
          <w:color w:val="156082" w:themeColor="accent1"/>
        </w:rPr>
        <w:t>以</w:t>
      </w:r>
      <w:r w:rsidR="008219DD" w:rsidRPr="00EA11A7">
        <w:rPr>
          <w:color w:val="EE0000"/>
        </w:rPr>
        <w:t>強化業務流程與客戶資料管理</w:t>
      </w:r>
      <w:r w:rsidR="008219DD" w:rsidRPr="00915EC0">
        <w:rPr>
          <w:color w:val="156082" w:themeColor="accent1"/>
        </w:rPr>
        <w:t>為導向，</w:t>
      </w:r>
      <w:r w:rsidR="00A27DC9">
        <w:rPr>
          <w:rFonts w:hint="eastAsia"/>
          <w:color w:val="156082" w:themeColor="accent1"/>
        </w:rPr>
        <w:t>整合</w:t>
      </w:r>
      <w:r w:rsidR="006426B6" w:rsidRPr="00E60FFB">
        <w:t>TextileCloud™</w:t>
      </w:r>
      <w:r w:rsidR="00AC07E4">
        <w:rPr>
          <w:rFonts w:hint="eastAsia"/>
        </w:rPr>
        <w:t>平</w:t>
      </w:r>
      <w:r w:rsidR="00AC07E4">
        <w:rPr>
          <w:rFonts w:hint="eastAsia"/>
        </w:rPr>
        <w:lastRenderedPageBreak/>
        <w:t>台</w:t>
      </w:r>
      <w:r w:rsidR="006426B6">
        <w:rPr>
          <w:rFonts w:hint="eastAsia"/>
        </w:rPr>
        <w:t>中的</w:t>
      </w:r>
      <w:r w:rsidR="008219DD" w:rsidRPr="00915EC0">
        <w:rPr>
          <w:color w:val="156082" w:themeColor="accent1"/>
        </w:rPr>
        <w:t>數位布料管理系統與</w:t>
      </w:r>
      <w:commentRangeStart w:id="165"/>
      <w:r w:rsidR="006C57DE" w:rsidRPr="00915EC0">
        <w:rPr>
          <w:rFonts w:hint="eastAsia"/>
          <w:color w:val="156082" w:themeColor="accent1"/>
          <w:u w:color="FF0000"/>
        </w:rPr>
        <w:t>Digital Thread</w:t>
      </w:r>
      <w:commentRangeEnd w:id="165"/>
      <w:r w:rsidR="006C57DE" w:rsidRPr="00915EC0">
        <w:rPr>
          <w:rStyle w:val="af7"/>
          <w:color w:val="156082" w:themeColor="accent1"/>
        </w:rPr>
        <w:commentReference w:id="165"/>
      </w:r>
      <w:r w:rsidR="008219DD" w:rsidRPr="00915EC0">
        <w:rPr>
          <w:color w:val="156082" w:themeColor="accent1"/>
        </w:rPr>
        <w:t>™</w:t>
      </w:r>
      <w:r w:rsidR="008219DD" w:rsidRPr="00915EC0">
        <w:rPr>
          <w:color w:val="156082" w:themeColor="accent1"/>
        </w:rPr>
        <w:t>機制</w:t>
      </w:r>
      <w:r w:rsidR="008219DD" w:rsidRPr="009D229D">
        <w:t>，</w:t>
      </w:r>
      <w:r w:rsidR="00E4326F">
        <w:rPr>
          <w:rFonts w:hint="eastAsia"/>
        </w:rPr>
        <w:t>結合</w:t>
      </w:r>
      <w:r w:rsidR="005049EC" w:rsidRPr="009D229D">
        <w:rPr>
          <w:rFonts w:hint="eastAsia"/>
          <w:u w:color="FF0000"/>
        </w:rPr>
        <w:t>產品生命週期從設計、開發、生產、測試、銷售、維護等</w:t>
      </w:r>
      <w:r w:rsidR="00CC187F" w:rsidRPr="009D229D">
        <w:rPr>
          <w:rFonts w:hint="eastAsia"/>
          <w:u w:color="FF0000"/>
        </w:rPr>
        <w:t>各項</w:t>
      </w:r>
      <w:r w:rsidR="005049EC" w:rsidRPr="009D229D">
        <w:rPr>
          <w:rFonts w:hint="eastAsia"/>
          <w:u w:color="FF0000"/>
        </w:rPr>
        <w:t>資訊</w:t>
      </w:r>
      <w:r w:rsidR="008219DD" w:rsidRPr="009D229D">
        <w:t>，建立出</w:t>
      </w:r>
      <w:r w:rsidR="00C05CA5" w:rsidRPr="009D229D">
        <w:rPr>
          <w:rFonts w:hint="eastAsia"/>
        </w:rPr>
        <w:t>專屬於布料銷售</w:t>
      </w:r>
      <w:r w:rsidR="008219DD" w:rsidRPr="009D229D">
        <w:t>的「</w:t>
      </w:r>
      <w:r w:rsidR="00856A67" w:rsidRPr="009D229D">
        <w:rPr>
          <w:rFonts w:hint="eastAsia"/>
        </w:rPr>
        <w:t>材料</w:t>
      </w:r>
      <w:r w:rsidR="008219DD" w:rsidRPr="009D229D">
        <w:t>導向</w:t>
      </w:r>
      <w:r w:rsidR="008219DD" w:rsidRPr="009D229D">
        <w:t>CRM</w:t>
      </w:r>
      <w:r w:rsidR="008219DD" w:rsidRPr="009D229D">
        <w:t>」。</w:t>
      </w:r>
      <w:r w:rsidR="00685C24" w:rsidRPr="009D229D">
        <w:t>AI SaleSync™</w:t>
      </w:r>
      <w:r w:rsidR="008219DD" w:rsidRPr="009D229D">
        <w:t>可協助企業</w:t>
      </w:r>
      <w:r w:rsidR="00FA77D2" w:rsidRPr="009D229D">
        <w:rPr>
          <w:rFonts w:hint="eastAsia"/>
        </w:rPr>
        <w:t>進行深度的</w:t>
      </w:r>
      <w:r w:rsidR="004F1733" w:rsidRPr="009D229D">
        <w:rPr>
          <w:rFonts w:hint="eastAsia"/>
        </w:rPr>
        <w:t>資料</w:t>
      </w:r>
      <w:r w:rsidR="008219DD" w:rsidRPr="009D229D">
        <w:t>追蹤</w:t>
      </w:r>
      <w:r w:rsidR="00977E14" w:rsidRPr="009D229D">
        <w:rPr>
          <w:rFonts w:hint="eastAsia"/>
        </w:rPr>
        <w:t>與</w:t>
      </w:r>
      <w:r w:rsidR="00185E09" w:rsidRPr="009D229D">
        <w:rPr>
          <w:rFonts w:hint="eastAsia"/>
        </w:rPr>
        <w:t>智慧化訂單處理</w:t>
      </w:r>
      <w:r w:rsidR="008219DD" w:rsidRPr="009D229D">
        <w:t>，</w:t>
      </w:r>
      <w:r w:rsidR="00A45001" w:rsidRPr="009D229D">
        <w:rPr>
          <w:rFonts w:hint="eastAsia"/>
        </w:rPr>
        <w:t>並透</w:t>
      </w:r>
      <w:r w:rsidR="00450058" w:rsidRPr="009D229D">
        <w:t>過</w:t>
      </w:r>
      <w:r w:rsidR="00453882">
        <w:rPr>
          <w:rFonts w:hint="eastAsia"/>
        </w:rPr>
        <w:t>AI</w:t>
      </w:r>
      <w:r w:rsidR="00453882">
        <w:rPr>
          <w:rFonts w:hint="eastAsia"/>
        </w:rPr>
        <w:t>演算法</w:t>
      </w:r>
      <w:r w:rsidR="00450058" w:rsidRPr="009D229D">
        <w:t>整合客戶資料與後台</w:t>
      </w:r>
      <w:r w:rsidR="000B1C16">
        <w:rPr>
          <w:rFonts w:hint="eastAsia"/>
        </w:rPr>
        <w:t>訂單資料進行分析</w:t>
      </w:r>
      <w:r w:rsidR="0065258C" w:rsidRPr="009D229D">
        <w:rPr>
          <w:rFonts w:hint="eastAsia"/>
        </w:rPr>
        <w:t>，</w:t>
      </w:r>
      <w:r w:rsidR="009D0E79">
        <w:rPr>
          <w:rFonts w:hint="eastAsia"/>
        </w:rPr>
        <w:t>用以提升</w:t>
      </w:r>
      <w:r w:rsidR="008219DD" w:rsidRPr="009D229D">
        <w:t>業務決策效率</w:t>
      </w:r>
      <w:r w:rsidR="00915EC0">
        <w:rPr>
          <w:rFonts w:hint="eastAsia"/>
        </w:rPr>
        <w:t>，</w:t>
      </w:r>
      <w:r w:rsidR="00915EC0" w:rsidRPr="00B63C9E">
        <w:rPr>
          <w:rFonts w:hint="eastAsia"/>
          <w:color w:val="EE0000"/>
        </w:rPr>
        <w:t>讓原有的布料系統</w:t>
      </w:r>
      <w:r w:rsidR="003A6D77" w:rsidRPr="00B63C9E">
        <w:rPr>
          <w:rFonts w:hint="eastAsia"/>
          <w:color w:val="EE0000"/>
        </w:rPr>
        <w:t>累積</w:t>
      </w:r>
      <w:r w:rsidR="003101E6" w:rsidRPr="00B63C9E">
        <w:rPr>
          <w:rFonts w:hint="eastAsia"/>
          <w:color w:val="EE0000"/>
        </w:rPr>
        <w:t>資訊價值</w:t>
      </w:r>
      <w:r w:rsidR="003A6D77" w:rsidRPr="00B63C9E">
        <w:rPr>
          <w:rFonts w:hint="eastAsia"/>
          <w:color w:val="EE0000"/>
        </w:rPr>
        <w:t>創造出</w:t>
      </w:r>
      <w:r w:rsidR="003101E6" w:rsidRPr="00B63C9E">
        <w:rPr>
          <w:rFonts w:hint="eastAsia"/>
          <w:color w:val="EE0000"/>
        </w:rPr>
        <w:t>具體商業成效</w:t>
      </w:r>
      <w:r w:rsidR="008219DD" w:rsidRPr="009D229D">
        <w:t>。</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fabriselec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166" w:name="_Toc20211864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6"/>
    </w:p>
    <w:p w14:paraId="61BF4AEA" w14:textId="55504D9F" w:rsidR="009255F2" w:rsidRDefault="00713A97" w:rsidP="00410D6D">
      <w:pPr>
        <w:pStyle w:val="a0"/>
      </w:pPr>
      <w:r>
        <w:rPr>
          <w:rFonts w:hint="eastAsia"/>
        </w:rPr>
        <w:t>導入</w:t>
      </w:r>
      <w:r w:rsidR="009255F2">
        <w:rPr>
          <w:rFonts w:hint="eastAsia"/>
        </w:rPr>
        <w:t>工研院</w:t>
      </w:r>
      <w:r w:rsidR="00FE7033">
        <w:rPr>
          <w:rFonts w:hint="eastAsia"/>
        </w:rPr>
        <w:t>NLP</w:t>
      </w:r>
      <w:r w:rsidR="00FE7033">
        <w:rPr>
          <w:rFonts w:hint="eastAsia"/>
        </w:rPr>
        <w:t>技術</w:t>
      </w:r>
      <w:r w:rsidR="009255F2">
        <w:rPr>
          <w:rFonts w:hint="eastAsia"/>
        </w:rPr>
        <w:t>，</w:t>
      </w:r>
      <w:r w:rsidR="009255F2" w:rsidRPr="009255F2">
        <w:t>強化語意搜尋與使用者體驗（</w:t>
      </w:r>
      <w:r w:rsidR="009255F2" w:rsidRPr="009255F2">
        <w:t>2022</w:t>
      </w:r>
      <w:r w:rsidR="009255F2" w:rsidRPr="009255F2">
        <w:t>）</w:t>
      </w:r>
    </w:p>
    <w:p w14:paraId="4F14AC6D" w14:textId="22A33202" w:rsidR="00607D11" w:rsidRPr="00607D11" w:rsidRDefault="00B93060" w:rsidP="00733CD7">
      <w:pPr>
        <w:pStyle w:val="15"/>
        <w:ind w:firstLine="480"/>
      </w:pPr>
      <w:r w:rsidRPr="00B93060">
        <w:t>TextileCloud™</w:t>
      </w:r>
      <w:r w:rsidRPr="00957A6B">
        <w:t>平台</w:t>
      </w:r>
      <w:r>
        <w:rPr>
          <w:rFonts w:hint="eastAsia"/>
        </w:rPr>
        <w:t>被視為</w:t>
      </w:r>
      <w:r w:rsidRPr="00957A6B">
        <w:t>設計端與供應端之間的溝通橋樑</w:t>
      </w:r>
      <w:r w:rsidR="0081793D">
        <w:rPr>
          <w:rFonts w:hint="eastAsia"/>
        </w:rPr>
        <w:t>，</w:t>
      </w:r>
      <w:r w:rsidR="0025318C">
        <w:rPr>
          <w:rFonts w:hint="eastAsia"/>
        </w:rPr>
        <w:t>可</w:t>
      </w:r>
      <w:r w:rsidR="00E5079D">
        <w:rPr>
          <w:rFonts w:hint="eastAsia"/>
        </w:rPr>
        <w:t>協助</w:t>
      </w:r>
      <w:r w:rsidR="00B442EE">
        <w:rPr>
          <w:rFonts w:hint="eastAsia"/>
        </w:rPr>
        <w:t>布料買賣</w:t>
      </w:r>
      <w:r w:rsidR="00E5079D">
        <w:rPr>
          <w:rFonts w:hint="eastAsia"/>
        </w:rPr>
        <w:t>雙方</w:t>
      </w:r>
      <w:r w:rsidR="0025318C">
        <w:rPr>
          <w:rFonts w:hint="eastAsia"/>
        </w:rPr>
        <w:t>在線上跨域</w:t>
      </w:r>
      <w:r w:rsidR="0081793D">
        <w:rPr>
          <w:rFonts w:hint="eastAsia"/>
        </w:rPr>
        <w:t>完成布料採購與交</w:t>
      </w:r>
      <w:r w:rsidR="006B5B38">
        <w:rPr>
          <w:rFonts w:hint="eastAsia"/>
        </w:rPr>
        <w:t>易，</w:t>
      </w:r>
      <w:r w:rsidR="00031504">
        <w:rPr>
          <w:rFonts w:hint="eastAsia"/>
        </w:rPr>
        <w:t>但</w:t>
      </w:r>
      <w:r w:rsidR="00607D11" w:rsidRPr="00607D11">
        <w:t>在紡織產業中，設計師與供應商對布料的描述方式常存在語言落差。</w:t>
      </w:r>
      <w:r w:rsidR="00862421">
        <w:rPr>
          <w:rFonts w:hint="eastAsia"/>
        </w:rPr>
        <w:t>具體在平台</w:t>
      </w:r>
      <w:r w:rsidR="00B34A8E">
        <w:rPr>
          <w:rFonts w:hint="eastAsia"/>
        </w:rPr>
        <w:t>使用情境</w:t>
      </w:r>
      <w:r w:rsidR="00862421">
        <w:rPr>
          <w:rFonts w:hint="eastAsia"/>
        </w:rPr>
        <w:t>中，</w:t>
      </w:r>
      <w:r w:rsidR="00607D11" w:rsidRPr="00607D11">
        <w:t>設計師偏好使用風格化詞彙（如挺度佳、刷舊感）</w:t>
      </w:r>
      <w:r w:rsidR="00EB7F3C">
        <w:rPr>
          <w:rFonts w:hint="eastAsia"/>
        </w:rPr>
        <w:t>進行關鍵字搜尋</w:t>
      </w:r>
      <w:r w:rsidR="00607D11" w:rsidRPr="00607D11">
        <w:t>，</w:t>
      </w:r>
      <w:r w:rsidR="008F6BFF">
        <w:rPr>
          <w:rFonts w:hint="eastAsia"/>
        </w:rPr>
        <w:t>但</w:t>
      </w:r>
      <w:r w:rsidR="00607D11" w:rsidRPr="00607D11">
        <w:t>供應商則採用技術術語（如棉彈斜紋布、高磅數丹寧）</w:t>
      </w:r>
      <w:r w:rsidR="008F6BFF">
        <w:rPr>
          <w:rFonts w:hint="eastAsia"/>
        </w:rPr>
        <w:t>來上</w:t>
      </w:r>
      <w:r w:rsidR="005C645A">
        <w:rPr>
          <w:rFonts w:hint="eastAsia"/>
        </w:rPr>
        <w:t>傳</w:t>
      </w:r>
      <w:r w:rsidR="008F6BFF">
        <w:rPr>
          <w:rFonts w:hint="eastAsia"/>
        </w:rPr>
        <w:t>布料商品，</w:t>
      </w:r>
      <w:r w:rsidR="00607D11" w:rsidRPr="00607D11">
        <w:t>此</w:t>
      </w:r>
      <w:r w:rsidR="005709F2">
        <w:rPr>
          <w:rFonts w:hint="eastAsia"/>
        </w:rPr>
        <w:t>關鍵字</w:t>
      </w:r>
      <w:r w:rsidR="00607D11" w:rsidRPr="00607D11">
        <w:t>差異</w:t>
      </w:r>
      <w:r w:rsidR="00217F53">
        <w:rPr>
          <w:rFonts w:hint="eastAsia"/>
        </w:rPr>
        <w:t>影響了</w:t>
      </w:r>
      <w:r w:rsidR="00E93BDD">
        <w:rPr>
          <w:rFonts w:hint="eastAsia"/>
        </w:rPr>
        <w:t>平台中</w:t>
      </w:r>
      <w:r w:rsidR="00F3625F">
        <w:rPr>
          <w:rFonts w:hint="eastAsia"/>
        </w:rPr>
        <w:t>布料與成衣</w:t>
      </w:r>
      <w:r w:rsidR="00607D11" w:rsidRPr="00607D11">
        <w:t>搜尋</w:t>
      </w:r>
      <w:r w:rsidR="00E93BDD">
        <w:rPr>
          <w:rFonts w:hint="eastAsia"/>
        </w:rPr>
        <w:t>效果</w:t>
      </w:r>
      <w:r w:rsidR="00B26602">
        <w:rPr>
          <w:rFonts w:hint="eastAsia"/>
        </w:rPr>
        <w:t>，採購者可能因為輸入偏好而找不到想要的商品、</w:t>
      </w:r>
      <w:r w:rsidR="000848C2">
        <w:rPr>
          <w:rFonts w:hint="eastAsia"/>
        </w:rPr>
        <w:t>讓</w:t>
      </w:r>
      <w:r w:rsidR="00401274">
        <w:rPr>
          <w:rFonts w:hint="eastAsia"/>
        </w:rPr>
        <w:t>布料商品</w:t>
      </w:r>
      <w:r w:rsidR="00B26602">
        <w:rPr>
          <w:rFonts w:hint="eastAsia"/>
        </w:rPr>
        <w:t>也難以觸及到潛在客戶</w:t>
      </w:r>
      <w:r w:rsidR="00607D11" w:rsidRPr="00607D11">
        <w:t>。</w:t>
      </w:r>
    </w:p>
    <w:p w14:paraId="34C571F5" w14:textId="1BCAA047" w:rsidR="002873AC" w:rsidRDefault="006C0579" w:rsidP="00181E84">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6B5B26">
        <w:rPr>
          <w:rStyle w:val="afff9"/>
        </w:rPr>
        <w:footnoteReference w:id="24"/>
      </w:r>
      <w:r w:rsidR="00FE7033" w:rsidRPr="00FE7033">
        <w:t>，</w:t>
      </w:r>
      <w:r w:rsidR="00181E84">
        <w:rPr>
          <w:rFonts w:hint="eastAsia"/>
        </w:rPr>
        <w:t>強化</w:t>
      </w:r>
      <w:r w:rsidR="00FE7033" w:rsidRPr="00FE7033">
        <w:t>平台搜尋引擎的</w:t>
      </w:r>
      <w:r w:rsidR="00FE7033" w:rsidRPr="00FE7033">
        <w:t>Prompt</w:t>
      </w:r>
      <w:r w:rsidR="00FE7033" w:rsidRPr="00FE7033">
        <w:t>系統</w:t>
      </w:r>
      <w:r w:rsidR="00937F3E">
        <w:rPr>
          <w:rFonts w:hint="eastAsia"/>
        </w:rPr>
        <w:t>，</w:t>
      </w:r>
      <w:r w:rsidR="0019502D">
        <w:rPr>
          <w:rFonts w:hint="eastAsia"/>
        </w:rPr>
        <w:t>並</w:t>
      </w:r>
      <w:r w:rsidRPr="006C0579">
        <w:t>提升搜尋引擎對各類</w:t>
      </w:r>
      <w:r w:rsidR="009F59A2">
        <w:rPr>
          <w:rFonts w:hint="eastAsia"/>
        </w:rPr>
        <w:t>商品</w:t>
      </w:r>
      <w:r w:rsidRPr="006C0579">
        <w:t>描述的理解與對應能力</w:t>
      </w:r>
      <w:r w:rsidR="00C26427">
        <w:rPr>
          <w:rFonts w:hint="eastAsia"/>
        </w:rPr>
        <w:t>，</w:t>
      </w:r>
      <w:r w:rsidR="00CA4F42">
        <w:rPr>
          <w:rFonts w:hint="eastAsia"/>
        </w:rPr>
        <w:t>升級</w:t>
      </w:r>
      <w:r w:rsidR="00E80825">
        <w:rPr>
          <w:rFonts w:hint="eastAsia"/>
        </w:rPr>
        <w:t>過後的</w:t>
      </w:r>
      <w:r w:rsidR="002873AC" w:rsidRPr="002873AC">
        <w:t>系統可針對</w:t>
      </w:r>
      <w:r w:rsidR="001B64D8">
        <w:rPr>
          <w:rFonts w:hint="eastAsia"/>
        </w:rPr>
        <w:t>數位素材的特徵</w:t>
      </w:r>
      <w:r w:rsidR="002873AC" w:rsidRPr="002873AC">
        <w:t>自動標註</w:t>
      </w:r>
      <w:r w:rsidR="00886AAA">
        <w:rPr>
          <w:rFonts w:hint="eastAsia"/>
        </w:rPr>
        <w:t>布料</w:t>
      </w:r>
      <w:r w:rsidR="00E80825">
        <w:rPr>
          <w:rFonts w:hint="eastAsia"/>
        </w:rPr>
        <w:t>種類</w:t>
      </w:r>
      <w:r w:rsidR="002873AC" w:rsidRPr="002873AC">
        <w:t>與功能性特徵。例如，使用者上傳牛仔布時，系統不僅能辨識其類型，亦會標記「耐磨」、「厚實」等特性標籤</w:t>
      </w:r>
      <w:r w:rsidR="00430C1D">
        <w:rPr>
          <w:rStyle w:val="afff9"/>
        </w:rPr>
        <w:footnoteReference w:id="25"/>
      </w:r>
      <w:r w:rsidR="002873AC" w:rsidRPr="002873AC">
        <w:t>，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1E77DC91" w:rsidR="009E0B1C" w:rsidRPr="001C23E8" w:rsidRDefault="001C23E8" w:rsidP="00733CD7">
      <w:pPr>
        <w:pStyle w:val="15"/>
        <w:ind w:firstLine="480"/>
      </w:pPr>
      <w:r w:rsidRPr="001C23E8">
        <w:lastRenderedPageBreak/>
        <w:t>同年，</w:t>
      </w:r>
      <w:r w:rsidRPr="003709EA">
        <w:rPr>
          <w:color w:val="EE0000"/>
        </w:rPr>
        <w:t>Frontier.cool</w:t>
      </w:r>
      <w:r w:rsidR="00244FF2" w:rsidRPr="003709EA">
        <w:rPr>
          <w:color w:val="EE0000"/>
        </w:rPr>
        <w:t>與新創硬體公司一元素科技合作</w:t>
      </w:r>
      <w:r w:rsidRPr="001C23E8">
        <w:t>，攜手開發專為</w:t>
      </w:r>
      <w:r w:rsidR="0065467C">
        <w:rPr>
          <w:rFonts w:hint="eastAsia"/>
        </w:rPr>
        <w:t>強化</w:t>
      </w:r>
      <w:r w:rsidR="007F4BDD">
        <w:rPr>
          <w:rFonts w:hint="eastAsia"/>
        </w:rPr>
        <w:t>布</w:t>
      </w:r>
      <w:r w:rsidR="0065467C">
        <w:rPr>
          <w:rFonts w:hint="eastAsia"/>
        </w:rPr>
        <w:t>片</w:t>
      </w:r>
      <w:r w:rsidRPr="001C23E8">
        <w:t>數位化</w:t>
      </w:r>
      <w:r w:rsidR="0065467C">
        <w:rPr>
          <w:rFonts w:hint="eastAsia"/>
        </w:rPr>
        <w:t>效率所設計</w:t>
      </w:r>
      <w:r w:rsidRPr="001C23E8">
        <w:t>的「紡織晶片」</w:t>
      </w:r>
      <w:r w:rsidR="009C6A85">
        <w:rPr>
          <w:rStyle w:val="afff9"/>
        </w:rPr>
        <w:footnoteReference w:id="26"/>
      </w:r>
      <w:r w:rsidRPr="001C23E8">
        <w:t>，該晶片整合</w:t>
      </w:r>
      <w:r w:rsidRPr="001C23E8">
        <w:t>Arm</w:t>
      </w:r>
      <w:r w:rsidR="00E76658" w:rsidRPr="001C23E8">
        <w:t>處理器</w:t>
      </w:r>
      <w:r w:rsidRPr="001C23E8">
        <w:t>架構與</w:t>
      </w:r>
      <w:r w:rsidR="00E76658" w:rsidRPr="00E76658">
        <w:t xml:space="preserve">Xilinx </w:t>
      </w:r>
      <w:r w:rsidRPr="001C23E8">
        <w:t>FPGA</w:t>
      </w:r>
      <w:r w:rsidRPr="001C23E8">
        <w:t>（可程式化邏輯閘陣列）運算架構，</w:t>
      </w:r>
      <w:r w:rsidR="00F12F4F">
        <w:rPr>
          <w:rFonts w:hint="eastAsia"/>
        </w:rPr>
        <w:t>以</w:t>
      </w:r>
      <w:r w:rsidR="00233A0E">
        <w:rPr>
          <w:rFonts w:hint="eastAsia"/>
        </w:rPr>
        <w:t>提</w:t>
      </w:r>
      <w:r w:rsidRPr="001C23E8">
        <w:t>升布片掃描、影像分析與特徵擷取的處理速度。</w:t>
      </w:r>
    </w:p>
    <w:p w14:paraId="4087ABBB" w14:textId="70CD68CE"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w:t>
      </w:r>
      <w:r w:rsidR="00A90775">
        <w:rPr>
          <w:rFonts w:hint="eastAsia"/>
        </w:rPr>
        <w:t>此外，由於</w:t>
      </w:r>
      <w:r w:rsidR="00001B6C">
        <w:rPr>
          <w:rFonts w:hint="eastAsia"/>
        </w:rPr>
        <w:t>各大</w:t>
      </w:r>
      <w:r w:rsidR="00A90775">
        <w:rPr>
          <w:rFonts w:hint="eastAsia"/>
        </w:rPr>
        <w:t>品牌已持續開發出虛擬服飾的技術，</w:t>
      </w:r>
      <w:r w:rsidR="00692EED">
        <w:rPr>
          <w:rFonts w:hint="eastAsia"/>
        </w:rPr>
        <w:t>需要更多運算效能以應對虛擬服飾的開發需求，</w:t>
      </w:r>
      <w:r w:rsidR="00BB0252">
        <w:rPr>
          <w:rFonts w:hint="eastAsia"/>
        </w:rPr>
        <w:t>因此</w:t>
      </w:r>
      <w:r w:rsidR="00A90775">
        <w:rPr>
          <w:rFonts w:hint="eastAsia"/>
        </w:rPr>
        <w:t>Frontier.cool</w:t>
      </w:r>
      <w:r w:rsidR="00ED71F8">
        <w:rPr>
          <w:rFonts w:hint="eastAsia"/>
        </w:rPr>
        <w:t>可</w:t>
      </w:r>
      <w:r w:rsidR="00A90775">
        <w:rPr>
          <w:rFonts w:hint="eastAsia"/>
        </w:rPr>
        <w:t>透過此紡織晶片</w:t>
      </w:r>
      <w:r w:rsidR="00A90775" w:rsidRPr="00EE1375">
        <w:rPr>
          <w:rFonts w:hint="eastAsia"/>
          <w:color w:val="156082" w:themeColor="accent1"/>
        </w:rPr>
        <w:t>為</w:t>
      </w:r>
      <w:r w:rsidR="00ED71F8" w:rsidRPr="00EE1375">
        <w:rPr>
          <w:rFonts w:hint="eastAsia"/>
          <w:color w:val="156082" w:themeColor="accent1"/>
        </w:rPr>
        <w:t>虛擬服飾實際落地</w:t>
      </w:r>
      <w:r w:rsidR="00E1650A" w:rsidRPr="00EE1375">
        <w:rPr>
          <w:rFonts w:hint="eastAsia"/>
          <w:color w:val="156082" w:themeColor="accent1"/>
        </w:rPr>
        <w:t>進行</w:t>
      </w:r>
      <w:r w:rsidR="00ED71F8" w:rsidRPr="00EE1375">
        <w:rPr>
          <w:rFonts w:hint="eastAsia"/>
          <w:color w:val="156082" w:themeColor="accent1"/>
        </w:rPr>
        <w:t>量化生產做出技術與串接效</w:t>
      </w:r>
      <w:r w:rsidR="00ED71F8">
        <w:rPr>
          <w:rFonts w:hint="eastAsia"/>
        </w:rPr>
        <w:t>。此次異業結盟</w:t>
      </w:r>
      <w:r w:rsidRPr="001C23E8">
        <w:t>透過專用硬體</w:t>
      </w:r>
      <w:r w:rsidR="00E54C17">
        <w:rPr>
          <w:rFonts w:hint="eastAsia"/>
        </w:rPr>
        <w:t>晶片</w:t>
      </w:r>
      <w:r w:rsidRPr="001C23E8">
        <w:t>的</w:t>
      </w:r>
      <w:r w:rsidR="00796E37">
        <w:rPr>
          <w:rFonts w:hint="eastAsia"/>
        </w:rPr>
        <w:t>開發和</w:t>
      </w:r>
      <w:r w:rsidRPr="001C23E8">
        <w:t>導入，</w:t>
      </w:r>
      <w:r w:rsidR="002507B7">
        <w:rPr>
          <w:rFonts w:hint="eastAsia"/>
        </w:rPr>
        <w:t>讓</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2F2A0F65" w14:textId="5FABACFC" w:rsidR="00211DE7" w:rsidRDefault="00211DE7" w:rsidP="00F93F41">
      <w:pPr>
        <w:pStyle w:val="3"/>
      </w:pPr>
      <w:bookmarkStart w:id="167" w:name="_Toc202118641"/>
      <w:r w:rsidRPr="00F93F41">
        <w:rPr>
          <w:rFonts w:hint="eastAsia"/>
        </w:rPr>
        <w:t>5.4.6</w:t>
      </w:r>
      <w:r w:rsidR="009B3362">
        <w:rPr>
          <w:rFonts w:hint="eastAsia"/>
        </w:rPr>
        <w:t xml:space="preserve"> </w:t>
      </w:r>
      <w:r w:rsidRPr="00F93F41">
        <w:rPr>
          <w:rFonts w:hint="eastAsia"/>
        </w:rPr>
        <w:t>平衡機制</w:t>
      </w:r>
      <w:bookmarkEnd w:id="167"/>
    </w:p>
    <w:p w14:paraId="3D97649F" w14:textId="5959F3AC" w:rsidR="00F56BB6" w:rsidRDefault="004D3416" w:rsidP="00F56BB6">
      <w:pPr>
        <w:pStyle w:val="a0"/>
      </w:pPr>
      <w:r w:rsidRPr="00A93733">
        <w:t>公私協力</w:t>
      </w:r>
      <w:r>
        <w:rPr>
          <w:rFonts w:hint="eastAsia"/>
        </w:rPr>
        <w:t>：</w:t>
      </w:r>
      <w:r w:rsidR="00E359C6">
        <w:rPr>
          <w:rFonts w:hint="eastAsia"/>
        </w:rPr>
        <w:t>深化外部關係</w:t>
      </w:r>
      <w:r>
        <w:rPr>
          <w:rFonts w:hint="eastAsia"/>
        </w:rPr>
        <w:t>，企業無痛轉型補助方案</w:t>
      </w:r>
      <w:r w:rsidRPr="00A93733">
        <w:t>（</w:t>
      </w:r>
      <w:r w:rsidRPr="00A93733">
        <w:t>2022</w:t>
      </w:r>
      <w:r w:rsidRPr="00A93733">
        <w:t>）</w:t>
      </w:r>
    </w:p>
    <w:p w14:paraId="18AC526C" w14:textId="1438D337"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12DC1">
        <w:rPr>
          <w:rStyle w:val="afff9"/>
        </w:rPr>
        <w:footnoteReference w:id="27"/>
      </w:r>
      <w:r w:rsidRPr="00C72723">
        <w:t>，</w:t>
      </w:r>
      <w:r w:rsidR="007229FD" w:rsidRPr="00503A01">
        <w:rPr>
          <w:rFonts w:hint="eastAsia"/>
          <w:color w:val="EE0000"/>
        </w:rPr>
        <w:t>獲得政府的技術</w:t>
      </w:r>
      <w:r w:rsidR="00205022">
        <w:rPr>
          <w:rFonts w:hint="eastAsia"/>
          <w:color w:val="EE0000"/>
        </w:rPr>
        <w:t>與資金</w:t>
      </w:r>
      <w:r w:rsidR="007229FD" w:rsidRPr="00503A01">
        <w:rPr>
          <w:rFonts w:hint="eastAsia"/>
          <w:color w:val="EE0000"/>
        </w:rPr>
        <w:t>支持</w:t>
      </w:r>
      <w:r w:rsidR="00F92B24">
        <w:rPr>
          <w:rFonts w:hint="eastAsia"/>
          <w:color w:val="EE0000"/>
        </w:rPr>
        <w:t>來</w:t>
      </w:r>
      <w:r w:rsidR="00821E0D" w:rsidRPr="00503A01">
        <w:rPr>
          <w:color w:val="EE0000"/>
        </w:rPr>
        <w:t>推動平台功能升級與使用者擴展</w:t>
      </w:r>
      <w:r w:rsidRPr="00C72723">
        <w:t>。</w:t>
      </w:r>
      <w:r w:rsidR="007520D6">
        <w:rPr>
          <w:rFonts w:hint="eastAsia"/>
        </w:rPr>
        <w:t>此</w:t>
      </w:r>
      <w:r w:rsidR="007520D6" w:rsidRPr="00C72723">
        <w:t>公私協力機制</w:t>
      </w:r>
      <w:r w:rsidR="00AA3EE1" w:rsidRPr="005E377E">
        <w:rPr>
          <w:rFonts w:hint="eastAsia"/>
          <w:color w:val="EE0000"/>
        </w:rPr>
        <w:t>強化</w:t>
      </w:r>
      <w:r w:rsidR="00985F9B">
        <w:rPr>
          <w:rFonts w:hint="eastAsia"/>
          <w:color w:val="EE0000"/>
        </w:rPr>
        <w:t>團隊</w:t>
      </w:r>
      <w:r w:rsidR="00C825D6">
        <w:rPr>
          <w:rFonts w:hint="eastAsia"/>
          <w:color w:val="EE0000"/>
        </w:rPr>
        <w:t>了</w:t>
      </w:r>
      <w:r w:rsidR="00AA3EE1" w:rsidRPr="005E377E">
        <w:rPr>
          <w:rFonts w:hint="eastAsia"/>
          <w:color w:val="EE0000"/>
        </w:rPr>
        <w:t>與政府社會資本網絡</w:t>
      </w:r>
      <w:r w:rsidR="007520D6">
        <w:rPr>
          <w:rFonts w:hint="eastAsia"/>
        </w:rPr>
        <w:t>，</w:t>
      </w:r>
      <w:r w:rsidR="00C825D6">
        <w:rPr>
          <w:rFonts w:hint="eastAsia"/>
        </w:rPr>
        <w:t>利用</w:t>
      </w:r>
      <w:r w:rsidR="00BE1B09">
        <w:rPr>
          <w:rFonts w:hint="eastAsia"/>
        </w:rPr>
        <w:t>幫助</w:t>
      </w:r>
      <w:r w:rsidR="00821E0D" w:rsidRPr="00821E0D">
        <w:t>企業申請補助、媒合資源</w:t>
      </w:r>
      <w:r w:rsidR="00BE1B09">
        <w:rPr>
          <w:rFonts w:hint="eastAsia"/>
        </w:rPr>
        <w:t>的策略</w:t>
      </w:r>
      <w:r w:rsidR="00821E0D" w:rsidRPr="00821E0D">
        <w:t>，降低中小型</w:t>
      </w:r>
      <w:r w:rsidR="00F759DE">
        <w:rPr>
          <w:rFonts w:hint="eastAsia"/>
        </w:rPr>
        <w:t>廠商</w:t>
      </w:r>
      <w:r w:rsidR="00821E0D" w:rsidRPr="00821E0D">
        <w:t>導入</w:t>
      </w:r>
      <w:r w:rsidR="00BE1B09" w:rsidRPr="00BE1B09">
        <w:t>TextileCloud™</w:t>
      </w:r>
      <w:r w:rsidR="00821E0D" w:rsidRPr="00821E0D">
        <w:t>的門檻與成本壓力，實現</w:t>
      </w:r>
      <w:r w:rsidR="00F25D66">
        <w:rPr>
          <w:rFonts w:hint="eastAsia"/>
        </w:rPr>
        <w:t>企業的</w:t>
      </w:r>
      <w:r w:rsidR="00821E0D" w:rsidRPr="00821E0D">
        <w:t>「無痛轉型」</w:t>
      </w:r>
      <w:r w:rsidR="00230433">
        <w:rPr>
          <w:rFonts w:hint="eastAsia"/>
        </w:rPr>
        <w:t>，</w:t>
      </w:r>
      <w:r w:rsidR="00AF2AB6">
        <w:rPr>
          <w:rFonts w:hint="eastAsia"/>
        </w:rPr>
        <w:t>讓</w:t>
      </w:r>
      <w:r w:rsidR="00455588">
        <w:rPr>
          <w:rFonts w:hint="eastAsia"/>
        </w:rPr>
        <w:t>平台</w:t>
      </w:r>
      <w:r w:rsidR="00821E0D" w:rsidRPr="00821E0D">
        <w:t>新增</w:t>
      </w:r>
      <w:r w:rsidR="0002141B">
        <w:rPr>
          <w:rFonts w:hint="eastAsia"/>
        </w:rPr>
        <w:t>約</w:t>
      </w:r>
      <w:r w:rsidR="00821E0D" w:rsidRPr="00821E0D">
        <w:t>20</w:t>
      </w:r>
      <w:r w:rsidR="00821E0D" w:rsidRPr="00821E0D">
        <w:t>家以上企業用戶，</w:t>
      </w:r>
      <w:r w:rsidR="00D40D9F">
        <w:rPr>
          <w:rFonts w:hint="eastAsia"/>
        </w:rPr>
        <w:t>同時也</w:t>
      </w:r>
      <w:r w:rsidR="00821E0D" w:rsidRPr="00821E0D">
        <w:t>持續深化平台</w:t>
      </w:r>
      <w:r w:rsidR="00325394">
        <w:rPr>
          <w:rFonts w:hint="eastAsia"/>
        </w:rPr>
        <w:t>功能</w:t>
      </w:r>
      <w:r w:rsidR="00821E0D"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w:t>
      </w:r>
      <w:r w:rsidR="00E42382">
        <w:rPr>
          <w:rFonts w:hint="eastAsia"/>
        </w:rPr>
        <w:t>的</w:t>
      </w:r>
      <w:r w:rsidR="00C56B22">
        <w:rPr>
          <w:rFonts w:hint="eastAsia"/>
        </w:rPr>
        <w:t>一致願景，</w:t>
      </w:r>
      <w:r w:rsidR="009B366B" w:rsidRPr="009B366B">
        <w:t>推動台灣紡織業邁向</w:t>
      </w:r>
      <w:r w:rsidR="00B20866">
        <w:rPr>
          <w:rFonts w:hint="eastAsia"/>
        </w:rPr>
        <w:t>數位創新</w:t>
      </w:r>
      <w:r w:rsidR="00CA1E2E">
        <w:rPr>
          <w:rFonts w:hint="eastAsia"/>
        </w:rPr>
        <w:t>產業</w:t>
      </w:r>
      <w:r w:rsidR="009B366B" w:rsidRPr="009B366B">
        <w:t>生態系。</w:t>
      </w:r>
    </w:p>
    <w:p w14:paraId="7F0AB9E6" w14:textId="1CAE5868" w:rsidR="00C100A9" w:rsidRDefault="00C100A9" w:rsidP="004A061C">
      <w:pPr>
        <w:pStyle w:val="aff"/>
        <w:rPr>
          <w:noProof/>
        </w:rPr>
      </w:pPr>
      <w:r>
        <w:rPr>
          <w:noProof/>
        </w:rPr>
        <w:lastRenderedPageBreak/>
        <w:drawing>
          <wp:inline distT="0" distB="0" distL="0" distR="0" wp14:anchorId="67824155" wp14:editId="7E522932">
            <wp:extent cx="3685039" cy="1810516"/>
            <wp:effectExtent l="0" t="0" r="0" b="0"/>
            <wp:docPr id="73519936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99365" name="圖片 73519936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57BD99C3" w:rsidR="00A7002C" w:rsidRDefault="0073690F" w:rsidP="0009509B">
      <w:pPr>
        <w:pStyle w:val="afff0"/>
      </w:pPr>
      <w:bookmarkStart w:id="168" w:name="_Toc20211894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sidR="0041309C">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8"/>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9" w:name="_Toc202118642"/>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9"/>
    </w:p>
    <w:p w14:paraId="0382C68D" w14:textId="56A03B67" w:rsidR="003C4EEF" w:rsidRDefault="00C77803" w:rsidP="00410D6D">
      <w:pPr>
        <w:pStyle w:val="a0"/>
      </w:pPr>
      <w:r>
        <w:rPr>
          <w:rFonts w:hint="eastAsia"/>
        </w:rPr>
        <w:t>展會</w:t>
      </w:r>
      <w:r w:rsidR="00916E96">
        <w:rPr>
          <w:rFonts w:hint="eastAsia"/>
        </w:rPr>
        <w:t>時</w:t>
      </w:r>
      <w:r w:rsidR="003C4EEF" w:rsidRPr="003C4EEF">
        <w:t>精簡</w:t>
      </w:r>
      <w:r w:rsidR="00E21B8C">
        <w:rPr>
          <w:rFonts w:hint="eastAsia"/>
        </w:rPr>
        <w:t>作業</w:t>
      </w:r>
      <w:r w:rsidR="003C4EEF" w:rsidRPr="003C4EEF">
        <w:t>流程，</w:t>
      </w:r>
      <w:r w:rsidR="00A81491">
        <w:rPr>
          <w:rFonts w:hint="eastAsia"/>
        </w:rPr>
        <w:t>快速產生銷售報價與選品清單加速交易促成</w:t>
      </w:r>
    </w:p>
    <w:p w14:paraId="1BC05B0E" w14:textId="77777777" w:rsidR="00DD2B7A" w:rsidRDefault="006810E0" w:rsidP="00733CD7">
      <w:pPr>
        <w:pStyle w:val="15"/>
        <w:ind w:firstLine="480"/>
      </w:pPr>
      <w:r w:rsidRPr="006810E0">
        <w:t>傳統銷售流程中，業務人員為</w:t>
      </w:r>
      <w:r w:rsidR="00FE0C79">
        <w:rPr>
          <w:rFonts w:hint="eastAsia"/>
        </w:rPr>
        <w:t>了</w:t>
      </w:r>
      <w:r w:rsidRPr="006810E0">
        <w:t>滿足不同客戶需求常需準備多套樣品，</w:t>
      </w:r>
      <w:r w:rsidR="008F3A64">
        <w:rPr>
          <w:rFonts w:hint="eastAsia"/>
        </w:rPr>
        <w:t>此舉</w:t>
      </w:r>
      <w:r w:rsidRPr="006810E0">
        <w:t>增加</w:t>
      </w:r>
      <w:r w:rsidR="006A20FA">
        <w:rPr>
          <w:rFonts w:hint="eastAsia"/>
        </w:rPr>
        <w:t>了</w:t>
      </w:r>
      <w:r w:rsidRPr="006810E0">
        <w:t>製作與運輸成本</w:t>
      </w:r>
      <w:r w:rsidR="008F0A31">
        <w:rPr>
          <w:rFonts w:hint="eastAsia"/>
        </w:rPr>
        <w:t>。</w:t>
      </w:r>
      <w:r w:rsidR="001D283A">
        <w:rPr>
          <w:rFonts w:hint="eastAsia"/>
        </w:rPr>
        <w:t>因此</w:t>
      </w:r>
      <w:r w:rsidR="001B7678" w:rsidRPr="001B7678">
        <w:t>團隊</w:t>
      </w:r>
      <w:r w:rsidR="003D73A8">
        <w:rPr>
          <w:rFonts w:hint="eastAsia"/>
        </w:rPr>
        <w:t>在第三階段</w:t>
      </w:r>
      <w:r w:rsidR="00653ECF">
        <w:rPr>
          <w:rFonts w:hint="eastAsia"/>
        </w:rPr>
        <w:t>回應</w:t>
      </w:r>
      <w:r w:rsidR="003D73A8">
        <w:rPr>
          <w:rFonts w:hint="eastAsia"/>
        </w:rPr>
        <w:t>銷售</w:t>
      </w:r>
      <w:r w:rsidR="00653ECF">
        <w:rPr>
          <w:rFonts w:hint="eastAsia"/>
        </w:rPr>
        <w:t>新</w:t>
      </w:r>
      <w:r w:rsidR="003D73A8">
        <w:rPr>
          <w:rFonts w:hint="eastAsia"/>
        </w:rPr>
        <w:t>需求</w:t>
      </w:r>
      <w:r w:rsidR="00653ECF">
        <w:rPr>
          <w:rFonts w:hint="eastAsia"/>
        </w:rPr>
        <w:t>，</w:t>
      </w:r>
      <w:r w:rsidR="001C016C">
        <w:rPr>
          <w:rFonts w:hint="eastAsia"/>
        </w:rPr>
        <w:t>整合現有</w:t>
      </w:r>
      <w:bookmarkStart w:id="170" w:name="_Hlk201785162"/>
      <w:r w:rsidR="001C016C" w:rsidRPr="001B7678">
        <w:t>TextileCloud™</w:t>
      </w:r>
      <w:bookmarkEnd w:id="170"/>
      <w:r w:rsidR="001C016C" w:rsidRPr="001B7678">
        <w:t>中的</w:t>
      </w:r>
      <w:r w:rsidR="001C016C">
        <w:rPr>
          <w:rFonts w:hint="eastAsia"/>
        </w:rPr>
        <w:t>數位布片檔案及</w:t>
      </w:r>
      <w:r w:rsidR="001C016C" w:rsidRPr="00B2153F">
        <w:t>Sourcing Library</w:t>
      </w:r>
      <w:r w:rsidR="001C016C">
        <w:rPr>
          <w:rFonts w:hint="eastAsia"/>
        </w:rPr>
        <w:t>資料庫</w:t>
      </w:r>
      <w:r w:rsidR="001C016C" w:rsidRPr="00B2153F">
        <w:t>模組</w:t>
      </w:r>
      <w:r w:rsidR="001C016C">
        <w:rPr>
          <w:rFonts w:hint="eastAsia"/>
        </w:rPr>
        <w:t>，</w:t>
      </w:r>
      <w:r w:rsidR="001B7678" w:rsidRPr="001B7678">
        <w:t>開發</w:t>
      </w:r>
      <w:r w:rsidR="0089547B">
        <w:rPr>
          <w:rFonts w:hint="eastAsia"/>
        </w:rPr>
        <w:t>出</w:t>
      </w:r>
      <w:r w:rsidR="0067203F">
        <w:rPr>
          <w:rFonts w:hint="eastAsia"/>
        </w:rPr>
        <w:t>全新</w:t>
      </w:r>
      <w:r w:rsidR="001375B8">
        <w:rPr>
          <w:rFonts w:hint="eastAsia"/>
        </w:rPr>
        <w:t>的</w:t>
      </w:r>
      <w:r w:rsidR="001B7678" w:rsidRPr="001B7678">
        <w:t>FabriSelect™</w:t>
      </w:r>
      <w:r w:rsidR="00D64E2F">
        <w:rPr>
          <w:rFonts w:hint="eastAsia"/>
        </w:rPr>
        <w:t>展會</w:t>
      </w:r>
      <w:r w:rsidR="001B7678" w:rsidRPr="001B7678">
        <w:t>工具。</w:t>
      </w:r>
    </w:p>
    <w:p w14:paraId="5E78BC32" w14:textId="1D490066" w:rsidR="00982C9A" w:rsidRDefault="00552998" w:rsidP="00733CD7">
      <w:pPr>
        <w:pStyle w:val="15"/>
        <w:ind w:firstLine="480"/>
      </w:pPr>
      <w:r w:rsidRPr="00C128B3">
        <w:t>銷售方只需攜帶少量樣品，搭配現場張貼的</w:t>
      </w:r>
      <w:r w:rsidRPr="00C128B3">
        <w:t>QR Code</w:t>
      </w:r>
      <w:r w:rsidRPr="00C128B3">
        <w:t>，</w:t>
      </w:r>
      <w:r w:rsidRPr="0023124B">
        <w:rPr>
          <w:color w:val="156082" w:themeColor="accent1"/>
        </w:rPr>
        <w:t>客戶即可透過手機掃描，瀏覽</w:t>
      </w:r>
      <w:r w:rsidR="008E63D1" w:rsidRPr="0023124B">
        <w:rPr>
          <w:rFonts w:hint="eastAsia"/>
          <w:color w:val="156082" w:themeColor="accent1"/>
        </w:rPr>
        <w:t>雲端資料庫中完整的</w:t>
      </w:r>
      <w:r w:rsidRPr="0023124B">
        <w:rPr>
          <w:color w:val="156082" w:themeColor="accent1"/>
        </w:rPr>
        <w:t>布料資訊、規格與色卡，快速挑選感興趣的款式。</w:t>
      </w:r>
      <w:r w:rsidR="00D03A3C">
        <w:rPr>
          <w:rFonts w:hint="eastAsia"/>
          <w:color w:val="EE0000"/>
        </w:rPr>
        <w:t>而</w:t>
      </w:r>
      <w:r w:rsidR="007761DA" w:rsidRPr="00BD5A43">
        <w:rPr>
          <w:rFonts w:hint="eastAsia"/>
          <w:color w:val="EE0000"/>
        </w:rPr>
        <w:t>銷售人員也能在銷售過程中即時記錄客戶的選品偏好、詢價項目，並快速產出報價清單回傳給客戶，</w:t>
      </w:r>
      <w:r w:rsidR="00E941FA" w:rsidRPr="007816AE">
        <w:rPr>
          <w:rFonts w:hint="eastAsia"/>
          <w:color w:val="EE0000"/>
        </w:rPr>
        <w:t>讓</w:t>
      </w:r>
      <w:r w:rsidR="00E941FA">
        <w:rPr>
          <w:rFonts w:hint="eastAsia"/>
          <w:color w:val="EE0000"/>
        </w:rPr>
        <w:t>銷售人員</w:t>
      </w:r>
      <w:r w:rsidR="00E941FA" w:rsidRPr="007816AE">
        <w:rPr>
          <w:color w:val="EE0000"/>
        </w:rPr>
        <w:t>將時間與心力投注在高附加價值的工作上</w:t>
      </w:r>
      <w:r w:rsidR="00E941FA" w:rsidRPr="00915723">
        <w:t>，例如：</w:t>
      </w:r>
      <w:r w:rsidR="00E941FA" w:rsidRPr="00AC5066">
        <w:rPr>
          <w:rFonts w:hint="eastAsia"/>
          <w:color w:val="EE0000"/>
        </w:rPr>
        <w:t>銷售時</w:t>
      </w:r>
      <w:r w:rsidR="00E941FA" w:rsidRPr="00AC5066">
        <w:rPr>
          <w:color w:val="EE0000"/>
        </w:rPr>
        <w:t>針對客戶需求進行產品組合規劃、整理客戶回饋</w:t>
      </w:r>
      <w:r w:rsidR="00E941FA" w:rsidRPr="00AC5066">
        <w:rPr>
          <w:rFonts w:hint="eastAsia"/>
          <w:color w:val="EE0000"/>
        </w:rPr>
        <w:t>、</w:t>
      </w:r>
      <w:r w:rsidR="00E941FA" w:rsidRPr="00AC5066">
        <w:rPr>
          <w:color w:val="EE0000"/>
        </w:rPr>
        <w:t>強化展會後的關係經營與追單成效</w:t>
      </w:r>
      <w:r w:rsidR="007761DA" w:rsidRPr="002D3144">
        <w:rPr>
          <w:rFonts w:hint="eastAsia"/>
        </w:rPr>
        <w:t>。</w:t>
      </w:r>
      <w:r w:rsidR="00220C56">
        <w:rPr>
          <w:rFonts w:hint="eastAsia"/>
          <w:color w:val="156082" w:themeColor="accent1"/>
        </w:rPr>
        <w:t>而</w:t>
      </w:r>
      <w:r w:rsidR="007761DA" w:rsidRPr="00846D2F">
        <w:rPr>
          <w:color w:val="156082" w:themeColor="accent1"/>
        </w:rPr>
        <w:t>採購方不需要手抄紀錄</w:t>
      </w:r>
      <w:r w:rsidR="002C78D2" w:rsidRPr="00846D2F">
        <w:rPr>
          <w:rFonts w:hint="eastAsia"/>
          <w:color w:val="156082" w:themeColor="accent1"/>
        </w:rPr>
        <w:t>和</w:t>
      </w:r>
      <w:r w:rsidR="007761DA" w:rsidRPr="00846D2F">
        <w:rPr>
          <w:color w:val="156082" w:themeColor="accent1"/>
        </w:rPr>
        <w:t>拍</w:t>
      </w:r>
      <w:r w:rsidR="002C78D2" w:rsidRPr="00846D2F">
        <w:rPr>
          <w:rFonts w:hint="eastAsia"/>
          <w:color w:val="156082" w:themeColor="accent1"/>
        </w:rPr>
        <w:t>攝</w:t>
      </w:r>
      <w:r w:rsidR="007761DA" w:rsidRPr="00846D2F">
        <w:rPr>
          <w:color w:val="156082" w:themeColor="accent1"/>
        </w:rPr>
        <w:t>樣布，只要</w:t>
      </w:r>
      <w:r w:rsidR="00C52DCB">
        <w:rPr>
          <w:rFonts w:hint="eastAsia"/>
          <w:color w:val="156082" w:themeColor="accent1"/>
        </w:rPr>
        <w:t>掃</w:t>
      </w:r>
      <w:r w:rsidR="007E458A">
        <w:rPr>
          <w:rFonts w:hint="eastAsia"/>
          <w:color w:val="156082" w:themeColor="accent1"/>
        </w:rPr>
        <w:t>描</w:t>
      </w:r>
      <w:r w:rsidR="00C52DCB" w:rsidRPr="00C128B3">
        <w:t>QR Code</w:t>
      </w:r>
      <w:r w:rsidR="00220C56">
        <w:rPr>
          <w:rFonts w:hint="eastAsia"/>
          <w:color w:val="156082" w:themeColor="accent1"/>
        </w:rPr>
        <w:t>就</w:t>
      </w:r>
      <w:r w:rsidR="007761DA" w:rsidRPr="00846D2F">
        <w:rPr>
          <w:color w:val="156082" w:themeColor="accent1"/>
        </w:rPr>
        <w:t>能建立選品清單，並</w:t>
      </w:r>
      <w:r w:rsidR="007E458A">
        <w:rPr>
          <w:rFonts w:hint="eastAsia"/>
          <w:color w:val="156082" w:themeColor="accent1"/>
        </w:rPr>
        <w:t>即時</w:t>
      </w:r>
      <w:r w:rsidR="007D5B61" w:rsidRPr="00846D2F">
        <w:rPr>
          <w:rFonts w:hint="eastAsia"/>
          <w:color w:val="156082" w:themeColor="accent1"/>
        </w:rPr>
        <w:t>回傳</w:t>
      </w:r>
      <w:r w:rsidR="007761DA" w:rsidRPr="00846D2F">
        <w:rPr>
          <w:color w:val="156082" w:themeColor="accent1"/>
        </w:rPr>
        <w:t>給內部團隊，加快內部溝通與下單決策</w:t>
      </w:r>
      <w:r w:rsidR="007761DA" w:rsidRPr="002D3144">
        <w:t>。</w:t>
      </w:r>
      <w:r w:rsidR="00346B10" w:rsidRPr="000C35A4">
        <w:t>這樣的即時互動不僅提升雙方</w:t>
      </w:r>
      <w:r w:rsidR="00346B10">
        <w:rPr>
          <w:rFonts w:hint="eastAsia"/>
        </w:rPr>
        <w:t>作業</w:t>
      </w:r>
      <w:r w:rsidR="00346B10" w:rsidRPr="000C35A4">
        <w:t>效率</w:t>
      </w:r>
      <w:r w:rsidR="00346B10">
        <w:rPr>
          <w:rFonts w:hint="eastAsia"/>
        </w:rPr>
        <w:t>、回應永續環保的</w:t>
      </w:r>
      <w:r w:rsidR="00346B10">
        <w:rPr>
          <w:rFonts w:hint="eastAsia"/>
        </w:rPr>
        <w:t>ESG</w:t>
      </w:r>
      <w:r w:rsidR="00346B10">
        <w:rPr>
          <w:rFonts w:hint="eastAsia"/>
        </w:rPr>
        <w:t>目標</w:t>
      </w:r>
      <w:r w:rsidR="00346B10" w:rsidRPr="000C35A4">
        <w:t>，</w:t>
      </w:r>
      <w:r w:rsidR="00346B10">
        <w:rPr>
          <w:rFonts w:hint="eastAsia"/>
        </w:rPr>
        <w:t>也</w:t>
      </w:r>
      <w:r w:rsidR="003C1626">
        <w:rPr>
          <w:rFonts w:hint="eastAsia"/>
        </w:rPr>
        <w:t>成功</w:t>
      </w:r>
      <w:r w:rsidR="00725222">
        <w:rPr>
          <w:rFonts w:hint="eastAsia"/>
        </w:rPr>
        <w:t>改變</w:t>
      </w:r>
      <w:r w:rsidR="000C35A4" w:rsidRPr="000C35A4">
        <w:t>傳統銷售以樣品為主的邏輯，</w:t>
      </w:r>
      <w:r w:rsidR="000C35A4" w:rsidRPr="00C32143">
        <w:rPr>
          <w:color w:val="EE0000"/>
        </w:rPr>
        <w:t>提升客戶體驗與業務接單機會</w:t>
      </w:r>
      <w:r w:rsidR="007E6E34" w:rsidRPr="00C32143">
        <w:rPr>
          <w:rFonts w:hint="eastAsia"/>
          <w:color w:val="EE0000"/>
        </w:rPr>
        <w:t>，</w:t>
      </w:r>
      <w:r w:rsidR="007E6E34" w:rsidRPr="00C32143">
        <w:rPr>
          <w:color w:val="EE0000"/>
        </w:rPr>
        <w:t>讓數位化真正為</w:t>
      </w:r>
      <w:r w:rsidR="007E6E34" w:rsidRPr="00C32143">
        <w:rPr>
          <w:rFonts w:hint="eastAsia"/>
          <w:color w:val="EE0000"/>
        </w:rPr>
        <w:t>銷售與推廣</w:t>
      </w:r>
      <w:r w:rsidR="007E6E34" w:rsidRPr="00C32143">
        <w:rPr>
          <w:color w:val="EE0000"/>
        </w:rPr>
        <w:t>帶來可衡量的成果</w:t>
      </w:r>
      <w:r w:rsidR="00615C46">
        <w:rPr>
          <w:rFonts w:hint="eastAsia"/>
        </w:rPr>
        <w:t>。</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3DD57A7C" w:rsidR="00E35368" w:rsidRPr="00E35368" w:rsidRDefault="00AE393A" w:rsidP="00410D6D">
      <w:pPr>
        <w:pStyle w:val="a0"/>
      </w:pPr>
      <w:r>
        <w:rPr>
          <w:rFonts w:hint="eastAsia"/>
        </w:rPr>
        <w:lastRenderedPageBreak/>
        <w:t>展會後</w:t>
      </w:r>
      <w:r w:rsidR="00B57895">
        <w:rPr>
          <w:rFonts w:hint="eastAsia"/>
        </w:rPr>
        <w:t>資訊</w:t>
      </w:r>
      <w:r w:rsidR="00B57895"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5EC69D57" w14:textId="10EB38F7" w:rsidR="008E3B47" w:rsidRPr="008E3B47" w:rsidRDefault="008E3B47" w:rsidP="0006245E">
      <w:pPr>
        <w:pStyle w:val="15"/>
        <w:ind w:firstLine="480"/>
      </w:pPr>
      <w:r w:rsidRPr="008E3B47">
        <w:t>在傳統業務互動中，客戶離開展會攤位後，雙方溝通常常就此中斷。但導入</w:t>
      </w:r>
      <w:r w:rsidR="00405AC3">
        <w:rPr>
          <w:rFonts w:hint="eastAsia"/>
        </w:rPr>
        <w:t>數位工具</w:t>
      </w:r>
      <w:r w:rsidRPr="008E3B47">
        <w:t>後，即使客戶</w:t>
      </w:r>
      <w:r w:rsidR="00F24271">
        <w:rPr>
          <w:rFonts w:hint="eastAsia"/>
        </w:rPr>
        <w:t>離開展會、甚至從未參加展會</w:t>
      </w:r>
      <w:r w:rsidRPr="008E3B47">
        <w:t>，</w:t>
      </w:r>
      <w:r w:rsidR="00C573CD">
        <w:rPr>
          <w:rFonts w:hint="eastAsia"/>
        </w:rPr>
        <w:t>亦可</w:t>
      </w:r>
      <w:r w:rsidR="00FF02A2">
        <w:rPr>
          <w:rFonts w:hint="eastAsia"/>
        </w:rPr>
        <w:t>透過</w:t>
      </w:r>
      <w:r w:rsidR="00FF02A2">
        <w:rPr>
          <w:rFonts w:hint="eastAsia"/>
        </w:rPr>
        <w:t>QR Code</w:t>
      </w:r>
      <w:r w:rsidR="004766BE">
        <w:rPr>
          <w:rFonts w:hint="eastAsia"/>
        </w:rPr>
        <w:t>串聯進</w:t>
      </w:r>
      <w:r w:rsidR="00466D65" w:rsidRPr="00466D65">
        <w:t>TextileCloud™</w:t>
      </w:r>
      <w:r w:rsidR="00466D65">
        <w:rPr>
          <w:rFonts w:hint="eastAsia"/>
        </w:rPr>
        <w:t>的</w:t>
      </w:r>
      <w:r w:rsidR="00681071" w:rsidRPr="00B2153F">
        <w:t>Sourcing Library</w:t>
      </w:r>
      <w:r w:rsidR="00466D65">
        <w:rPr>
          <w:rFonts w:hint="eastAsia"/>
        </w:rPr>
        <w:t>數位</w:t>
      </w:r>
      <w:r w:rsidR="00B0183B">
        <w:rPr>
          <w:rFonts w:hint="eastAsia"/>
        </w:rPr>
        <w:t>資料庫</w:t>
      </w:r>
      <w:r w:rsidR="00F2492F">
        <w:rPr>
          <w:rFonts w:hint="eastAsia"/>
        </w:rPr>
        <w:t>，讓客戶可</w:t>
      </w:r>
      <w:r w:rsidR="007B7D9F" w:rsidRPr="004F50CE">
        <w:rPr>
          <w:rFonts w:hint="eastAsia"/>
          <w:color w:val="EE0000"/>
        </w:rPr>
        <w:t>重複</w:t>
      </w:r>
      <w:r w:rsidRPr="004F50CE">
        <w:rPr>
          <w:color w:val="EE0000"/>
        </w:rPr>
        <w:t>查看感興趣的布料、瀏覽產品細節，甚至完成預採購</w:t>
      </w:r>
      <w:r w:rsidRPr="008E3B47">
        <w:t>。業務人員</w:t>
      </w:r>
      <w:r w:rsidR="00113C20">
        <w:rPr>
          <w:rFonts w:hint="eastAsia"/>
        </w:rPr>
        <w:t>也</w:t>
      </w:r>
      <w:r w:rsidR="00F819DA" w:rsidRPr="008E3B47">
        <w:t>能根據</w:t>
      </w:r>
      <w:r w:rsidR="00F819DA" w:rsidRPr="001B7678">
        <w:t>FabriSelect™</w:t>
      </w:r>
      <w:r w:rsidR="00F819DA">
        <w:rPr>
          <w:rFonts w:hint="eastAsia"/>
        </w:rPr>
        <w:t>和</w:t>
      </w:r>
      <w:r w:rsidR="00F819DA" w:rsidRPr="002F4C8A">
        <w:t>AI SaleSync™</w:t>
      </w:r>
      <w:r w:rsidR="00113C20">
        <w:rPr>
          <w:rFonts w:hint="eastAsia"/>
        </w:rPr>
        <w:t>，將</w:t>
      </w:r>
      <w:r w:rsidR="00F819DA">
        <w:rPr>
          <w:rFonts w:hint="eastAsia"/>
        </w:rPr>
        <w:t>展會當下</w:t>
      </w:r>
      <w:r w:rsidR="00113C20">
        <w:rPr>
          <w:rFonts w:hint="eastAsia"/>
        </w:rPr>
        <w:t>熱門</w:t>
      </w:r>
      <w:r w:rsidR="00F819DA">
        <w:rPr>
          <w:rFonts w:hint="eastAsia"/>
        </w:rPr>
        <w:t>布料</w:t>
      </w:r>
      <w:r w:rsidR="00F819DA">
        <w:rPr>
          <w:rFonts w:hint="eastAsia"/>
        </w:rPr>
        <w:t>QR Code</w:t>
      </w:r>
      <w:r w:rsidR="00F819DA">
        <w:rPr>
          <w:rFonts w:hint="eastAsia"/>
        </w:rPr>
        <w:t>被掃描的次數</w:t>
      </w:r>
      <w:r w:rsidR="00113C20">
        <w:rPr>
          <w:rFonts w:hint="eastAsia"/>
        </w:rPr>
        <w:t>、客戶</w:t>
      </w:r>
      <w:r w:rsidRPr="008E3B47">
        <w:t>瀏覽紀錄</w:t>
      </w:r>
      <w:r w:rsidR="00113C20">
        <w:rPr>
          <w:rFonts w:hint="eastAsia"/>
        </w:rPr>
        <w:t>保存起來</w:t>
      </w:r>
      <w:r w:rsidRPr="008E3B47">
        <w:t>，進行</w:t>
      </w:r>
      <w:r w:rsidR="006D48E2">
        <w:rPr>
          <w:rFonts w:hint="eastAsia"/>
        </w:rPr>
        <w:t>訂單</w:t>
      </w:r>
      <w:r w:rsidRPr="008E3B47">
        <w:t>追蹤與</w:t>
      </w:r>
      <w:r w:rsidR="006D48E2">
        <w:rPr>
          <w:rFonts w:hint="eastAsia"/>
        </w:rPr>
        <w:t>舊客戶的訪問</w:t>
      </w:r>
      <w:r w:rsidRPr="008E3B47">
        <w:t>互動，</w:t>
      </w:r>
      <w:r w:rsidRPr="00513659">
        <w:rPr>
          <w:color w:val="EE0000"/>
        </w:rPr>
        <w:t>大幅提升</w:t>
      </w:r>
      <w:r w:rsidR="001B4BF1" w:rsidRPr="00513659">
        <w:rPr>
          <w:rFonts w:hint="eastAsia"/>
          <w:color w:val="EE0000"/>
        </w:rPr>
        <w:t>潛在訂單</w:t>
      </w:r>
      <w:r w:rsidRPr="00513659">
        <w:rPr>
          <w:color w:val="EE0000"/>
        </w:rPr>
        <w:t>成交的可能性</w:t>
      </w:r>
      <w:r w:rsidR="001B4BF1" w:rsidRPr="00513659">
        <w:rPr>
          <w:rFonts w:hint="eastAsia"/>
          <w:color w:val="EE0000"/>
        </w:rPr>
        <w:t>、並協助維護既有客戶關係</w:t>
      </w:r>
      <w:r w:rsidRPr="008E3B47">
        <w:t>。</w:t>
      </w:r>
      <w:r w:rsidR="00076843">
        <w:rPr>
          <w:rFonts w:hint="eastAsia"/>
        </w:rPr>
        <w:t>透過</w:t>
      </w:r>
      <w:r w:rsidR="009D5BFB">
        <w:rPr>
          <w:rFonts w:hint="eastAsia"/>
        </w:rPr>
        <w:t>數位銷售工具</w:t>
      </w:r>
      <w:r w:rsidR="00076843">
        <w:rPr>
          <w:rFonts w:hint="eastAsia"/>
        </w:rPr>
        <w:t>，</w:t>
      </w:r>
      <w:r w:rsidRPr="008E3B47">
        <w:t>讓企業不只強化當下展示，更能累積展會</w:t>
      </w:r>
      <w:r w:rsidR="006B700F">
        <w:rPr>
          <w:rFonts w:hint="eastAsia"/>
        </w:rPr>
        <w:t>當下的</w:t>
      </w:r>
      <w:r w:rsidRPr="008E3B47">
        <w:t>互動、產品偏好與報價紀錄等資料</w:t>
      </w:r>
      <w:r w:rsidR="005F1E65">
        <w:rPr>
          <w:rFonts w:hint="eastAsia"/>
        </w:rPr>
        <w:t>，</w:t>
      </w:r>
      <w:r w:rsidR="001D2579" w:rsidRPr="00E96426">
        <w:rPr>
          <w:rFonts w:hint="eastAsia"/>
          <w:color w:val="EE0000"/>
        </w:rPr>
        <w:t>將</w:t>
      </w:r>
      <w:r w:rsidRPr="00E96426">
        <w:rPr>
          <w:color w:val="EE0000"/>
        </w:rPr>
        <w:t>資訊轉化為後續行銷溝通與產品推薦策略，</w:t>
      </w:r>
      <w:r w:rsidR="008C6B05" w:rsidRPr="00806F68">
        <w:rPr>
          <w:rFonts w:hint="eastAsia"/>
          <w:color w:val="156082" w:themeColor="accent1"/>
        </w:rPr>
        <w:t>讓</w:t>
      </w:r>
      <w:r w:rsidRPr="00806F68">
        <w:rPr>
          <w:color w:val="156082" w:themeColor="accent1"/>
        </w:rPr>
        <w:t>一次性的</w:t>
      </w:r>
      <w:r w:rsidR="001D2579" w:rsidRPr="00806F68">
        <w:rPr>
          <w:rFonts w:hint="eastAsia"/>
          <w:color w:val="156082" w:themeColor="accent1"/>
        </w:rPr>
        <w:t>銷售</w:t>
      </w:r>
      <w:r w:rsidRPr="00806F68">
        <w:rPr>
          <w:color w:val="156082" w:themeColor="accent1"/>
        </w:rPr>
        <w:t>會面，延伸為可持續經營的顧客</w:t>
      </w:r>
      <w:r w:rsidRPr="00B95CC7">
        <w:rPr>
          <w:color w:val="156082" w:themeColor="accent1"/>
        </w:rPr>
        <w:t>關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085B336" w:rsidR="00C419F0" w:rsidRPr="005C5634" w:rsidRDefault="002A36C7" w:rsidP="00410D6D">
      <w:pPr>
        <w:pStyle w:val="a0"/>
      </w:pPr>
      <w:r w:rsidRPr="005C5634">
        <w:t>提升</w:t>
      </w:r>
      <w:r w:rsidR="000C0FF3">
        <w:rPr>
          <w:rFonts w:hint="eastAsia"/>
        </w:rPr>
        <w:t>組織</w:t>
      </w:r>
      <w:r w:rsidRPr="005C5634">
        <w:t>效率</w:t>
      </w:r>
      <w:r w:rsidR="000C0FF3">
        <w:rPr>
          <w:rFonts w:hint="eastAsia"/>
        </w:rPr>
        <w:t>、</w:t>
      </w:r>
      <w:r w:rsidR="00E1249D">
        <w:rPr>
          <w:rFonts w:hint="eastAsia"/>
        </w:rPr>
        <w:t>降低樣</w:t>
      </w:r>
      <w:r w:rsidR="001A7573">
        <w:rPr>
          <w:rFonts w:hint="eastAsia"/>
        </w:rPr>
        <w:t>布與樣品</w:t>
      </w:r>
      <w:r w:rsidR="00E1249D">
        <w:rPr>
          <w:rFonts w:hint="eastAsia"/>
        </w:rPr>
        <w:t>製作</w:t>
      </w:r>
      <w:r w:rsidR="001A7573">
        <w:rPr>
          <w:rFonts w:hint="eastAsia"/>
        </w:rPr>
        <w:t>，</w:t>
      </w:r>
      <w:r w:rsidRPr="005C5634">
        <w:t>實踐永續價值</w:t>
      </w:r>
    </w:p>
    <w:p w14:paraId="5278068C" w14:textId="444D4094" w:rsidR="00204F03" w:rsidRPr="005066B3" w:rsidRDefault="00B04D76" w:rsidP="005066B3">
      <w:pPr>
        <w:pStyle w:val="15"/>
        <w:ind w:firstLine="480"/>
      </w:pPr>
      <w:r w:rsidRPr="00B04D76">
        <w:t>無論是</w:t>
      </w:r>
      <w:r w:rsidR="0099775B">
        <w:rPr>
          <w:rFonts w:hint="eastAsia"/>
        </w:rPr>
        <w:t>在</w:t>
      </w:r>
      <w:r w:rsidRPr="00B04D76">
        <w:t>簡化內部</w:t>
      </w:r>
      <w:r w:rsidR="00AB0E98">
        <w:rPr>
          <w:rFonts w:hint="eastAsia"/>
        </w:rPr>
        <w:t>營運</w:t>
      </w:r>
      <w:r w:rsidRPr="00B04D76">
        <w:t>流程或外部銷售</w:t>
      </w:r>
      <w:r>
        <w:rPr>
          <w:rFonts w:hint="eastAsia"/>
        </w:rPr>
        <w:t>協助，</w:t>
      </w:r>
      <w:r w:rsidR="009F7DD6">
        <w:rPr>
          <w:rFonts w:hint="eastAsia"/>
        </w:rPr>
        <w:t>數位工具</w:t>
      </w:r>
      <w:r>
        <w:rPr>
          <w:rFonts w:hint="eastAsia"/>
        </w:rPr>
        <w:t>都</w:t>
      </w:r>
      <w:r w:rsidR="00D84209" w:rsidRPr="00D84209">
        <w:t>有效減少實體</w:t>
      </w:r>
      <w:r w:rsidR="005B150F">
        <w:rPr>
          <w:rFonts w:hint="eastAsia"/>
        </w:rPr>
        <w:t>資源如展示</w:t>
      </w:r>
      <w:r w:rsidR="00D84209" w:rsidRPr="00D84209">
        <w:t>樣品、印刷資料與物流成本</w:t>
      </w:r>
      <w:r w:rsidR="005B150F">
        <w:rPr>
          <w:rFonts w:hint="eastAsia"/>
        </w:rPr>
        <w:t>的浪費</w:t>
      </w:r>
      <w:r w:rsidR="00B95CC7">
        <w:rPr>
          <w:rFonts w:hint="eastAsia"/>
        </w:rPr>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28E86CC1" w:rsidR="00204F03" w:rsidRPr="00DE36B5" w:rsidRDefault="005E0558" w:rsidP="00524AAA">
      <w:pPr>
        <w:pStyle w:val="affc"/>
      </w:pPr>
      <w:bookmarkStart w:id="171" w:name="_Toc202118856"/>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sidR="0041309C">
        <w:rPr>
          <w:noProof/>
        </w:rPr>
        <w:t>1</w:t>
      </w:r>
      <w:r>
        <w:fldChar w:fldCharType="end"/>
      </w:r>
      <w:r w:rsidR="00986237">
        <w:rPr>
          <w:rFonts w:hint="eastAsia"/>
        </w:rPr>
        <w:t xml:space="preserve"> </w:t>
      </w:r>
      <w:r w:rsidR="00204F03">
        <w:rPr>
          <w:rFonts w:hint="eastAsia"/>
        </w:rPr>
        <w:t>第三階段個案分析表</w:t>
      </w:r>
      <w:bookmarkEnd w:id="171"/>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66214D9A" w:rsidR="00204F03" w:rsidRPr="00DE36B5" w:rsidRDefault="00204F03" w:rsidP="00265BAF">
            <w:pPr>
              <w:pStyle w:val="151"/>
            </w:pPr>
            <w:r w:rsidRPr="00DE36B5">
              <w:t>資源整合與分配</w:t>
            </w:r>
            <w:r w:rsidRPr="00DE36B5">
              <w:rPr>
                <w:rFonts w:hint="eastAsia"/>
              </w:rPr>
              <w:t>：</w:t>
            </w:r>
            <w:r w:rsidR="00A76748" w:rsidRPr="00A76748">
              <w:rPr>
                <w:rFonts w:hint="eastAsia"/>
              </w:rPr>
              <w:t>既有技術與</w:t>
            </w:r>
            <w:r w:rsidR="002A3E85">
              <w:rPr>
                <w:rFonts w:hint="eastAsia"/>
              </w:rPr>
              <w:t>資源</w:t>
            </w:r>
            <w:r w:rsidR="005A7179">
              <w:rPr>
                <w:rFonts w:hint="eastAsia"/>
              </w:rPr>
              <w:t>開發新產品，</w:t>
            </w:r>
            <w:r w:rsidR="00A76748" w:rsidRPr="00A76748">
              <w:rPr>
                <w:rFonts w:hint="eastAsia"/>
              </w:rPr>
              <w:t>快速回應銷售需求（</w:t>
            </w:r>
            <w:r w:rsidR="00A76748" w:rsidRPr="00A76748">
              <w:rPr>
                <w:rFonts w:hint="eastAsia"/>
              </w:rPr>
              <w:t>2023</w:t>
            </w:r>
            <w:r w:rsidR="00A76748" w:rsidRPr="00A76748">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FE357A4"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00883D60">
              <w:rPr>
                <w:rFonts w:hint="eastAsia"/>
              </w:rPr>
              <w:t>銷售</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2BD399D2" w:rsidR="00204F03" w:rsidRPr="009E6B44" w:rsidRDefault="009E6B44" w:rsidP="007D35C7">
            <w:pPr>
              <w:pStyle w:val="151"/>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005126D9">
              <w:rPr>
                <w:rFonts w:hint="eastAsia"/>
              </w:rPr>
              <w:t>。</w:t>
            </w:r>
            <w:r w:rsidRPr="009E6B44">
              <w:rPr>
                <w:rFonts w:hint="eastAsia"/>
              </w:rPr>
              <w:t>（</w:t>
            </w:r>
            <w:r w:rsidRPr="009E6B44">
              <w:rPr>
                <w:rFonts w:hint="eastAsia"/>
              </w:rPr>
              <w:t>2023</w:t>
            </w:r>
            <w:r w:rsidRPr="009E6B44">
              <w:rPr>
                <w:rFonts w:hint="eastAsia"/>
              </w:rPr>
              <w:t>）</w:t>
            </w:r>
          </w:p>
        </w:tc>
        <w:tc>
          <w:tcPr>
            <w:tcW w:w="3952" w:type="dxa"/>
          </w:tcPr>
          <w:p w14:paraId="50A57100" w14:textId="7F35541A" w:rsidR="00204F03" w:rsidRPr="00F21D98" w:rsidRDefault="00E45DE6" w:rsidP="007D35C7">
            <w:pPr>
              <w:pStyle w:val="151"/>
            </w:pPr>
            <w:r>
              <w:rPr>
                <w:rFonts w:hint="eastAsia"/>
              </w:rPr>
              <w:t>導入工研院</w:t>
            </w:r>
            <w:r>
              <w:rPr>
                <w:rFonts w:hint="eastAsia"/>
              </w:rPr>
              <w:t>NLP</w:t>
            </w:r>
            <w:r>
              <w:rPr>
                <w:rFonts w:hint="eastAsia"/>
              </w:rPr>
              <w:t>技術</w:t>
            </w:r>
            <w:r w:rsidR="00204F03" w:rsidRPr="00F21D98">
              <w:rPr>
                <w:rFonts w:hint="eastAsia"/>
              </w:rPr>
              <w:t>，</w:t>
            </w:r>
            <w:r w:rsidR="00204F03" w:rsidRPr="00F21D98">
              <w:t>強化語意搜尋與使用者體驗</w:t>
            </w:r>
            <w:r w:rsidR="00204F03" w:rsidRPr="00F21D98">
              <w:rPr>
                <w:rFonts w:hint="eastAsia"/>
              </w:rPr>
              <w:t>。</w:t>
            </w:r>
            <w:r w:rsidR="00204F03" w:rsidRPr="00F21D98">
              <w:t>（</w:t>
            </w:r>
            <w:r w:rsidR="00204F03" w:rsidRPr="00F21D98">
              <w:t>2022</w:t>
            </w:r>
            <w:r w:rsidR="00204F03"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2F459976" w:rsidR="00204F03" w:rsidRPr="003D501B" w:rsidRDefault="003D501B" w:rsidP="00CD2167">
            <w:pPr>
              <w:pStyle w:val="151"/>
              <w:rPr>
                <w:bCs/>
              </w:rPr>
            </w:pPr>
            <w:r w:rsidRPr="003D501B">
              <w:rPr>
                <w:rFonts w:hint="eastAsia"/>
                <w:bCs/>
              </w:rPr>
              <w:t>公私協力：深化外部關係，企業無痛轉型補助方案</w:t>
            </w:r>
            <w:r w:rsidR="0059210C">
              <w:rPr>
                <w:rFonts w:hint="eastAsia"/>
                <w:bCs/>
              </w:rPr>
              <w:t>。</w:t>
            </w:r>
            <w:r w:rsidRPr="003D501B">
              <w:rPr>
                <w:rFonts w:hint="eastAsia"/>
                <w:bCs/>
              </w:rPr>
              <w:t>（</w:t>
            </w:r>
            <w:r w:rsidRPr="003D501B">
              <w:rPr>
                <w:bCs/>
              </w:rPr>
              <w:t>2022</w:t>
            </w:r>
            <w:r w:rsidRPr="003D501B">
              <w:rPr>
                <w:rFonts w:hint="eastAsia"/>
                <w:bCs/>
              </w:rPr>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4DE9C58E" w14:textId="3B3919F7" w:rsidR="00E35BD8" w:rsidRDefault="00E35BD8" w:rsidP="00E35BD8">
            <w:pPr>
              <w:pStyle w:val="151"/>
            </w:pPr>
            <w:r>
              <w:rPr>
                <w:rFonts w:hint="eastAsia"/>
              </w:rPr>
              <w:t>展會</w:t>
            </w:r>
            <w:r w:rsidR="00DF4800">
              <w:rPr>
                <w:rFonts w:hint="eastAsia"/>
              </w:rPr>
              <w:t>時</w:t>
            </w:r>
            <w:r w:rsidRPr="003C4EEF">
              <w:t>精簡流程，</w:t>
            </w:r>
            <w:r w:rsidR="00D41D59">
              <w:rPr>
                <w:rFonts w:hint="eastAsia"/>
              </w:rPr>
              <w:t>快速產生銷售報價與選品清單加速交易促成</w:t>
            </w:r>
            <w:r>
              <w:rPr>
                <w:rFonts w:hint="eastAsia"/>
              </w:rPr>
              <w:t>。</w:t>
            </w:r>
          </w:p>
          <w:p w14:paraId="06A798F6" w14:textId="43E85550" w:rsidR="00204F03" w:rsidRDefault="00E35BD8" w:rsidP="00E35BD8">
            <w:pPr>
              <w:pStyle w:val="151"/>
            </w:pPr>
            <w:r>
              <w:rPr>
                <w:rFonts w:hint="eastAsia"/>
              </w:rPr>
              <w:t>展會後資訊</w:t>
            </w:r>
            <w:r w:rsidRPr="00B57895">
              <w:t>累積成資產，</w:t>
            </w:r>
            <w:r w:rsidRPr="00D7589F">
              <w:t>讓關係經營走得更長遠</w:t>
            </w:r>
            <w:r>
              <w:rPr>
                <w:rFonts w:hint="eastAsia"/>
              </w:rPr>
              <w:t>、提升銷售</w:t>
            </w:r>
            <w:r w:rsidRPr="00E35368">
              <w:t>精準度</w:t>
            </w:r>
            <w:r w:rsidR="00204F03">
              <w:rPr>
                <w:rFonts w:hint="eastAsia"/>
              </w:rPr>
              <w:t>。</w:t>
            </w:r>
          </w:p>
          <w:p w14:paraId="66A3CAB7" w14:textId="37CD42F7" w:rsidR="00204F03" w:rsidRPr="00E35BD8" w:rsidRDefault="00E35BD8" w:rsidP="00E35BD8">
            <w:pPr>
              <w:pStyle w:val="151"/>
            </w:pPr>
            <w:r w:rsidRPr="005C5634">
              <w:t>提升</w:t>
            </w:r>
            <w:r>
              <w:rPr>
                <w:rFonts w:hint="eastAsia"/>
              </w:rPr>
              <w:t>組織</w:t>
            </w:r>
            <w:r w:rsidRPr="005C5634">
              <w:t>效率</w:t>
            </w:r>
            <w:r>
              <w:rPr>
                <w:rFonts w:hint="eastAsia"/>
              </w:rPr>
              <w:t>、降低樣布與樣品製作，</w:t>
            </w:r>
            <w:r w:rsidRPr="005C5634">
              <w:t>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72" w:name="_Toc20211864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72"/>
    </w:p>
    <w:p w14:paraId="5AF93C9C" w14:textId="40ACD47B" w:rsidR="008063F6" w:rsidRPr="008063F6" w:rsidRDefault="003F0392" w:rsidP="003F0392">
      <w:pPr>
        <w:pStyle w:val="3"/>
      </w:pPr>
      <w:bookmarkStart w:id="173" w:name="_Toc20211864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73"/>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4D87CDF8" w14:textId="39A3C995" w:rsidR="00C741C8"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r w:rsidR="00C741C8" w:rsidRPr="00C741C8">
        <w:t>Nike</w:t>
      </w:r>
      <w:r w:rsidR="00C741C8" w:rsidRPr="00C741C8">
        <w:t>、</w:t>
      </w:r>
      <w:r w:rsidR="00C741C8" w:rsidRPr="00C741C8">
        <w:t>Adidas</w:t>
      </w:r>
      <w:r w:rsidR="00C741C8" w:rsidRPr="00C741C8">
        <w:t>、</w:t>
      </w:r>
      <w:r w:rsidR="00C741C8" w:rsidRPr="00C741C8">
        <w:t>GAP</w:t>
      </w:r>
      <w:r w:rsidR="00C741C8" w:rsidRPr="00C741C8">
        <w:t>等品牌陸續宣示</w:t>
      </w:r>
      <w:r w:rsidR="00C741C8" w:rsidRPr="00C741C8">
        <w:t>2050</w:t>
      </w:r>
      <w:r w:rsidR="00C741C8" w:rsidRPr="00C741C8">
        <w:t>年前達成淨零碳排</w:t>
      </w:r>
      <w:r w:rsidR="000F7907">
        <w:rPr>
          <w:rStyle w:val="afff9"/>
        </w:rPr>
        <w:footnoteReference w:id="28"/>
      </w:r>
      <w:r w:rsidR="00C741C8" w:rsidRPr="00C741C8">
        <w:t>，並積極導入</w:t>
      </w:r>
      <w:r w:rsidR="00C741C8" w:rsidRPr="00C741C8">
        <w:t>SBTi</w:t>
      </w:r>
      <w:r w:rsidR="00C741C8" w:rsidRPr="00C741C8">
        <w:t>（科學基礎減量目標倡議）等國際碳管理架構，要求供應商全面盤查產品從原料、生產到廢棄</w:t>
      </w:r>
      <w:r w:rsidR="001B0AFF">
        <w:rPr>
          <w:rFonts w:hint="eastAsia"/>
        </w:rPr>
        <w:t>物</w:t>
      </w:r>
      <w:r w:rsidR="00C741C8" w:rsidRPr="00C741C8">
        <w:t>的</w:t>
      </w:r>
      <w:r w:rsidR="00DC69C9">
        <w:rPr>
          <w:rFonts w:hint="eastAsia"/>
        </w:rPr>
        <w:t>產品</w:t>
      </w:r>
      <w:r w:rsidR="007B17F8">
        <w:rPr>
          <w:rFonts w:hint="eastAsia"/>
        </w:rPr>
        <w:t>生產週期</w:t>
      </w:r>
      <w:r w:rsidR="00C741C8" w:rsidRPr="00C741C8">
        <w:t>溫室氣體排放，並依據</w:t>
      </w:r>
      <w:r w:rsidR="00C741C8" w:rsidRPr="00C741C8">
        <w:t>ISO 14064</w:t>
      </w:r>
      <w:r w:rsidR="00C741C8" w:rsidRPr="00C741C8">
        <w:t>與</w:t>
      </w:r>
      <w:r w:rsidR="00C741C8" w:rsidRPr="00C741C8">
        <w:t>ISO 14067</w:t>
      </w:r>
      <w:r w:rsidR="00C741C8"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7F5CCC9E" w14:textId="26771911" w:rsidR="00365AB6" w:rsidRDefault="00387BB8" w:rsidP="00B37637">
      <w:pPr>
        <w:pStyle w:val="15"/>
        <w:ind w:firstLine="480"/>
      </w:pPr>
      <w:r w:rsidRPr="00387BB8">
        <w:t>對品牌商而言，</w:t>
      </w:r>
      <w:r w:rsidR="00430A7F" w:rsidRPr="00430A7F">
        <w:t>織品原物料的生產與採購是產品生命週期中（</w:t>
      </w:r>
      <w:r w:rsidR="00430A7F" w:rsidRPr="00430A7F">
        <w:t>Scope 3</w:t>
      </w:r>
      <w:r w:rsidR="00430A7F" w:rsidRPr="00430A7F">
        <w:t>）碳排放的主要來源</w:t>
      </w:r>
      <w:r w:rsidRPr="00387BB8">
        <w:t>，特別是在服飾與鞋類產業中，</w:t>
      </w:r>
      <w:r w:rsidR="00201209" w:rsidRPr="00201209">
        <w:t>採購階段便可能</w:t>
      </w:r>
      <w:r w:rsidR="00E60473">
        <w:rPr>
          <w:rFonts w:hint="eastAsia"/>
        </w:rPr>
        <w:t>產生</w:t>
      </w:r>
      <w:r w:rsidR="00937106">
        <w:rPr>
          <w:rFonts w:hint="eastAsia"/>
        </w:rPr>
        <w:t>成品</w:t>
      </w:r>
      <w:r w:rsidR="00201209" w:rsidRPr="00201209">
        <w:t>超過</w:t>
      </w:r>
      <w:r w:rsidR="00201209" w:rsidRPr="00201209">
        <w:t>80%</w:t>
      </w:r>
      <w:r w:rsidR="00201209" w:rsidRPr="00201209">
        <w:t>的碳排</w:t>
      </w:r>
      <w:r w:rsidR="00C764A4">
        <w:rPr>
          <w:rFonts w:hint="eastAsia"/>
        </w:rPr>
        <w:t>量</w:t>
      </w:r>
      <w:r w:rsidRPr="00387BB8">
        <w:t>。因此，如何在</w:t>
      </w:r>
      <w:r w:rsidR="00DC57F4">
        <w:rPr>
          <w:rFonts w:hint="eastAsia"/>
        </w:rPr>
        <w:t>服飾</w:t>
      </w:r>
      <w:r w:rsidR="00A125C4">
        <w:rPr>
          <w:rFonts w:hint="eastAsia"/>
        </w:rPr>
        <w:t>等商品</w:t>
      </w:r>
      <w:r w:rsidR="007A5F6A">
        <w:rPr>
          <w:rFonts w:hint="eastAsia"/>
        </w:rPr>
        <w:t>大量</w:t>
      </w:r>
      <w:r w:rsidRPr="00387BB8">
        <w:t>生產前掌握原料來源與碳</w:t>
      </w:r>
      <w:r w:rsidR="00201209">
        <w:rPr>
          <w:rFonts w:hint="eastAsia"/>
        </w:rPr>
        <w:t>排量</w:t>
      </w:r>
      <w:r w:rsidRPr="00387BB8">
        <w:t>成為關鍵任務。</w:t>
      </w:r>
      <w:r w:rsidR="00DE30F5" w:rsidRPr="00DE30F5">
        <w:t>然而，</w:t>
      </w:r>
      <w:r w:rsidR="00365AB6" w:rsidRPr="00365AB6">
        <w:t>多數供應商缺乏</w:t>
      </w:r>
      <w:r w:rsidR="00CD0BDE">
        <w:rPr>
          <w:rFonts w:hint="eastAsia"/>
        </w:rPr>
        <w:t>技術與知識，無法</w:t>
      </w:r>
      <w:r w:rsidR="00365AB6" w:rsidRPr="00365AB6">
        <w:t>獨立進行碳</w:t>
      </w:r>
      <w:r w:rsidR="006716FF">
        <w:rPr>
          <w:rFonts w:hint="eastAsia"/>
        </w:rPr>
        <w:t>足跡</w:t>
      </w:r>
      <w:r w:rsidR="00CD0BDE">
        <w:rPr>
          <w:rFonts w:hint="eastAsia"/>
        </w:rPr>
        <w:t>調查</w:t>
      </w:r>
      <w:r w:rsidR="00DE1213">
        <w:rPr>
          <w:rFonts w:hint="eastAsia"/>
        </w:rPr>
        <w:t>，因此市面上</w:t>
      </w:r>
      <w:r w:rsidR="001E5F44">
        <w:rPr>
          <w:rFonts w:hint="eastAsia"/>
        </w:rPr>
        <w:t>協助廠商完成</w:t>
      </w:r>
      <w:r w:rsidR="00DE1213">
        <w:rPr>
          <w:rFonts w:hint="eastAsia"/>
        </w:rPr>
        <w:t>碳排</w:t>
      </w:r>
      <w:r w:rsidR="001E5F44">
        <w:rPr>
          <w:rFonts w:hint="eastAsia"/>
        </w:rPr>
        <w:t>量統計的</w:t>
      </w:r>
      <w:r w:rsidR="00DE1213">
        <w:rPr>
          <w:rFonts w:hint="eastAsia"/>
        </w:rPr>
        <w:t>服務亦相繼推出</w:t>
      </w:r>
      <w:r w:rsidR="00365AB6" w:rsidRPr="00365AB6">
        <w:t>。面</w:t>
      </w:r>
      <w:r w:rsidR="00A6646C">
        <w:rPr>
          <w:rFonts w:hint="eastAsia"/>
        </w:rPr>
        <w:t>對</w:t>
      </w:r>
      <w:r w:rsidR="00365AB6" w:rsidRPr="00365AB6">
        <w:t>品牌商對環保規範、法規遵循與消費者期待的多重壓力，</w:t>
      </w:r>
      <w:r w:rsidR="007C00CB">
        <w:rPr>
          <w:rFonts w:hint="eastAsia"/>
        </w:rPr>
        <w:t>Frontier.cool</w:t>
      </w:r>
      <w:r w:rsidR="007C00CB">
        <w:rPr>
          <w:rFonts w:hint="eastAsia"/>
        </w:rPr>
        <w:t>需發展出</w:t>
      </w:r>
      <w:r w:rsidR="00365AB6" w:rsidRPr="00365AB6">
        <w:t>能協助供應商自動蒐集</w:t>
      </w:r>
      <w:r w:rsidR="00143BD6">
        <w:rPr>
          <w:rFonts w:hint="eastAsia"/>
        </w:rPr>
        <w:t>、整合</w:t>
      </w:r>
      <w:r w:rsidR="00365AB6" w:rsidRPr="00365AB6">
        <w:t>、生產端</w:t>
      </w:r>
      <w:r w:rsidR="00143BD6">
        <w:rPr>
          <w:rFonts w:hint="eastAsia"/>
        </w:rPr>
        <w:t>產品</w:t>
      </w:r>
      <w:r w:rsidR="00365AB6" w:rsidRPr="00365AB6">
        <w:t>資料與碳足跡</w:t>
      </w:r>
      <w:r w:rsidR="00F61557">
        <w:rPr>
          <w:rFonts w:hint="eastAsia"/>
        </w:rPr>
        <w:t>的</w:t>
      </w:r>
      <w:r w:rsidR="00986FE8">
        <w:rPr>
          <w:rFonts w:hint="eastAsia"/>
        </w:rPr>
        <w:t>數位服務</w:t>
      </w:r>
      <w:r w:rsidR="00365AB6" w:rsidRPr="00365AB6">
        <w:t>，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w:t>
      </w:r>
      <w:r w:rsidRPr="00BE03B4">
        <w:rPr>
          <w:rFonts w:hint="eastAsia"/>
        </w:rPr>
        <w:lastRenderedPageBreak/>
        <w:t>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4" w:name="_Toc202118645"/>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4"/>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663F080F" w14:textId="4803502A" w:rsidR="00FE6A77" w:rsidRPr="00FE6A77" w:rsidRDefault="00FE6A77" w:rsidP="00FE6A77">
      <w:pPr>
        <w:pStyle w:val="15"/>
        <w:ind w:firstLine="480"/>
      </w:pPr>
      <w:r w:rsidRPr="00FE6A77">
        <w:t>Frontier.cool</w:t>
      </w:r>
      <w:r w:rsidRPr="00FE6A77">
        <w:t>的</w:t>
      </w:r>
      <w:r w:rsidRPr="00CC2078">
        <w:rPr>
          <w:color w:val="156082" w:themeColor="accent1"/>
        </w:rPr>
        <w:t>靈活策略不僅體現在技術開發</w:t>
      </w:r>
      <w:r w:rsidR="00763149" w:rsidRPr="00CC2078">
        <w:rPr>
          <w:rFonts w:hint="eastAsia"/>
          <w:color w:val="156082" w:themeColor="accent1"/>
        </w:rPr>
        <w:t>與資源調度</w:t>
      </w:r>
      <w:r w:rsidRPr="00CC2078">
        <w:rPr>
          <w:color w:val="156082" w:themeColor="accent1"/>
        </w:rPr>
        <w:t>上，更延伸至市場溝通與商業語言的轉換</w:t>
      </w:r>
      <w:r w:rsidRPr="00FE6A77">
        <w:t>。</w:t>
      </w:r>
      <w:r w:rsidR="001058CE">
        <w:rPr>
          <w:rFonts w:hint="eastAsia"/>
        </w:rPr>
        <w:t>團隊認為，官網是與客戶的溝通語言、是</w:t>
      </w:r>
      <w:r w:rsidR="00394E43">
        <w:rPr>
          <w:rFonts w:hint="eastAsia"/>
        </w:rPr>
        <w:t>重要的</w:t>
      </w:r>
      <w:r w:rsidR="001058CE">
        <w:rPr>
          <w:rFonts w:hint="eastAsia"/>
        </w:rPr>
        <w:t>行銷策略，</w:t>
      </w:r>
      <w:r w:rsidRPr="00FE6A77">
        <w:t>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w:t>
      </w:r>
      <w:r w:rsidRPr="000B6648">
        <w:rPr>
          <w:color w:val="EE0000"/>
        </w:rPr>
        <w:t>團隊在實務經驗中觀察到，</w:t>
      </w:r>
      <w:r w:rsidR="0047532A" w:rsidRPr="000B6648">
        <w:rPr>
          <w:rFonts w:hint="eastAsia"/>
          <w:color w:val="EE0000"/>
        </w:rPr>
        <w:t>使用者</w:t>
      </w:r>
      <w:r w:rsidRPr="000B6648">
        <w:rPr>
          <w:color w:val="EE0000"/>
        </w:rPr>
        <w:t>更</w:t>
      </w:r>
      <w:r w:rsidR="00346BD0" w:rsidRPr="000B6648">
        <w:rPr>
          <w:rFonts w:hint="eastAsia"/>
          <w:color w:val="EE0000"/>
        </w:rPr>
        <w:t>在意</w:t>
      </w:r>
      <w:r w:rsidRPr="000B6648">
        <w:rPr>
          <w:color w:val="EE0000"/>
        </w:rPr>
        <w:t>實際效益與</w:t>
      </w:r>
      <w:r w:rsidR="006B77A4" w:rsidRPr="000B6648">
        <w:rPr>
          <w:rFonts w:hint="eastAsia"/>
          <w:color w:val="EE0000"/>
        </w:rPr>
        <w:t>銷售</w:t>
      </w:r>
      <w:r w:rsidR="001E5F84">
        <w:rPr>
          <w:rFonts w:hint="eastAsia"/>
          <w:color w:val="EE0000"/>
        </w:rPr>
        <w:t>成長</w:t>
      </w:r>
      <w:r w:rsidRPr="000B6648">
        <w:rPr>
          <w:color w:val="EE0000"/>
        </w:rPr>
        <w:t>率，</w:t>
      </w:r>
      <w:r w:rsidR="002D15C8" w:rsidRPr="000B6648">
        <w:rPr>
          <w:rFonts w:hint="eastAsia"/>
          <w:color w:val="EE0000"/>
        </w:rPr>
        <w:t>例如平台能如何幫助銷售？數位</w:t>
      </w:r>
      <w:r w:rsidR="00634DE8" w:rsidRPr="000B6648">
        <w:rPr>
          <w:rFonts w:hint="eastAsia"/>
          <w:color w:val="EE0000"/>
        </w:rPr>
        <w:t>布片</w:t>
      </w:r>
      <w:r w:rsidR="002E2261" w:rsidRPr="000B6648">
        <w:rPr>
          <w:rFonts w:hint="eastAsia"/>
          <w:color w:val="EE0000"/>
        </w:rPr>
        <w:t>能</w:t>
      </w:r>
      <w:r w:rsidR="002D15C8" w:rsidRPr="000B6648">
        <w:rPr>
          <w:rFonts w:hint="eastAsia"/>
          <w:color w:val="EE0000"/>
        </w:rPr>
        <w:t>應用於那些實務流程？獲得甚麼</w:t>
      </w:r>
      <w:r w:rsidR="009E6A7B" w:rsidRPr="000B6648">
        <w:rPr>
          <w:rFonts w:hint="eastAsia"/>
          <w:color w:val="EE0000"/>
        </w:rPr>
        <w:t>具體</w:t>
      </w:r>
      <w:r w:rsidR="002D15C8" w:rsidRPr="000B6648">
        <w:rPr>
          <w:rFonts w:hint="eastAsia"/>
          <w:color w:val="EE0000"/>
        </w:rPr>
        <w:t>效益等</w:t>
      </w:r>
      <w:r w:rsidR="00763149">
        <w:rPr>
          <w:rFonts w:hint="eastAsia"/>
        </w:rPr>
        <w:t>。</w:t>
      </w:r>
      <w:r w:rsidR="00184A63">
        <w:rPr>
          <w:rFonts w:hint="eastAsia"/>
        </w:rPr>
        <w:t>因此，</w:t>
      </w:r>
      <w:r w:rsidR="008D2338" w:rsidRPr="00FE6A77">
        <w:t>Frontier.cool</w:t>
      </w:r>
      <w:r w:rsidR="00581B46">
        <w:rPr>
          <w:rFonts w:hint="eastAsia"/>
        </w:rPr>
        <w:t>於</w:t>
      </w:r>
      <w:r w:rsidR="00581B46">
        <w:rPr>
          <w:rFonts w:hint="eastAsia"/>
        </w:rPr>
        <w:t>2024</w:t>
      </w:r>
      <w:r w:rsidR="00581B46">
        <w:rPr>
          <w:rFonts w:hint="eastAsia"/>
        </w:rPr>
        <w:t>年對</w:t>
      </w:r>
      <w:r w:rsidR="00216D5A">
        <w:rPr>
          <w:rFonts w:hint="eastAsia"/>
        </w:rPr>
        <w:t>官網進行大幅</w:t>
      </w:r>
      <w:r w:rsidRPr="00FE6A77">
        <w:t>改版，</w:t>
      </w:r>
      <w:r w:rsidR="00E26B29">
        <w:rPr>
          <w:rFonts w:hint="eastAsia"/>
        </w:rPr>
        <w:t>將推廣內容</w:t>
      </w:r>
      <w:r w:rsidRPr="00FE6A77">
        <w:t>轉</w:t>
      </w:r>
      <w:r w:rsidR="00E20A39">
        <w:rPr>
          <w:rFonts w:hint="eastAsia"/>
        </w:rPr>
        <w:t>換成</w:t>
      </w:r>
      <w:r w:rsidR="00BB266C" w:rsidRPr="00FE6A77">
        <w:t>銷售</w:t>
      </w:r>
      <w:r w:rsidR="00BB266C">
        <w:rPr>
          <w:rFonts w:hint="eastAsia"/>
        </w:rPr>
        <w:t>額與協作</w:t>
      </w:r>
      <w:r w:rsidR="00BB266C" w:rsidRPr="00FE6A77">
        <w:t>效率</w:t>
      </w:r>
      <w:r w:rsidRPr="00FE6A77">
        <w:t>提升、</w:t>
      </w:r>
      <w:r w:rsidR="001058CE">
        <w:rPr>
          <w:rFonts w:hint="eastAsia"/>
        </w:rPr>
        <w:t>資源控管效益、</w:t>
      </w:r>
      <w:r w:rsidR="00E728C0">
        <w:rPr>
          <w:rFonts w:hint="eastAsia"/>
        </w:rPr>
        <w:t>客戶</w:t>
      </w:r>
      <w:r w:rsidR="00B60EBD">
        <w:rPr>
          <w:rFonts w:hint="eastAsia"/>
        </w:rPr>
        <w:t>使用</w:t>
      </w:r>
      <w:r w:rsidR="00E728C0">
        <w:rPr>
          <w:rFonts w:hint="eastAsia"/>
        </w:rPr>
        <w:t>評論</w:t>
      </w:r>
      <w:r w:rsidRPr="00FE6A77">
        <w:t>等貼近實際場景的</w:t>
      </w:r>
      <w:r w:rsidR="00EC3B80">
        <w:rPr>
          <w:rFonts w:hint="eastAsia"/>
        </w:rPr>
        <w:t>具體效益</w:t>
      </w:r>
      <w:r w:rsidR="00057664">
        <w:rPr>
          <w:rFonts w:hint="eastAsia"/>
        </w:rPr>
        <w:t>，</w:t>
      </w:r>
      <w:r w:rsidR="00EC3B80">
        <w:rPr>
          <w:rFonts w:hint="eastAsia"/>
        </w:rPr>
        <w:t>讓</w:t>
      </w:r>
      <w:r w:rsidR="00AB2914">
        <w:rPr>
          <w:rFonts w:hint="eastAsia"/>
        </w:rPr>
        <w:t>數位科技</w:t>
      </w:r>
      <w:r w:rsidR="006B5F47">
        <w:rPr>
          <w:rFonts w:hint="eastAsia"/>
        </w:rPr>
        <w:t>更能</w:t>
      </w:r>
      <w:r w:rsidR="00057664">
        <w:rPr>
          <w:rFonts w:hint="eastAsia"/>
        </w:rPr>
        <w:t>被</w:t>
      </w:r>
      <w:r w:rsidR="00B839E4">
        <w:rPr>
          <w:rFonts w:hint="eastAsia"/>
        </w:rPr>
        <w:t>廠商</w:t>
      </w:r>
      <w:r w:rsidR="00057664">
        <w:rPr>
          <w:rFonts w:hint="eastAsia"/>
        </w:rPr>
        <w:t>接</w:t>
      </w:r>
      <w:r w:rsidR="006B5F47">
        <w:rPr>
          <w:rFonts w:hint="eastAsia"/>
        </w:rPr>
        <w:t>納、進而</w:t>
      </w:r>
      <w:r w:rsidR="0001416F">
        <w:rPr>
          <w:rFonts w:hint="eastAsia"/>
        </w:rPr>
        <w:t>提升導入意願</w:t>
      </w:r>
      <w:r w:rsidRPr="00FE6A77">
        <w:t>。</w:t>
      </w:r>
      <w:r w:rsidR="00921D47">
        <w:rPr>
          <w:rFonts w:hint="eastAsia"/>
        </w:rPr>
        <w:t>此外，</w:t>
      </w:r>
      <w:r w:rsidRPr="00FE6A77">
        <w:t>面對國際法規如</w:t>
      </w:r>
      <w:r w:rsidRPr="00FE6A77">
        <w:t>ISO 14067</w:t>
      </w:r>
      <w:r w:rsidRPr="00FE6A77">
        <w:t>或</w:t>
      </w:r>
      <w:r w:rsidRPr="00FE6A77">
        <w:t>SBTi</w:t>
      </w:r>
      <w:r w:rsidR="00162A43">
        <w:rPr>
          <w:rFonts w:hint="eastAsia"/>
        </w:rPr>
        <w:t>等關於</w:t>
      </w:r>
      <w:r w:rsidRPr="00FE6A77">
        <w:t>產品碳足跡管理的要求時</w:t>
      </w:r>
      <w:r w:rsidRPr="00B572B8">
        <w:t>，</w:t>
      </w:r>
      <w:r w:rsidRPr="00B572B8">
        <w:t>Frontier.cool</w:t>
      </w:r>
      <w:r w:rsidR="00A93298">
        <w:rPr>
          <w:rFonts w:hint="eastAsia"/>
        </w:rPr>
        <w:t>便積極開發</w:t>
      </w:r>
      <w:r w:rsidR="002E7D1F">
        <w:rPr>
          <w:rFonts w:hint="eastAsia"/>
        </w:rPr>
        <w:t>永續</w:t>
      </w:r>
      <w:r w:rsidR="00A93298">
        <w:rPr>
          <w:rFonts w:hint="eastAsia"/>
        </w:rPr>
        <w:t>工具和服務</w:t>
      </w:r>
      <w:r w:rsidRPr="00FE6A77">
        <w:t>，</w:t>
      </w:r>
      <w:r w:rsidRPr="00055391">
        <w:rPr>
          <w:color w:val="EE0000"/>
        </w:rPr>
        <w:t>強化</w:t>
      </w:r>
      <w:r w:rsidR="00586A55">
        <w:rPr>
          <w:rFonts w:hint="eastAsia"/>
          <w:color w:val="EE0000"/>
        </w:rPr>
        <w:t>平台和</w:t>
      </w:r>
      <w:r w:rsidR="00037BE8" w:rsidRPr="00055391">
        <w:rPr>
          <w:rFonts w:hint="eastAsia"/>
          <w:color w:val="EE0000"/>
        </w:rPr>
        <w:t>數位</w:t>
      </w:r>
      <w:r w:rsidR="0042498D">
        <w:rPr>
          <w:rFonts w:hint="eastAsia"/>
          <w:color w:val="EE0000"/>
        </w:rPr>
        <w:t>布片檔案</w:t>
      </w:r>
      <w:r w:rsidRPr="00055391">
        <w:rPr>
          <w:color w:val="EE0000"/>
        </w:rPr>
        <w:t>在永續溝通上的即時性與透明度</w:t>
      </w:r>
      <w:r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6FA55FC1" w:rsidR="00D35D73" w:rsidRDefault="00D35D73" w:rsidP="00410D6D">
      <w:pPr>
        <w:pStyle w:val="a0"/>
      </w:pPr>
      <w:r w:rsidRPr="005008B9">
        <w:t>資源整合與分配</w:t>
      </w:r>
      <w:r w:rsidR="00FE6898">
        <w:rPr>
          <w:rFonts w:hint="eastAsia"/>
        </w:rPr>
        <w:t>：</w:t>
      </w:r>
      <w:r w:rsidR="00FE6898" w:rsidRPr="00FE6898">
        <w:t>串接外部專業資源，擴展</w:t>
      </w:r>
      <w:r w:rsidR="00A9304E">
        <w:rPr>
          <w:rFonts w:hint="eastAsia"/>
        </w:rPr>
        <w:t>永續</w:t>
      </w:r>
      <w:r w:rsidR="001A2672">
        <w:rPr>
          <w:rFonts w:hint="eastAsia"/>
        </w:rPr>
        <w:t>服務</w:t>
      </w:r>
    </w:p>
    <w:p w14:paraId="01115455" w14:textId="2ECD9955" w:rsidR="001C5FDC" w:rsidRDefault="001C5FDC" w:rsidP="00866E1D">
      <w:pPr>
        <w:pStyle w:val="15"/>
        <w:ind w:firstLine="480"/>
      </w:pPr>
      <w:r w:rsidRPr="001C5FDC">
        <w:rPr>
          <w:rFonts w:hint="eastAsia"/>
        </w:rPr>
        <w:t>在永續服務</w:t>
      </w:r>
      <w:r w:rsidR="00D47B6D">
        <w:rPr>
          <w:rFonts w:hint="eastAsia"/>
        </w:rPr>
        <w:t>的</w:t>
      </w:r>
      <w:r w:rsidRPr="001C5FDC">
        <w:rPr>
          <w:rFonts w:hint="eastAsia"/>
        </w:rPr>
        <w:t>布局上，</w:t>
      </w:r>
      <w:r w:rsidRPr="001C5FDC">
        <w:rPr>
          <w:rFonts w:hint="eastAsia"/>
        </w:rPr>
        <w:t>Frontier.cool</w:t>
      </w:r>
      <w:r w:rsidRPr="001C5FDC">
        <w:rPr>
          <w:rFonts w:hint="eastAsia"/>
        </w:rPr>
        <w:t>選擇</w:t>
      </w:r>
      <w:r w:rsidR="00274A40">
        <w:rPr>
          <w:rFonts w:hint="eastAsia"/>
        </w:rPr>
        <w:t>與外部夥伴</w:t>
      </w:r>
      <w:r w:rsidRPr="001C5FDC">
        <w:rPr>
          <w:rFonts w:hint="eastAsia"/>
        </w:rPr>
        <w:t>策略</w:t>
      </w:r>
      <w:r w:rsidR="00E90CE6">
        <w:rPr>
          <w:rFonts w:hint="eastAsia"/>
        </w:rPr>
        <w:t>性的</w:t>
      </w:r>
      <w:r w:rsidRPr="001C5FDC">
        <w:rPr>
          <w:rFonts w:hint="eastAsia"/>
        </w:rPr>
        <w:t>整合</w:t>
      </w:r>
      <w:r w:rsidR="00E90CE6">
        <w:rPr>
          <w:rFonts w:hint="eastAsia"/>
        </w:rPr>
        <w:t>資源</w:t>
      </w:r>
      <w:r w:rsidRPr="001C5FDC">
        <w:rPr>
          <w:rFonts w:hint="eastAsia"/>
        </w:rPr>
        <w:t>，而非從零</w:t>
      </w:r>
      <w:r w:rsidR="00D47B6D">
        <w:rPr>
          <w:rFonts w:hint="eastAsia"/>
        </w:rPr>
        <w:t>全</w:t>
      </w:r>
      <w:r w:rsidR="00F61557">
        <w:rPr>
          <w:rFonts w:hint="eastAsia"/>
        </w:rPr>
        <w:t>學習</w:t>
      </w:r>
      <w:r w:rsidRPr="001C5FDC">
        <w:rPr>
          <w:rFonts w:hint="eastAsia"/>
        </w:rPr>
        <w:t>碳足跡</w:t>
      </w:r>
      <w:r w:rsidR="00F61557">
        <w:rPr>
          <w:rFonts w:hint="eastAsia"/>
        </w:rPr>
        <w:t>等永續相關知識</w:t>
      </w:r>
      <w:r w:rsidRPr="001C5FDC">
        <w:rPr>
          <w:rFonts w:hint="eastAsia"/>
        </w:rPr>
        <w:t>。</w:t>
      </w:r>
      <w:r w:rsidR="00F51858" w:rsidRPr="00F51858">
        <w:rPr>
          <w:rFonts w:hint="eastAsia"/>
        </w:rPr>
        <w:t>2021</w:t>
      </w:r>
      <w:r w:rsidR="00F51858" w:rsidRPr="00F51858">
        <w:rPr>
          <w:rFonts w:hint="eastAsia"/>
        </w:rPr>
        <w:t>年，團隊即與德國環境數據專業機構</w:t>
      </w:r>
      <w:r w:rsidR="00F51858" w:rsidRPr="00F51858">
        <w:rPr>
          <w:rFonts w:hint="eastAsia"/>
        </w:rPr>
        <w:t>Made2Flow</w:t>
      </w:r>
      <w:r w:rsidR="00A110F2">
        <w:rPr>
          <w:rFonts w:hint="eastAsia"/>
        </w:rPr>
        <w:t>共同開發</w:t>
      </w:r>
      <w:r w:rsidR="009B713F">
        <w:rPr>
          <w:rFonts w:hint="eastAsia"/>
        </w:rPr>
        <w:t>全新的</w:t>
      </w:r>
      <w:r w:rsidR="00F51858" w:rsidRPr="00F51858">
        <w:rPr>
          <w:rFonts w:hint="eastAsia"/>
        </w:rPr>
        <w:t>Eco-Impactor®</w:t>
      </w:r>
      <w:r w:rsidR="00F51858" w:rsidRPr="00F51858">
        <w:rPr>
          <w:rFonts w:hint="eastAsia"/>
        </w:rPr>
        <w:t>永續平台</w:t>
      </w:r>
      <w:r w:rsidR="002A755B">
        <w:rPr>
          <w:rStyle w:val="afff9"/>
        </w:rPr>
        <w:footnoteReference w:id="29"/>
      </w:r>
      <w:r w:rsidR="00F51858" w:rsidRPr="00F51858">
        <w:rPr>
          <w:rFonts w:hint="eastAsia"/>
        </w:rPr>
        <w:t>，並採用德國</w:t>
      </w:r>
      <w:r w:rsidR="00F51858" w:rsidRPr="00F51858">
        <w:rPr>
          <w:rFonts w:hint="eastAsia"/>
        </w:rPr>
        <w:t>LCA</w:t>
      </w:r>
      <w:r w:rsidR="00F51858" w:rsidRPr="00F51858">
        <w:rPr>
          <w:rFonts w:hint="eastAsia"/>
        </w:rPr>
        <w:t>軟體資料庫</w:t>
      </w:r>
      <w:r w:rsidR="00D84764">
        <w:rPr>
          <w:rFonts w:hint="eastAsia"/>
        </w:rPr>
        <w:t>中</w:t>
      </w:r>
      <w:r w:rsidR="005B09FC">
        <w:rPr>
          <w:rFonts w:hint="eastAsia"/>
        </w:rPr>
        <w:t>資料，建構</w:t>
      </w:r>
      <w:r w:rsidR="00F51858" w:rsidRPr="00F51858">
        <w:rPr>
          <w:rFonts w:hint="eastAsia"/>
        </w:rPr>
        <w:t>符合</w:t>
      </w:r>
      <w:r w:rsidR="00F51858" w:rsidRPr="00F51858">
        <w:rPr>
          <w:rFonts w:hint="eastAsia"/>
        </w:rPr>
        <w:t>ISO 14064</w:t>
      </w:r>
      <w:r w:rsidR="00F51858" w:rsidRPr="00F51858">
        <w:rPr>
          <w:rFonts w:hint="eastAsia"/>
        </w:rPr>
        <w:t>、</w:t>
      </w:r>
      <w:r w:rsidR="00F51858" w:rsidRPr="00F51858">
        <w:rPr>
          <w:rFonts w:hint="eastAsia"/>
        </w:rPr>
        <w:t>ISO 14040</w:t>
      </w:r>
      <w:r w:rsidR="00F51858" w:rsidRPr="00F51858">
        <w:rPr>
          <w:rFonts w:hint="eastAsia"/>
        </w:rPr>
        <w:t>標準的碳排估算方法</w:t>
      </w:r>
      <w:r w:rsidR="005B09FC">
        <w:rPr>
          <w:rFonts w:hint="eastAsia"/>
        </w:rPr>
        <w:t>。</w:t>
      </w:r>
      <w:r w:rsidR="003A0026">
        <w:rPr>
          <w:rFonts w:hint="eastAsia"/>
        </w:rPr>
        <w:t>這種選擇導入</w:t>
      </w:r>
      <w:r w:rsidR="003A0026" w:rsidRPr="00EA5411">
        <w:rPr>
          <w:rFonts w:hint="eastAsia"/>
        </w:rPr>
        <w:t>外部</w:t>
      </w:r>
      <w:r w:rsidR="004D2695">
        <w:rPr>
          <w:rFonts w:hint="eastAsia"/>
        </w:rPr>
        <w:t>成熟碳排資料</w:t>
      </w:r>
      <w:r w:rsidR="003A0026">
        <w:rPr>
          <w:rFonts w:hint="eastAsia"/>
        </w:rPr>
        <w:t>並</w:t>
      </w:r>
      <w:r w:rsidR="003A0026" w:rsidRPr="00EA5411">
        <w:rPr>
          <w:rFonts w:hint="eastAsia"/>
        </w:rPr>
        <w:t>整合進</w:t>
      </w:r>
      <w:r w:rsidR="003A0026">
        <w:rPr>
          <w:rFonts w:hint="eastAsia"/>
        </w:rPr>
        <w:t>平台架構的做法，</w:t>
      </w:r>
      <w:r w:rsidR="004B1F0C">
        <w:rPr>
          <w:rFonts w:hint="eastAsia"/>
        </w:rPr>
        <w:t>讓團隊不必耗時學習</w:t>
      </w:r>
      <w:r w:rsidR="003A0026" w:rsidRPr="003D1982">
        <w:rPr>
          <w:rFonts w:hint="eastAsia"/>
          <w:color w:val="EE0000"/>
        </w:rPr>
        <w:t>永續領域中</w:t>
      </w:r>
      <w:r w:rsidR="00360611">
        <w:rPr>
          <w:rFonts w:hint="eastAsia"/>
          <w:color w:val="EE0000"/>
        </w:rPr>
        <w:t>較</w:t>
      </w:r>
      <w:r w:rsidR="003A0026" w:rsidRPr="003D1982">
        <w:rPr>
          <w:color w:val="EE0000"/>
        </w:rPr>
        <w:t>專業</w:t>
      </w:r>
      <w:r w:rsidR="00360611">
        <w:rPr>
          <w:rFonts w:hint="eastAsia"/>
          <w:color w:val="EE0000"/>
        </w:rPr>
        <w:t>的</w:t>
      </w:r>
      <w:r w:rsidR="003A0026" w:rsidRPr="003D1982">
        <w:rPr>
          <w:color w:val="EE0000"/>
        </w:rPr>
        <w:t>知識</w:t>
      </w:r>
      <w:r w:rsidR="003A0026" w:rsidRPr="003D1982">
        <w:rPr>
          <w:rFonts w:hint="eastAsia"/>
          <w:color w:val="EE0000"/>
        </w:rPr>
        <w:t>與技術，也降低開發與維運成本</w:t>
      </w:r>
      <w:r w:rsidR="005B09FC">
        <w:rPr>
          <w:rFonts w:hint="eastAsia"/>
        </w:rPr>
        <w:t>，</w:t>
      </w:r>
      <w:r w:rsidR="00F51858" w:rsidRPr="00F51858">
        <w:rPr>
          <w:rFonts w:hint="eastAsia"/>
        </w:rPr>
        <w:t>作為</w:t>
      </w:r>
      <w:r w:rsidR="00013684" w:rsidRPr="001C5FDC">
        <w:rPr>
          <w:rFonts w:hint="eastAsia"/>
        </w:rPr>
        <w:t>Frontier.cool</w:t>
      </w:r>
      <w:r w:rsidR="005B09FC">
        <w:rPr>
          <w:rFonts w:hint="eastAsia"/>
        </w:rPr>
        <w:t>能夠</w:t>
      </w:r>
      <w:r w:rsidR="00F51858" w:rsidRPr="00F51858">
        <w:rPr>
          <w:rFonts w:hint="eastAsia"/>
        </w:rPr>
        <w:t>快速切入永續領域的解決方案。</w:t>
      </w:r>
    </w:p>
    <w:p w14:paraId="21FDA2BF" w14:textId="4E8A5787" w:rsidR="001A7C22" w:rsidRDefault="003927A4" w:rsidP="003927A4">
      <w:pPr>
        <w:pStyle w:val="3"/>
      </w:pPr>
      <w:bookmarkStart w:id="175" w:name="_Toc202118646"/>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5"/>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0963D7AC"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w:t>
      </w:r>
      <w:r w:rsidR="0016735C" w:rsidRPr="003E51A2">
        <w:rPr>
          <w:rFonts w:hint="eastAsia"/>
          <w:color w:val="EE0000"/>
        </w:rPr>
        <w:t>無中生有的</w:t>
      </w:r>
      <w:r w:rsidRPr="003E51A2">
        <w:rPr>
          <w:color w:val="EE0000"/>
        </w:rPr>
        <w:t>虛擬布料</w:t>
      </w:r>
      <w:r w:rsidR="003E51A2">
        <w:rPr>
          <w:rFonts w:hint="eastAsia"/>
          <w:color w:val="EE0000"/>
        </w:rPr>
        <w:t>，後續亦可</w:t>
      </w:r>
      <w:r w:rsidR="006E0A21">
        <w:rPr>
          <w:rFonts w:hint="eastAsia"/>
          <w:color w:val="EE0000"/>
        </w:rPr>
        <w:t>將其</w:t>
      </w:r>
      <w:r w:rsidR="003E51A2">
        <w:rPr>
          <w:rFonts w:hint="eastAsia"/>
          <w:color w:val="EE0000"/>
        </w:rPr>
        <w:t>用於</w:t>
      </w:r>
      <w:r w:rsidR="003D1982" w:rsidRPr="003E51A2">
        <w:rPr>
          <w:color w:val="EE0000"/>
        </w:rPr>
        <w:t>虛實整合</w:t>
      </w:r>
      <w:r w:rsidR="003D1982">
        <w:rPr>
          <w:rFonts w:hint="eastAsia"/>
          <w:color w:val="EE0000"/>
        </w:rPr>
        <w:t>的智慧製造</w:t>
      </w:r>
      <w:r w:rsidR="00A35549">
        <w:rPr>
          <w:rFonts w:hint="eastAsia"/>
          <w:color w:val="EE0000"/>
        </w:rPr>
        <w:t>來</w:t>
      </w:r>
      <w:r w:rsidR="003E51A2">
        <w:rPr>
          <w:rFonts w:hint="eastAsia"/>
          <w:color w:val="EE0000"/>
        </w:rPr>
        <w:t>完成</w:t>
      </w:r>
      <w:r w:rsidR="00A35549">
        <w:rPr>
          <w:rFonts w:hint="eastAsia"/>
          <w:color w:val="EE0000"/>
        </w:rPr>
        <w:t>實體</w:t>
      </w:r>
      <w:r w:rsidR="003D1982">
        <w:rPr>
          <w:rFonts w:hint="eastAsia"/>
          <w:color w:val="EE0000"/>
        </w:rPr>
        <w:t>成衣製作</w:t>
      </w:r>
      <w:r w:rsidRPr="003B3011">
        <w:t>。</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4A222D" w:rsidRPr="00053FBE">
        <w:rPr>
          <w:rFonts w:hint="eastAsia"/>
          <w:color w:val="EE0000"/>
        </w:rPr>
        <w:t>AI</w:t>
      </w:r>
      <w:r w:rsidR="004A222D" w:rsidRPr="00053FBE">
        <w:rPr>
          <w:rFonts w:hint="eastAsia"/>
          <w:color w:val="EE0000"/>
        </w:rPr>
        <w:t>技術</w:t>
      </w:r>
      <w:r w:rsidR="0065734C" w:rsidRPr="00053FBE">
        <w:rPr>
          <w:rFonts w:hint="eastAsia"/>
          <w:color w:val="EE0000"/>
        </w:rPr>
        <w:t>不只</w:t>
      </w:r>
      <w:r w:rsidR="003E51A2" w:rsidRPr="00053FBE">
        <w:rPr>
          <w:rFonts w:hint="eastAsia"/>
          <w:color w:val="EE0000"/>
        </w:rPr>
        <w:t>建構了</w:t>
      </w:r>
      <w:r w:rsidR="004A222D" w:rsidRPr="00053FBE">
        <w:rPr>
          <w:rFonts w:hint="eastAsia"/>
          <w:color w:val="EE0000"/>
        </w:rPr>
        <w:t>產業全新的設計</w:t>
      </w:r>
      <w:r w:rsidR="007A01E5" w:rsidRPr="00053FBE">
        <w:rPr>
          <w:color w:val="EE0000"/>
        </w:rPr>
        <w:t>路徑，</w:t>
      </w:r>
      <w:r w:rsidR="0065734C" w:rsidRPr="00053FBE">
        <w:rPr>
          <w:rFonts w:hint="eastAsia"/>
          <w:color w:val="EE0000"/>
        </w:rPr>
        <w:t>也</w:t>
      </w:r>
      <w:r w:rsidR="007A01E5" w:rsidRPr="00053FBE">
        <w:rPr>
          <w:color w:val="EE0000"/>
        </w:rPr>
        <w:t>降低樣品製作與試錯資源的浪費</w:t>
      </w:r>
      <w:r w:rsidR="00E82B34" w:rsidRPr="00053FBE">
        <w:rPr>
          <w:rFonts w:hint="eastAsia"/>
          <w:color w:val="EE0000"/>
        </w:rPr>
        <w:t>，</w:t>
      </w:r>
      <w:r w:rsidR="007A01E5" w:rsidRPr="00053FBE">
        <w:rPr>
          <w:color w:val="EE0000"/>
        </w:rPr>
        <w:t>使創新與環保目標能</w:t>
      </w:r>
      <w:r w:rsidR="0011730A" w:rsidRPr="00053FBE">
        <w:rPr>
          <w:rFonts w:hint="eastAsia"/>
          <w:color w:val="EE0000"/>
        </w:rPr>
        <w:t>夠</w:t>
      </w:r>
      <w:r w:rsidR="007A01E5" w:rsidRPr="00053FBE">
        <w:rPr>
          <w:color w:val="EE0000"/>
        </w:rPr>
        <w:t>同步實現</w:t>
      </w:r>
      <w:r w:rsidR="007A01E5" w:rsidRPr="007A01E5">
        <w:t>。</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0ECFFEBB" w:rsidR="00184411" w:rsidRDefault="00184411" w:rsidP="00E82187">
      <w:pPr>
        <w:pStyle w:val="15"/>
        <w:ind w:firstLine="480"/>
      </w:pPr>
      <w:r w:rsidRPr="00184411">
        <w:t>數位布片的標準</w:t>
      </w:r>
      <w:r w:rsidR="0075093B">
        <w:rPr>
          <w:rFonts w:hint="eastAsia"/>
        </w:rPr>
        <w:t>化</w:t>
      </w:r>
      <w:r w:rsidRPr="00184411">
        <w:t>資料結構設計，使其具備</w:t>
      </w:r>
      <w:r w:rsidR="0013036C">
        <w:rPr>
          <w:rFonts w:hint="eastAsia"/>
        </w:rPr>
        <w:t>資料</w:t>
      </w:r>
      <w:r w:rsidRPr="00184411">
        <w:t>延伸</w:t>
      </w:r>
      <w:r w:rsidR="0013036C">
        <w:rPr>
          <w:rFonts w:hint="eastAsia"/>
        </w:rPr>
        <w:t>滿足</w:t>
      </w:r>
      <w:r w:rsidRPr="00184411">
        <w:t>「產品數位護照」的潛力。</w:t>
      </w:r>
      <w:r w:rsidR="00694BC7">
        <w:rPr>
          <w:rFonts w:hint="eastAsia"/>
        </w:rPr>
        <w:t>只要</w:t>
      </w:r>
      <w:r w:rsidR="00D45CE0" w:rsidRPr="001736F2">
        <w:rPr>
          <w:rFonts w:hint="eastAsia"/>
          <w:color w:val="EE0000"/>
        </w:rPr>
        <w:t>將</w:t>
      </w:r>
      <w:r w:rsidR="00BE0BE8" w:rsidRPr="001736F2">
        <w:rPr>
          <w:rFonts w:hint="eastAsia"/>
          <w:color w:val="EE0000"/>
        </w:rPr>
        <w:t>環境影響</w:t>
      </w:r>
      <w:r w:rsidR="00691B56" w:rsidRPr="001736F2">
        <w:rPr>
          <w:rFonts w:hint="eastAsia"/>
          <w:color w:val="EE0000"/>
        </w:rPr>
        <w:t>數據</w:t>
      </w:r>
      <w:r w:rsidR="00BE0BE8" w:rsidRPr="001736F2">
        <w:rPr>
          <w:rFonts w:hint="eastAsia"/>
          <w:color w:val="EE0000"/>
        </w:rPr>
        <w:t>如</w:t>
      </w:r>
      <w:r w:rsidR="00970B90" w:rsidRPr="001736F2">
        <w:rPr>
          <w:rFonts w:hint="eastAsia"/>
          <w:color w:val="EE0000"/>
        </w:rPr>
        <w:t>溫室氣體</w:t>
      </w:r>
      <w:r w:rsidR="00691B56" w:rsidRPr="001736F2">
        <w:rPr>
          <w:rFonts w:hint="eastAsia"/>
          <w:color w:val="EE0000"/>
        </w:rPr>
        <w:t>排放量</w:t>
      </w:r>
      <w:r w:rsidR="009861EF" w:rsidRPr="001736F2">
        <w:rPr>
          <w:rFonts w:hint="eastAsia"/>
          <w:color w:val="EE0000"/>
        </w:rPr>
        <w:t>（</w:t>
      </w:r>
      <w:r w:rsidR="00851E52" w:rsidRPr="001736F2">
        <w:rPr>
          <w:color w:val="EE0000"/>
        </w:rPr>
        <w:t>Greenhouse Gas,</w:t>
      </w:r>
      <w:r w:rsidR="0075093B">
        <w:rPr>
          <w:rFonts w:hint="eastAsia"/>
          <w:color w:val="EE0000"/>
        </w:rPr>
        <w:t xml:space="preserve"> </w:t>
      </w:r>
      <w:r w:rsidR="00970B90" w:rsidRPr="001736F2">
        <w:rPr>
          <w:rFonts w:hint="eastAsia"/>
          <w:color w:val="EE0000"/>
        </w:rPr>
        <w:t>GHG</w:t>
      </w:r>
      <w:r w:rsidR="00581778" w:rsidRPr="001736F2">
        <w:rPr>
          <w:rFonts w:hint="eastAsia"/>
          <w:color w:val="EE0000"/>
        </w:rPr>
        <w:t>）</w:t>
      </w:r>
      <w:r w:rsidRPr="001736F2">
        <w:rPr>
          <w:color w:val="EE0000"/>
        </w:rPr>
        <w:t>、</w:t>
      </w:r>
      <w:r w:rsidR="00CB0403" w:rsidRPr="001736F2">
        <w:rPr>
          <w:rFonts w:hint="eastAsia"/>
          <w:color w:val="EE0000"/>
        </w:rPr>
        <w:t>用水量、土地使用量</w:t>
      </w:r>
      <w:r w:rsidRPr="00184411">
        <w:t>等</w:t>
      </w:r>
      <w:r w:rsidR="00CB0403">
        <w:rPr>
          <w:rFonts w:hint="eastAsia"/>
        </w:rPr>
        <w:t>資訊整合進數位布片檔案之中</w:t>
      </w:r>
      <w:r w:rsidRPr="00184411">
        <w:t>，</w:t>
      </w:r>
      <w:r w:rsidR="00CB0403">
        <w:rPr>
          <w:rFonts w:hint="eastAsia"/>
        </w:rPr>
        <w:t>就可</w:t>
      </w:r>
      <w:r w:rsidRPr="00184411">
        <w:t>滿足</w:t>
      </w:r>
      <w:r w:rsidRPr="00184411">
        <w:t>ISO 14067</w:t>
      </w:r>
      <w:r w:rsidRPr="00184411">
        <w:t>與</w:t>
      </w:r>
      <w:r w:rsidRPr="00184411">
        <w:t>SBTi</w:t>
      </w:r>
      <w:r w:rsidR="00830F7A">
        <w:rPr>
          <w:rFonts w:hint="eastAsia"/>
        </w:rPr>
        <w:t>等國際</w:t>
      </w:r>
      <w:r w:rsidR="00FC0857">
        <w:rPr>
          <w:rFonts w:hint="eastAsia"/>
        </w:rPr>
        <w:t>準則</w:t>
      </w:r>
      <w:r w:rsidR="00521609">
        <w:rPr>
          <w:rFonts w:hint="eastAsia"/>
        </w:rPr>
        <w:t>中</w:t>
      </w:r>
      <w:r w:rsidRPr="00184411">
        <w:t>產品生命週期</w:t>
      </w:r>
      <w:r w:rsidR="008145ED">
        <w:rPr>
          <w:rFonts w:hint="eastAsia"/>
        </w:rPr>
        <w:t>對</w:t>
      </w:r>
      <w:r w:rsidRPr="00184411">
        <w:t>碳排資訊的揭露要求，快速回應歐盟產品數位護照</w:t>
      </w:r>
      <w:r w:rsidR="00151FCB">
        <w:rPr>
          <w:rFonts w:hint="eastAsia"/>
        </w:rPr>
        <w:t>的永續</w:t>
      </w:r>
      <w:r w:rsidRPr="00184411">
        <w:t>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675DA5D1" w14:textId="04222832" w:rsidR="00C153B7" w:rsidRPr="00C153B7" w:rsidRDefault="002D4391" w:rsidP="00E82187">
      <w:pPr>
        <w:pStyle w:val="15"/>
        <w:ind w:firstLine="480"/>
      </w:pPr>
      <w:r>
        <w:rPr>
          <w:rFonts w:hint="eastAsia"/>
        </w:rPr>
        <w:t>創辦人表示，</w:t>
      </w:r>
      <w:r w:rsidR="00C153B7" w:rsidRPr="00C153B7">
        <w:t>他們設想</w:t>
      </w:r>
      <w:r w:rsidR="002656FC">
        <w:rPr>
          <w:rFonts w:hint="eastAsia"/>
        </w:rPr>
        <w:t>的</w:t>
      </w:r>
      <w:r w:rsidR="00C153B7" w:rsidRPr="00C153B7">
        <w:t>未來時尚不只是品牌主導的量產模式，而是人人都能參與的創作過程</w:t>
      </w:r>
      <w:r w:rsidR="00F604C7">
        <w:rPr>
          <w:rFonts w:hint="eastAsia"/>
        </w:rPr>
        <w:t>。只要</w:t>
      </w:r>
      <w:r w:rsidR="00C153B7" w:rsidRPr="00C153B7">
        <w:t>透過生成式</w:t>
      </w:r>
      <w:r w:rsidR="00C153B7" w:rsidRPr="00C153B7">
        <w:t>AI</w:t>
      </w:r>
      <w:r w:rsidR="001F6CF1">
        <w:rPr>
          <w:rFonts w:hint="eastAsia"/>
        </w:rPr>
        <w:t>、</w:t>
      </w:r>
      <w:r w:rsidR="00C977AC">
        <w:rPr>
          <w:rFonts w:hint="eastAsia"/>
        </w:rPr>
        <w:t>3D</w:t>
      </w:r>
      <w:r w:rsidR="00C977AC">
        <w:rPr>
          <w:rFonts w:hint="eastAsia"/>
        </w:rPr>
        <w:t>設計</w:t>
      </w:r>
      <w:r w:rsidR="00F604C7">
        <w:rPr>
          <w:rFonts w:hint="eastAsia"/>
        </w:rPr>
        <w:t>軟體</w:t>
      </w:r>
      <w:r w:rsidR="001F6CF1">
        <w:rPr>
          <w:rFonts w:hint="eastAsia"/>
        </w:rPr>
        <w:t>與平台協作技術</w:t>
      </w:r>
      <w:r w:rsidR="00C153B7" w:rsidRPr="00C153B7">
        <w:t>，</w:t>
      </w:r>
      <w:r w:rsidR="00872515">
        <w:rPr>
          <w:rFonts w:hint="eastAsia"/>
        </w:rPr>
        <w:t>讓使用者</w:t>
      </w:r>
      <w:r w:rsidR="00F604C7">
        <w:rPr>
          <w:rFonts w:hint="eastAsia"/>
        </w:rPr>
        <w:t>自行</w:t>
      </w:r>
      <w:r w:rsidR="00C153B7" w:rsidRPr="00C153B7">
        <w:t>輸入需求</w:t>
      </w:r>
      <w:r w:rsidR="00B0149D">
        <w:rPr>
          <w:rFonts w:hint="eastAsia"/>
        </w:rPr>
        <w:t>與設計理念，就可</w:t>
      </w:r>
      <w:r w:rsidR="00872515">
        <w:rPr>
          <w:rFonts w:hint="eastAsia"/>
        </w:rPr>
        <w:t>利用</w:t>
      </w:r>
      <w:r w:rsidR="00C153B7" w:rsidRPr="00C153B7">
        <w:t>AI</w:t>
      </w:r>
      <w:r w:rsidR="00C153B7" w:rsidRPr="00C153B7">
        <w:t>產生</w:t>
      </w:r>
      <w:r w:rsidR="00B0149D">
        <w:rPr>
          <w:rFonts w:hint="eastAsia"/>
        </w:rPr>
        <w:t>成衣的</w:t>
      </w:r>
      <w:r w:rsidR="00C153B7" w:rsidRPr="00C153B7">
        <w:t>設計草圖，</w:t>
      </w:r>
      <w:r w:rsidR="00872515">
        <w:rPr>
          <w:rFonts w:hint="eastAsia"/>
        </w:rPr>
        <w:t>後續系統會</w:t>
      </w:r>
      <w:r w:rsidR="00790446">
        <w:rPr>
          <w:rFonts w:hint="eastAsia"/>
        </w:rPr>
        <w:t>自動</w:t>
      </w:r>
      <w:r w:rsidR="00872515">
        <w:rPr>
          <w:rFonts w:hint="eastAsia"/>
        </w:rPr>
        <w:t>在</w:t>
      </w:r>
      <w:r w:rsidR="00A06A84" w:rsidRPr="00A06A84">
        <w:t>TextileCloud™</w:t>
      </w:r>
      <w:r w:rsidR="00C153B7" w:rsidRPr="00C153B7">
        <w:t>平台</w:t>
      </w:r>
      <w:r w:rsidR="00872515">
        <w:rPr>
          <w:rFonts w:hint="eastAsia"/>
        </w:rPr>
        <w:t>上</w:t>
      </w:r>
      <w:r w:rsidR="00790446">
        <w:rPr>
          <w:rFonts w:hint="eastAsia"/>
        </w:rPr>
        <w:t>配對合適的</w:t>
      </w:r>
      <w:r w:rsidR="00CA77A7">
        <w:rPr>
          <w:rFonts w:hint="eastAsia"/>
        </w:rPr>
        <w:t>布料</w:t>
      </w:r>
      <w:r w:rsidR="00C153B7" w:rsidRPr="00C153B7">
        <w:t>供應商，</w:t>
      </w:r>
      <w:r w:rsidR="00790446">
        <w:rPr>
          <w:rFonts w:hint="eastAsia"/>
        </w:rPr>
        <w:t>以</w:t>
      </w:r>
      <w:r w:rsidR="00872515">
        <w:rPr>
          <w:rFonts w:hint="eastAsia"/>
        </w:rPr>
        <w:t>完成單件、</w:t>
      </w:r>
      <w:r w:rsidR="00C153B7" w:rsidRPr="00C153B7">
        <w:t>個人化的產品開發，</w:t>
      </w:r>
      <w:r w:rsidR="00790446">
        <w:rPr>
          <w:rFonts w:hint="eastAsia"/>
        </w:rPr>
        <w:t>讓科技</w:t>
      </w:r>
      <w:r w:rsidR="00C153B7" w:rsidRPr="00C153B7">
        <w:t>不僅強化</w:t>
      </w:r>
      <w:r w:rsidR="00872515">
        <w:rPr>
          <w:rFonts w:hint="eastAsia"/>
        </w:rPr>
        <w:t>人們的</w:t>
      </w:r>
      <w:r w:rsidR="006A16C0">
        <w:rPr>
          <w:rFonts w:hint="eastAsia"/>
        </w:rPr>
        <w:t>表達創作</w:t>
      </w:r>
      <w:r w:rsidR="00872515">
        <w:rPr>
          <w:rFonts w:hint="eastAsia"/>
        </w:rPr>
        <w:t>與時尚發展</w:t>
      </w:r>
      <w:r w:rsidR="00C153B7" w:rsidRPr="00C153B7">
        <w:t>，也讓</w:t>
      </w:r>
      <w:r w:rsidR="00C153B7" w:rsidRPr="00BC5C4F">
        <w:rPr>
          <w:color w:val="EE0000"/>
        </w:rPr>
        <w:t>供應鏈具備</w:t>
      </w:r>
      <w:r w:rsidR="0038780A" w:rsidRPr="00BC5C4F">
        <w:rPr>
          <w:rFonts w:hint="eastAsia"/>
          <w:color w:val="EE0000"/>
        </w:rPr>
        <w:t>B2C</w:t>
      </w:r>
      <w:r w:rsidR="00C153B7" w:rsidRPr="00BC5C4F">
        <w:rPr>
          <w:color w:val="EE0000"/>
        </w:rPr>
        <w:t>彈性連動的可能性</w:t>
      </w:r>
      <w:r w:rsidR="00C153B7" w:rsidRPr="00C153B7">
        <w:t>。</w:t>
      </w:r>
      <w:r w:rsidR="00443CCD">
        <w:rPr>
          <w:rFonts w:hint="eastAsia"/>
        </w:rPr>
        <w:t>而未來，當這些數位素材</w:t>
      </w:r>
      <w:r w:rsidR="00C153B7" w:rsidRPr="00C153B7">
        <w:t>被延伸應用元宇宙場景</w:t>
      </w:r>
      <w:r w:rsidR="003B382B">
        <w:rPr>
          <w:rFonts w:hint="eastAsia"/>
        </w:rPr>
        <w:t>中，</w:t>
      </w:r>
      <w:r w:rsidR="00C153B7" w:rsidRPr="00C153B7">
        <w:t>人們在虛擬空間中表達個性與情感時，數位布片也能成為</w:t>
      </w:r>
      <w:r w:rsidR="00C153B7" w:rsidRPr="00790446">
        <w:rPr>
          <w:color w:val="156082" w:themeColor="accent1"/>
        </w:rPr>
        <w:lastRenderedPageBreak/>
        <w:t>視覺風格與審美價值的媒介</w:t>
      </w:r>
      <w:r w:rsidR="00C153B7" w:rsidRPr="00C153B7">
        <w:t>，</w:t>
      </w:r>
      <w:r w:rsidR="00C153B7" w:rsidRPr="00790446">
        <w:rPr>
          <w:color w:val="156082" w:themeColor="accent1"/>
        </w:rPr>
        <w:t>回應未來「自我實現」的文化趨勢</w:t>
      </w:r>
      <w:r w:rsidR="00C153B7" w:rsidRPr="00C153B7">
        <w:t>。</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6" w:name="_Toc20211864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6"/>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0037AA6C" w14:textId="4F99D06F" w:rsidR="0062328C" w:rsidRDefault="00D33EC0" w:rsidP="0062328C">
      <w:pPr>
        <w:pStyle w:val="15"/>
        <w:ind w:firstLine="480"/>
      </w:pPr>
      <w:r>
        <w:rPr>
          <w:rFonts w:hint="eastAsia"/>
        </w:rPr>
        <w:t>許多</w:t>
      </w:r>
      <w:r w:rsidR="0062328C" w:rsidRPr="0062328C">
        <w:rPr>
          <w:rFonts w:hint="eastAsia"/>
        </w:rPr>
        <w:t>國際品牌陸續要求供應商提供數位布料檔案，</w:t>
      </w:r>
      <w:r w:rsidR="00070754">
        <w:rPr>
          <w:rFonts w:hint="eastAsia"/>
        </w:rPr>
        <w:t>可</w:t>
      </w:r>
      <w:r w:rsidR="0062328C" w:rsidRPr="0062328C">
        <w:rPr>
          <w:rFonts w:hint="eastAsia"/>
        </w:rPr>
        <w:t>品牌對數位</w:t>
      </w:r>
      <w:r w:rsidR="00756381">
        <w:rPr>
          <w:rFonts w:hint="eastAsia"/>
        </w:rPr>
        <w:t>化</w:t>
      </w:r>
      <w:r w:rsidR="0062328C" w:rsidRPr="0062328C">
        <w:rPr>
          <w:rFonts w:hint="eastAsia"/>
        </w:rPr>
        <w:t>規格的要求不一，供應商往往</w:t>
      </w:r>
      <w:r w:rsidR="00A11920">
        <w:rPr>
          <w:rFonts w:hint="eastAsia"/>
        </w:rPr>
        <w:t>難以滿足</w:t>
      </w:r>
      <w:r w:rsidR="00200CCF">
        <w:rPr>
          <w:rFonts w:hint="eastAsia"/>
        </w:rPr>
        <w:t>其</w:t>
      </w:r>
      <w:r w:rsidR="00A11920">
        <w:rPr>
          <w:rFonts w:hint="eastAsia"/>
        </w:rPr>
        <w:t>高規格要求</w:t>
      </w:r>
      <w:r w:rsidR="00EF3D42">
        <w:rPr>
          <w:rFonts w:hint="eastAsia"/>
        </w:rPr>
        <w:t>，</w:t>
      </w:r>
      <w:r w:rsidR="00AC1FF7">
        <w:rPr>
          <w:rFonts w:hint="eastAsia"/>
        </w:rPr>
        <w:t>甚至</w:t>
      </w:r>
      <w:r w:rsidR="002547DD">
        <w:rPr>
          <w:rFonts w:hint="eastAsia"/>
        </w:rPr>
        <w:t>部分</w:t>
      </w:r>
      <w:r w:rsidR="00EF3D42">
        <w:rPr>
          <w:rFonts w:hint="eastAsia"/>
        </w:rPr>
        <w:t>供應商</w:t>
      </w:r>
      <w:r w:rsidR="0039110F">
        <w:rPr>
          <w:rFonts w:hint="eastAsia"/>
        </w:rPr>
        <w:t>根本尚未</w:t>
      </w:r>
      <w:r w:rsidR="0062328C" w:rsidRPr="0062328C">
        <w:rPr>
          <w:rFonts w:hint="eastAsia"/>
        </w:rPr>
        <w:t>導入</w:t>
      </w:r>
      <w:r w:rsidR="007B6CA1">
        <w:rPr>
          <w:rFonts w:hint="eastAsia"/>
        </w:rPr>
        <w:t>數位化</w:t>
      </w:r>
      <w:r w:rsidR="0062328C" w:rsidRPr="0062328C">
        <w:rPr>
          <w:rFonts w:hint="eastAsia"/>
        </w:rPr>
        <w:t>技術。</w:t>
      </w:r>
      <w:r w:rsidR="00094D64">
        <w:rPr>
          <w:rFonts w:hint="eastAsia"/>
        </w:rPr>
        <w:t>這些</w:t>
      </w:r>
      <w:r w:rsidR="007549D7">
        <w:rPr>
          <w:rFonts w:hint="eastAsia"/>
        </w:rPr>
        <w:t>痛點</w:t>
      </w:r>
      <w:r w:rsidR="00760C85">
        <w:rPr>
          <w:rFonts w:hint="eastAsia"/>
        </w:rPr>
        <w:t>被</w:t>
      </w:r>
      <w:r w:rsidR="0062328C" w:rsidRPr="0062328C">
        <w:rPr>
          <w:rFonts w:hint="eastAsia"/>
        </w:rPr>
        <w:t>Frontier.cool</w:t>
      </w:r>
      <w:r w:rsidR="00760C85">
        <w:rPr>
          <w:rFonts w:hint="eastAsia"/>
        </w:rPr>
        <w:t>轉化為新商機，並</w:t>
      </w:r>
      <w:r w:rsidR="0062328C" w:rsidRPr="0062328C">
        <w:rPr>
          <w:rFonts w:hint="eastAsia"/>
        </w:rPr>
        <w:t>於</w:t>
      </w:r>
      <w:r w:rsidR="0062328C" w:rsidRPr="0062328C">
        <w:rPr>
          <w:rFonts w:hint="eastAsia"/>
        </w:rPr>
        <w:t>2023</w:t>
      </w:r>
      <w:r w:rsidR="0062328C" w:rsidRPr="0062328C">
        <w:rPr>
          <w:rFonts w:hint="eastAsia"/>
        </w:rPr>
        <w:t>年成立「數位紡織服務中心」</w:t>
      </w:r>
      <w:r w:rsidR="00F339EA">
        <w:rPr>
          <w:rStyle w:val="afff9"/>
        </w:rPr>
        <w:footnoteReference w:id="30"/>
      </w:r>
      <w:r w:rsidR="0062328C" w:rsidRPr="0062328C">
        <w:rPr>
          <w:rFonts w:hint="eastAsia"/>
        </w:rPr>
        <w:t>，</w:t>
      </w:r>
      <w:r w:rsidR="00120066">
        <w:rPr>
          <w:rFonts w:hint="eastAsia"/>
        </w:rPr>
        <w:t>讓</w:t>
      </w:r>
      <w:r w:rsidR="00120066" w:rsidRPr="00120066">
        <w:rPr>
          <w:rFonts w:hint="eastAsia"/>
        </w:rPr>
        <w:t>原本專僅注於</w:t>
      </w:r>
      <w:r w:rsidR="000F7E88">
        <w:rPr>
          <w:rFonts w:hint="eastAsia"/>
        </w:rPr>
        <w:t>經營</w:t>
      </w:r>
      <w:r w:rsidR="00824FC5">
        <w:rPr>
          <w:rFonts w:hint="eastAsia"/>
        </w:rPr>
        <w:t>SaaS</w:t>
      </w:r>
      <w:r w:rsidR="00120066" w:rsidRPr="00120066">
        <w:rPr>
          <w:rFonts w:hint="eastAsia"/>
        </w:rPr>
        <w:t>雲端平台與</w:t>
      </w:r>
      <w:r w:rsidR="00742B5C">
        <w:rPr>
          <w:rFonts w:hint="eastAsia"/>
        </w:rPr>
        <w:t>開發</w:t>
      </w:r>
      <w:r w:rsidR="00120066" w:rsidRPr="00120066">
        <w:rPr>
          <w:rFonts w:hint="eastAsia"/>
        </w:rPr>
        <w:t>數位工具的</w:t>
      </w:r>
      <w:r w:rsidR="00120066" w:rsidRPr="00120066">
        <w:rPr>
          <w:rFonts w:hint="eastAsia"/>
        </w:rPr>
        <w:t>Frontier.cool</w:t>
      </w:r>
      <w:r w:rsidR="0062328C" w:rsidRPr="0062328C">
        <w:rPr>
          <w:rFonts w:hint="eastAsia"/>
        </w:rPr>
        <w:t>正式投入</w:t>
      </w:r>
      <w:r w:rsidR="00200CCF" w:rsidRPr="0062328C">
        <w:rPr>
          <w:rFonts w:hint="eastAsia"/>
        </w:rPr>
        <w:t>布料</w:t>
      </w:r>
      <w:r w:rsidR="0062328C" w:rsidRPr="0062328C">
        <w:rPr>
          <w:rFonts w:hint="eastAsia"/>
        </w:rPr>
        <w:t>數位化的實體服務，協助供應商跨越數位轉型初期的瓶頸</w:t>
      </w:r>
      <w:r w:rsidR="00200CCF">
        <w:rPr>
          <w:rFonts w:hint="eastAsia"/>
        </w:rPr>
        <w:t>、</w:t>
      </w:r>
      <w:r w:rsidR="009E6E37">
        <w:rPr>
          <w:rFonts w:hint="eastAsia"/>
        </w:rPr>
        <w:t>回應品牌商的需求</w:t>
      </w:r>
      <w:r w:rsidR="0062328C" w:rsidRPr="0062328C">
        <w:rPr>
          <w:rFonts w:hint="eastAsia"/>
        </w:rPr>
        <w:t>。</w:t>
      </w:r>
    </w:p>
    <w:p w14:paraId="6C1F4704" w14:textId="77777777" w:rsidR="0004272D" w:rsidRPr="002A6841" w:rsidRDefault="0004272D" w:rsidP="002A6841">
      <w:pPr>
        <w:pStyle w:val="aff4"/>
        <w:ind w:left="360" w:right="360" w:firstLine="480"/>
      </w:pPr>
      <w:r w:rsidRPr="002A6841">
        <w:rPr>
          <w:rFonts w:hint="eastAsia"/>
        </w:rPr>
        <w:t>「品牌需要廠商去掃描布料，可是廠商不會做，所以品牌就需要找合作夥伴去幫廠商完成，adidas就找我們。我們根據Standard合作</w:t>
      </w:r>
      <w:r w:rsidRPr="002A6841">
        <w:t>…</w:t>
      </w:r>
      <w:r w:rsidRPr="002A6841">
        <w:rPr>
          <w:rFonts w:hint="eastAsia"/>
        </w:rPr>
        <w:t>供應商把布寄給我們，我們幫他做到。」（</w:t>
      </w:r>
      <w:r w:rsidRPr="002A6841">
        <w:t xml:space="preserve">李菁 </w:t>
      </w:r>
      <w:r w:rsidRPr="002A6841">
        <w:rPr>
          <w:rFonts w:hint="eastAsia"/>
        </w:rPr>
        <w:t>執行長，2025訪談資料）</w:t>
      </w:r>
    </w:p>
    <w:p w14:paraId="280F9D5E" w14:textId="71245921" w:rsidR="000A23B7" w:rsidRDefault="003212AB" w:rsidP="000A23B7">
      <w:pPr>
        <w:pStyle w:val="15"/>
        <w:ind w:firstLine="480"/>
      </w:pPr>
      <w:r w:rsidRPr="003212AB">
        <w:rPr>
          <w:rFonts w:hint="eastAsia"/>
        </w:rPr>
        <w:t>這項</w:t>
      </w:r>
      <w:r w:rsidR="00FC7A52">
        <w:rPr>
          <w:rFonts w:hint="eastAsia"/>
        </w:rPr>
        <w:t>全</w:t>
      </w:r>
      <w:r w:rsidRPr="003212AB">
        <w:rPr>
          <w:rFonts w:hint="eastAsia"/>
        </w:rPr>
        <w:t>新業務</w:t>
      </w:r>
      <w:r w:rsidR="00FC7A52">
        <w:rPr>
          <w:rFonts w:hint="eastAsia"/>
        </w:rPr>
        <w:t>就是</w:t>
      </w:r>
      <w:r w:rsidRPr="003212AB">
        <w:rPr>
          <w:rFonts w:hint="eastAsia"/>
        </w:rPr>
        <w:t>Frontier.cool</w:t>
      </w:r>
      <w:r w:rsidRPr="003212AB">
        <w:rPr>
          <w:rFonts w:hint="eastAsia"/>
        </w:rPr>
        <w:t>深耕既有資源</w:t>
      </w:r>
      <w:r w:rsidR="00A3133E">
        <w:rPr>
          <w:rFonts w:hint="eastAsia"/>
        </w:rPr>
        <w:t>包含</w:t>
      </w:r>
      <w:r w:rsidR="00A3133E" w:rsidRPr="00105AE0">
        <w:rPr>
          <w:rFonts w:hint="eastAsia"/>
          <w:color w:val="156082" w:themeColor="accent1"/>
        </w:rPr>
        <w:t>自有專業設備</w:t>
      </w:r>
      <w:r w:rsidR="00A3133E">
        <w:rPr>
          <w:rFonts w:hint="eastAsia"/>
          <w:color w:val="156082" w:themeColor="accent1"/>
        </w:rPr>
        <w:t>、</w:t>
      </w:r>
      <w:r w:rsidR="00A3133E" w:rsidRPr="00105AE0">
        <w:rPr>
          <w:rFonts w:hint="eastAsia"/>
          <w:color w:val="156082" w:themeColor="accent1"/>
        </w:rPr>
        <w:t>人力</w:t>
      </w:r>
      <w:r w:rsidR="00A3133E">
        <w:rPr>
          <w:rFonts w:hint="eastAsia"/>
          <w:color w:val="156082" w:themeColor="accent1"/>
        </w:rPr>
        <w:t>、</w:t>
      </w:r>
      <w:r w:rsidR="00A3133E">
        <w:rPr>
          <w:rFonts w:hint="eastAsia"/>
          <w:color w:val="156082" w:themeColor="accent1"/>
        </w:rPr>
        <w:t>AI</w:t>
      </w:r>
      <w:r w:rsidR="00A3133E">
        <w:rPr>
          <w:rFonts w:hint="eastAsia"/>
          <w:color w:val="156082" w:themeColor="accent1"/>
        </w:rPr>
        <w:t>掃描技術</w:t>
      </w:r>
      <w:r w:rsidRPr="003212AB">
        <w:rPr>
          <w:rFonts w:hint="eastAsia"/>
        </w:rPr>
        <w:t>的實例</w:t>
      </w:r>
      <w:r w:rsidR="004F4ADD">
        <w:rPr>
          <w:rFonts w:hint="eastAsia"/>
        </w:rPr>
        <w:t>，</w:t>
      </w:r>
      <w:r w:rsidRPr="003212AB">
        <w:rPr>
          <w:rFonts w:hint="eastAsia"/>
        </w:rPr>
        <w:t>供應商只需將實體布料寄送至服務中心，</w:t>
      </w:r>
      <w:r w:rsidRPr="003212AB">
        <w:rPr>
          <w:rFonts w:hint="eastAsia"/>
        </w:rPr>
        <w:t>Frontier.cool</w:t>
      </w:r>
      <w:r w:rsidR="004F4ADD">
        <w:rPr>
          <w:rFonts w:hint="eastAsia"/>
        </w:rPr>
        <w:t>就</w:t>
      </w:r>
      <w:r w:rsidR="00F82D95" w:rsidRPr="00F82D95">
        <w:rPr>
          <w:rFonts w:hint="eastAsia"/>
        </w:rPr>
        <w:t>能依據</w:t>
      </w:r>
      <w:r w:rsidR="00F82D95" w:rsidRPr="00F82D95">
        <w:rPr>
          <w:rFonts w:hint="eastAsia"/>
        </w:rPr>
        <w:t>adidas</w:t>
      </w:r>
      <w:r w:rsidR="00F82D95" w:rsidRPr="00F82D95">
        <w:rPr>
          <w:rFonts w:hint="eastAsia"/>
        </w:rPr>
        <w:t>、</w:t>
      </w:r>
      <w:r w:rsidR="00F82D95" w:rsidRPr="00F82D95">
        <w:rPr>
          <w:rFonts w:hint="eastAsia"/>
        </w:rPr>
        <w:t>Under Armour</w:t>
      </w:r>
      <w:r w:rsidR="008B7B46">
        <w:rPr>
          <w:rFonts w:hint="eastAsia"/>
        </w:rPr>
        <w:t>、</w:t>
      </w:r>
      <w:r w:rsidR="00BB7D6E" w:rsidRPr="00BB7D6E">
        <w:t>KARL LARGERFELD</w:t>
      </w:r>
      <w:r w:rsidR="00005AD0">
        <w:rPr>
          <w:rFonts w:hint="eastAsia"/>
        </w:rPr>
        <w:t>（</w:t>
      </w:r>
      <w:r w:rsidR="00BB7D6E">
        <w:rPr>
          <w:rFonts w:hint="eastAsia"/>
        </w:rPr>
        <w:t>老佛爺</w:t>
      </w:r>
      <w:r w:rsidR="00005AD0">
        <w:rPr>
          <w:rFonts w:hint="eastAsia"/>
        </w:rPr>
        <w:t>）</w:t>
      </w:r>
      <w:r w:rsidR="00EF7E1C">
        <w:rPr>
          <w:rFonts w:hint="eastAsia"/>
        </w:rPr>
        <w:t>等</w:t>
      </w:r>
      <w:r w:rsidRPr="003212AB">
        <w:rPr>
          <w:rFonts w:hint="eastAsia"/>
        </w:rPr>
        <w:t>品牌的</w:t>
      </w:r>
      <w:r w:rsidR="00515C94" w:rsidRPr="00515C94">
        <w:rPr>
          <w:rFonts w:hint="eastAsia"/>
        </w:rPr>
        <w:t>高標準</w:t>
      </w:r>
      <w:r w:rsidR="002609A6">
        <w:rPr>
          <w:rFonts w:hint="eastAsia"/>
        </w:rPr>
        <w:t>規格如</w:t>
      </w:r>
      <w:r w:rsidR="002609A6" w:rsidRPr="002139EF">
        <w:rPr>
          <w:rFonts w:hint="eastAsia"/>
        </w:rPr>
        <w:t>圖像精度、布料垂墜與褶皺呈現方式</w:t>
      </w:r>
      <w:r w:rsidR="002609A6">
        <w:rPr>
          <w:rFonts w:hint="eastAsia"/>
        </w:rPr>
        <w:t>等要求</w:t>
      </w:r>
      <w:r w:rsidR="001472A4">
        <w:rPr>
          <w:rFonts w:hint="eastAsia"/>
        </w:rPr>
        <w:t>，</w:t>
      </w:r>
      <w:r w:rsidR="002609A6">
        <w:rPr>
          <w:rFonts w:hint="eastAsia"/>
        </w:rPr>
        <w:t>來</w:t>
      </w:r>
      <w:r w:rsidRPr="003212AB">
        <w:rPr>
          <w:rFonts w:hint="eastAsia"/>
        </w:rPr>
        <w:t>完成</w:t>
      </w:r>
      <w:r w:rsidR="00DE5334">
        <w:rPr>
          <w:rFonts w:hint="eastAsia"/>
        </w:rPr>
        <w:t>布料</w:t>
      </w:r>
      <w:r w:rsidRPr="003212AB">
        <w:rPr>
          <w:rFonts w:hint="eastAsia"/>
        </w:rPr>
        <w:t>掃描、建檔與上傳</w:t>
      </w:r>
      <w:r w:rsidR="00DE5334">
        <w:rPr>
          <w:rFonts w:hint="eastAsia"/>
        </w:rPr>
        <w:t>的程序</w:t>
      </w:r>
      <w:r w:rsidRPr="003212AB">
        <w:rPr>
          <w:rFonts w:hint="eastAsia"/>
        </w:rPr>
        <w:t>，</w:t>
      </w:r>
      <w:r w:rsidRPr="006468D9">
        <w:rPr>
          <w:rFonts w:hint="eastAsia"/>
          <w:color w:val="156082" w:themeColor="accent1"/>
        </w:rPr>
        <w:t>省去供應商自行學習</w:t>
      </w:r>
      <w:r w:rsidR="00BA3056">
        <w:rPr>
          <w:rFonts w:hint="eastAsia"/>
          <w:color w:val="156082" w:themeColor="accent1"/>
        </w:rPr>
        <w:t>數位系統與</w:t>
      </w:r>
      <w:r w:rsidRPr="006468D9">
        <w:rPr>
          <w:rFonts w:hint="eastAsia"/>
          <w:color w:val="156082" w:themeColor="accent1"/>
        </w:rPr>
        <w:t>設備</w:t>
      </w:r>
      <w:r w:rsidR="006468D9">
        <w:rPr>
          <w:rFonts w:hint="eastAsia"/>
          <w:color w:val="156082" w:themeColor="accent1"/>
        </w:rPr>
        <w:t>操作</w:t>
      </w:r>
      <w:r w:rsidRPr="006468D9">
        <w:rPr>
          <w:rFonts w:hint="eastAsia"/>
          <w:color w:val="156082" w:themeColor="accent1"/>
        </w:rPr>
        <w:t>的</w:t>
      </w:r>
      <w:r w:rsidR="00667EEF" w:rsidRPr="006468D9">
        <w:rPr>
          <w:rFonts w:hint="eastAsia"/>
          <w:color w:val="156082" w:themeColor="accent1"/>
        </w:rPr>
        <w:t>負擔</w:t>
      </w:r>
      <w:r w:rsidR="00360516">
        <w:rPr>
          <w:rFonts w:hint="eastAsia"/>
        </w:rPr>
        <w:t>，</w:t>
      </w:r>
      <w:r w:rsidR="001249A0">
        <w:rPr>
          <w:rFonts w:hint="eastAsia"/>
        </w:rPr>
        <w:t>而</w:t>
      </w:r>
      <w:r w:rsidR="000A23B7" w:rsidRPr="000A23B7">
        <w:rPr>
          <w:rFonts w:hint="eastAsia"/>
        </w:rPr>
        <w:t>服務中心</w:t>
      </w:r>
      <w:r w:rsidR="001013A8">
        <w:rPr>
          <w:rFonts w:hint="eastAsia"/>
        </w:rPr>
        <w:t>也</w:t>
      </w:r>
      <w:r w:rsidR="000A23B7" w:rsidRPr="003212AB">
        <w:rPr>
          <w:rFonts w:hint="eastAsia"/>
        </w:rPr>
        <w:t>成功通過如</w:t>
      </w:r>
      <w:r w:rsidR="000A23B7" w:rsidRPr="003212AB">
        <w:rPr>
          <w:rFonts w:hint="eastAsia"/>
        </w:rPr>
        <w:t>adidas</w:t>
      </w:r>
      <w:r w:rsidR="000A23B7" w:rsidRPr="003212AB">
        <w:rPr>
          <w:rFonts w:hint="eastAsia"/>
        </w:rPr>
        <w:t>等品牌的官方認證，成為</w:t>
      </w:r>
      <w:r w:rsidR="00284365" w:rsidRPr="003212AB">
        <w:rPr>
          <w:rFonts w:hint="eastAsia"/>
        </w:rPr>
        <w:t>adidas</w:t>
      </w:r>
      <w:r w:rsidR="000A23B7" w:rsidRPr="003212AB">
        <w:rPr>
          <w:rFonts w:hint="eastAsia"/>
        </w:rPr>
        <w:t>全球布料數位化的合作夥伴。</w:t>
      </w:r>
    </w:p>
    <w:p w14:paraId="52E7F50E" w14:textId="10511BA3" w:rsidR="00EA3A9B" w:rsidRDefault="00FB2B8C" w:rsidP="003641A6">
      <w:pPr>
        <w:pStyle w:val="aff4"/>
        <w:ind w:left="360" w:right="360" w:firstLine="480"/>
      </w:pPr>
      <w:r w:rsidRPr="00FB2B8C">
        <w:rPr>
          <w:rFonts w:hint="eastAsia"/>
        </w:rPr>
        <w:lastRenderedPageBreak/>
        <w:t>「廠商很痛苦，要面對這麼多品牌，不可能每個標準都學起來，那廠商就會找服務商。因為我們有機器所以幫大家做，但這不是我們主要業務。」（</w:t>
      </w:r>
      <w:r w:rsidRPr="00FB2B8C">
        <w:t xml:space="preserve">李菁 </w:t>
      </w:r>
      <w:r w:rsidRPr="00FB2B8C">
        <w:rPr>
          <w:rFonts w:hint="eastAsia"/>
        </w:rPr>
        <w:t>執行長，2025訪談資料）</w:t>
      </w:r>
    </w:p>
    <w:p w14:paraId="3FBAD5DA" w14:textId="43E336F6" w:rsidR="000331B2" w:rsidRDefault="000331B2" w:rsidP="000331B2">
      <w:pPr>
        <w:pStyle w:val="a0"/>
      </w:pPr>
      <w:r w:rsidRPr="000331B2">
        <w:rPr>
          <w:rFonts w:hint="eastAsia"/>
        </w:rPr>
        <w:t>拓展數位布片應用場域，深化</w:t>
      </w:r>
      <w:r w:rsidR="009839A2" w:rsidRPr="00A77F85">
        <w:t>AADT</w:t>
      </w:r>
      <w:r w:rsidR="009839A2" w:rsidRPr="00A77F85">
        <w:rPr>
          <w:rFonts w:hint="eastAsia"/>
        </w:rPr>
        <w:t>與</w:t>
      </w:r>
      <w:r w:rsidR="009839A2" w:rsidRPr="00A77F85">
        <w:t>CLO</w:t>
      </w:r>
      <w:r w:rsidR="009839A2" w:rsidRPr="00A77F85">
        <w:rPr>
          <w:rFonts w:hint="eastAsia"/>
        </w:rPr>
        <w:t>等</w:t>
      </w:r>
      <w:r w:rsidR="00816E0A" w:rsidRPr="00A77F85">
        <w:rPr>
          <w:rFonts w:hint="eastAsia"/>
        </w:rPr>
        <w:t>外部</w:t>
      </w:r>
      <w:r w:rsidRPr="000331B2">
        <w:rPr>
          <w:rFonts w:hint="eastAsia"/>
        </w:rPr>
        <w:t>關係與跨域連結</w:t>
      </w:r>
      <w:r w:rsidR="00DB6CCC">
        <w:rPr>
          <w:rFonts w:hint="eastAsia"/>
        </w:rPr>
        <w:t>（</w:t>
      </w:r>
      <w:r w:rsidR="00DB6CCC">
        <w:rPr>
          <w:rFonts w:hint="eastAsia"/>
        </w:rPr>
        <w:t>2023</w:t>
      </w:r>
      <w:r w:rsidR="00DB6CCC">
        <w:rPr>
          <w:rFonts w:hint="eastAsia"/>
        </w:rPr>
        <w:t>、</w:t>
      </w:r>
      <w:r w:rsidR="00DB6CCC">
        <w:rPr>
          <w:rFonts w:hint="eastAsia"/>
        </w:rPr>
        <w:t>2024</w:t>
      </w:r>
      <w:r w:rsidR="00DB6CCC">
        <w:rPr>
          <w:rFonts w:hint="eastAsia"/>
        </w:rPr>
        <w:t>）</w:t>
      </w:r>
    </w:p>
    <w:p w14:paraId="15380717" w14:textId="2F7EBFEF" w:rsidR="00D0628F" w:rsidRPr="00D0628F" w:rsidRDefault="00F13EC8" w:rsidP="00A6014F">
      <w:pPr>
        <w:pStyle w:val="15"/>
        <w:ind w:firstLine="480"/>
      </w:pPr>
      <w:r w:rsidRPr="0049083B">
        <w:t>台灣紡織數位升級發展協會（</w:t>
      </w:r>
      <w:r w:rsidRPr="0049083B">
        <w:t>AADT</w:t>
      </w:r>
      <w:r w:rsidRPr="0049083B">
        <w:t>）</w:t>
      </w:r>
      <w:r w:rsidR="00ED6A8D">
        <w:rPr>
          <w:rFonts w:hint="eastAsia"/>
        </w:rPr>
        <w:t>過去</w:t>
      </w:r>
      <w:r>
        <w:rPr>
          <w:rFonts w:hint="eastAsia"/>
        </w:rPr>
        <w:t>多年</w:t>
      </w:r>
      <w:r w:rsidR="00ED6A8D">
        <w:rPr>
          <w:rFonts w:hint="eastAsia"/>
        </w:rPr>
        <w:t>皆</w:t>
      </w:r>
      <w:r>
        <w:rPr>
          <w:rFonts w:hint="eastAsia"/>
        </w:rPr>
        <w:t>與</w:t>
      </w:r>
      <w:r w:rsidRPr="000D4148">
        <w:t>Frontier.cool</w:t>
      </w:r>
      <w:r>
        <w:rPr>
          <w:rFonts w:hint="eastAsia"/>
        </w:rPr>
        <w:t>保持穩定的合作關係</w:t>
      </w:r>
      <w:r w:rsidR="00ED6A8D">
        <w:rPr>
          <w:rFonts w:hint="eastAsia"/>
        </w:rPr>
        <w:t>，</w:t>
      </w:r>
      <w:r w:rsidR="00ED6A8D" w:rsidRPr="0049083B">
        <w:t>團隊</w:t>
      </w:r>
      <w:r w:rsidR="00ED6A8D">
        <w:rPr>
          <w:rFonts w:hint="eastAsia"/>
        </w:rPr>
        <w:t>更在</w:t>
      </w:r>
      <w:r w:rsidR="00ED6A8D">
        <w:rPr>
          <w:rFonts w:hint="eastAsia"/>
        </w:rPr>
        <w:t>2023</w:t>
      </w:r>
      <w:r w:rsidR="00ED6A8D">
        <w:rPr>
          <w:rFonts w:hint="eastAsia"/>
        </w:rPr>
        <w:t>年</w:t>
      </w:r>
      <w:r w:rsidR="00D04A77" w:rsidRPr="0049083B">
        <w:t>與</w:t>
      </w:r>
      <w:r w:rsidR="00D04A77" w:rsidRPr="0049083B">
        <w:t>AADT</w:t>
      </w:r>
      <w:r w:rsidR="00D04A77" w:rsidRPr="0049083B">
        <w:rPr>
          <w:rFonts w:hint="eastAsia"/>
        </w:rPr>
        <w:t>正式</w:t>
      </w:r>
      <w:r w:rsidR="00D04A77" w:rsidRPr="0049083B">
        <w:t>簽署合約</w:t>
      </w:r>
      <w:r w:rsidR="0076139A">
        <w:rPr>
          <w:rStyle w:val="afff9"/>
        </w:rPr>
        <w:footnoteReference w:id="31"/>
      </w:r>
      <w:r w:rsidR="00D04A77" w:rsidRPr="0049083B">
        <w:rPr>
          <w:rFonts w:hint="eastAsia"/>
        </w:rPr>
        <w:t>，</w:t>
      </w:r>
      <w:r w:rsidR="001F3C56">
        <w:rPr>
          <w:rFonts w:hint="eastAsia"/>
        </w:rPr>
        <w:t>共同</w:t>
      </w:r>
      <w:r w:rsidR="00D04A77" w:rsidRPr="0049083B">
        <w:rPr>
          <w:rFonts w:hint="eastAsia"/>
          <w:color w:val="EE0000"/>
        </w:rPr>
        <w:t>推廣</w:t>
      </w:r>
      <w:r w:rsidR="00D04A77" w:rsidRPr="0049083B">
        <w:rPr>
          <w:color w:val="EE0000"/>
        </w:rPr>
        <w:t>TextileCloud™</w:t>
      </w:r>
      <w:r w:rsidR="00D04A77" w:rsidRPr="0049083B">
        <w:rPr>
          <w:rFonts w:hint="eastAsia"/>
          <w:color w:val="EE0000"/>
        </w:rPr>
        <w:t>平台與布料掃描技術，希望讓台灣的創新技術與國際供應鏈</w:t>
      </w:r>
      <w:r w:rsidR="006F64B8">
        <w:rPr>
          <w:rFonts w:hint="eastAsia"/>
          <w:color w:val="EE0000"/>
        </w:rPr>
        <w:t>接軌</w:t>
      </w:r>
      <w:r w:rsidR="00D04A77" w:rsidRPr="0049083B">
        <w:rPr>
          <w:rFonts w:hint="eastAsia"/>
          <w:color w:val="EE0000"/>
        </w:rPr>
        <w:t>，並提升國內廠</w:t>
      </w:r>
      <w:r w:rsidR="00D04A77" w:rsidRPr="0049083B">
        <w:rPr>
          <w:color w:val="EE0000"/>
        </w:rPr>
        <w:t>商的</w:t>
      </w:r>
      <w:r w:rsidR="00D04A77" w:rsidRPr="0049083B">
        <w:rPr>
          <w:rFonts w:hint="eastAsia"/>
          <w:color w:val="EE0000"/>
        </w:rPr>
        <w:t>數位化比例</w:t>
      </w:r>
      <w:r w:rsidR="00D04A77" w:rsidRPr="0049083B">
        <w:rPr>
          <w:rFonts w:hint="eastAsia"/>
        </w:rPr>
        <w:t>。</w:t>
      </w:r>
      <w:r w:rsidR="00520BBB">
        <w:rPr>
          <w:rFonts w:hint="eastAsia"/>
        </w:rPr>
        <w:t>而</w:t>
      </w:r>
      <w:r w:rsidR="00D0628F" w:rsidRPr="00641A57">
        <w:t>2025</w:t>
      </w:r>
      <w:r w:rsidR="00D0628F" w:rsidRPr="00641A57">
        <w:t>年，</w:t>
      </w:r>
      <w:r w:rsidR="00D0628F" w:rsidRPr="00641A57">
        <w:t>Frontier.cool</w:t>
      </w:r>
      <w:r w:rsidR="00D0628F" w:rsidRPr="00641A57">
        <w:t>與</w:t>
      </w:r>
      <w:r w:rsidR="00D0628F" w:rsidRPr="00641A57">
        <w:t>AADT</w:t>
      </w:r>
      <w:r w:rsidR="00D0628F" w:rsidRPr="00641A57">
        <w:t>再度合作</w:t>
      </w:r>
      <w:r w:rsidR="00D0628F">
        <w:rPr>
          <w:rFonts w:hint="eastAsia"/>
        </w:rPr>
        <w:t>，</w:t>
      </w:r>
      <w:r w:rsidR="00D0628F" w:rsidRPr="00641A57">
        <w:t>推動「</w:t>
      </w:r>
      <w:r w:rsidR="00D0628F" w:rsidRPr="00641A57">
        <w:t>meta-fabric</w:t>
      </w:r>
      <w:r w:rsidR="00D0628F" w:rsidRPr="00641A57">
        <w:t>數位布料圖庫」計畫</w:t>
      </w:r>
      <w:r w:rsidR="003352E8">
        <w:rPr>
          <w:rStyle w:val="afff9"/>
        </w:rPr>
        <w:footnoteReference w:id="32"/>
      </w:r>
      <w:r w:rsidR="00D0628F" w:rsidRPr="00641A57">
        <w:t>，專為服裝設計、</w:t>
      </w:r>
      <w:r w:rsidR="00D0628F" w:rsidRPr="00641A57">
        <w:t>3D</w:t>
      </w:r>
      <w:r w:rsidR="00D0628F" w:rsidRPr="00641A57">
        <w:t>動畫、創意設計</w:t>
      </w:r>
      <w:r w:rsidR="0028670F">
        <w:rPr>
          <w:rFonts w:hint="eastAsia"/>
        </w:rPr>
        <w:t>相關的</w:t>
      </w:r>
      <w:r w:rsidR="00D0628F" w:rsidRPr="00641A57">
        <w:t>教育端與創作產業提供素材來源。</w:t>
      </w:r>
      <w:r w:rsidR="008A7D96">
        <w:rPr>
          <w:rFonts w:hint="eastAsia"/>
        </w:rPr>
        <w:t>透過此計畫，雙方都</w:t>
      </w:r>
      <w:r w:rsidR="00D63DC8" w:rsidRPr="0028670F">
        <w:rPr>
          <w:rFonts w:hint="eastAsia"/>
          <w:color w:val="156082" w:themeColor="accent1"/>
        </w:rPr>
        <w:t>利用</w:t>
      </w:r>
      <w:r w:rsidR="008A7D96" w:rsidRPr="0028670F">
        <w:rPr>
          <w:rFonts w:hint="eastAsia"/>
          <w:color w:val="156082" w:themeColor="accent1"/>
        </w:rPr>
        <w:t>與</w:t>
      </w:r>
      <w:r w:rsidR="00D63DC8" w:rsidRPr="0028670F">
        <w:rPr>
          <w:rFonts w:hint="eastAsia"/>
          <w:color w:val="156082" w:themeColor="accent1"/>
        </w:rPr>
        <w:t>既有夥伴的關係網絡來互利互惠</w:t>
      </w:r>
      <w:r w:rsidR="00D63DC8">
        <w:rPr>
          <w:rFonts w:hint="eastAsia"/>
        </w:rPr>
        <w:t>，</w:t>
      </w:r>
      <w:r w:rsidR="008A7D96">
        <w:rPr>
          <w:rFonts w:hint="eastAsia"/>
        </w:rPr>
        <w:t>成功</w:t>
      </w:r>
      <w:r w:rsidR="00D0628F" w:rsidRPr="00524338">
        <w:rPr>
          <w:color w:val="156082" w:themeColor="accent1"/>
        </w:rPr>
        <w:t>提升</w:t>
      </w:r>
      <w:r w:rsidR="00C15FF6">
        <w:rPr>
          <w:rFonts w:hint="eastAsia"/>
          <w:color w:val="156082" w:themeColor="accent1"/>
        </w:rPr>
        <w:t>平台中</w:t>
      </w:r>
      <w:r w:rsidR="00D0628F" w:rsidRPr="00524338">
        <w:rPr>
          <w:color w:val="156082" w:themeColor="accent1"/>
        </w:rPr>
        <w:t>布片再利用率</w:t>
      </w:r>
      <w:r w:rsidR="00D63DC8" w:rsidRPr="00524338">
        <w:rPr>
          <w:rFonts w:hint="eastAsia"/>
          <w:color w:val="156082" w:themeColor="accent1"/>
        </w:rPr>
        <w:t>、</w:t>
      </w:r>
      <w:r w:rsidR="00D0628F" w:rsidRPr="00524338">
        <w:rPr>
          <w:color w:val="156082" w:themeColor="accent1"/>
        </w:rPr>
        <w:t>吸引更多使用者參與</w:t>
      </w:r>
      <w:r w:rsidR="00D0628F" w:rsidRPr="00641A57">
        <w:t>，</w:t>
      </w:r>
      <w:r w:rsidR="00F77DC6" w:rsidRPr="00BC5B3B">
        <w:rPr>
          <w:color w:val="156082" w:themeColor="accent1"/>
        </w:rPr>
        <w:t>強化</w:t>
      </w:r>
      <w:r w:rsidR="008705DC" w:rsidRPr="00BC5B3B">
        <w:rPr>
          <w:color w:val="156082" w:themeColor="accent1"/>
        </w:rPr>
        <w:t>Frontier.cool</w:t>
      </w:r>
      <w:r w:rsidR="008705DC" w:rsidRPr="00BC5B3B">
        <w:rPr>
          <w:rFonts w:hint="eastAsia"/>
          <w:color w:val="156082" w:themeColor="accent1"/>
        </w:rPr>
        <w:t>在產業中</w:t>
      </w:r>
      <w:r w:rsidR="00F77DC6" w:rsidRPr="00BC5B3B">
        <w:rPr>
          <w:color w:val="156082" w:themeColor="accent1"/>
        </w:rPr>
        <w:t>的地位</w:t>
      </w:r>
      <w:r w:rsidR="001A43E5" w:rsidRPr="00BC5B3B">
        <w:rPr>
          <w:rFonts w:hint="eastAsia"/>
          <w:color w:val="156082" w:themeColor="accent1"/>
        </w:rPr>
        <w:t>。</w:t>
      </w:r>
    </w:p>
    <w:p w14:paraId="059C9A6B" w14:textId="7D905030" w:rsidR="00EB3653" w:rsidRPr="003641A6" w:rsidRDefault="006F64B8" w:rsidP="00EB3653">
      <w:pPr>
        <w:pStyle w:val="15"/>
        <w:ind w:firstLine="480"/>
      </w:pPr>
      <w:commentRangeStart w:id="177"/>
      <w:r>
        <w:rPr>
          <w:rFonts w:hint="eastAsia"/>
        </w:rPr>
        <w:t>此外，</w:t>
      </w:r>
      <w:r w:rsidR="00A6014F" w:rsidRPr="000D4148">
        <w:t>Frontier.cool</w:t>
      </w:r>
      <w:r w:rsidR="00877788">
        <w:rPr>
          <w:rFonts w:hint="eastAsia"/>
        </w:rPr>
        <w:t>的</w:t>
      </w:r>
      <w:r w:rsidR="00A6014F" w:rsidRPr="000D4148">
        <w:t>數位布片早已</w:t>
      </w:r>
      <w:r w:rsidR="00A6014F">
        <w:rPr>
          <w:rFonts w:hint="eastAsia"/>
        </w:rPr>
        <w:t>融入於</w:t>
      </w:r>
      <w:r w:rsidR="00877788" w:rsidRPr="000D4148">
        <w:t>3D</w:t>
      </w:r>
      <w:r w:rsidR="00877788" w:rsidRPr="000D4148">
        <w:t>服裝科技公司</w:t>
      </w:r>
      <w:r w:rsidR="00877788" w:rsidRPr="000D4148">
        <w:t xml:space="preserve">CLO Virtual Fashion </w:t>
      </w:r>
      <w:r w:rsidR="00A6014F" w:rsidRPr="000D4148">
        <w:t>CLO</w:t>
      </w:r>
      <w:r w:rsidR="00A6014F" w:rsidRPr="000D4148">
        <w:t>所開發的</w:t>
      </w:r>
      <w:r w:rsidR="00A6014F" w:rsidRPr="000D4148">
        <w:t>VStitcher</w:t>
      </w:r>
      <w:r w:rsidR="00A6014F" w:rsidRPr="000D4148">
        <w:t>、</w:t>
      </w:r>
      <w:r w:rsidR="00A6014F" w:rsidRPr="000D4148">
        <w:t>Lotta</w:t>
      </w:r>
      <w:r w:rsidR="00A6014F" w:rsidRPr="000D4148">
        <w:t>等設計工具</w:t>
      </w:r>
      <w:r w:rsidR="00877788">
        <w:rPr>
          <w:rFonts w:hint="eastAsia"/>
        </w:rPr>
        <w:t>中</w:t>
      </w:r>
      <w:r w:rsidR="00A6014F">
        <w:rPr>
          <w:rFonts w:hint="eastAsia"/>
        </w:rPr>
        <w:t>，</w:t>
      </w:r>
      <w:r w:rsidR="00A6014F" w:rsidRPr="000D4148">
        <w:t>用於虛擬打樣與樣衣模擬等應用。</w:t>
      </w:r>
      <w:r>
        <w:rPr>
          <w:rFonts w:hint="eastAsia"/>
        </w:rPr>
        <w:t>而</w:t>
      </w:r>
      <w:r w:rsidR="00A6014F">
        <w:rPr>
          <w:rFonts w:hint="eastAsia"/>
        </w:rPr>
        <w:t>雙方更在</w:t>
      </w:r>
      <w:r w:rsidR="00A6014F" w:rsidRPr="00B321A4">
        <w:t>2024</w:t>
      </w:r>
      <w:r w:rsidR="00A6014F" w:rsidRPr="00B321A4">
        <w:t>年，</w:t>
      </w:r>
      <w:r w:rsidR="00A6014F" w:rsidRPr="003C3132">
        <w:rPr>
          <w:color w:val="EE0000"/>
        </w:rPr>
        <w:t>進一步將合作關係升級為策略夥伴</w:t>
      </w:r>
      <w:r w:rsidR="00285B9E">
        <w:rPr>
          <w:rStyle w:val="afff9"/>
          <w:color w:val="EE0000"/>
        </w:rPr>
        <w:footnoteReference w:id="33"/>
      </w:r>
      <w:r w:rsidR="00A6014F" w:rsidRPr="003C3132">
        <w:rPr>
          <w:color w:val="EE0000"/>
        </w:rPr>
        <w:t>，不僅延續原有技術對接的基礎，更共同探索更深層次的</w:t>
      </w:r>
      <w:r w:rsidR="00573C84">
        <w:rPr>
          <w:rFonts w:hint="eastAsia"/>
          <w:color w:val="EE0000"/>
        </w:rPr>
        <w:t>數位布料</w:t>
      </w:r>
      <w:r>
        <w:rPr>
          <w:rFonts w:hint="eastAsia"/>
          <w:color w:val="EE0000"/>
        </w:rPr>
        <w:t>創新應用</w:t>
      </w:r>
      <w:r w:rsidR="00A6014F" w:rsidRPr="003C3132">
        <w:rPr>
          <w:color w:val="EE0000"/>
        </w:rPr>
        <w:t>，例如即時渲染、布料物理特性模擬等</w:t>
      </w:r>
      <w:r w:rsidR="00A6014F" w:rsidRPr="00B321A4">
        <w:t>。</w:t>
      </w:r>
      <w:commentRangeEnd w:id="177"/>
      <w:r w:rsidR="00DF32A0">
        <w:rPr>
          <w:rStyle w:val="af7"/>
        </w:rPr>
        <w:commentReference w:id="177"/>
      </w:r>
    </w:p>
    <w:p w14:paraId="3B840016" w14:textId="3901968E" w:rsidR="002612F2" w:rsidRPr="002612F2" w:rsidRDefault="00950868" w:rsidP="00950868">
      <w:pPr>
        <w:pStyle w:val="3"/>
      </w:pPr>
      <w:bookmarkStart w:id="178" w:name="_Toc202118648"/>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8"/>
    </w:p>
    <w:p w14:paraId="31F0F229" w14:textId="45AE80EE"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w:t>
      </w:r>
      <w:r w:rsidR="00AD3854">
        <w:rPr>
          <w:rFonts w:hint="eastAsia"/>
        </w:rPr>
        <w:t>外部</w:t>
      </w:r>
      <w:r w:rsidRPr="007C3C0C">
        <w:t>創新支持基礎（</w:t>
      </w:r>
      <w:r w:rsidRPr="007C3C0C">
        <w:t>2023</w:t>
      </w:r>
      <w:r w:rsidRPr="007C3C0C">
        <w:t>）</w:t>
      </w:r>
    </w:p>
    <w:p w14:paraId="43C6437F" w14:textId="6C1E0FEA" w:rsidR="00C20BBF" w:rsidRDefault="0047322A" w:rsidP="00A83124">
      <w:pPr>
        <w:pStyle w:val="15"/>
        <w:ind w:firstLine="480"/>
      </w:pPr>
      <w:r w:rsidRPr="00BB4C5B">
        <w:t>Frontier.cool</w:t>
      </w:r>
      <w:r w:rsidRPr="00970A71">
        <w:t>藉由參與國</w:t>
      </w:r>
      <w:r>
        <w:rPr>
          <w:rFonts w:hint="eastAsia"/>
        </w:rPr>
        <w:t>際展覽、競賽、投資計畫</w:t>
      </w:r>
      <w:r w:rsidR="00866BAD">
        <w:rPr>
          <w:rFonts w:hint="eastAsia"/>
        </w:rPr>
        <w:t>，來</w:t>
      </w:r>
      <w:r>
        <w:rPr>
          <w:rFonts w:hint="eastAsia"/>
        </w:rPr>
        <w:t>完成</w:t>
      </w:r>
      <w:r w:rsidR="00970A71" w:rsidRPr="00970A71">
        <w:t>外部潛在資源的應用與關係網絡的建構。</w:t>
      </w:r>
      <w:r w:rsidR="00B5704E" w:rsidRPr="00B5704E">
        <w:t>2023</w:t>
      </w:r>
      <w:r w:rsidR="00B5704E" w:rsidRPr="00B5704E">
        <w:t>年</w:t>
      </w:r>
      <w:r w:rsidR="00222A5C">
        <w:rPr>
          <w:rFonts w:hint="eastAsia"/>
        </w:rPr>
        <w:t>，</w:t>
      </w:r>
      <w:r w:rsidR="00222A5C" w:rsidRPr="00B5704E">
        <w:t>Frontier.cool</w:t>
      </w:r>
      <w:r w:rsidR="00B5704E" w:rsidRPr="00B5704E">
        <w:t>獲得國發</w:t>
      </w:r>
      <w:r w:rsidR="00B5704E" w:rsidRPr="00746C0F">
        <w:t>基金的種子輪</w:t>
      </w:r>
      <w:r w:rsidR="004150C1" w:rsidRPr="00746C0F">
        <w:rPr>
          <w:rFonts w:hint="eastAsia"/>
        </w:rPr>
        <w:t>募資</w:t>
      </w:r>
      <w:r w:rsidR="0091723F">
        <w:rPr>
          <w:rStyle w:val="afff9"/>
        </w:rPr>
        <w:footnoteReference w:id="34"/>
      </w:r>
      <w:r w:rsidR="009A1F21">
        <w:rPr>
          <w:rFonts w:hint="eastAsia"/>
        </w:rPr>
        <w:t>、</w:t>
      </w:r>
      <w:r w:rsidR="006F5518">
        <w:rPr>
          <w:rFonts w:hint="eastAsia"/>
        </w:rPr>
        <w:t>並</w:t>
      </w:r>
      <w:r w:rsidR="009A1F21" w:rsidRPr="00B5704E">
        <w:t>參與「第二屆去中心永續發展論壇」</w:t>
      </w:r>
      <w:r w:rsidR="00A43872">
        <w:rPr>
          <w:rStyle w:val="afff9"/>
        </w:rPr>
        <w:footnoteReference w:id="35"/>
      </w:r>
      <w:r w:rsidR="00B5704E" w:rsidRPr="00B5704E">
        <w:t>，不僅代表</w:t>
      </w:r>
      <w:r w:rsidR="00576FFA">
        <w:rPr>
          <w:rFonts w:hint="eastAsia"/>
        </w:rPr>
        <w:t>政府部門</w:t>
      </w:r>
      <w:r w:rsidR="00B5704E" w:rsidRPr="00B5704E">
        <w:t>對其數位紡織平台潛力的肯定，也</w:t>
      </w:r>
      <w:r w:rsidR="008E5124">
        <w:rPr>
          <w:rFonts w:hint="eastAsia"/>
        </w:rPr>
        <w:t>取得外部</w:t>
      </w:r>
      <w:r w:rsidR="00B5704E" w:rsidRPr="00B5704E">
        <w:lastRenderedPageBreak/>
        <w:t>資金與政</w:t>
      </w:r>
      <w:r w:rsidR="008E5124">
        <w:rPr>
          <w:rFonts w:hint="eastAsia"/>
        </w:rPr>
        <w:t>府</w:t>
      </w:r>
      <w:r w:rsidR="00B5704E" w:rsidRPr="00B5704E">
        <w:t>支持</w:t>
      </w:r>
      <w:r w:rsidR="00A764BB">
        <w:rPr>
          <w:rFonts w:hint="eastAsia"/>
        </w:rPr>
        <w:t>，</w:t>
      </w:r>
      <w:r w:rsidR="00B304EA" w:rsidRPr="006F5518">
        <w:rPr>
          <w:rFonts w:hint="eastAsia"/>
          <w:color w:val="EE0000"/>
        </w:rPr>
        <w:t>團隊</w:t>
      </w:r>
      <w:r w:rsidR="006F5518" w:rsidRPr="006F5518">
        <w:rPr>
          <w:rFonts w:hint="eastAsia"/>
          <w:color w:val="EE0000"/>
        </w:rPr>
        <w:t>亦</w:t>
      </w:r>
      <w:r w:rsidR="00A764BB" w:rsidRPr="006F5518">
        <w:rPr>
          <w:color w:val="EE0000"/>
        </w:rPr>
        <w:t>透過論壇分享與交流，與</w:t>
      </w:r>
      <w:r w:rsidR="00A764BB" w:rsidRPr="006F5518">
        <w:rPr>
          <w:color w:val="EE0000"/>
        </w:rPr>
        <w:t>ESG</w:t>
      </w:r>
      <w:r w:rsidR="00A764BB" w:rsidRPr="006F5518">
        <w:rPr>
          <w:color w:val="EE0000"/>
        </w:rPr>
        <w:t>、</w:t>
      </w:r>
      <w:r w:rsidR="00A764BB" w:rsidRPr="006F5518">
        <w:rPr>
          <w:color w:val="EE0000"/>
        </w:rPr>
        <w:t>AI</w:t>
      </w:r>
      <w:r w:rsidR="00576FFA" w:rsidRPr="006F5518">
        <w:rPr>
          <w:rFonts w:hint="eastAsia"/>
          <w:color w:val="EE0000"/>
        </w:rPr>
        <w:t>等不同</w:t>
      </w:r>
      <w:r w:rsidR="00A764BB" w:rsidRPr="006F5518">
        <w:rPr>
          <w:color w:val="EE0000"/>
        </w:rPr>
        <w:t>領域的新創公司與學研單位建立初步連結</w:t>
      </w:r>
      <w:r w:rsidR="00A764BB" w:rsidRPr="00B5704E">
        <w:t>。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3BFE36E3" w14:textId="078F4BE7" w:rsidR="003B688A" w:rsidRPr="00C20BBF" w:rsidRDefault="0096164A" w:rsidP="009C1D8F">
      <w:pPr>
        <w:pStyle w:val="15"/>
        <w:ind w:firstLine="480"/>
      </w:pPr>
      <w:r w:rsidRPr="0096164A">
        <w:t>2024</w:t>
      </w:r>
      <w:r w:rsidRPr="0096164A">
        <w:t>年，</w:t>
      </w:r>
      <w:r w:rsidRPr="0096164A">
        <w:t>Frontier.cool</w:t>
      </w:r>
      <w:r w:rsidR="00343E5C">
        <w:rPr>
          <w:rFonts w:hint="eastAsia"/>
        </w:rPr>
        <w:t>在</w:t>
      </w:r>
      <w:r w:rsidRPr="0096164A">
        <w:t>新創國際發展計畫</w:t>
      </w:r>
      <w:r w:rsidRPr="0096164A">
        <w:t>G Camp</w:t>
      </w:r>
      <w:r w:rsidR="00343E5C">
        <w:rPr>
          <w:rFonts w:hint="eastAsia"/>
        </w:rPr>
        <w:t>帶領之下，遠</w:t>
      </w:r>
      <w:r w:rsidRPr="0096164A">
        <w:t>赴歐洲</w:t>
      </w:r>
      <w:r w:rsidR="00E54AEA">
        <w:rPr>
          <w:rFonts w:hint="eastAsia"/>
        </w:rPr>
        <w:t>葡萄牙</w:t>
      </w:r>
      <w:r w:rsidRPr="0096164A">
        <w:t>參與全球科技新創盛會</w:t>
      </w:r>
      <w:r w:rsidRPr="0096164A">
        <w:t>Web Summit</w:t>
      </w:r>
      <w:r w:rsidR="00B3795C">
        <w:rPr>
          <w:rStyle w:val="afff9"/>
        </w:rPr>
        <w:footnoteReference w:id="36"/>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r w:rsidR="00ED0AD0" w:rsidRPr="00ED0AD0">
        <w:t>2025</w:t>
      </w:r>
      <w:r w:rsidR="00ED0AD0" w:rsidRPr="00ED0AD0">
        <w:t>年，</w:t>
      </w:r>
      <w:r w:rsidR="00ED0AD0" w:rsidRPr="00ED0AD0">
        <w:t>Frontier.cool</w:t>
      </w:r>
      <w:r w:rsidR="00ED0AD0" w:rsidRPr="00ED0AD0">
        <w:t>參與</w:t>
      </w:r>
      <w:r w:rsidR="00ED0AD0" w:rsidRPr="00ED0AD0">
        <w:t>Bharat Tex 2025</w:t>
      </w:r>
      <w:r w:rsidR="00ED0AD0" w:rsidRPr="00ED0AD0">
        <w:t>印度全球紡織展</w:t>
      </w:r>
      <w:r w:rsidR="00343E5C">
        <w:rPr>
          <w:rStyle w:val="afff9"/>
        </w:rPr>
        <w:footnoteReference w:id="37"/>
      </w:r>
      <w:r w:rsidR="00ED0AD0" w:rsidRPr="00ED0AD0">
        <w:t>，該展會聚集超過</w:t>
      </w:r>
      <w:r w:rsidR="00ED0AD0" w:rsidRPr="00ED0AD0">
        <w:t>3,500</w:t>
      </w:r>
      <w:r w:rsidR="00ED0AD0" w:rsidRPr="00ED0AD0">
        <w:t>家企業與</w:t>
      </w:r>
      <w:r w:rsidR="00ED0AD0" w:rsidRPr="00ED0AD0">
        <w:t>100,000</w:t>
      </w:r>
      <w:r w:rsidR="00ED0AD0" w:rsidRPr="00ED0AD0">
        <w:t>名參觀者，是</w:t>
      </w:r>
      <w:r w:rsidR="00343E5C">
        <w:rPr>
          <w:rFonts w:hint="eastAsia"/>
        </w:rPr>
        <w:t>國際上</w:t>
      </w:r>
      <w:r w:rsidR="00ED0AD0" w:rsidRPr="00ED0AD0">
        <w:t>重要的</w:t>
      </w:r>
      <w:r w:rsidR="00ED0AD0" w:rsidRPr="00ED0AD0">
        <w:t>B2B</w:t>
      </w:r>
      <w:r w:rsidR="00ED0AD0" w:rsidRPr="00ED0AD0">
        <w:t>紡織合作</w:t>
      </w:r>
      <w:r w:rsidR="00CB6A68">
        <w:rPr>
          <w:rFonts w:hint="eastAsia"/>
        </w:rPr>
        <w:t>管道</w:t>
      </w:r>
      <w:r w:rsidR="00BB0281">
        <w:rPr>
          <w:rFonts w:hint="eastAsia"/>
        </w:rPr>
        <w:t>，</w:t>
      </w:r>
      <w:r w:rsidR="00BB0281" w:rsidRPr="00284D53">
        <w:rPr>
          <w:rFonts w:hint="eastAsia"/>
          <w:color w:val="EE0000"/>
        </w:rPr>
        <w:t>使</w:t>
      </w:r>
      <w:r w:rsidR="008E613B" w:rsidRPr="00284D53">
        <w:rPr>
          <w:color w:val="EE0000"/>
        </w:rPr>
        <w:t>Frontier.cool</w:t>
      </w:r>
      <w:r w:rsidR="00ED0AD0" w:rsidRPr="00284D53">
        <w:rPr>
          <w:color w:val="EE0000"/>
        </w:rPr>
        <w:t>獲得與</w:t>
      </w:r>
      <w:r w:rsidR="00ED0AD0" w:rsidRPr="00284D53">
        <w:rPr>
          <w:color w:val="EE0000"/>
        </w:rPr>
        <w:t>Texperts</w:t>
      </w:r>
      <w:r w:rsidR="00ED0AD0" w:rsidRPr="00284D53">
        <w:rPr>
          <w:color w:val="EE0000"/>
        </w:rPr>
        <w:t>等國際企業接洽的機會，也強化自身作為布料數位化解決方案</w:t>
      </w:r>
      <w:r w:rsidR="00284D53">
        <w:rPr>
          <w:rFonts w:hint="eastAsia"/>
          <w:color w:val="EE0000"/>
        </w:rPr>
        <w:t>服務商</w:t>
      </w:r>
      <w:r w:rsidR="00054568">
        <w:rPr>
          <w:rFonts w:hint="eastAsia"/>
          <w:color w:val="EE0000"/>
        </w:rPr>
        <w:t>在國際上</w:t>
      </w:r>
      <w:r w:rsidR="00ED0AD0" w:rsidRPr="00284D53">
        <w:rPr>
          <w:color w:val="EE0000"/>
        </w:rPr>
        <w:t>品牌定位</w:t>
      </w:r>
      <w:r w:rsidR="00ED0AD0" w:rsidRPr="00ED0AD0">
        <w:t>。</w:t>
      </w:r>
      <w:r w:rsidR="00091F8A">
        <w:rPr>
          <w:rFonts w:hint="eastAsia"/>
        </w:rPr>
        <w:t>而積極</w:t>
      </w:r>
      <w:r w:rsidR="004B517A" w:rsidRPr="004B517A">
        <w:t>與外部單位建立連結的策略，</w:t>
      </w:r>
      <w:r w:rsidR="004B517A" w:rsidRPr="0011264E">
        <w:rPr>
          <w:color w:val="EE0000"/>
        </w:rPr>
        <w:t>不僅提升</w:t>
      </w:r>
      <w:r w:rsidR="004B517A" w:rsidRPr="0011264E">
        <w:rPr>
          <w:color w:val="EE0000"/>
        </w:rPr>
        <w:t>Frontier.cool</w:t>
      </w:r>
      <w:r w:rsidR="004B517A" w:rsidRPr="0011264E">
        <w:rPr>
          <w:color w:val="EE0000"/>
        </w:rPr>
        <w:t>在紡織產業的</w:t>
      </w:r>
      <w:r w:rsidR="00D4294C" w:rsidRPr="0011264E">
        <w:rPr>
          <w:rFonts w:hint="eastAsia"/>
          <w:color w:val="EE0000"/>
        </w:rPr>
        <w:t>能見度</w:t>
      </w:r>
      <w:r w:rsidR="004B517A" w:rsidRPr="0011264E">
        <w:rPr>
          <w:color w:val="EE0000"/>
        </w:rPr>
        <w:t>，更有助於其在技術導入、市場推廣</w:t>
      </w:r>
      <w:r w:rsidR="00091F8A" w:rsidRPr="0011264E">
        <w:rPr>
          <w:rFonts w:hint="eastAsia"/>
          <w:color w:val="EE0000"/>
        </w:rPr>
        <w:t>方面</w:t>
      </w:r>
      <w:r w:rsidR="004B517A" w:rsidRPr="0011264E">
        <w:rPr>
          <w:color w:val="EE0000"/>
        </w:rPr>
        <w:t>擴展能量，形成技術與市場兩端兼顧的創新</w:t>
      </w:r>
      <w:r w:rsidR="00F22EEE" w:rsidRPr="0011264E">
        <w:rPr>
          <w:rFonts w:hint="eastAsia"/>
          <w:color w:val="EE0000"/>
        </w:rPr>
        <w:t>策略</w:t>
      </w:r>
      <w:r w:rsidR="004B517A" w:rsidRPr="004B517A">
        <w:t>。</w:t>
      </w:r>
    </w:p>
    <w:p w14:paraId="37903D21" w14:textId="3E4C329C" w:rsidR="001A7C22" w:rsidRDefault="00905A4D" w:rsidP="00905A4D">
      <w:pPr>
        <w:pStyle w:val="3"/>
      </w:pPr>
      <w:bookmarkStart w:id="179" w:name="_Toc20211864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9"/>
    </w:p>
    <w:p w14:paraId="2971B0D8" w14:textId="160845CB" w:rsidR="007C7D6C" w:rsidRPr="00C7374D" w:rsidRDefault="006A2421" w:rsidP="007C7D6C">
      <w:pPr>
        <w:pStyle w:val="a0"/>
      </w:pPr>
      <w:r>
        <w:rPr>
          <w:rFonts w:hint="eastAsia"/>
        </w:rPr>
        <w:t>雙元策略</w:t>
      </w:r>
      <w:r w:rsidR="007C7D6C" w:rsidRPr="00C7374D">
        <w:t>迭代</w:t>
      </w:r>
      <w:r w:rsidR="007C7D6C" w:rsidRPr="00C7374D">
        <w:rPr>
          <w:rFonts w:hint="eastAsia"/>
        </w:rPr>
        <w:t>永續</w:t>
      </w:r>
      <w:r w:rsidR="007C7D6C" w:rsidRPr="00C7374D">
        <w:t>服務，</w:t>
      </w:r>
      <w:r w:rsidR="007C7D6C" w:rsidRPr="00C7374D">
        <w:rPr>
          <w:rFonts w:hint="eastAsia"/>
        </w:rPr>
        <w:t>「永續顧問輔導</w:t>
      </w:r>
      <w:r w:rsidR="007C7D6C" w:rsidRPr="00C7374D">
        <w:rPr>
          <w:rFonts w:hint="eastAsia"/>
        </w:rPr>
        <w:t>+</w:t>
      </w:r>
      <w:r w:rsidR="007C7D6C" w:rsidRPr="00C7374D">
        <w:rPr>
          <w:rFonts w:hint="eastAsia"/>
        </w:rPr>
        <w:t>系統串接」回應需求</w:t>
      </w:r>
    </w:p>
    <w:p w14:paraId="607183D7" w14:textId="2027BD75" w:rsidR="00E42D9B" w:rsidRDefault="0066674A" w:rsidP="00EC21D0">
      <w:pPr>
        <w:pStyle w:val="15"/>
        <w:ind w:firstLine="480"/>
      </w:pPr>
      <w:r w:rsidRPr="0066674A">
        <w:rPr>
          <w:rFonts w:hint="eastAsia"/>
        </w:rPr>
        <w:t>在永續</w:t>
      </w:r>
      <w:r w:rsidR="00C94FFE">
        <w:rPr>
          <w:rFonts w:hint="eastAsia"/>
        </w:rPr>
        <w:t>服務</w:t>
      </w:r>
      <w:r w:rsidRPr="0066674A">
        <w:rPr>
          <w:rFonts w:hint="eastAsia"/>
        </w:rPr>
        <w:t>發展過程中，</w:t>
      </w:r>
      <w:r w:rsidRPr="0066674A">
        <w:rPr>
          <w:rFonts w:hint="eastAsia"/>
        </w:rPr>
        <w:t>Frontier.cool</w:t>
      </w:r>
      <w:r w:rsidRPr="0066674A">
        <w:rPr>
          <w:rFonts w:hint="eastAsia"/>
        </w:rPr>
        <w:t>展現出兼顧</w:t>
      </w:r>
      <w:r w:rsidR="009E02D7">
        <w:rPr>
          <w:rFonts w:hint="eastAsia"/>
        </w:rPr>
        <w:t>深耕運用</w:t>
      </w:r>
      <w:r w:rsidRPr="0066674A">
        <w:rPr>
          <w:rFonts w:hint="eastAsia"/>
        </w:rPr>
        <w:t>與</w:t>
      </w:r>
      <w:r w:rsidR="009E02D7">
        <w:rPr>
          <w:rFonts w:hint="eastAsia"/>
        </w:rPr>
        <w:t>創新探索</w:t>
      </w:r>
      <w:r w:rsidRPr="0066674A">
        <w:rPr>
          <w:rFonts w:hint="eastAsia"/>
        </w:rPr>
        <w:t>的</w:t>
      </w:r>
      <w:r w:rsidR="00B36504">
        <w:rPr>
          <w:rFonts w:hint="eastAsia"/>
        </w:rPr>
        <w:t>雙</w:t>
      </w:r>
      <w:r w:rsidR="004C183F">
        <w:rPr>
          <w:rFonts w:hint="eastAsia"/>
        </w:rPr>
        <w:t>元</w:t>
      </w:r>
      <w:r w:rsidRPr="0066674A">
        <w:rPr>
          <w:rFonts w:hint="eastAsia"/>
        </w:rPr>
        <w:t>策略。</w:t>
      </w:r>
      <w:r w:rsidR="000D679D" w:rsidRPr="00C76F44">
        <w:rPr>
          <w:rFonts w:hint="eastAsia"/>
        </w:rPr>
        <w:t>最初</w:t>
      </w:r>
      <w:r w:rsidR="000D679D" w:rsidRPr="00C76F44">
        <w:t>在</w:t>
      </w:r>
      <w:r w:rsidR="000D679D" w:rsidRPr="00C76F44">
        <w:t>2021</w:t>
      </w:r>
      <w:r w:rsidR="000D679D" w:rsidRPr="00C76F44">
        <w:t>年期間，</w:t>
      </w:r>
      <w:r w:rsidR="000D679D" w:rsidRPr="00C76F44">
        <w:t>Frontier.cool</w:t>
      </w:r>
      <w:r w:rsidR="000D679D" w:rsidRPr="00C76F44">
        <w:t>即與德國新創公司</w:t>
      </w:r>
      <w:r w:rsidR="000D679D" w:rsidRPr="00C76F44">
        <w:t>Made2Flow</w:t>
      </w:r>
      <w:r w:rsidR="00E67F0B" w:rsidRPr="00C76F44">
        <w:rPr>
          <w:rFonts w:hint="eastAsia"/>
        </w:rPr>
        <w:t>合作</w:t>
      </w:r>
      <w:r w:rsidR="00323E0F" w:rsidRPr="00C76F44">
        <w:rPr>
          <w:rFonts w:hint="eastAsia"/>
        </w:rPr>
        <w:t>，</w:t>
      </w:r>
      <w:r w:rsidR="00861360">
        <w:rPr>
          <w:rFonts w:hint="eastAsia"/>
        </w:rPr>
        <w:t>由</w:t>
      </w:r>
      <w:r w:rsidR="00861360" w:rsidRPr="00C76F44">
        <w:t>Made2Flow</w:t>
      </w:r>
      <w:r w:rsidR="00861360">
        <w:rPr>
          <w:rFonts w:hint="eastAsia"/>
        </w:rPr>
        <w:t>負責提供</w:t>
      </w:r>
      <w:r w:rsidR="00861360" w:rsidRPr="00C76F44">
        <w:rPr>
          <w:rFonts w:hint="eastAsia"/>
        </w:rPr>
        <w:t>全球</w:t>
      </w:r>
      <w:r w:rsidR="00861360" w:rsidRPr="00C76F44">
        <w:rPr>
          <w:rFonts w:hint="eastAsia"/>
        </w:rPr>
        <w:t>LCA</w:t>
      </w:r>
      <w:r w:rsidR="00861360" w:rsidRPr="00C76F44">
        <w:rPr>
          <w:rFonts w:hint="eastAsia"/>
        </w:rPr>
        <w:t>軟體資料庫中</w:t>
      </w:r>
      <w:r w:rsidR="00861360">
        <w:rPr>
          <w:rFonts w:hint="eastAsia"/>
        </w:rPr>
        <w:t>所收錄之</w:t>
      </w:r>
      <w:r w:rsidR="00861360" w:rsidRPr="00C76F44">
        <w:rPr>
          <w:rFonts w:hint="eastAsia"/>
        </w:rPr>
        <w:t>不同原物料的</w:t>
      </w:r>
      <w:r w:rsidR="00861360" w:rsidRPr="00C76F44">
        <w:t>平均碳排數據</w:t>
      </w:r>
      <w:r w:rsidR="00861360">
        <w:rPr>
          <w:rFonts w:hint="eastAsia"/>
        </w:rPr>
        <w:t>，結合</w:t>
      </w:r>
      <w:r w:rsidR="00861360" w:rsidRPr="00C76F44">
        <w:t>Frontier.cool</w:t>
      </w:r>
      <w:r w:rsidR="00861360">
        <w:rPr>
          <w:rFonts w:hint="eastAsia"/>
        </w:rPr>
        <w:t>既有的平台開</w:t>
      </w:r>
      <w:r w:rsidR="00A66C64">
        <w:rPr>
          <w:rFonts w:hint="eastAsia"/>
        </w:rPr>
        <w:t>發技術，</w:t>
      </w:r>
      <w:r w:rsidR="00171443" w:rsidRPr="00171443">
        <w:rPr>
          <w:rFonts w:hint="eastAsia"/>
        </w:rPr>
        <w:t>開發出「布料碳排管理平台</w:t>
      </w:r>
      <w:r w:rsidR="00171443" w:rsidRPr="00171443">
        <w:rPr>
          <w:rFonts w:hint="eastAsia"/>
        </w:rPr>
        <w:t>Eco-Impactor®</w:t>
      </w:r>
      <w:r w:rsidR="00171443" w:rsidRPr="00171443">
        <w:rPr>
          <w:rFonts w:hint="eastAsia"/>
        </w:rPr>
        <w:t>」</w:t>
      </w:r>
      <w:r w:rsidR="00DB6A00" w:rsidRPr="00C76F44">
        <w:t>協助品牌商</w:t>
      </w:r>
      <w:r w:rsidR="00DB6A00">
        <w:rPr>
          <w:rFonts w:hint="eastAsia"/>
        </w:rPr>
        <w:t>對產品進行</w:t>
      </w:r>
      <w:r w:rsidR="00DB6A00" w:rsidRPr="00C76F44">
        <w:t>初步的環境影響評估</w:t>
      </w:r>
      <w:r w:rsidR="00A66C64">
        <w:rPr>
          <w:rFonts w:hint="eastAsia"/>
        </w:rPr>
        <w:t>。</w:t>
      </w:r>
      <w:r w:rsidR="00BD5AD1" w:rsidRPr="00C76F44">
        <w:t>使用者可以在平台上</w:t>
      </w:r>
      <w:r w:rsidR="00AC68F4" w:rsidRPr="00451CBB">
        <w:rPr>
          <w:rFonts w:hint="eastAsia"/>
          <w:color w:val="EE0000"/>
        </w:rPr>
        <w:t>預估和比較</w:t>
      </w:r>
      <w:r w:rsidR="00BD5AD1" w:rsidRPr="00C76F44">
        <w:t>不同材質與花色布料所產生的溫室氣體排放、用水量與土地使用等資訊，</w:t>
      </w:r>
      <w:r w:rsidR="00BD5AD1" w:rsidRPr="00057DE3">
        <w:rPr>
          <w:color w:val="156082" w:themeColor="accent1"/>
        </w:rPr>
        <w:t>作為</w:t>
      </w:r>
      <w:r w:rsidR="00E7149F">
        <w:rPr>
          <w:rFonts w:hint="eastAsia"/>
          <w:color w:val="156082" w:themeColor="accent1"/>
        </w:rPr>
        <w:t>規模生產</w:t>
      </w:r>
      <w:r w:rsidR="00BD5AD1" w:rsidRPr="00057DE3">
        <w:rPr>
          <w:color w:val="156082" w:themeColor="accent1"/>
        </w:rPr>
        <w:t>前參考依據，降低生產污染的同時提升選料效率</w:t>
      </w:r>
      <w:r w:rsidR="00BD5AD1" w:rsidRPr="00C76F44">
        <w:t>。</w:t>
      </w:r>
      <w:r w:rsidR="005A5399">
        <w:rPr>
          <w:rFonts w:hint="eastAsia"/>
        </w:rPr>
        <w:t>但是</w:t>
      </w:r>
      <w:r w:rsidR="00E42D9B" w:rsidRPr="00E42D9B">
        <w:t>Eco-Impactor®</w:t>
      </w:r>
      <w:r w:rsidR="009F6E77">
        <w:rPr>
          <w:rFonts w:hint="eastAsia"/>
        </w:rPr>
        <w:t>的</w:t>
      </w:r>
      <w:r w:rsidR="00E42D9B" w:rsidRPr="00E42D9B">
        <w:t>數據是</w:t>
      </w:r>
      <w:r w:rsidR="002A3898">
        <w:rPr>
          <w:rFonts w:hint="eastAsia"/>
        </w:rPr>
        <w:t>由</w:t>
      </w:r>
      <w:r w:rsidR="009F6E77">
        <w:rPr>
          <w:rFonts w:hint="eastAsia"/>
        </w:rPr>
        <w:t>歷史</w:t>
      </w:r>
      <w:r w:rsidR="00E42D9B" w:rsidRPr="00E42D9B">
        <w:t>平均值</w:t>
      </w:r>
      <w:r w:rsidR="009F6E77">
        <w:rPr>
          <w:rFonts w:hint="eastAsia"/>
        </w:rPr>
        <w:t>預</w:t>
      </w:r>
      <w:r w:rsidR="00A01AAB">
        <w:rPr>
          <w:rFonts w:hint="eastAsia"/>
        </w:rPr>
        <w:t>估</w:t>
      </w:r>
      <w:r w:rsidR="009F6E77">
        <w:rPr>
          <w:rFonts w:hint="eastAsia"/>
        </w:rPr>
        <w:t>產生</w:t>
      </w:r>
      <w:r w:rsidR="00E42D9B" w:rsidRPr="00E42D9B">
        <w:t>，</w:t>
      </w:r>
      <w:r w:rsidR="00A25B17">
        <w:rPr>
          <w:rFonts w:hint="eastAsia"/>
        </w:rPr>
        <w:t>平台</w:t>
      </w:r>
      <w:r w:rsidR="00B85D51" w:rsidRPr="00B85D51">
        <w:t>實際推行後</w:t>
      </w:r>
      <w:r w:rsidR="00CD79DF">
        <w:rPr>
          <w:rFonts w:hint="eastAsia"/>
          <w:color w:val="EE0000"/>
        </w:rPr>
        <w:t>許多</w:t>
      </w:r>
      <w:r w:rsidR="00CD79DF" w:rsidRPr="00805E7B">
        <w:rPr>
          <w:color w:val="EE0000"/>
        </w:rPr>
        <w:t>設計師與品牌</w:t>
      </w:r>
      <w:r w:rsidR="00CD79DF">
        <w:rPr>
          <w:rFonts w:hint="eastAsia"/>
          <w:color w:val="EE0000"/>
        </w:rPr>
        <w:t>商</w:t>
      </w:r>
      <w:r w:rsidR="00CD79DF" w:rsidRPr="00805E7B">
        <w:rPr>
          <w:color w:val="EE0000"/>
        </w:rPr>
        <w:t>反映</w:t>
      </w:r>
      <w:r w:rsidR="00CD79DF" w:rsidRPr="00805E7B">
        <w:rPr>
          <w:rFonts w:hint="eastAsia"/>
          <w:color w:val="EE0000"/>
        </w:rPr>
        <w:t>預估資料</w:t>
      </w:r>
      <w:r w:rsidR="008058D7">
        <w:rPr>
          <w:rFonts w:hint="eastAsia"/>
          <w:color w:val="EE0000"/>
        </w:rPr>
        <w:t>不具備真實</w:t>
      </w:r>
      <w:r w:rsidR="00CD79DF" w:rsidRPr="00805E7B">
        <w:rPr>
          <w:color w:val="EE0000"/>
        </w:rPr>
        <w:t>性與</w:t>
      </w:r>
      <w:r w:rsidR="00CD79DF">
        <w:rPr>
          <w:rFonts w:hint="eastAsia"/>
          <w:color w:val="EE0000"/>
        </w:rPr>
        <w:t>準確度</w:t>
      </w:r>
      <w:r w:rsidR="008058D7">
        <w:rPr>
          <w:rFonts w:hint="eastAsia"/>
          <w:color w:val="EE0000"/>
        </w:rPr>
        <w:t>，</w:t>
      </w:r>
      <w:r w:rsidR="00F14527">
        <w:rPr>
          <w:rFonts w:hint="eastAsia"/>
          <w:color w:val="EE0000"/>
        </w:rPr>
        <w:t>無法</w:t>
      </w:r>
      <w:r w:rsidR="008058D7">
        <w:rPr>
          <w:rFonts w:hint="eastAsia"/>
          <w:color w:val="EE0000"/>
        </w:rPr>
        <w:t>回應國</w:t>
      </w:r>
      <w:r w:rsidR="008058D7">
        <w:rPr>
          <w:rFonts w:hint="eastAsia"/>
          <w:color w:val="EE0000"/>
        </w:rPr>
        <w:lastRenderedPageBreak/>
        <w:t>際準則中</w:t>
      </w:r>
      <w:r w:rsidR="00F14527">
        <w:rPr>
          <w:rFonts w:hint="eastAsia"/>
          <w:color w:val="EE0000"/>
        </w:rPr>
        <w:t>揭露</w:t>
      </w:r>
      <w:r w:rsidR="008058D7">
        <w:rPr>
          <w:rFonts w:hint="eastAsia"/>
          <w:color w:val="EE0000"/>
        </w:rPr>
        <w:t>商品碳足跡的</w:t>
      </w:r>
      <w:r w:rsidR="00F14527">
        <w:rPr>
          <w:rFonts w:hint="eastAsia"/>
          <w:color w:val="EE0000"/>
        </w:rPr>
        <w:t>要求</w:t>
      </w:r>
      <w:r w:rsidR="00167B0C">
        <w:rPr>
          <w:rFonts w:hint="eastAsia"/>
        </w:rPr>
        <w:t>。</w:t>
      </w:r>
    </w:p>
    <w:p w14:paraId="778517E5" w14:textId="77777777" w:rsidR="00682B28" w:rsidRDefault="00682B28" w:rsidP="00682B28">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463C63F1" w14:textId="53793C42" w:rsidR="00682B28" w:rsidRDefault="0038451C" w:rsidP="00566368">
      <w:pPr>
        <w:pStyle w:val="15"/>
        <w:ind w:firstLine="480"/>
      </w:pPr>
      <w:r>
        <w:rPr>
          <w:rFonts w:hint="eastAsia"/>
        </w:rPr>
        <w:t>因此，團隊重新調整</w:t>
      </w:r>
      <w:r w:rsidRPr="0038451C">
        <w:rPr>
          <w:rFonts w:hint="eastAsia"/>
        </w:rPr>
        <w:t>做法，建立「永續顧問輔導</w:t>
      </w:r>
      <w:r w:rsidRPr="0038451C">
        <w:rPr>
          <w:rFonts w:hint="eastAsia"/>
        </w:rPr>
        <w:t>+</w:t>
      </w:r>
      <w:r w:rsidRPr="0038451C">
        <w:rPr>
          <w:rFonts w:hint="eastAsia"/>
        </w:rPr>
        <w:t>系統串接」的雙軌機制</w:t>
      </w:r>
      <w:r w:rsidR="00D67358">
        <w:rPr>
          <w:rFonts w:hint="eastAsia"/>
        </w:rPr>
        <w:t>。</w:t>
      </w:r>
      <w:r w:rsidRPr="0038451C">
        <w:t>考量</w:t>
      </w:r>
      <w:r w:rsidR="00D67358">
        <w:rPr>
          <w:rFonts w:hint="eastAsia"/>
        </w:rPr>
        <w:t>到團隊內部都是工程與紡織背景的成員，缺乏專業</w:t>
      </w:r>
      <w:r w:rsidRPr="0038451C">
        <w:t>碳</w:t>
      </w:r>
      <w:r w:rsidR="0096788C">
        <w:rPr>
          <w:rFonts w:hint="eastAsia"/>
        </w:rPr>
        <w:t>足跡</w:t>
      </w:r>
      <w:r w:rsidRPr="0038451C">
        <w:t>的技術能力，</w:t>
      </w:r>
      <w:r w:rsidRPr="0038451C">
        <w:t>Frontier.cool</w:t>
      </w:r>
      <w:r w:rsidR="00D67358">
        <w:rPr>
          <w:rFonts w:hint="eastAsia"/>
        </w:rPr>
        <w:t>遂</w:t>
      </w:r>
      <w:r w:rsidRPr="0038451C">
        <w:t>選擇與</w:t>
      </w:r>
      <w:r w:rsidR="00D67358">
        <w:rPr>
          <w:rFonts w:hint="eastAsia"/>
        </w:rPr>
        <w:t>國內</w:t>
      </w:r>
      <w:r w:rsidRPr="0038451C">
        <w:t>專業顧問公司合作，</w:t>
      </w:r>
      <w:r w:rsidR="00D67358" w:rsidRPr="00445DFA">
        <w:rPr>
          <w:rFonts w:hint="eastAsia"/>
          <w:color w:val="EE0000"/>
        </w:rPr>
        <w:t>由</w:t>
      </w:r>
      <w:r w:rsidR="00516175" w:rsidRPr="00445DFA">
        <w:rPr>
          <w:rFonts w:hint="eastAsia"/>
          <w:color w:val="EE0000"/>
        </w:rPr>
        <w:t>外部</w:t>
      </w:r>
      <w:r w:rsidR="00D67358" w:rsidRPr="00445DFA">
        <w:rPr>
          <w:rFonts w:hint="eastAsia"/>
          <w:color w:val="EE0000"/>
        </w:rPr>
        <w:t>機構來</w:t>
      </w:r>
      <w:r w:rsidRPr="00445DFA">
        <w:rPr>
          <w:color w:val="EE0000"/>
        </w:rPr>
        <w:t>輔導供應商完成實際碳排資料的收集與計算</w:t>
      </w:r>
      <w:r w:rsidRPr="0038451C">
        <w:t>，</w:t>
      </w:r>
      <w:r w:rsidR="00D67358" w:rsidRPr="00516175">
        <w:rPr>
          <w:rFonts w:hint="eastAsia"/>
          <w:color w:val="EE0000"/>
        </w:rPr>
        <w:t>團隊僅</w:t>
      </w:r>
      <w:r w:rsidRPr="00516175">
        <w:rPr>
          <w:color w:val="EE0000"/>
        </w:rPr>
        <w:t>則負責將</w:t>
      </w:r>
      <w:r w:rsidR="00C4233B">
        <w:rPr>
          <w:rFonts w:hint="eastAsia"/>
          <w:color w:val="EE0000"/>
        </w:rPr>
        <w:t>調查產生的真實資料</w:t>
      </w:r>
      <w:r w:rsidRPr="00516175">
        <w:rPr>
          <w:color w:val="EE0000"/>
        </w:rPr>
        <w:t>整合進</w:t>
      </w:r>
      <w:r w:rsidRPr="00516175">
        <w:rPr>
          <w:color w:val="EE0000"/>
        </w:rPr>
        <w:t>TextileCloud™</w:t>
      </w:r>
      <w:r w:rsidRPr="00516175">
        <w:rPr>
          <w:color w:val="EE0000"/>
        </w:rPr>
        <w:t>系統</w:t>
      </w:r>
      <w:r w:rsidRPr="0038451C">
        <w:t>，讓真實碳足跡能呈現在數位布片的資料欄位中。</w:t>
      </w:r>
      <w:r w:rsidR="00F81EE5">
        <w:rPr>
          <w:rFonts w:hint="eastAsia"/>
        </w:rPr>
        <w:t>此策略讓團隊一方面可以發展</w:t>
      </w:r>
      <w:r w:rsidR="00F81EE5">
        <w:rPr>
          <w:rFonts w:hint="eastAsia"/>
        </w:rPr>
        <w:t>Eco-Impactor®</w:t>
      </w:r>
      <w:r w:rsidR="00F81EE5">
        <w:rPr>
          <w:rFonts w:hint="eastAsia"/>
        </w:rPr>
        <w:t>平台中快速試算的功能，另一方面也能透過實際數據強化</w:t>
      </w:r>
      <w:r w:rsidR="00F81EE5" w:rsidRPr="0038451C">
        <w:t>TextileCloud™</w:t>
      </w:r>
      <w:r w:rsidR="00F81EE5">
        <w:rPr>
          <w:rFonts w:hint="eastAsia"/>
        </w:rPr>
        <w:t>平台資料的可信度與實用性。讓數位布片不再只是展示用的數位檔案，而是被深耕運用後</w:t>
      </w:r>
      <w:r w:rsidR="00F81EE5" w:rsidRPr="00306631">
        <w:rPr>
          <w:color w:val="156082" w:themeColor="accent1"/>
        </w:rPr>
        <w:t>轉化為可承載環境資訊的數位載體</w:t>
      </w:r>
      <w:r w:rsidR="00F81EE5">
        <w:rPr>
          <w:rFonts w:hint="eastAsia"/>
          <w:color w:val="156082" w:themeColor="accent1"/>
        </w:rPr>
        <w:t>。</w:t>
      </w:r>
      <w:r w:rsidR="00F81EE5">
        <w:rPr>
          <w:rFonts w:hint="eastAsia"/>
        </w:rPr>
        <w:t>此</w:t>
      </w:r>
      <w:r w:rsidR="00173AEF">
        <w:rPr>
          <w:rFonts w:hint="eastAsia"/>
        </w:rPr>
        <w:t>策略</w:t>
      </w:r>
      <w:r w:rsidR="00F81EE5">
        <w:rPr>
          <w:rFonts w:hint="eastAsia"/>
        </w:rPr>
        <w:t>亦呈現了團隊在不斷變化的產業需求與技術限制之間，</w:t>
      </w:r>
      <w:r w:rsidR="00173AEF">
        <w:rPr>
          <w:rFonts w:hint="eastAsia"/>
        </w:rPr>
        <w:t>傾向與外部機構合作來</w:t>
      </w:r>
      <w:r w:rsidR="00F81EE5">
        <w:rPr>
          <w:rFonts w:hint="eastAsia"/>
        </w:rPr>
        <w:t>找到務實又可行的解法。</w:t>
      </w:r>
    </w:p>
    <w:p w14:paraId="7BBD4F77" w14:textId="77777777" w:rsidR="00D67358" w:rsidRDefault="00D67358" w:rsidP="00D67358">
      <w:pPr>
        <w:pStyle w:val="aff4"/>
        <w:ind w:left="360" w:right="360" w:firstLine="480"/>
      </w:pPr>
      <w:r w:rsidRPr="007A0E0C">
        <w:rPr>
          <w:rFonts w:hint="eastAsia"/>
        </w:rPr>
        <w:t>「</w:t>
      </w:r>
      <w:r w:rsidRPr="00B23DA7">
        <w:rPr>
          <w:rFonts w:hint="eastAsia"/>
        </w:rPr>
        <w:t>後來我們就跟台灣計算碳足跡</w:t>
      </w:r>
      <w:r w:rsidRPr="007A0E0C">
        <w:rPr>
          <w:rFonts w:hint="eastAsia"/>
        </w:rPr>
        <w:t>服務公司</w:t>
      </w:r>
      <w:r>
        <w:rPr>
          <w:rFonts w:hint="eastAsia"/>
        </w:rPr>
        <w:t>合作，告訴他</w:t>
      </w:r>
      <w:r w:rsidRPr="00B23DA7">
        <w:rPr>
          <w:rFonts w:hint="eastAsia"/>
        </w:rPr>
        <w:t>如果有客戶需要碳足跡，就請你們去輔導</w:t>
      </w:r>
      <w:r>
        <w:rPr>
          <w:rFonts w:hint="eastAsia"/>
        </w:rPr>
        <w:t>。</w:t>
      </w:r>
      <w:r w:rsidRPr="00B23DA7">
        <w:rPr>
          <w:rFonts w:hint="eastAsia"/>
        </w:rPr>
        <w:t>輔導之後這個足跡的數據要放在我們的平台上，</w:t>
      </w:r>
      <w:r>
        <w:rPr>
          <w:rFonts w:hint="eastAsia"/>
        </w:rPr>
        <w:t>品牌</w:t>
      </w:r>
      <w:r w:rsidRPr="00B23DA7">
        <w:rPr>
          <w:rFonts w:hint="eastAsia"/>
        </w:rPr>
        <w:t>設計師在選的時候就能</w:t>
      </w:r>
      <w:r>
        <w:rPr>
          <w:rFonts w:hint="eastAsia"/>
        </w:rPr>
        <w:t>選</w:t>
      </w:r>
      <w:r w:rsidRPr="00B23DA7">
        <w:rPr>
          <w:rFonts w:hint="eastAsia"/>
        </w:rPr>
        <w:t>比較低碳的材料。</w:t>
      </w:r>
      <w:r w:rsidRPr="007A0E0C">
        <w:rPr>
          <w:rFonts w:hint="eastAsia"/>
        </w:rPr>
        <w:t>」（</w:t>
      </w:r>
      <w:r w:rsidRPr="007A0E0C">
        <w:t xml:space="preserve">李菁 </w:t>
      </w:r>
      <w:r w:rsidRPr="007A0E0C">
        <w:rPr>
          <w:rFonts w:hint="eastAsia"/>
        </w:rPr>
        <w:t>執行長，2025訪談資料）</w:t>
      </w:r>
    </w:p>
    <w:p w14:paraId="3313B84E" w14:textId="0109A2F5" w:rsidR="001917EB" w:rsidRDefault="004D6048" w:rsidP="004D6048">
      <w:pPr>
        <w:pStyle w:val="aff"/>
      </w:pPr>
      <w:r>
        <w:rPr>
          <w:rFonts w:hint="eastAsia"/>
          <w:noProof/>
        </w:rPr>
        <w:drawing>
          <wp:inline distT="0" distB="0" distL="0" distR="0" wp14:anchorId="69BD4B85" wp14:editId="7ED6A412">
            <wp:extent cx="3685039" cy="1856236"/>
            <wp:effectExtent l="0" t="0" r="0" b="0"/>
            <wp:docPr id="102243562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35628" name="圖片 10224356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262A4E34" w:rsidR="003E5D15" w:rsidRDefault="008874D2" w:rsidP="00FE0460">
      <w:pPr>
        <w:pStyle w:val="afff0"/>
      </w:pPr>
      <w:bookmarkStart w:id="180" w:name="_Toc202118943"/>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sidR="0041309C">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80"/>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81" w:name="_Toc202118650"/>
      <w:r w:rsidRPr="004717E4">
        <w:rPr>
          <w:rFonts w:hint="eastAsia"/>
        </w:rPr>
        <w:lastRenderedPageBreak/>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81"/>
    </w:p>
    <w:p w14:paraId="0AA0329C" w14:textId="57CCDB16" w:rsidR="00B61D97" w:rsidRDefault="0046458D" w:rsidP="00410D6D">
      <w:pPr>
        <w:pStyle w:val="a0"/>
        <w:rPr>
          <w:i/>
          <w:iCs/>
        </w:rPr>
      </w:pPr>
      <w:r>
        <w:rPr>
          <w:rFonts w:hint="eastAsia"/>
        </w:rPr>
        <w:t>產業</w:t>
      </w:r>
      <w:r w:rsidR="00F57D64">
        <w:rPr>
          <w:rFonts w:hint="eastAsia"/>
        </w:rPr>
        <w:t>實際</w:t>
      </w:r>
      <w:r w:rsidR="00B61D97" w:rsidRPr="00FF7980">
        <w:t>導入</w:t>
      </w:r>
      <w:r>
        <w:rPr>
          <w:rFonts w:hint="eastAsia"/>
        </w:rPr>
        <w:t>獲得銷售效率提升、改善</w:t>
      </w:r>
      <w:r w:rsidR="00F57D64">
        <w:rPr>
          <w:rFonts w:hint="eastAsia"/>
        </w:rPr>
        <w:t>組織內部</w:t>
      </w:r>
      <w:r>
        <w:rPr>
          <w:rFonts w:hint="eastAsia"/>
        </w:rPr>
        <w:t>溝通、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11FC8A94" w14:textId="7D4D9116" w:rsidR="00E401B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r w:rsidR="00F74307" w:rsidRPr="00F74307">
        <w:t>以某供應商為例，最初僅購買</w:t>
      </w:r>
      <w:r w:rsidR="00F74307" w:rsidRPr="00F74307">
        <w:t>20</w:t>
      </w:r>
      <w:r w:rsidR="00F74307" w:rsidRPr="00F74307">
        <w:t>組帳號進行小規模試用，半年後因業務與設計部門普遍反映使用便利，企業隨即將帳號數擴增至</w:t>
      </w:r>
      <w:r w:rsidR="00F74307" w:rsidRPr="00F74307">
        <w:t>50</w:t>
      </w:r>
      <w:r w:rsidR="00F74307" w:rsidRPr="00F74307">
        <w:t>組，並同步增加雲端布片儲存空間。原本預估每年僅需上傳約</w:t>
      </w:r>
      <w:r w:rsidR="00F74307" w:rsidRPr="00F74307">
        <w:t>100</w:t>
      </w:r>
      <w:r w:rsidR="00F74307" w:rsidRPr="00F74307">
        <w:t>片布料，實際導入後則主動提升至數倍規模，呈現出從「嘗試使用」到「全面導入」的明顯轉型。</w:t>
      </w:r>
    </w:p>
    <w:p w14:paraId="321204A2" w14:textId="71BFF7C1" w:rsidR="004D2F7C" w:rsidRPr="002F18A4" w:rsidRDefault="0064242B" w:rsidP="00C04CA7">
      <w:pPr>
        <w:pStyle w:val="15"/>
        <w:ind w:firstLine="480"/>
      </w:pPr>
      <w:r>
        <w:rPr>
          <w:rFonts w:hint="eastAsia"/>
        </w:rPr>
        <w:t>透過這個案例也充分說明，</w:t>
      </w:r>
      <w:r w:rsidR="004D2F7C" w:rsidRPr="004D2F7C">
        <w:t>數位科技不僅是支援性的作業工具，更是</w:t>
      </w:r>
      <w:r w:rsidR="004D2F7C" w:rsidRPr="00181202">
        <w:rPr>
          <w:color w:val="EE0000"/>
        </w:rPr>
        <w:t>促進</w:t>
      </w:r>
      <w:r w:rsidR="00473800" w:rsidRPr="00181202">
        <w:rPr>
          <w:rFonts w:hint="eastAsia"/>
          <w:color w:val="EE0000"/>
        </w:rPr>
        <w:t>組織</w:t>
      </w:r>
      <w:r w:rsidR="004D2F7C" w:rsidRPr="00181202">
        <w:rPr>
          <w:color w:val="EE0000"/>
        </w:rPr>
        <w:t>內部資訊共享、</w:t>
      </w:r>
      <w:r w:rsidR="004D2F7C" w:rsidRPr="00181202">
        <w:rPr>
          <w:rFonts w:hint="eastAsia"/>
          <w:color w:val="EE0000"/>
        </w:rPr>
        <w:t>生產流程改善</w:t>
      </w:r>
      <w:r w:rsidR="004D2F7C" w:rsidRPr="004D2F7C">
        <w:t>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w:t>
      </w:r>
      <w:r w:rsidR="00D61486" w:rsidRPr="0046458D">
        <w:rPr>
          <w:color w:val="EE0000"/>
        </w:rPr>
        <w:t>順暢</w:t>
      </w:r>
      <w:r w:rsidR="00D61486">
        <w:rPr>
          <w:rFonts w:hint="eastAsia"/>
          <w:color w:val="EE0000"/>
        </w:rPr>
        <w:t>的</w:t>
      </w:r>
      <w:r w:rsidR="002F18A4" w:rsidRPr="0046458D">
        <w:rPr>
          <w:color w:val="EE0000"/>
        </w:rPr>
        <w:t>內部溝通與資料流</w:t>
      </w:r>
      <w:r w:rsidR="00B0352F">
        <w:rPr>
          <w:rFonts w:hint="eastAsia"/>
          <w:color w:val="EE0000"/>
        </w:rPr>
        <w:t>通</w:t>
      </w:r>
      <w:r w:rsidR="002F18A4" w:rsidRPr="0046458D">
        <w:rPr>
          <w:color w:val="EE0000"/>
        </w:rPr>
        <w:t>即時性</w:t>
      </w:r>
      <w:r w:rsidR="00B0352F">
        <w:rPr>
          <w:rFonts w:hint="eastAsia"/>
          <w:color w:val="EE0000"/>
        </w:rPr>
        <w:t>的</w:t>
      </w:r>
      <w:r w:rsidR="002F18A4" w:rsidRPr="0046458D">
        <w:rPr>
          <w:color w:val="EE0000"/>
        </w:rPr>
        <w:t>強化</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3E0FC9A3" w14:textId="14E66303" w:rsidR="00C64550" w:rsidRDefault="00D763C8" w:rsidP="00C52BFD">
      <w:pPr>
        <w:pStyle w:val="a0"/>
      </w:pPr>
      <w:r>
        <w:rPr>
          <w:rFonts w:hint="eastAsia"/>
        </w:rPr>
        <w:t>透明可溯源的碳排資訊為核心，從供應商到品牌端的永續</w:t>
      </w:r>
      <w:r w:rsidR="0086167A">
        <w:rPr>
          <w:rFonts w:hint="eastAsia"/>
        </w:rPr>
        <w:t>行動</w:t>
      </w:r>
    </w:p>
    <w:p w14:paraId="3397E735" w14:textId="631BD6E4" w:rsidR="004A2890"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引導供應鏈實踐</w:t>
      </w:r>
      <w:r w:rsidR="00AB27FD" w:rsidRPr="00534A97">
        <w:rPr>
          <w:rFonts w:hint="eastAsia"/>
          <w:color w:val="EE0000"/>
        </w:rPr>
        <w:t>永續</w:t>
      </w:r>
      <w:r w:rsidR="000F7CDA" w:rsidRPr="00534A97">
        <w:rPr>
          <w:rFonts w:hint="eastAsia"/>
          <w:color w:val="EE0000"/>
        </w:rPr>
        <w:t>資料透明化</w:t>
      </w:r>
      <w:r w:rsidR="000F7CDA">
        <w:rPr>
          <w:rFonts w:hint="eastAsia"/>
        </w:rPr>
        <w:t>的</w:t>
      </w:r>
      <w:r w:rsidRPr="008E397C">
        <w:t>關鍵推手。</w:t>
      </w:r>
      <w:r w:rsidR="00DD667A" w:rsidRPr="00DD667A">
        <w:t>平台</w:t>
      </w:r>
      <w:r w:rsidR="00DD667A">
        <w:rPr>
          <w:rFonts w:hint="eastAsia"/>
        </w:rPr>
        <w:t>藉由永續資訊的呈現，讓</w:t>
      </w:r>
      <w:r w:rsidR="00DD667A" w:rsidRPr="00AA63C4">
        <w:rPr>
          <w:rFonts w:hint="eastAsia"/>
          <w:color w:val="EE0000"/>
        </w:rPr>
        <w:t>永續行動從供應鏈製造</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w:t>
      </w:r>
      <w:r w:rsidR="00F73EAA">
        <w:rPr>
          <w:rFonts w:hint="eastAsia"/>
          <w:color w:val="EE0000"/>
        </w:rPr>
        <w:t>而</w:t>
      </w:r>
      <w:r w:rsidR="00DD667A" w:rsidRPr="00AA63C4">
        <w:rPr>
          <w:color w:val="EE0000"/>
        </w:rPr>
        <w:t>成為決策依據與營運準則</w:t>
      </w:r>
      <w:r w:rsidR="00DD667A" w:rsidRPr="00DD667A">
        <w:t>。</w:t>
      </w:r>
      <w:r w:rsidR="00FA6899" w:rsidRPr="00FA6899">
        <w:t>從供應商端開始，</w:t>
      </w:r>
      <w:r w:rsidR="00FA6899"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00FA6899"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w:t>
      </w:r>
      <w:r w:rsidR="004A2890" w:rsidRPr="00683A27">
        <w:rPr>
          <w:color w:val="EE0000"/>
        </w:rPr>
        <w:t>幫助供應商看見</w:t>
      </w:r>
      <w:r w:rsidR="006563E6" w:rsidRPr="00683A27">
        <w:rPr>
          <w:rFonts w:hint="eastAsia"/>
          <w:color w:val="EE0000"/>
        </w:rPr>
        <w:t>自家</w:t>
      </w:r>
      <w:r w:rsidR="006563E6" w:rsidRPr="00683A27">
        <w:rPr>
          <w:color w:val="EE0000"/>
        </w:rPr>
        <w:t>產品在環境議題上的定位與價值</w:t>
      </w:r>
      <w:r w:rsidR="003D0517">
        <w:rPr>
          <w:rFonts w:hint="eastAsia"/>
          <w:color w:val="EE0000"/>
        </w:rPr>
        <w:t>，進而滿足</w:t>
      </w:r>
      <w:r w:rsidR="003D0517">
        <w:rPr>
          <w:rFonts w:hint="eastAsia"/>
          <w:color w:val="EE0000"/>
        </w:rPr>
        <w:t>ESG</w:t>
      </w:r>
      <w:r w:rsidR="003D0517">
        <w:rPr>
          <w:rFonts w:hint="eastAsia"/>
          <w:color w:val="EE0000"/>
        </w:rPr>
        <w:t>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lastRenderedPageBreak/>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7996F0C1"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9822EE">
        <w:rPr>
          <w:rFonts w:hint="eastAsia"/>
          <w:color w:val="EE0000"/>
        </w:rPr>
        <w:t>資</w:t>
      </w:r>
      <w:r w:rsidR="00B45FFF" w:rsidRPr="009822EE">
        <w:rPr>
          <w:rFonts w:hint="eastAsia"/>
          <w:color w:val="EE0000"/>
        </w:rPr>
        <w:t>訊</w:t>
      </w:r>
      <w:r w:rsidR="00886727" w:rsidRPr="009822EE">
        <w:rPr>
          <w:rFonts w:hint="eastAsia"/>
          <w:color w:val="EE0000"/>
        </w:rPr>
        <w:t>透明可溯源</w:t>
      </w:r>
      <w:r w:rsidR="003D0199" w:rsidRPr="009822EE">
        <w:rPr>
          <w:rFonts w:hint="eastAsia"/>
          <w:color w:val="EE0000"/>
        </w:rPr>
        <w:t>、商品更環保</w:t>
      </w:r>
      <w:r w:rsidR="00886727" w:rsidRPr="009822EE">
        <w:rPr>
          <w:rFonts w:hint="eastAsia"/>
          <w:color w:val="EE0000"/>
        </w:rPr>
        <w:t>的供應商</w:t>
      </w:r>
      <w:r w:rsidR="00297153" w:rsidRPr="009822EE">
        <w:rPr>
          <w:rFonts w:hint="eastAsia"/>
          <w:color w:val="EE0000"/>
        </w:rPr>
        <w:t>合作</w:t>
      </w:r>
      <w:r w:rsidR="00F840A7" w:rsidRPr="001D180A">
        <w:t>，</w:t>
      </w:r>
      <w:r w:rsidR="0074508A" w:rsidRPr="003323E0">
        <w:rPr>
          <w:rFonts w:hint="eastAsia"/>
          <w:color w:val="EE0000"/>
        </w:rPr>
        <w:t>讓供應商對永續付出的</w:t>
      </w:r>
      <w:r w:rsidR="00F840A7" w:rsidRPr="003323E0">
        <w:rPr>
          <w:color w:val="EE0000"/>
        </w:rPr>
        <w:t>努力轉化為商業</w:t>
      </w:r>
      <w:r w:rsidR="00DB06A9" w:rsidRPr="003323E0">
        <w:rPr>
          <w:rFonts w:hint="eastAsia"/>
          <w:color w:val="EE0000"/>
        </w:rPr>
        <w:t>價值</w:t>
      </w:r>
      <w:r w:rsidR="00F840A7" w:rsidRPr="003323E0">
        <w:rPr>
          <w:color w:val="EE0000"/>
        </w:rPr>
        <w:t>與</w:t>
      </w:r>
      <w:r w:rsidR="00DB06A9" w:rsidRPr="003323E0">
        <w:rPr>
          <w:rFonts w:hint="eastAsia"/>
          <w:color w:val="EE0000"/>
        </w:rPr>
        <w:t>建立</w:t>
      </w:r>
      <w:r w:rsidR="001554EB" w:rsidRPr="003323E0">
        <w:rPr>
          <w:rFonts w:hint="eastAsia"/>
          <w:color w:val="EE0000"/>
        </w:rPr>
        <w:t>顧客</w:t>
      </w:r>
      <w:r w:rsidR="00F840A7" w:rsidRPr="003323E0">
        <w:rPr>
          <w:color w:val="EE0000"/>
        </w:rPr>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r w:rsidR="00B4158F" w:rsidRPr="00025F75">
        <w:t>最終，減碳行動不再只是道德層面的訴求，而真正內嵌於企業的資源分配與決策體系中，從產品設計、供應商選擇、成本控管到營運治理，形成貫穿全流程的永續行動路徑。</w:t>
      </w:r>
    </w:p>
    <w:p w14:paraId="3CC62AA6" w14:textId="4EE9DF62" w:rsidR="00041742" w:rsidRPr="00475865" w:rsidRDefault="00025F75" w:rsidP="00475865">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r w:rsidR="00041742">
        <w:br w:type="page"/>
      </w:r>
    </w:p>
    <w:p w14:paraId="36C6B876" w14:textId="5BEE3378" w:rsidR="00C45278" w:rsidRPr="00DE36B5" w:rsidRDefault="00034638" w:rsidP="00524AAA">
      <w:pPr>
        <w:pStyle w:val="affc"/>
      </w:pPr>
      <w:bookmarkStart w:id="182" w:name="_Toc202118857"/>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sidR="0041309C">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82"/>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12D3863F" w:rsidR="003C48AC" w:rsidRDefault="003C48AC" w:rsidP="003C48AC">
            <w:pPr>
              <w:pStyle w:val="151"/>
            </w:pPr>
            <w:r>
              <w:t>經營策略</w:t>
            </w:r>
            <w:r>
              <w:rPr>
                <w:rFonts w:hint="eastAsia"/>
              </w:rPr>
              <w:t>：網站改版，調整與客戶溝通語言、</w:t>
            </w:r>
            <w:r w:rsidRPr="00614367">
              <w:t>回應永續等新興需求</w:t>
            </w:r>
            <w:r w:rsidR="0047173A">
              <w:rPr>
                <w:rFonts w:hint="eastAsia"/>
              </w:rPr>
              <w:t>。</w:t>
            </w:r>
          </w:p>
          <w:p w14:paraId="6DFE900D" w14:textId="25396EC8" w:rsidR="00C45278" w:rsidRPr="00DE36B5" w:rsidRDefault="001B0E2A" w:rsidP="001B0E2A">
            <w:pPr>
              <w:pStyle w:val="151"/>
            </w:pPr>
            <w:r>
              <w:rPr>
                <w:rFonts w:hint="eastAsia"/>
              </w:rPr>
              <w:t>資源整合與分配：串接外部專業資源，</w:t>
            </w:r>
            <w:r w:rsidR="008224D1" w:rsidRPr="00FE6898">
              <w:t>擴展</w:t>
            </w:r>
            <w:r w:rsidR="008224D1">
              <w:rPr>
                <w:rFonts w:hint="eastAsia"/>
              </w:rPr>
              <w:t>永續服務</w:t>
            </w:r>
            <w:r w:rsidR="000700A7">
              <w:rPr>
                <w:rFonts w:hint="eastAsia"/>
              </w:rPr>
              <w:t>。</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5AA69BEA" w:rsidR="00C45278" w:rsidRPr="00093446" w:rsidRDefault="006C120E" w:rsidP="006C120E">
            <w:pPr>
              <w:pStyle w:val="151"/>
              <w:rPr>
                <w:color w:val="auto"/>
              </w:rPr>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r>
              <w:rPr>
                <w:rFonts w:hint="eastAsia"/>
              </w:rPr>
              <w:t>2023</w:t>
            </w:r>
            <w:r w:rsidR="00142819">
              <w:rPr>
                <w:rFonts w:hint="eastAsia"/>
              </w:rPr>
              <w:t>/</w:t>
            </w:r>
            <w:r>
              <w:rPr>
                <w:rFonts w:hint="eastAsia"/>
              </w:rPr>
              <w:t>2024</w:t>
            </w:r>
            <w:r>
              <w:rPr>
                <w:rFonts w:hint="eastAsia"/>
              </w:rPr>
              <w:t>）</w:t>
            </w:r>
          </w:p>
        </w:tc>
        <w:tc>
          <w:tcPr>
            <w:tcW w:w="3952" w:type="dxa"/>
          </w:tcPr>
          <w:p w14:paraId="5625AF7C" w14:textId="2EAD96C9" w:rsidR="00F44D15" w:rsidRPr="00093446" w:rsidRDefault="00F44D15" w:rsidP="00F44D15">
            <w:pPr>
              <w:pStyle w:val="151"/>
              <w:rPr>
                <w:color w:val="auto"/>
              </w:rPr>
            </w:pPr>
            <w:r w:rsidRPr="00093446">
              <w:rPr>
                <w:rFonts w:hint="eastAsia"/>
                <w:color w:val="auto"/>
              </w:rPr>
              <w:t>獲國發基金投資、參與永續論壇，</w:t>
            </w:r>
            <w:r w:rsidR="00AD5504" w:rsidRPr="00AD5504">
              <w:rPr>
                <w:rFonts w:hint="eastAsia"/>
                <w:color w:val="auto"/>
              </w:rPr>
              <w:t>建立</w:t>
            </w:r>
            <w:r w:rsidR="002A5A69">
              <w:rPr>
                <w:rFonts w:hint="eastAsia"/>
                <w:color w:val="auto"/>
              </w:rPr>
              <w:t>外部</w:t>
            </w:r>
            <w:r w:rsidR="00AD5504" w:rsidRPr="00AD5504">
              <w:rPr>
                <w:rFonts w:hint="eastAsia"/>
                <w:color w:val="auto"/>
              </w:rPr>
              <w:t>創新支持基礎</w:t>
            </w:r>
            <w:r w:rsidRPr="00093446">
              <w:rPr>
                <w:rFonts w:hint="eastAsia"/>
                <w:color w:val="auto"/>
              </w:rPr>
              <w:t>。（</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1B86E2E7" w14:textId="397BB8B2" w:rsidR="00C45278" w:rsidRPr="007103DA" w:rsidRDefault="0071780F" w:rsidP="00FF2419">
            <w:pPr>
              <w:pStyle w:val="151"/>
            </w:pPr>
            <w:r w:rsidRPr="0071780F">
              <w:rPr>
                <w:rFonts w:hint="eastAsia"/>
              </w:rPr>
              <w:t>雙元策略迭代永續服務</w:t>
            </w:r>
            <w:r w:rsidR="004A7E18">
              <w:rPr>
                <w:rFonts w:hint="eastAsia"/>
              </w:rPr>
              <w:t>：</w:t>
            </w:r>
            <w:r w:rsidRPr="0071780F">
              <w:rPr>
                <w:rFonts w:hint="eastAsia"/>
              </w:rPr>
              <w:t>永續顧問輔導</w:t>
            </w:r>
            <w:r w:rsidRPr="0071780F">
              <w:rPr>
                <w:rFonts w:hint="eastAsia"/>
              </w:rPr>
              <w:t>+</w:t>
            </w:r>
            <w:r w:rsidRPr="0071780F">
              <w:rPr>
                <w:rFonts w:hint="eastAsia"/>
              </w:rPr>
              <w:t>系統串接回應需求</w:t>
            </w:r>
            <w:r w:rsidR="00DA2D51">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7811244A" w:rsidR="00C45278" w:rsidRPr="00282167" w:rsidRDefault="00BF6070" w:rsidP="00D4303B">
            <w:pPr>
              <w:pStyle w:val="151"/>
            </w:pPr>
            <w:r>
              <w:rPr>
                <w:rFonts w:hint="eastAsia"/>
              </w:rPr>
              <w:t>透明可溯源的</w:t>
            </w:r>
            <w:r w:rsidR="00D4303B">
              <w:rPr>
                <w:rFonts w:hint="eastAsia"/>
              </w:rPr>
              <w:t>碳排資訊為核心，</w:t>
            </w:r>
            <w:r w:rsidR="00141AB3">
              <w:rPr>
                <w:rFonts w:hint="eastAsia"/>
              </w:rPr>
              <w:t>從供應商到品牌端的</w:t>
            </w:r>
            <w:r>
              <w:rPr>
                <w:rFonts w:hint="eastAsia"/>
              </w:rPr>
              <w:t>永續</w:t>
            </w:r>
            <w:r w:rsidR="003876CE">
              <w:rPr>
                <w:rFonts w:hint="eastAsia"/>
              </w:rPr>
              <w:t>行動</w:t>
            </w:r>
            <w:r w:rsidR="00141AB3">
              <w:rPr>
                <w:rFonts w:hint="eastAsia"/>
              </w:rPr>
              <w:t>。</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1A33BB83" w:rsidR="00264918" w:rsidRDefault="009B24A0" w:rsidP="00E527B5">
      <w:pPr>
        <w:pStyle w:val="2"/>
      </w:pPr>
      <w:bookmarkStart w:id="183" w:name="_Toc202118651"/>
      <w:r>
        <w:rPr>
          <w:rFonts w:hint="eastAsia"/>
        </w:rPr>
        <w:lastRenderedPageBreak/>
        <w:t xml:space="preserve">5.6 </w:t>
      </w:r>
      <w:r>
        <w:rPr>
          <w:rFonts w:hint="eastAsia"/>
        </w:rPr>
        <w:t>跨階段</w:t>
      </w:r>
      <w:r w:rsidR="00161E81">
        <w:rPr>
          <w:rFonts w:hint="eastAsia"/>
        </w:rPr>
        <w:t>個案</w:t>
      </w:r>
      <w:r>
        <w:rPr>
          <w:rFonts w:hint="eastAsia"/>
        </w:rPr>
        <w:t>分析</w:t>
      </w:r>
      <w:bookmarkEnd w:id="183"/>
    </w:p>
    <w:p w14:paraId="668E4ACC" w14:textId="77777777" w:rsidR="00F128D5" w:rsidRDefault="00E527B5" w:rsidP="00F128D5">
      <w:pPr>
        <w:pStyle w:val="15"/>
        <w:ind w:firstLine="480"/>
      </w:pPr>
      <w:r>
        <w:rPr>
          <w:rFonts w:hint="eastAsia"/>
        </w:rPr>
        <w:t>本研究以</w:t>
      </w:r>
      <w:r>
        <w:rPr>
          <w:rFonts w:hint="eastAsia"/>
        </w:rPr>
        <w:t>Frontier.cool</w:t>
      </w:r>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468CC516" w14:textId="1205024A" w:rsidR="008522CB" w:rsidRDefault="0091000A" w:rsidP="008522CB">
      <w:pPr>
        <w:pStyle w:val="a0"/>
      </w:pPr>
      <w:r>
        <w:rPr>
          <w:rFonts w:hint="eastAsia"/>
        </w:rPr>
        <w:t>企業開展創新行動</w:t>
      </w:r>
      <w:r w:rsidR="008522CB">
        <w:rPr>
          <w:rFonts w:hint="eastAsia"/>
        </w:rPr>
        <w:t>需要清楚掌握產業痛點</w:t>
      </w:r>
      <w:r w:rsidR="002B58B4">
        <w:rPr>
          <w:rFonts w:hint="eastAsia"/>
        </w:rPr>
        <w:t>，</w:t>
      </w:r>
      <w:r w:rsidR="008522CB">
        <w:rPr>
          <w:rFonts w:hint="eastAsia"/>
        </w:rPr>
        <w:t>並以專業洞見發展明確意圖</w:t>
      </w:r>
    </w:p>
    <w:p w14:paraId="23ECCA9D" w14:textId="77777777" w:rsidR="00604C66" w:rsidRDefault="00D22A08" w:rsidP="00382D3A">
      <w:pPr>
        <w:pStyle w:val="15"/>
        <w:ind w:firstLine="480"/>
      </w:pPr>
      <w:r>
        <w:rPr>
          <w:rFonts w:hint="eastAsia"/>
        </w:rPr>
        <w:t>回顧</w:t>
      </w:r>
      <w:r w:rsidR="00327549">
        <w:rPr>
          <w:rFonts w:hint="eastAsia"/>
        </w:rPr>
        <w:t>個案的</w:t>
      </w:r>
      <w:r w:rsidR="00F128D5">
        <w:rPr>
          <w:rFonts w:hint="eastAsia"/>
        </w:rPr>
        <w:t>能動性分析</w:t>
      </w:r>
      <w:r>
        <w:rPr>
          <w:rFonts w:hint="eastAsia"/>
        </w:rPr>
        <w:t>，</w:t>
      </w:r>
      <w:r w:rsidR="00F128D5">
        <w:rPr>
          <w:rFonts w:hint="eastAsia"/>
        </w:rPr>
        <w:t>創辦人於創業期初就掌握具體產業問題</w:t>
      </w:r>
      <w:r w:rsidR="001E5250">
        <w:rPr>
          <w:rFonts w:hint="eastAsia"/>
        </w:rPr>
        <w:t>，</w:t>
      </w:r>
      <w:r w:rsidR="0071708C">
        <w:rPr>
          <w:rFonts w:hint="eastAsia"/>
        </w:rPr>
        <w:t>就算</w:t>
      </w:r>
      <w:r w:rsidR="00F128D5">
        <w:rPr>
          <w:rFonts w:hint="eastAsia"/>
        </w:rPr>
        <w:t>布料生產的工藝與技術</w:t>
      </w:r>
      <w:r w:rsidR="00FE1B16">
        <w:rPr>
          <w:rFonts w:hint="eastAsia"/>
        </w:rPr>
        <w:t>雖</w:t>
      </w:r>
      <w:r w:rsidR="00F128D5">
        <w:rPr>
          <w:rFonts w:hint="eastAsia"/>
        </w:rPr>
        <w:t>不斷精進，但整體供應鏈</w:t>
      </w:r>
      <w:r w:rsidR="009A2847">
        <w:rPr>
          <w:rFonts w:hint="eastAsia"/>
        </w:rPr>
        <w:t>溝通</w:t>
      </w:r>
      <w:r w:rsidR="00F128D5">
        <w:rPr>
          <w:rFonts w:hint="eastAsia"/>
        </w:rPr>
        <w:t>模式還停留在舊有運作邏輯之中，</w:t>
      </w:r>
      <w:r w:rsidR="00DC4376">
        <w:rPr>
          <w:rFonts w:hint="eastAsia"/>
        </w:rPr>
        <w:t>因此</w:t>
      </w:r>
      <w:r w:rsidR="00136537">
        <w:rPr>
          <w:rFonts w:hint="eastAsia"/>
        </w:rPr>
        <w:t>從生產流程、產品</w:t>
      </w:r>
      <w:r w:rsidR="00DC4376">
        <w:rPr>
          <w:rFonts w:hint="eastAsia"/>
        </w:rPr>
        <w:t>銷售</w:t>
      </w:r>
      <w:r w:rsidR="00136537">
        <w:rPr>
          <w:rFonts w:hint="eastAsia"/>
        </w:rPr>
        <w:t>與</w:t>
      </w:r>
      <w:r w:rsidR="00DC4376">
        <w:rPr>
          <w:rFonts w:hint="eastAsia"/>
        </w:rPr>
        <w:t>訂單溝通</w:t>
      </w:r>
      <w:r w:rsidR="00136537">
        <w:rPr>
          <w:rFonts w:hint="eastAsia"/>
        </w:rPr>
        <w:t>都極其</w:t>
      </w:r>
      <w:r w:rsidR="00DC4376">
        <w:rPr>
          <w:rFonts w:hint="eastAsia"/>
        </w:rPr>
        <w:t>低效率並</w:t>
      </w:r>
      <w:r w:rsidR="00F128D5">
        <w:rPr>
          <w:rFonts w:hint="eastAsia"/>
        </w:rPr>
        <w:t>受限於物流</w:t>
      </w:r>
      <w:r w:rsidR="00991810">
        <w:rPr>
          <w:rFonts w:hint="eastAsia"/>
        </w:rPr>
        <w:t>限制</w:t>
      </w:r>
      <w:r w:rsidR="00F128D5">
        <w:rPr>
          <w:rFonts w:hint="eastAsia"/>
        </w:rPr>
        <w:t>，</w:t>
      </w:r>
      <w:r w:rsidR="0075112D">
        <w:rPr>
          <w:rFonts w:hint="eastAsia"/>
        </w:rPr>
        <w:t>進而</w:t>
      </w:r>
      <w:r w:rsidR="005C57A6">
        <w:rPr>
          <w:rFonts w:hint="eastAsia"/>
        </w:rPr>
        <w:t>致使產業出現</w:t>
      </w:r>
      <w:r w:rsidR="00F128D5">
        <w:rPr>
          <w:rFonts w:hint="eastAsia"/>
        </w:rPr>
        <w:t>高庫存與資源浪費問題，亦無法回應</w:t>
      </w:r>
      <w:r w:rsidR="00482591">
        <w:rPr>
          <w:rFonts w:hint="eastAsia"/>
        </w:rPr>
        <w:t>當今</w:t>
      </w:r>
      <w:r w:rsidR="00F128D5">
        <w:rPr>
          <w:rFonts w:hint="eastAsia"/>
        </w:rPr>
        <w:t>品牌對「快速反應」及「永續目標」的期待</w:t>
      </w:r>
      <w:r w:rsidR="00F62B4B">
        <w:rPr>
          <w:rFonts w:hint="eastAsia"/>
        </w:rPr>
        <w:t>，</w:t>
      </w:r>
      <w:r w:rsidR="003A32DD">
        <w:rPr>
          <w:rFonts w:hint="eastAsia"/>
        </w:rPr>
        <w:t>創辦人</w:t>
      </w:r>
      <w:r w:rsidR="003D4EEE">
        <w:rPr>
          <w:rFonts w:hint="eastAsia"/>
        </w:rPr>
        <w:t>因此</w:t>
      </w:r>
      <w:r w:rsidR="00EC46BF">
        <w:rPr>
          <w:rFonts w:hint="eastAsia"/>
        </w:rPr>
        <w:t>看到商機</w:t>
      </w:r>
      <w:r w:rsidR="009C0B40">
        <w:rPr>
          <w:rFonts w:hint="eastAsia"/>
        </w:rPr>
        <w:t>與發展潛力</w:t>
      </w:r>
      <w:r w:rsidR="00EC46BF">
        <w:rPr>
          <w:rFonts w:hint="eastAsia"/>
        </w:rPr>
        <w:t>，</w:t>
      </w:r>
      <w:r w:rsidR="009C0B40">
        <w:rPr>
          <w:rFonts w:hint="eastAsia"/>
        </w:rPr>
        <w:t>遂</w:t>
      </w:r>
      <w:r w:rsidR="003A32DD">
        <w:rPr>
          <w:rFonts w:hint="eastAsia"/>
        </w:rPr>
        <w:t>延伸</w:t>
      </w:r>
      <w:r w:rsidR="00F128D5">
        <w:rPr>
          <w:rFonts w:hint="eastAsia"/>
        </w:rPr>
        <w:t>出想要幫助產業轉型的明確意圖</w:t>
      </w:r>
      <w:r w:rsidR="000B195C">
        <w:rPr>
          <w:rFonts w:hint="eastAsia"/>
        </w:rPr>
        <w:t>。</w:t>
      </w:r>
    </w:p>
    <w:p w14:paraId="7F64A8C6" w14:textId="0EF25448" w:rsidR="00F128D5" w:rsidRDefault="00F00F3B" w:rsidP="00382D3A">
      <w:pPr>
        <w:pStyle w:val="15"/>
        <w:ind w:firstLine="480"/>
      </w:pPr>
      <w:r>
        <w:rPr>
          <w:rFonts w:hint="eastAsia"/>
        </w:rPr>
        <w:t>創辦人</w:t>
      </w:r>
      <w:r w:rsidR="00F70A85">
        <w:rPr>
          <w:rFonts w:hint="eastAsia"/>
        </w:rPr>
        <w:t>與</w:t>
      </w:r>
      <w:r w:rsidR="00A74DE5">
        <w:rPr>
          <w:rFonts w:hint="eastAsia"/>
        </w:rPr>
        <w:t>團隊</w:t>
      </w:r>
      <w:r w:rsidR="00FA78DB">
        <w:rPr>
          <w:rFonts w:hint="eastAsia"/>
        </w:rPr>
        <w:t>基於</w:t>
      </w:r>
      <w:r w:rsidR="009D52A8">
        <w:rPr>
          <w:rFonts w:hint="eastAsia"/>
        </w:rPr>
        <w:t>所擁有之</w:t>
      </w:r>
      <w:r w:rsidR="009E6A9F">
        <w:rPr>
          <w:rFonts w:hint="eastAsia"/>
        </w:rPr>
        <w:t>專業洞見</w:t>
      </w:r>
      <w:r w:rsidR="00604C66">
        <w:rPr>
          <w:rFonts w:hint="eastAsia"/>
        </w:rPr>
        <w:t>與</w:t>
      </w:r>
      <w:r>
        <w:rPr>
          <w:rFonts w:hint="eastAsia"/>
        </w:rPr>
        <w:t>科技素養</w:t>
      </w:r>
      <w:r w:rsidR="00F70A85">
        <w:rPr>
          <w:rFonts w:hint="eastAsia"/>
        </w:rPr>
        <w:t>，</w:t>
      </w:r>
      <w:r>
        <w:rPr>
          <w:rFonts w:hint="eastAsia"/>
        </w:rPr>
        <w:t>認為</w:t>
      </w:r>
      <w:r w:rsidR="00BB55DA">
        <w:rPr>
          <w:rFonts w:hint="eastAsia"/>
        </w:rPr>
        <w:t>數位科技</w:t>
      </w:r>
      <w:r w:rsidR="00FD716F">
        <w:rPr>
          <w:rFonts w:hint="eastAsia"/>
        </w:rPr>
        <w:t>是</w:t>
      </w:r>
      <w:r w:rsidR="00F128D5">
        <w:rPr>
          <w:rFonts w:hint="eastAsia"/>
        </w:rPr>
        <w:t>改變產業運作模式</w:t>
      </w:r>
      <w:r w:rsidR="00FD716F">
        <w:rPr>
          <w:rFonts w:hint="eastAsia"/>
        </w:rPr>
        <w:t>的</w:t>
      </w:r>
      <w:r w:rsidR="00367299">
        <w:rPr>
          <w:rFonts w:hint="eastAsia"/>
        </w:rPr>
        <w:t>最佳</w:t>
      </w:r>
      <w:r w:rsidR="00FD716F">
        <w:rPr>
          <w:rFonts w:hint="eastAsia"/>
        </w:rPr>
        <w:t>突破口</w:t>
      </w:r>
      <w:r w:rsidR="00F128D5">
        <w:rPr>
          <w:rFonts w:hint="eastAsia"/>
        </w:rPr>
        <w:t>，</w:t>
      </w:r>
      <w:r w:rsidR="00F344D3">
        <w:rPr>
          <w:rFonts w:hint="eastAsia"/>
        </w:rPr>
        <w:t>因</w:t>
      </w:r>
      <w:r w:rsidR="006D52FE">
        <w:rPr>
          <w:rFonts w:hint="eastAsia"/>
        </w:rPr>
        <w:t>布料</w:t>
      </w:r>
      <w:r w:rsidR="00F344D3">
        <w:rPr>
          <w:rFonts w:hint="eastAsia"/>
        </w:rPr>
        <w:t>作為</w:t>
      </w:r>
      <w:r w:rsidR="006D52FE">
        <w:rPr>
          <w:rFonts w:hint="eastAsia"/>
        </w:rPr>
        <w:t>紡織產業中最重要材料之一，</w:t>
      </w:r>
      <w:r w:rsidR="00205E6D">
        <w:rPr>
          <w:rFonts w:hint="eastAsia"/>
        </w:rPr>
        <w:t>只要開發出</w:t>
      </w:r>
      <w:r w:rsidR="006D52FE">
        <w:rPr>
          <w:rFonts w:hint="eastAsia"/>
        </w:rPr>
        <w:t>可將布料數位化</w:t>
      </w:r>
      <w:r w:rsidR="005158DC">
        <w:rPr>
          <w:rFonts w:hint="eastAsia"/>
        </w:rPr>
        <w:t>的掃描</w:t>
      </w:r>
      <w:r w:rsidR="006D52FE">
        <w:rPr>
          <w:rFonts w:hint="eastAsia"/>
        </w:rPr>
        <w:t>技術，</w:t>
      </w:r>
      <w:r w:rsidR="005158DC">
        <w:rPr>
          <w:rFonts w:hint="eastAsia"/>
        </w:rPr>
        <w:t>並結合可改變產業溝通協作的雲端平台工具，就可發展</w:t>
      </w:r>
      <w:r w:rsidR="00F128D5">
        <w:rPr>
          <w:rFonts w:hint="eastAsia"/>
        </w:rPr>
        <w:t>出更環保、高效率、高度協作的產業生態系</w:t>
      </w:r>
      <w:r w:rsidR="005158DC">
        <w:rPr>
          <w:rFonts w:hint="eastAsia"/>
        </w:rPr>
        <w:t>。</w:t>
      </w:r>
      <w:r w:rsidR="00D92E7A">
        <w:rPr>
          <w:rFonts w:hint="eastAsia"/>
        </w:rPr>
        <w:t>因此，</w:t>
      </w:r>
      <w:r w:rsidR="003712F3">
        <w:rPr>
          <w:rFonts w:hint="eastAsia"/>
        </w:rPr>
        <w:t>藉由此個案能動性與目</w:t>
      </w:r>
      <w:r w:rsidR="005F22CF">
        <w:rPr>
          <w:rFonts w:hint="eastAsia"/>
        </w:rPr>
        <w:t>的</w:t>
      </w:r>
      <w:r w:rsidR="003712F3">
        <w:rPr>
          <w:rFonts w:hint="eastAsia"/>
        </w:rPr>
        <w:t>分析發現，</w:t>
      </w:r>
      <w:r w:rsidR="004C7017">
        <w:rPr>
          <w:rFonts w:hint="eastAsia"/>
        </w:rPr>
        <w:t>數位創新</w:t>
      </w:r>
      <w:r w:rsidR="004C153B">
        <w:rPr>
          <w:rFonts w:hint="eastAsia"/>
        </w:rPr>
        <w:t>行動開展</w:t>
      </w:r>
      <w:r w:rsidR="003712F3">
        <w:rPr>
          <w:rFonts w:hint="eastAsia"/>
        </w:rPr>
        <w:t>時，多項產業問題與痛點使企業家進而思索商機是否存在，而各項經營策略的產生不僅需要明確的動機，亦需要團隊具備一定的科技素養與遠見才能</w:t>
      </w:r>
      <w:r w:rsidR="00277503">
        <w:rPr>
          <w:rFonts w:hint="eastAsia"/>
        </w:rPr>
        <w:t>順利</w:t>
      </w:r>
      <w:r w:rsidR="003712F3">
        <w:rPr>
          <w:rFonts w:hint="eastAsia"/>
        </w:rPr>
        <w:t>開展一系列</w:t>
      </w:r>
      <w:r w:rsidR="00277503">
        <w:rPr>
          <w:rFonts w:hint="eastAsia"/>
        </w:rPr>
        <w:t>創新行動。</w:t>
      </w:r>
    </w:p>
    <w:p w14:paraId="5DC89C57" w14:textId="429A78A7" w:rsidR="005C000A" w:rsidRDefault="00191C5D" w:rsidP="00191C5D">
      <w:pPr>
        <w:pStyle w:val="affc"/>
      </w:pPr>
      <w:bookmarkStart w:id="184" w:name="_Toc202118859"/>
      <w:r>
        <w:rPr>
          <w:rFonts w:hint="eastAsia"/>
        </w:rPr>
        <w:t>表</w:t>
      </w:r>
      <w:r>
        <w:rPr>
          <w:rFonts w:hint="eastAsia"/>
        </w:rPr>
        <w:t xml:space="preserve"> 5.6- </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41309C">
        <w:rPr>
          <w:noProof/>
        </w:rPr>
        <w:t>1</w:t>
      </w:r>
      <w:r>
        <w:fldChar w:fldCharType="end"/>
      </w:r>
      <w:r w:rsidR="004F5885">
        <w:rPr>
          <w:rFonts w:hint="eastAsia"/>
        </w:rPr>
        <w:t xml:space="preserve"> </w:t>
      </w:r>
      <w:r w:rsidR="004F5885">
        <w:rPr>
          <w:rFonts w:hint="eastAsia"/>
        </w:rPr>
        <w:t>能動性命題分析表</w:t>
      </w:r>
      <w:bookmarkEnd w:id="184"/>
    </w:p>
    <w:tbl>
      <w:tblPr>
        <w:tblStyle w:val="aff1"/>
        <w:tblW w:w="9061" w:type="dxa"/>
        <w:jc w:val="center"/>
        <w:tblLook w:val="04A0" w:firstRow="1" w:lastRow="0" w:firstColumn="1" w:lastColumn="0" w:noHBand="0" w:noVBand="1"/>
      </w:tblPr>
      <w:tblGrid>
        <w:gridCol w:w="508"/>
        <w:gridCol w:w="564"/>
        <w:gridCol w:w="6720"/>
        <w:gridCol w:w="1269"/>
      </w:tblGrid>
      <w:tr w:rsidR="00813AC4" w14:paraId="291D0618" w14:textId="4432E535" w:rsidTr="00EB66AD">
        <w:trPr>
          <w:jc w:val="center"/>
        </w:trPr>
        <w:tc>
          <w:tcPr>
            <w:tcW w:w="1072" w:type="dxa"/>
            <w:gridSpan w:val="2"/>
            <w:vAlign w:val="center"/>
          </w:tcPr>
          <w:p w14:paraId="613084D1" w14:textId="77777777" w:rsidR="00813AC4" w:rsidRDefault="00813AC4" w:rsidP="001D5F70">
            <w:pPr>
              <w:ind w:firstLineChars="0" w:firstLine="0"/>
              <w:jc w:val="center"/>
            </w:pPr>
            <w:r w:rsidRPr="002D6F80">
              <w:rPr>
                <w:rFonts w:ascii="標楷體" w:hAnsi="標楷體" w:hint="eastAsia"/>
              </w:rPr>
              <w:t>理論</w:t>
            </w:r>
          </w:p>
        </w:tc>
        <w:tc>
          <w:tcPr>
            <w:tcW w:w="6720" w:type="dxa"/>
            <w:vAlign w:val="bottom"/>
          </w:tcPr>
          <w:p w14:paraId="1D643A4B" w14:textId="77777777" w:rsidR="00813AC4" w:rsidRDefault="00813AC4" w:rsidP="001D5F70">
            <w:pPr>
              <w:ind w:firstLineChars="0" w:firstLine="0"/>
              <w:jc w:val="center"/>
            </w:pPr>
            <w:r w:rsidRPr="002D6F80">
              <w:rPr>
                <w:rFonts w:ascii="標楷體" w:hAnsi="標楷體" w:hint="eastAsia"/>
              </w:rPr>
              <w:t>觀察重點</w:t>
            </w:r>
          </w:p>
        </w:tc>
        <w:tc>
          <w:tcPr>
            <w:tcW w:w="1269" w:type="dxa"/>
          </w:tcPr>
          <w:p w14:paraId="6F900229" w14:textId="31902905" w:rsidR="00813AC4" w:rsidRPr="002D6F80" w:rsidRDefault="00813AC4" w:rsidP="001D5F70">
            <w:pPr>
              <w:ind w:firstLineChars="0" w:firstLine="0"/>
              <w:jc w:val="center"/>
              <w:rPr>
                <w:rFonts w:ascii="標楷體" w:hAnsi="標楷體"/>
              </w:rPr>
            </w:pPr>
            <w:r>
              <w:rPr>
                <w:rFonts w:ascii="標楷體" w:hAnsi="標楷體" w:hint="eastAsia"/>
              </w:rPr>
              <w:t>命題</w:t>
            </w:r>
          </w:p>
        </w:tc>
      </w:tr>
      <w:tr w:rsidR="00F815CE" w14:paraId="5C69E31F" w14:textId="02AFCBEB" w:rsidTr="00D514D4">
        <w:trPr>
          <w:cantSplit/>
          <w:trHeight w:val="1134"/>
          <w:jc w:val="center"/>
        </w:trPr>
        <w:tc>
          <w:tcPr>
            <w:tcW w:w="508" w:type="dxa"/>
            <w:vMerge w:val="restart"/>
            <w:vAlign w:val="center"/>
          </w:tcPr>
          <w:p w14:paraId="597F9F0F" w14:textId="77777777" w:rsidR="00F815CE" w:rsidRDefault="00F815CE" w:rsidP="001D5F70">
            <w:pPr>
              <w:ind w:firstLineChars="0" w:firstLine="0"/>
              <w:jc w:val="center"/>
            </w:pPr>
            <w:r w:rsidRPr="002D6F80">
              <w:rPr>
                <w:rFonts w:ascii="標楷體" w:hAnsi="標楷體" w:hint="eastAsia"/>
              </w:rPr>
              <w:t>能動性</w:t>
            </w:r>
          </w:p>
        </w:tc>
        <w:tc>
          <w:tcPr>
            <w:tcW w:w="564" w:type="dxa"/>
            <w:textDirection w:val="tbRlV"/>
            <w:vAlign w:val="center"/>
          </w:tcPr>
          <w:p w14:paraId="1005E236" w14:textId="77777777" w:rsidR="00F815CE" w:rsidRPr="00095704" w:rsidRDefault="00F815CE" w:rsidP="001D5F70">
            <w:pPr>
              <w:ind w:left="113" w:right="113" w:firstLineChars="0" w:firstLine="0"/>
              <w:jc w:val="center"/>
            </w:pPr>
            <w:r w:rsidRPr="00095704">
              <w:rPr>
                <w:rFonts w:hint="eastAsia"/>
              </w:rPr>
              <w:t>問題</w:t>
            </w:r>
          </w:p>
        </w:tc>
        <w:tc>
          <w:tcPr>
            <w:tcW w:w="6720" w:type="dxa"/>
            <w:vAlign w:val="center"/>
          </w:tcPr>
          <w:p w14:paraId="3AA16343" w14:textId="7AF70BE5" w:rsidR="00F815CE" w:rsidRPr="000D3B03" w:rsidRDefault="00F815CE" w:rsidP="00DB214F">
            <w:pPr>
              <w:pStyle w:val="151"/>
              <w:rPr>
                <w:rFonts w:eastAsia="新細明體"/>
              </w:rPr>
            </w:pPr>
            <w:r>
              <w:t>傳統</w:t>
            </w:r>
            <w:r w:rsidR="00803D76">
              <w:rPr>
                <w:rFonts w:hint="eastAsia"/>
              </w:rPr>
              <w:t>流程</w:t>
            </w:r>
            <w:r>
              <w:rPr>
                <w:rFonts w:hint="eastAsia"/>
              </w:rPr>
              <w:t>仰賴人工與實體樣布寄送，</w:t>
            </w:r>
            <w:r w:rsidRPr="00600E04">
              <w:t>效率低落且易出錯</w:t>
            </w:r>
            <w:r w:rsidR="009C02DD">
              <w:rPr>
                <w:rFonts w:hint="eastAsia"/>
              </w:rPr>
              <w:t>，且</w:t>
            </w:r>
            <w:r w:rsidR="00525689" w:rsidRPr="00A745A7">
              <w:t>供應鏈協作</w:t>
            </w:r>
            <w:r w:rsidR="00525689">
              <w:rPr>
                <w:rFonts w:hint="eastAsia"/>
              </w:rPr>
              <w:t>與</w:t>
            </w:r>
            <w:r>
              <w:rPr>
                <w:rFonts w:hint="eastAsia"/>
              </w:rPr>
              <w:t>訂單</w:t>
            </w:r>
            <w:r w:rsidR="00525689">
              <w:rPr>
                <w:rFonts w:hint="eastAsia"/>
              </w:rPr>
              <w:t>溝通</w:t>
            </w:r>
            <w:r>
              <w:rPr>
                <w:rFonts w:hint="eastAsia"/>
              </w:rPr>
              <w:t>瓶頸。產業高庫存商業模式產生過多成衣損耗，導致環境負擔</w:t>
            </w:r>
            <w:r w:rsidR="00E40558">
              <w:rPr>
                <w:rFonts w:hint="eastAsia"/>
              </w:rPr>
              <w:t>、</w:t>
            </w:r>
            <w:r w:rsidRPr="000037A5">
              <w:rPr>
                <w:rFonts w:hint="eastAsia"/>
              </w:rPr>
              <w:t>ESG</w:t>
            </w:r>
            <w:r>
              <w:rPr>
                <w:rFonts w:hint="eastAsia"/>
              </w:rPr>
              <w:t>與永續</w:t>
            </w:r>
            <w:r w:rsidRPr="000037A5">
              <w:rPr>
                <w:rFonts w:hint="eastAsia"/>
              </w:rPr>
              <w:t>壓力</w:t>
            </w:r>
            <w:r>
              <w:rPr>
                <w:rFonts w:hint="eastAsia"/>
              </w:rPr>
              <w:t>。</w:t>
            </w:r>
            <w:r w:rsidR="002E156F">
              <w:rPr>
                <w:rFonts w:hint="eastAsia"/>
              </w:rPr>
              <w:t xml:space="preserve">　</w:t>
            </w:r>
          </w:p>
        </w:tc>
        <w:tc>
          <w:tcPr>
            <w:tcW w:w="1269" w:type="dxa"/>
            <w:vMerge w:val="restart"/>
            <w:vAlign w:val="center"/>
          </w:tcPr>
          <w:p w14:paraId="2D2EB4F0" w14:textId="0623CA86" w:rsidR="00F815CE" w:rsidRDefault="00435F1C" w:rsidP="00D514D4">
            <w:pPr>
              <w:pStyle w:val="151"/>
            </w:pPr>
            <w:r w:rsidRPr="00435F1C">
              <w:rPr>
                <w:rFonts w:hint="eastAsia"/>
              </w:rPr>
              <w:t>企業開展創新行動需要清楚掌握產業痛點</w:t>
            </w:r>
            <w:r w:rsidR="009B3859">
              <w:rPr>
                <w:rFonts w:hint="eastAsia"/>
              </w:rPr>
              <w:t>，</w:t>
            </w:r>
            <w:r w:rsidRPr="00435F1C">
              <w:rPr>
                <w:rFonts w:hint="eastAsia"/>
              </w:rPr>
              <w:t>並以專業洞見發展明確意圖</w:t>
            </w:r>
            <w:r w:rsidR="00417E23">
              <w:rPr>
                <w:rFonts w:hint="eastAsia"/>
              </w:rPr>
              <w:t>。</w:t>
            </w:r>
          </w:p>
        </w:tc>
      </w:tr>
      <w:tr w:rsidR="00F815CE" w14:paraId="22BFF408" w14:textId="73E0285D" w:rsidTr="00EB66AD">
        <w:trPr>
          <w:cantSplit/>
          <w:trHeight w:val="1134"/>
          <w:jc w:val="center"/>
        </w:trPr>
        <w:tc>
          <w:tcPr>
            <w:tcW w:w="508" w:type="dxa"/>
            <w:vMerge/>
            <w:vAlign w:val="center"/>
          </w:tcPr>
          <w:p w14:paraId="653AF7AC" w14:textId="77777777" w:rsidR="00F815CE" w:rsidRDefault="00F815CE" w:rsidP="001D5F70">
            <w:pPr>
              <w:ind w:firstLineChars="0" w:firstLine="0"/>
              <w:jc w:val="center"/>
            </w:pPr>
          </w:p>
        </w:tc>
        <w:tc>
          <w:tcPr>
            <w:tcW w:w="564" w:type="dxa"/>
            <w:textDirection w:val="tbRlV"/>
            <w:vAlign w:val="center"/>
          </w:tcPr>
          <w:p w14:paraId="223C7267" w14:textId="77777777" w:rsidR="00F815CE" w:rsidRDefault="00F815CE" w:rsidP="001D5F70">
            <w:pPr>
              <w:ind w:left="113" w:right="113" w:firstLineChars="0" w:firstLine="0"/>
              <w:jc w:val="center"/>
            </w:pPr>
            <w:r>
              <w:rPr>
                <w:rFonts w:ascii="標楷體" w:hAnsi="標楷體" w:hint="eastAsia"/>
              </w:rPr>
              <w:t>意圖</w:t>
            </w:r>
          </w:p>
        </w:tc>
        <w:tc>
          <w:tcPr>
            <w:tcW w:w="6720" w:type="dxa"/>
            <w:vAlign w:val="center"/>
          </w:tcPr>
          <w:p w14:paraId="31BC601D" w14:textId="72AE8401" w:rsidR="00F815CE" w:rsidRPr="000D3B03" w:rsidRDefault="00F815CE" w:rsidP="00D23772">
            <w:pPr>
              <w:pStyle w:val="151"/>
              <w:rPr>
                <w:rFonts w:eastAsia="新細明體"/>
              </w:rPr>
            </w:pPr>
            <w:r>
              <w:rPr>
                <w:rFonts w:hint="eastAsia"/>
              </w:rPr>
              <w:t>科技協助產業轉型</w:t>
            </w:r>
            <w:r w:rsidR="00D23772">
              <w:rPr>
                <w:rFonts w:hint="eastAsia"/>
              </w:rPr>
              <w:t>、</w:t>
            </w:r>
            <w:r>
              <w:rPr>
                <w:rFonts w:hint="eastAsia"/>
              </w:rPr>
              <w:t>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sidR="00D23772">
              <w:rPr>
                <w:rFonts w:hint="eastAsia"/>
              </w:rPr>
              <w:t>，</w:t>
            </w:r>
            <w:r>
              <w:rPr>
                <w:rFonts w:hint="eastAsia"/>
              </w:rPr>
              <w:t>提升供應鏈溝通與生產效率、降低資源浪費</w:t>
            </w:r>
            <w:r w:rsidR="00D23772">
              <w:rPr>
                <w:rFonts w:hint="eastAsia"/>
              </w:rPr>
              <w:t>，</w:t>
            </w:r>
            <w:r w:rsidRPr="002C076C">
              <w:t>實踐永續與</w:t>
            </w:r>
            <w:r w:rsidRPr="002C076C">
              <w:t>ESG</w:t>
            </w:r>
            <w:r w:rsidRPr="002C076C">
              <w:t>目標</w:t>
            </w:r>
            <w:r>
              <w:rPr>
                <w:rFonts w:hint="eastAsia"/>
              </w:rPr>
              <w:t>。</w:t>
            </w:r>
          </w:p>
        </w:tc>
        <w:tc>
          <w:tcPr>
            <w:tcW w:w="1269" w:type="dxa"/>
            <w:vMerge/>
          </w:tcPr>
          <w:p w14:paraId="79796C12" w14:textId="77777777" w:rsidR="00F815CE" w:rsidRDefault="00F815CE" w:rsidP="00813AC4">
            <w:pPr>
              <w:pStyle w:val="151"/>
            </w:pPr>
          </w:p>
        </w:tc>
      </w:tr>
      <w:tr w:rsidR="00F815CE" w14:paraId="6A239EEB" w14:textId="4233EB25" w:rsidTr="00EB66AD">
        <w:trPr>
          <w:jc w:val="center"/>
        </w:trPr>
        <w:tc>
          <w:tcPr>
            <w:tcW w:w="1072" w:type="dxa"/>
            <w:gridSpan w:val="2"/>
            <w:vAlign w:val="center"/>
          </w:tcPr>
          <w:p w14:paraId="390192ED" w14:textId="77777777" w:rsidR="00F815CE" w:rsidRDefault="00F815CE" w:rsidP="001D5F70">
            <w:pPr>
              <w:ind w:firstLineChars="0" w:firstLine="0"/>
              <w:jc w:val="center"/>
            </w:pPr>
            <w:r w:rsidRPr="002D6F80">
              <w:rPr>
                <w:rFonts w:ascii="標楷體" w:hAnsi="標楷體" w:hint="eastAsia"/>
              </w:rPr>
              <w:t>目的</w:t>
            </w:r>
          </w:p>
        </w:tc>
        <w:tc>
          <w:tcPr>
            <w:tcW w:w="6720" w:type="dxa"/>
            <w:vAlign w:val="center"/>
          </w:tcPr>
          <w:p w14:paraId="461336A1" w14:textId="2A10DB8E" w:rsidR="00F815CE" w:rsidRPr="000D3B03" w:rsidRDefault="00F815CE" w:rsidP="001A691F">
            <w:pPr>
              <w:pStyle w:val="151"/>
              <w:rPr>
                <w:rFonts w:eastAsia="新細明體"/>
              </w:rPr>
            </w:pPr>
            <w:r w:rsidRPr="009A077C">
              <w:t>導入</w:t>
            </w:r>
            <w:r w:rsidR="005645C2">
              <w:rPr>
                <w:rFonts w:hint="eastAsia"/>
              </w:rPr>
              <w:t>數位</w:t>
            </w:r>
            <w:r w:rsidRPr="009A077C">
              <w:t>科技</w:t>
            </w:r>
            <w:r w:rsidR="00A0251D">
              <w:rPr>
                <w:rFonts w:hint="eastAsia"/>
              </w:rPr>
              <w:t>建立</w:t>
            </w:r>
            <w:r>
              <w:rPr>
                <w:rFonts w:hint="eastAsia"/>
              </w:rPr>
              <w:t>新商業模式，</w:t>
            </w:r>
            <w:r w:rsidR="00AB090D">
              <w:rPr>
                <w:rFonts w:hint="eastAsia"/>
              </w:rPr>
              <w:t>數位素材與</w:t>
            </w:r>
            <w:r w:rsidR="00AB090D">
              <w:rPr>
                <w:rFonts w:hint="eastAsia"/>
              </w:rPr>
              <w:t>3D</w:t>
            </w:r>
            <w:r w:rsidR="00AB090D">
              <w:rPr>
                <w:rFonts w:hint="eastAsia"/>
              </w:rPr>
              <w:t>設計</w:t>
            </w:r>
            <w:r>
              <w:rPr>
                <w:rFonts w:hint="eastAsia"/>
              </w:rPr>
              <w:t>加速生產並避免資源浪費</w:t>
            </w:r>
            <w:r w:rsidR="00EE4BD4">
              <w:rPr>
                <w:rFonts w:hint="eastAsia"/>
              </w:rPr>
              <w:t>，</w:t>
            </w:r>
            <w:r w:rsidR="0053565C">
              <w:rPr>
                <w:rFonts w:hint="eastAsia"/>
              </w:rPr>
              <w:t>並</w:t>
            </w:r>
            <w:r w:rsidRPr="00700D11">
              <w:t>建立</w:t>
            </w:r>
            <w:r w:rsidR="00A85029">
              <w:rPr>
                <w:rFonts w:hint="eastAsia"/>
              </w:rPr>
              <w:t>創新</w:t>
            </w:r>
            <w:r w:rsidRPr="00700D11">
              <w:t>數位紡織產業生態系</w:t>
            </w:r>
            <w:r>
              <w:rPr>
                <w:rFonts w:hint="eastAsia"/>
              </w:rPr>
              <w:t>。</w:t>
            </w:r>
          </w:p>
        </w:tc>
        <w:tc>
          <w:tcPr>
            <w:tcW w:w="1269" w:type="dxa"/>
            <w:vMerge/>
          </w:tcPr>
          <w:p w14:paraId="5CD0C6FA" w14:textId="77777777" w:rsidR="00F815CE" w:rsidRPr="009A077C" w:rsidRDefault="00F815CE" w:rsidP="00813AC4">
            <w:pPr>
              <w:pStyle w:val="151"/>
            </w:pPr>
          </w:p>
        </w:tc>
      </w:tr>
    </w:tbl>
    <w:p w14:paraId="57513379" w14:textId="231E9190" w:rsidR="00304ECF" w:rsidRPr="00813AC4" w:rsidRDefault="001E0BD8" w:rsidP="00165FF7">
      <w:pPr>
        <w:pStyle w:val="afff5"/>
      </w:pPr>
      <w:r>
        <w:rPr>
          <w:rFonts w:hint="eastAsia"/>
        </w:rPr>
        <w:lastRenderedPageBreak/>
        <w:t>資料來源：本研究整理</w:t>
      </w:r>
    </w:p>
    <w:p w14:paraId="77CB872D" w14:textId="77777777" w:rsidR="00010E59" w:rsidRDefault="00F260DB" w:rsidP="006B2304">
      <w:pPr>
        <w:pStyle w:val="15"/>
        <w:ind w:firstLine="480"/>
      </w:pPr>
      <w:r>
        <w:rPr>
          <w:rFonts w:hint="eastAsia"/>
        </w:rPr>
        <w:t>與其他提供數位服務的軟體公司不同，</w:t>
      </w:r>
      <w:r>
        <w:rPr>
          <w:rFonts w:hint="eastAsia"/>
        </w:rPr>
        <w:t>Frontier.cool</w:t>
      </w:r>
      <w:r>
        <w:rPr>
          <w:rFonts w:hint="eastAsia"/>
        </w:rPr>
        <w:t>的優勢之一</w:t>
      </w:r>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w:t>
      </w:r>
      <w:r w:rsidR="00F87A00">
        <w:rPr>
          <w:rFonts w:hint="eastAsia"/>
        </w:rPr>
        <w:t>從事紡織貿易商</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p>
    <w:p w14:paraId="2CA42245" w14:textId="126227E2" w:rsidR="00257198" w:rsidRDefault="00BE3ED6" w:rsidP="006B2304">
      <w:pPr>
        <w:pStyle w:val="15"/>
        <w:ind w:firstLine="480"/>
      </w:pPr>
      <w:r>
        <w:rPr>
          <w:rFonts w:hint="eastAsia"/>
        </w:rPr>
        <w:t>觀察</w:t>
      </w:r>
      <w:r w:rsidR="00B84372">
        <w:rPr>
          <w:rFonts w:hint="eastAsia"/>
        </w:rPr>
        <w:t>跨階段數位平台發展歷程</w:t>
      </w:r>
      <w:r w:rsidR="00B04498">
        <w:rPr>
          <w:rFonts w:hint="eastAsia"/>
        </w:rPr>
        <w:t>，</w:t>
      </w:r>
      <w:r w:rsidR="00A401F6" w:rsidRPr="004E32EE">
        <w:t>第一階段</w:t>
      </w:r>
      <w:r w:rsidR="00F2643C">
        <w:rPr>
          <w:rFonts w:hint="eastAsia"/>
        </w:rPr>
        <w:t>團隊</w:t>
      </w:r>
      <w:r w:rsidR="0004017D">
        <w:rPr>
          <w:rFonts w:hint="eastAsia"/>
        </w:rPr>
        <w:t>發現紡織業</w:t>
      </w:r>
      <w:r w:rsidR="0087370E">
        <w:rPr>
          <w:rFonts w:hint="eastAsia"/>
        </w:rPr>
        <w:t>在</w:t>
      </w:r>
      <w:r w:rsidR="00666149" w:rsidRPr="00CF1CF4">
        <w:rPr>
          <w:color w:val="EE0000"/>
        </w:rPr>
        <w:t>布料</w:t>
      </w:r>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r w:rsidR="00666149" w:rsidRPr="00CF1CF4">
        <w:rPr>
          <w:rFonts w:hint="eastAsia"/>
          <w:color w:val="EE0000"/>
        </w:rPr>
        <w:t>、供應鏈訂單溝通</w:t>
      </w:r>
      <w:r w:rsidR="0087370E">
        <w:rPr>
          <w:rFonts w:hint="eastAsia"/>
          <w:color w:val="EE0000"/>
        </w:rPr>
        <w:t>出現</w:t>
      </w:r>
      <w:r w:rsidR="00666149" w:rsidRPr="00CF1CF4">
        <w:rPr>
          <w:rFonts w:hint="eastAsia"/>
          <w:color w:val="EE0000"/>
        </w:rPr>
        <w:t>瓶頸</w:t>
      </w:r>
      <w:r w:rsidR="00D4435D" w:rsidRPr="00B75D35">
        <w:rPr>
          <w:rFonts w:hint="eastAsia"/>
        </w:rPr>
        <w:t>，</w:t>
      </w:r>
      <w:r w:rsidR="00D4435D" w:rsidRPr="00B75D35">
        <w:t>導致</w:t>
      </w:r>
      <w:r w:rsidR="008106B2">
        <w:rPr>
          <w:rFonts w:hint="eastAsia"/>
        </w:rPr>
        <w:t>產業</w:t>
      </w:r>
      <w:r w:rsidR="007E797D" w:rsidRPr="007E797D">
        <w:rPr>
          <w:color w:val="EE0000"/>
        </w:rPr>
        <w:t>高庫存、資源浪費與知識依賴</w:t>
      </w:r>
      <w:r w:rsidR="00AE1D8F">
        <w:rPr>
          <w:rFonts w:hint="eastAsia"/>
          <w:color w:val="EE0000"/>
        </w:rPr>
        <w:t>等問題</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424014">
        <w:rPr>
          <w:rFonts w:hint="eastAsia"/>
          <w:color w:val="156082" w:themeColor="accent1"/>
        </w:rPr>
        <w:t>用以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r w:rsidR="00666149" w:rsidRPr="00CF360A">
        <w:rPr>
          <w:color w:val="EE0000"/>
        </w:rPr>
        <w:t>疫情</w:t>
      </w:r>
      <w:r w:rsidR="00666149" w:rsidRPr="00CF360A">
        <w:rPr>
          <w:rFonts w:hint="eastAsia"/>
          <w:color w:val="EE0000"/>
        </w:rPr>
        <w:t>升溫</w:t>
      </w:r>
      <w:r w:rsidR="00666149" w:rsidRPr="00CF360A">
        <w:rPr>
          <w:color w:val="EE0000"/>
        </w:rPr>
        <w:t>造成全球運輸中斷</w:t>
      </w:r>
      <w:r w:rsidR="00666149" w:rsidRPr="00CF360A">
        <w:rPr>
          <w:rFonts w:hint="eastAsia"/>
          <w:color w:val="EE0000"/>
        </w:rPr>
        <w:t>、</w:t>
      </w:r>
      <w:r w:rsidR="00666149" w:rsidRPr="00CF360A">
        <w:rPr>
          <w:color w:val="EE0000"/>
        </w:rPr>
        <w:t>實體樣布無法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r w:rsidR="00666149" w:rsidRPr="00933FDF">
        <w:t>Frontier.cool</w:t>
      </w:r>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sidRPr="00322598">
        <w:t>部分</w:t>
      </w:r>
      <w:r w:rsidR="00666149">
        <w:rPr>
          <w:rFonts w:hint="eastAsia"/>
        </w:rPr>
        <w:t>業者的</w:t>
      </w:r>
      <w:r w:rsidR="00666149" w:rsidRPr="00322598">
        <w:t>初步</w:t>
      </w:r>
      <w:r w:rsidR="00D00D37">
        <w:rPr>
          <w:rFonts w:hint="eastAsia"/>
        </w:rPr>
        <w:t>轉型</w:t>
      </w:r>
      <w:r w:rsidR="00971526">
        <w:rPr>
          <w:rFonts w:hint="eastAsia"/>
        </w:rPr>
        <w:t>與落地應用，</w:t>
      </w:r>
      <w:r w:rsidR="00B15497">
        <w:rPr>
          <w:rFonts w:hint="eastAsia"/>
        </w:rPr>
        <w:t>更延伸出</w:t>
      </w:r>
      <w:r w:rsidR="00C77722">
        <w:rPr>
          <w:rFonts w:hint="eastAsia"/>
        </w:rPr>
        <w:t>銷售需求</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w:t>
      </w:r>
      <w:r w:rsidR="00666149" w:rsidRPr="003A5970">
        <w:rPr>
          <w:color w:val="EE0000"/>
        </w:rPr>
        <w:t>快速洽談</w:t>
      </w:r>
      <w:r w:rsidR="000764E7">
        <w:rPr>
          <w:rFonts w:hint="eastAsia"/>
          <w:color w:val="EE0000"/>
        </w:rPr>
        <w:t>交易</w:t>
      </w:r>
      <w:r w:rsidR="005704E4">
        <w:rPr>
          <w:rFonts w:hint="eastAsia"/>
          <w:color w:val="EE0000"/>
        </w:rPr>
        <w:t>與</w:t>
      </w:r>
      <w:r w:rsidR="009B6ED8">
        <w:rPr>
          <w:rFonts w:hint="eastAsia"/>
          <w:color w:val="EE0000"/>
        </w:rPr>
        <w:t>協助</w:t>
      </w:r>
      <w:r w:rsidR="009207F5">
        <w:rPr>
          <w:rFonts w:hint="eastAsia"/>
          <w:color w:val="EE0000"/>
        </w:rPr>
        <w:t>制訂</w:t>
      </w:r>
      <w:r w:rsidR="005704E4">
        <w:rPr>
          <w:rFonts w:hint="eastAsia"/>
          <w:color w:val="EE0000"/>
        </w:rPr>
        <w:t>銷售決策</w:t>
      </w:r>
      <w:r w:rsidR="00666149" w:rsidRPr="003A5970">
        <w:rPr>
          <w:color w:val="EE0000"/>
        </w:rPr>
        <w:t>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與碳排資訊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7CC4654E" w:rsidR="00081547" w:rsidRDefault="00572831" w:rsidP="00EE7302">
      <w:pPr>
        <w:pStyle w:val="a0"/>
      </w:pPr>
      <w:r>
        <w:rPr>
          <w:rFonts w:hint="eastAsia"/>
        </w:rPr>
        <w:t>痛點驅動的漸進式</w:t>
      </w:r>
      <w:r w:rsidR="0031665B">
        <w:rPr>
          <w:rFonts w:hint="eastAsia"/>
        </w:rPr>
        <w:t>轉型</w:t>
      </w:r>
      <w:r w:rsidR="005B0F8F" w:rsidRPr="005B0F8F">
        <w:t>需求</w:t>
      </w:r>
      <w:r w:rsidR="00AF39BE">
        <w:rPr>
          <w:rFonts w:hint="eastAsia"/>
        </w:rPr>
        <w:t>，</w:t>
      </w:r>
      <w:r w:rsidR="0058374B">
        <w:rPr>
          <w:rFonts w:hint="eastAsia"/>
        </w:rPr>
        <w:t>傳產</w:t>
      </w:r>
      <w:r>
        <w:rPr>
          <w:rFonts w:hint="eastAsia"/>
        </w:rPr>
        <w:t>因文化慣性而</w:t>
      </w:r>
      <w:r w:rsidR="008065D9" w:rsidRPr="0058374B">
        <w:t>被動</w:t>
      </w:r>
      <w:r w:rsidR="008065D9">
        <w:rPr>
          <w:rFonts w:hint="eastAsia"/>
        </w:rPr>
        <w:t>式</w:t>
      </w:r>
      <w:r w:rsidR="0058374B" w:rsidRPr="0058374B">
        <w:t>創新</w:t>
      </w:r>
    </w:p>
    <w:p w14:paraId="58119516" w14:textId="5D89410C" w:rsidR="00B82FB8" w:rsidRDefault="00B20BFD" w:rsidP="009F3C3A">
      <w:pPr>
        <w:pStyle w:val="15"/>
        <w:ind w:firstLine="480"/>
      </w:pPr>
      <w:r>
        <w:rPr>
          <w:rFonts w:hint="eastAsia"/>
        </w:rPr>
        <w:t>跨階段創新</w:t>
      </w:r>
      <w:r w:rsidR="004E32EE" w:rsidRPr="00933FDF">
        <w:t>歷程中，</w:t>
      </w:r>
      <w:r w:rsidR="004E32EE" w:rsidRPr="00933FDF">
        <w:t>Frontier.cool</w:t>
      </w:r>
      <w:r w:rsidR="004E32EE" w:rsidRPr="00933FDF">
        <w:t>所回應的</w:t>
      </w:r>
      <w:r w:rsidR="00502CFA" w:rsidRPr="00933FDF">
        <w:t>產業需求呈現</w:t>
      </w:r>
      <w:r w:rsidR="00BA29F8">
        <w:rPr>
          <w:rFonts w:hint="eastAsia"/>
          <w:color w:val="EE0000"/>
        </w:rPr>
        <w:t>漸進式</w:t>
      </w:r>
      <w:r w:rsidR="00947F82">
        <w:rPr>
          <w:rFonts w:hint="eastAsia"/>
          <w:color w:val="EE0000"/>
        </w:rPr>
        <w:t>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凸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EF3EE6">
        <w:rPr>
          <w:rFonts w:hint="eastAsia"/>
        </w:rPr>
        <w:t>當出現</w:t>
      </w:r>
      <w:r w:rsidR="002C790C" w:rsidRPr="002E5FAC">
        <w:rPr>
          <w:rFonts w:hint="eastAsia"/>
          <w:color w:val="EE0000"/>
        </w:rPr>
        <w:t>資源浪費、</w:t>
      </w:r>
      <w:r w:rsidR="00C754CF" w:rsidRPr="002E5FAC">
        <w:rPr>
          <w:color w:val="EE0000"/>
        </w:rPr>
        <w:t>人工</w:t>
      </w:r>
      <w:r w:rsidR="00C754CF" w:rsidRPr="00830B81">
        <w:rPr>
          <w:color w:val="EE0000"/>
        </w:rPr>
        <w:t>知識依賴、樣布管理混亂、物流中斷</w:t>
      </w:r>
      <w:r w:rsidR="007B56BA">
        <w:rPr>
          <w:rFonts w:hint="eastAsia"/>
          <w:color w:val="EE0000"/>
        </w:rPr>
        <w:t>銷售</w:t>
      </w:r>
      <w:r w:rsidR="00C9527E" w:rsidRPr="00830B81">
        <w:rPr>
          <w:rFonts w:hint="eastAsia"/>
          <w:color w:val="EE0000"/>
        </w:rPr>
        <w:t>、</w:t>
      </w:r>
      <w:r w:rsidR="001F3146" w:rsidRPr="00830B81">
        <w:rPr>
          <w:color w:val="EE0000"/>
        </w:rPr>
        <w:t>品牌</w:t>
      </w:r>
      <w:r w:rsidR="00FC35CF">
        <w:rPr>
          <w:rFonts w:hint="eastAsia"/>
          <w:color w:val="EE0000"/>
        </w:rPr>
        <w:t>永續資料的</w:t>
      </w:r>
      <w:r w:rsidR="001F3146" w:rsidRPr="00830B81">
        <w:rPr>
          <w:color w:val="EE0000"/>
        </w:rPr>
        <w:t>揭露要求</w:t>
      </w:r>
      <w:r w:rsidR="00431E1C">
        <w:rPr>
          <w:rFonts w:hint="eastAsia"/>
          <w:color w:val="EE0000"/>
        </w:rPr>
        <w:t>等</w:t>
      </w:r>
      <w:r w:rsidR="00EF3EE6">
        <w:rPr>
          <w:rFonts w:hint="eastAsia"/>
          <w:color w:val="EE0000"/>
        </w:rPr>
        <w:t>需求</w:t>
      </w:r>
      <w:r w:rsidR="00980294" w:rsidRPr="00C75B1F">
        <w:rPr>
          <w:rFonts w:hint="eastAsia"/>
        </w:rPr>
        <w:t>，</w:t>
      </w:r>
      <w:r w:rsidR="00967101">
        <w:rPr>
          <w:rFonts w:hint="eastAsia"/>
        </w:rPr>
        <w:t>企業</w:t>
      </w:r>
      <w:r w:rsidR="007B56BA">
        <w:rPr>
          <w:rFonts w:hint="eastAsia"/>
        </w:rPr>
        <w:t>難以</w:t>
      </w:r>
      <w:r w:rsidR="00967101">
        <w:rPr>
          <w:rFonts w:hint="eastAsia"/>
        </w:rPr>
        <w:t>利用</w:t>
      </w:r>
      <w:r w:rsidR="0067767C">
        <w:t>現有流程應對</w:t>
      </w:r>
      <w:r w:rsidR="00435458">
        <w:rPr>
          <w:rFonts w:hint="eastAsia"/>
        </w:rPr>
        <w:t>，</w:t>
      </w:r>
      <w:r w:rsidR="007B56BA">
        <w:rPr>
          <w:rFonts w:hint="eastAsia"/>
        </w:rPr>
        <w:t>因此被</w:t>
      </w:r>
      <w:r w:rsidR="0067767C">
        <w:t>迫尋找替代方案</w:t>
      </w:r>
      <w:r w:rsidR="00651505">
        <w:rPr>
          <w:rFonts w:hint="eastAsia"/>
        </w:rPr>
        <w:t>，</w:t>
      </w:r>
      <w:r w:rsidR="00151054" w:rsidRPr="008A2348">
        <w:rPr>
          <w:rFonts w:hint="eastAsia"/>
          <w:color w:val="156082" w:themeColor="accent1"/>
        </w:rPr>
        <w:t>這些</w:t>
      </w:r>
      <w:r w:rsidR="00227600">
        <w:rPr>
          <w:rFonts w:hint="eastAsia"/>
          <w:color w:val="EE0000"/>
        </w:rPr>
        <w:t>痛點</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顯</w:t>
      </w:r>
      <w:r w:rsidR="005500BC">
        <w:rPr>
          <w:rFonts w:hint="eastAsia"/>
          <w:color w:val="156082" w:themeColor="accent1"/>
        </w:rPr>
        <w:t>出</w:t>
      </w:r>
      <w:r w:rsidR="000E6980" w:rsidRPr="008A2348">
        <w:rPr>
          <w:rFonts w:hint="eastAsia"/>
          <w:color w:val="156082" w:themeColor="accent1"/>
        </w:rPr>
        <w:t>傳產</w:t>
      </w:r>
      <w:r w:rsidR="00EA5947" w:rsidRPr="00C50E0C">
        <w:rPr>
          <w:rFonts w:hint="eastAsia"/>
          <w:color w:val="EE0000"/>
        </w:rPr>
        <w:t>「</w:t>
      </w:r>
      <w:r w:rsidR="00EE7EF8" w:rsidRPr="00C50E0C">
        <w:rPr>
          <w:rFonts w:hint="eastAsia"/>
          <w:color w:val="EE0000"/>
        </w:rPr>
        <w:t>被動式創新</w:t>
      </w:r>
      <w:r w:rsidR="00EA5947" w:rsidRPr="00C50E0C">
        <w:rPr>
          <w:rFonts w:hint="eastAsia"/>
          <w:color w:val="EE0000"/>
        </w:rPr>
        <w:t>」</w:t>
      </w:r>
      <w:r w:rsidR="0084551B" w:rsidRPr="00C50E0C">
        <w:rPr>
          <w:rFonts w:hint="eastAsia"/>
          <w:color w:val="EE0000"/>
        </w:rPr>
        <w:t>的</w:t>
      </w:r>
      <w:r w:rsidR="00EA5947" w:rsidRPr="00C50E0C">
        <w:rPr>
          <w:rFonts w:hint="eastAsia"/>
          <w:color w:val="EE0000"/>
        </w:rPr>
        <w:t>特性</w:t>
      </w:r>
      <w:r w:rsidR="00094625" w:rsidRPr="008A2348">
        <w:t>。</w:t>
      </w:r>
    </w:p>
    <w:p w14:paraId="7273E8FA" w14:textId="28F81CA5" w:rsidR="00244D57" w:rsidRPr="00263366" w:rsidRDefault="00DF6BE1" w:rsidP="00263366">
      <w:pPr>
        <w:pStyle w:val="15"/>
        <w:ind w:firstLine="480"/>
      </w:pPr>
      <w:r>
        <w:rPr>
          <w:rFonts w:hint="eastAsia"/>
        </w:rPr>
        <w:t>長期以來</w:t>
      </w:r>
      <w:r w:rsidR="005409CE" w:rsidRPr="008A2348">
        <w:t>，傳產</w:t>
      </w:r>
      <w:r w:rsidR="0064769E">
        <w:rPr>
          <w:rFonts w:hint="eastAsia"/>
        </w:rPr>
        <w:t>普遍</w:t>
      </w:r>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1F1BD0">
        <w:rPr>
          <w:rFonts w:hint="eastAsia"/>
        </w:rPr>
        <w:t>因此</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0E5DC4" w:rsidRPr="00572831">
        <w:rPr>
          <w:rFonts w:hint="eastAsia"/>
        </w:rPr>
        <w:t>，</w:t>
      </w:r>
      <w:r w:rsidR="00602F13" w:rsidRPr="00572831">
        <w:rPr>
          <w:rFonts w:hint="eastAsia"/>
        </w:rPr>
        <w:t>才能</w:t>
      </w:r>
      <w:r w:rsidR="00AA59CC" w:rsidRPr="00572831">
        <w:t>設計貼近</w:t>
      </w:r>
      <w:r w:rsidR="00E80032" w:rsidRPr="00572831">
        <w:rPr>
          <w:rFonts w:hint="eastAsia"/>
        </w:rPr>
        <w:t>痛點和</w:t>
      </w:r>
      <w:r w:rsidR="00AA59CC" w:rsidRPr="00572831">
        <w:t>需求、</w:t>
      </w:r>
      <w:r w:rsidR="00E80032" w:rsidRPr="00572831">
        <w:rPr>
          <w:rFonts w:hint="eastAsia"/>
        </w:rPr>
        <w:t>低</w:t>
      </w:r>
      <w:r w:rsidR="00E80032" w:rsidRPr="00572831">
        <w:t>學習成本</w:t>
      </w:r>
      <w:r w:rsidR="0081666F" w:rsidRPr="00572831">
        <w:rPr>
          <w:rFonts w:hint="eastAsia"/>
        </w:rPr>
        <w:t>、</w:t>
      </w:r>
      <w:r w:rsidR="00E80032" w:rsidRPr="00572831">
        <w:rPr>
          <w:rFonts w:hint="eastAsia"/>
        </w:rPr>
        <w:t>考慮文化</w:t>
      </w:r>
      <w:r w:rsidR="005E592F" w:rsidRPr="00572831">
        <w:rPr>
          <w:rFonts w:hint="eastAsia"/>
        </w:rPr>
        <w:t>慣性</w:t>
      </w:r>
      <w:r w:rsidR="00AA59CC" w:rsidRPr="00572831">
        <w:t>的</w:t>
      </w:r>
      <w:r w:rsidR="00BC022F" w:rsidRPr="00572831">
        <w:rPr>
          <w:rFonts w:hint="eastAsia"/>
        </w:rPr>
        <w:t>數</w:t>
      </w:r>
      <w:r w:rsidR="00BC022F">
        <w:rPr>
          <w:rFonts w:hint="eastAsia"/>
        </w:rPr>
        <w:t>位</w:t>
      </w:r>
      <w:r w:rsidR="00AA59CC">
        <w:t>解</w:t>
      </w:r>
      <w:r w:rsidR="00AA59CC">
        <w:lastRenderedPageBreak/>
        <w:t>決方案，</w:t>
      </w:r>
      <w:r w:rsidR="00C2155A">
        <w:rPr>
          <w:rFonts w:hint="eastAsia"/>
        </w:rPr>
        <w:t>讓創新不改變產業而是</w:t>
      </w:r>
      <w:r w:rsidR="00263366">
        <w:rPr>
          <w:rFonts w:hint="eastAsia"/>
        </w:rPr>
        <w:t>「</w:t>
      </w:r>
      <w:r w:rsidR="00D337B2" w:rsidRPr="007F724F">
        <w:t>被產業使用</w:t>
      </w:r>
      <w:r w:rsidR="00263366">
        <w:rPr>
          <w:rFonts w:hint="eastAsia"/>
        </w:rPr>
        <w:t>」</w:t>
      </w:r>
      <w:r w:rsidR="00C0591B">
        <w:rPr>
          <w:rFonts w:hint="eastAsia"/>
        </w:rPr>
        <w:t>，</w:t>
      </w:r>
      <w:r w:rsidR="006151BE">
        <w:rPr>
          <w:rFonts w:hint="eastAsia"/>
        </w:rPr>
        <w:t>讓數位科技</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w:t>
      </w:r>
      <w:r w:rsidR="006151BE">
        <w:rPr>
          <w:rFonts w:hint="eastAsia"/>
          <w:color w:val="EE0000"/>
        </w:rPr>
        <w:t>與既有營運模式互</w:t>
      </w:r>
      <w:r w:rsidR="00244D57" w:rsidRPr="003749FE">
        <w:rPr>
          <w:rFonts w:hint="eastAsia"/>
          <w:color w:val="EE0000"/>
        </w:rPr>
        <w:t>相抗衡，</w:t>
      </w:r>
      <w:r w:rsidR="00E925A8">
        <w:rPr>
          <w:rFonts w:hint="eastAsia"/>
          <w:color w:val="EE0000"/>
        </w:rPr>
        <w:t>而是</w:t>
      </w:r>
      <w:r w:rsidR="00244D57" w:rsidRPr="003749FE">
        <w:rPr>
          <w:rFonts w:hint="eastAsia"/>
          <w:color w:val="EE0000"/>
        </w:rPr>
        <w:t>與其互補及共存。</w:t>
      </w:r>
    </w:p>
    <w:p w14:paraId="70C61654" w14:textId="02A4737D" w:rsidR="001E72A9" w:rsidRDefault="00173547" w:rsidP="00A278DD">
      <w:pPr>
        <w:pStyle w:val="a0"/>
      </w:pPr>
      <w:r w:rsidRPr="00B15AD4">
        <w:rPr>
          <w:rFonts w:hint="eastAsia"/>
        </w:rPr>
        <w:t>為快速</w:t>
      </w:r>
      <w:r>
        <w:rPr>
          <w:rFonts w:hint="eastAsia"/>
        </w:rPr>
        <w:t>回應產業並抓住機會</w:t>
      </w:r>
      <w:r w:rsidR="003638B9">
        <w:rPr>
          <w:rFonts w:hint="eastAsia"/>
        </w:rPr>
        <w:t>，</w:t>
      </w:r>
      <w:r w:rsidR="003E0199">
        <w:rPr>
          <w:rFonts w:hint="eastAsia"/>
        </w:rPr>
        <w:t>以</w:t>
      </w:r>
      <w:r w:rsidR="002C227C">
        <w:rPr>
          <w:rFonts w:hint="eastAsia"/>
        </w:rPr>
        <w:t>組織資源</w:t>
      </w:r>
      <w:r w:rsidR="003638B9">
        <w:rPr>
          <w:rFonts w:hint="eastAsia"/>
        </w:rPr>
        <w:t>重組</w:t>
      </w:r>
      <w:r w:rsidR="00633060" w:rsidRPr="00633060">
        <w:t>與模組</w:t>
      </w:r>
      <w:r w:rsidR="00161650">
        <w:rPr>
          <w:rFonts w:hint="eastAsia"/>
        </w:rPr>
        <w:t>化</w:t>
      </w:r>
      <w:r w:rsidR="001B79BE">
        <w:rPr>
          <w:rFonts w:hint="eastAsia"/>
        </w:rPr>
        <w:t>延伸</w:t>
      </w:r>
      <w:r w:rsidR="002C227C">
        <w:rPr>
          <w:rFonts w:hint="eastAsia"/>
        </w:rPr>
        <w:t>來滿足新需求</w:t>
      </w:r>
    </w:p>
    <w:p w14:paraId="62A58F83" w14:textId="64CECB15" w:rsidR="009420DA"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00146651">
        <w:rPr>
          <w:rFonts w:hint="eastAsia"/>
          <w:color w:val="156082" w:themeColor="accent1"/>
        </w:rPr>
        <w:t>資源</w:t>
      </w:r>
      <w:r w:rsidR="00F26DDC">
        <w:rPr>
          <w:rFonts w:hint="eastAsia"/>
          <w:color w:val="156082" w:themeColor="accent1"/>
        </w:rPr>
        <w:t>延伸、重組來滿足產業</w:t>
      </w:r>
      <w:r w:rsidR="00F220A6">
        <w:rPr>
          <w:rFonts w:hint="eastAsia"/>
          <w:color w:val="156082" w:themeColor="accent1"/>
        </w:rPr>
        <w:t>新需求</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Pr>
          <w:rFonts w:hint="eastAsia"/>
        </w:rPr>
        <w:t>。</w:t>
      </w:r>
      <w:r w:rsidR="001B6590">
        <w:rPr>
          <w:rFonts w:hint="eastAsia"/>
        </w:rPr>
        <w:t>如</w:t>
      </w:r>
      <w:r w:rsidR="00233CC5">
        <w:rPr>
          <w:rFonts w:hint="eastAsia"/>
        </w:rPr>
        <w:t>第一階段</w:t>
      </w:r>
      <w:r w:rsidR="00787409">
        <w:rPr>
          <w:rFonts w:hint="eastAsia"/>
        </w:rPr>
        <w:t>團隊</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w:t>
      </w:r>
      <w:r w:rsidR="0027634C">
        <w:rPr>
          <w:rFonts w:hint="eastAsia"/>
          <w:color w:val="EE0000"/>
        </w:rPr>
        <w:t>事務機</w:t>
      </w:r>
      <w:r w:rsidRPr="00804D0F">
        <w:rPr>
          <w:rFonts w:hint="eastAsia"/>
          <w:color w:val="EE0000"/>
        </w:rPr>
        <w:t>設備</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w:t>
      </w:r>
      <w:r w:rsidR="00717457">
        <w:rPr>
          <w:rFonts w:hint="eastAsia"/>
        </w:rPr>
        <w:t>使用者的資料控管需求</w:t>
      </w:r>
      <w:r>
        <w:rPr>
          <w:rFonts w:hint="eastAsia"/>
        </w:rPr>
        <w:t>，</w:t>
      </w:r>
      <w:r w:rsidR="00C92012">
        <w:rPr>
          <w:rFonts w:hint="eastAsia"/>
        </w:rPr>
        <w:t>團隊並未推翻原有系統，而是</w:t>
      </w:r>
      <w:r w:rsidR="00717457" w:rsidRPr="00F11168">
        <w:rPr>
          <w:rFonts w:hint="eastAsia"/>
          <w:color w:val="EE0000"/>
        </w:rPr>
        <w:t>在原有</w:t>
      </w:r>
      <w:r w:rsidR="006526DD">
        <w:rPr>
          <w:rFonts w:hint="eastAsia"/>
          <w:color w:val="EE0000"/>
        </w:rPr>
        <w:t>平台</w:t>
      </w:r>
      <w:r w:rsidR="00717457" w:rsidRPr="00F11168">
        <w:rPr>
          <w:rFonts w:hint="eastAsia"/>
          <w:color w:val="EE0000"/>
        </w:rPr>
        <w:t>基礎上擴充</w:t>
      </w:r>
      <w:r w:rsidR="00717457">
        <w:rPr>
          <w:rFonts w:hint="eastAsia"/>
          <w:color w:val="EE0000"/>
        </w:rPr>
        <w:t>權限功能</w:t>
      </w:r>
      <w:r w:rsidR="00717457" w:rsidRPr="00F11168">
        <w:rPr>
          <w:rFonts w:hint="eastAsia"/>
          <w:color w:val="EE0000"/>
        </w:rPr>
        <w:t>模組</w:t>
      </w:r>
      <w:r w:rsidR="00DF727E">
        <w:rPr>
          <w:rFonts w:hint="eastAsia"/>
        </w:rPr>
        <w:t>，就成功</w:t>
      </w:r>
      <w:r w:rsidR="006A6357">
        <w:rPr>
          <w:rFonts w:hint="eastAsia"/>
        </w:rPr>
        <w:t>將</w:t>
      </w:r>
      <w:r w:rsidR="002043BD">
        <w:rPr>
          <w:rFonts w:hint="eastAsia"/>
        </w:rPr>
        <w:t>雲</w:t>
      </w:r>
      <w:r w:rsidR="006A6357">
        <w:rPr>
          <w:rFonts w:hint="eastAsia"/>
        </w:rPr>
        <w:t>端資料庫從</w:t>
      </w:r>
      <w:r w:rsidR="005B1A8F">
        <w:rPr>
          <w:rFonts w:hint="eastAsia"/>
        </w:rPr>
        <w:t>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w:t>
      </w:r>
      <w:r>
        <w:rPr>
          <w:rFonts w:hint="eastAsia"/>
        </w:rPr>
        <w:t>架構。第三階段面對</w:t>
      </w:r>
      <w:r w:rsidR="007E2503">
        <w:rPr>
          <w:rFonts w:hint="eastAsia"/>
        </w:rPr>
        <w:t>產業的</w:t>
      </w:r>
      <w:r>
        <w:rPr>
          <w:rFonts w:hint="eastAsia"/>
        </w:rPr>
        <w:t>銷售需求，</w:t>
      </w:r>
      <w:r w:rsidR="00930343">
        <w:rPr>
          <w:rFonts w:hint="eastAsia"/>
        </w:rPr>
        <w:t>Frontier.cool</w:t>
      </w:r>
      <w:r w:rsidR="00825D10">
        <w:rPr>
          <w:rFonts w:hint="eastAsia"/>
        </w:rPr>
        <w:t>亦將</w:t>
      </w:r>
      <w:r w:rsidR="00AB2E2D" w:rsidRPr="00CA01E5">
        <w:rPr>
          <w:color w:val="EE0000"/>
        </w:rPr>
        <w:t>數位布片資料</w:t>
      </w:r>
      <w:r w:rsidR="00AB2E2D">
        <w:rPr>
          <w:rFonts w:hint="eastAsia"/>
          <w:color w:val="EE0000"/>
        </w:rPr>
        <w:t>結合進新銷售工具</w:t>
      </w:r>
      <w:r w:rsidR="00510E62" w:rsidRPr="00510E62">
        <w:rPr>
          <w:color w:val="EE0000"/>
        </w:rPr>
        <w:t>FabriSelect™</w:t>
      </w:r>
      <w:r w:rsidR="00510E62">
        <w:rPr>
          <w:rFonts w:hint="eastAsia"/>
          <w:color w:val="EE0000"/>
        </w:rPr>
        <w:t>之中，</w:t>
      </w:r>
      <w:r w:rsidR="00E568EB">
        <w:rPr>
          <w:rFonts w:hint="eastAsia"/>
          <w:color w:val="EE0000"/>
        </w:rPr>
        <w:t>以</w:t>
      </w:r>
      <w:r w:rsidR="007323CD" w:rsidRPr="00CA01E5">
        <w:rPr>
          <w:color w:val="EE0000"/>
        </w:rPr>
        <w:t>數位布片資料</w:t>
      </w:r>
      <w:r w:rsidR="00AB2E2D" w:rsidRPr="00CA01E5">
        <w:rPr>
          <w:color w:val="EE0000"/>
        </w:rPr>
        <w:t>轉換為</w:t>
      </w:r>
      <w:r w:rsidR="00AB2E2D" w:rsidRPr="00CA01E5">
        <w:rPr>
          <w:color w:val="EE0000"/>
        </w:rPr>
        <w:t>QR Code</w:t>
      </w:r>
      <w:r w:rsidR="00E568EB">
        <w:rPr>
          <w:rFonts w:hint="eastAsia"/>
          <w:color w:val="EE0000"/>
        </w:rPr>
        <w:t>的形式</w:t>
      </w:r>
      <w:r w:rsidR="00AB2E2D" w:rsidRPr="00E60FFB">
        <w:t>，</w:t>
      </w:r>
      <w:r w:rsidR="00AB2E2D">
        <w:rPr>
          <w:rFonts w:hint="eastAsia"/>
        </w:rPr>
        <w:t>並擺設於展會攤位</w:t>
      </w:r>
      <w:r w:rsidR="0074585C">
        <w:rPr>
          <w:rFonts w:hint="eastAsia"/>
        </w:rPr>
        <w:t>中</w:t>
      </w:r>
      <w:r w:rsidR="002C4C76">
        <w:rPr>
          <w:rFonts w:hint="eastAsia"/>
        </w:rPr>
        <w:t>協助銷售</w:t>
      </w:r>
      <w:r w:rsidR="007519B1">
        <w:rPr>
          <w:rFonts w:hint="eastAsia"/>
        </w:rPr>
        <w:t>。</w:t>
      </w:r>
      <w:r w:rsidR="00301CFB">
        <w:rPr>
          <w:rFonts w:hint="eastAsia"/>
        </w:rPr>
        <w:t>在</w:t>
      </w:r>
      <w:r>
        <w:rPr>
          <w:rFonts w:hint="eastAsia"/>
        </w:rPr>
        <w:t>第四階段，</w:t>
      </w:r>
      <w:r w:rsidR="00F2341E">
        <w:rPr>
          <w:rFonts w:hint="eastAsia"/>
        </w:rPr>
        <w:t>Frontier.cool</w:t>
      </w:r>
      <w:r w:rsidR="00096DBC">
        <w:rPr>
          <w:rFonts w:hint="eastAsia"/>
        </w:rPr>
        <w:t>結合</w:t>
      </w:r>
      <w:r w:rsidR="00096DBC" w:rsidRPr="00096DBC">
        <w:rPr>
          <w:rFonts w:hint="eastAsia"/>
          <w:color w:val="EE0000"/>
        </w:rPr>
        <w:t>既有的</w:t>
      </w:r>
      <w:r w:rsidR="00B614EC" w:rsidRPr="00096DBC">
        <w:rPr>
          <w:rFonts w:hint="eastAsia"/>
          <w:color w:val="EE0000"/>
        </w:rPr>
        <w:t>平台開發技術</w:t>
      </w:r>
      <w:r w:rsidR="00096DBC">
        <w:rPr>
          <w:rFonts w:hint="eastAsia"/>
        </w:rPr>
        <w:t>和</w:t>
      </w:r>
      <w:r w:rsidR="00096DBC" w:rsidRPr="001B6590">
        <w:rPr>
          <w:rFonts w:hint="eastAsia"/>
          <w:color w:val="156082" w:themeColor="accent1"/>
        </w:rPr>
        <w:t>外部機構</w:t>
      </w:r>
      <w:r w:rsidR="00B614EC" w:rsidRPr="001B6590">
        <w:rPr>
          <w:rFonts w:hint="eastAsia"/>
          <w:color w:val="156082" w:themeColor="accent1"/>
        </w:rPr>
        <w:t>Made2Flow</w:t>
      </w:r>
      <w:r w:rsidR="00096DBC" w:rsidRPr="001B6590">
        <w:rPr>
          <w:rFonts w:hint="eastAsia"/>
          <w:color w:val="156082" w:themeColor="accent1"/>
        </w:rPr>
        <w:t>的永續資料</w:t>
      </w:r>
      <w:r w:rsidR="00096DBC">
        <w:rPr>
          <w:rFonts w:hint="eastAsia"/>
        </w:rPr>
        <w:t>，發展出</w:t>
      </w:r>
      <w:r w:rsidR="00B614EC" w:rsidRPr="00B614EC">
        <w:t>Eco-Impactor®</w:t>
      </w:r>
      <w:r w:rsidR="00096DBC">
        <w:rPr>
          <w:rFonts w:hint="eastAsia"/>
        </w:rPr>
        <w:t>平台，生產前</w:t>
      </w:r>
      <w:r w:rsidR="001E6AE9">
        <w:rPr>
          <w:rFonts w:hint="eastAsia"/>
        </w:rPr>
        <w:t>預估</w:t>
      </w:r>
      <w:r w:rsidR="00096DBC">
        <w:rPr>
          <w:rFonts w:hint="eastAsia"/>
        </w:rPr>
        <w:t>不同原物料</w:t>
      </w:r>
      <w:r w:rsidR="001E6AE9">
        <w:rPr>
          <w:rFonts w:hint="eastAsia"/>
        </w:rPr>
        <w:t>可能產生</w:t>
      </w:r>
      <w:r w:rsidR="00096DBC">
        <w:rPr>
          <w:rFonts w:hint="eastAsia"/>
        </w:rPr>
        <w:t>之碳排放量，後續再與台灣碳</w:t>
      </w:r>
      <w:r w:rsidR="0060463F">
        <w:rPr>
          <w:rFonts w:hint="eastAsia"/>
        </w:rPr>
        <w:t>足跡</w:t>
      </w:r>
      <w:r w:rsidR="00096DBC">
        <w:rPr>
          <w:rFonts w:hint="eastAsia"/>
        </w:rPr>
        <w:t>機構合作</w:t>
      </w:r>
      <w:r w:rsidR="00EB013E">
        <w:rPr>
          <w:rFonts w:hint="eastAsia"/>
        </w:rPr>
        <w:t>將</w:t>
      </w:r>
      <w:r w:rsidR="00096DBC">
        <w:rPr>
          <w:rFonts w:hint="eastAsia"/>
        </w:rPr>
        <w:t>真實的永續</w:t>
      </w:r>
      <w:r w:rsidR="00963340">
        <w:rPr>
          <w:rFonts w:hint="eastAsia"/>
        </w:rPr>
        <w:t>資訊融入</w:t>
      </w:r>
      <w:r w:rsidR="00EB013E">
        <w:rPr>
          <w:rFonts w:hint="eastAsia"/>
        </w:rPr>
        <w:t>原有的數位布片檔案之中</w:t>
      </w:r>
      <w:r>
        <w:rPr>
          <w:rFonts w:hint="eastAsia"/>
        </w:rPr>
        <w:t>。</w:t>
      </w:r>
    </w:p>
    <w:p w14:paraId="7131ED0E" w14:textId="456729DA" w:rsidR="00CD2978" w:rsidRPr="001B7E92" w:rsidRDefault="00F55C18" w:rsidP="001B7E92">
      <w:pPr>
        <w:pStyle w:val="15"/>
        <w:ind w:firstLine="480"/>
      </w:pPr>
      <w:r>
        <w:rPr>
          <w:rFonts w:hint="eastAsia"/>
        </w:rPr>
        <w:t>產業需求變化快速，企業需要快速發展功能和服務才能抓住機會，</w:t>
      </w:r>
      <w:r w:rsidR="00BA0208">
        <w:rPr>
          <w:rFonts w:hint="eastAsia"/>
        </w:rPr>
        <w:t>四階段</w:t>
      </w:r>
      <w:r w:rsidR="0054273E">
        <w:rPr>
          <w:rFonts w:hint="eastAsia"/>
        </w:rPr>
        <w:t>企業能力都</w:t>
      </w:r>
      <w:r w:rsidR="00D24004">
        <w:rPr>
          <w:rFonts w:hint="eastAsia"/>
        </w:rPr>
        <w:t>重複了</w:t>
      </w:r>
      <w:r w:rsidR="003638B9">
        <w:rPr>
          <w:rFonts w:hint="eastAsia"/>
          <w:color w:val="EE0000"/>
        </w:rPr>
        <w:t>資源延伸</w:t>
      </w:r>
      <w:r w:rsidR="00F31682" w:rsidRPr="003C517F">
        <w:rPr>
          <w:rFonts w:hint="eastAsia"/>
          <w:color w:val="EE0000"/>
        </w:rPr>
        <w:t>整合</w:t>
      </w:r>
      <w:r w:rsidR="00F31682">
        <w:rPr>
          <w:rFonts w:hint="eastAsia"/>
        </w:rPr>
        <w:t>的策略選擇，</w:t>
      </w:r>
      <w:r w:rsidR="004607BC">
        <w:rPr>
          <w:rFonts w:hint="eastAsia"/>
        </w:rPr>
        <w:t>團隊</w:t>
      </w:r>
      <w:r w:rsidR="005500C5">
        <w:rPr>
          <w:rFonts w:hint="eastAsia"/>
        </w:rPr>
        <w:t>避免大規模</w:t>
      </w:r>
      <w:r w:rsidR="00021827">
        <w:rPr>
          <w:rFonts w:hint="eastAsia"/>
        </w:rPr>
        <w:t>重建系統</w:t>
      </w:r>
      <w:r w:rsidR="003638B9">
        <w:rPr>
          <w:rFonts w:hint="eastAsia"/>
        </w:rPr>
        <w:t>與研發既耗時又複雜的未知技術</w:t>
      </w:r>
      <w:r w:rsidR="005500C5">
        <w:rPr>
          <w:rFonts w:hint="eastAsia"/>
        </w:rPr>
        <w:t>，</w:t>
      </w:r>
      <w:r w:rsidR="00021827">
        <w:rPr>
          <w:rFonts w:hint="eastAsia"/>
        </w:rPr>
        <w:t>而</w:t>
      </w:r>
      <w:r w:rsidR="008867FC" w:rsidRPr="00145C71">
        <w:t>是</w:t>
      </w:r>
      <w:r w:rsidR="003638B9">
        <w:rPr>
          <w:rFonts w:hint="eastAsia"/>
        </w:rPr>
        <w:t>透過</w:t>
      </w:r>
      <w:r w:rsidR="008867FC" w:rsidRPr="003C517F">
        <w:rPr>
          <w:color w:val="EE0000"/>
        </w:rPr>
        <w:t>模組化擴展</w:t>
      </w:r>
      <w:r w:rsidR="003638B9">
        <w:rPr>
          <w:rFonts w:hint="eastAsia"/>
          <w:color w:val="EE0000"/>
        </w:rPr>
        <w:t>平台功能</w:t>
      </w:r>
      <w:r w:rsidR="008867FC" w:rsidRPr="003C517F">
        <w:rPr>
          <w:color w:val="EE0000"/>
        </w:rPr>
        <w:t>、彈性</w:t>
      </w:r>
      <w:r w:rsidR="003638B9">
        <w:rPr>
          <w:rFonts w:hint="eastAsia"/>
          <w:color w:val="EE0000"/>
        </w:rPr>
        <w:t>整合</w:t>
      </w:r>
      <w:r w:rsidR="006A5929">
        <w:rPr>
          <w:rFonts w:hint="eastAsia"/>
          <w:color w:val="EE0000"/>
        </w:rPr>
        <w:t>現有</w:t>
      </w:r>
      <w:r w:rsidR="003638B9">
        <w:rPr>
          <w:rFonts w:hint="eastAsia"/>
          <w:color w:val="EE0000"/>
        </w:rPr>
        <w:t>資源</w:t>
      </w:r>
      <w:r>
        <w:rPr>
          <w:rFonts w:hint="eastAsia"/>
          <w:color w:val="EE0000"/>
        </w:rPr>
        <w:t>快速</w:t>
      </w:r>
      <w:r w:rsidR="00053768">
        <w:rPr>
          <w:rFonts w:hint="eastAsia"/>
          <w:color w:val="EE0000"/>
        </w:rPr>
        <w:t>回應需求</w:t>
      </w:r>
      <w:r w:rsidR="008867FC" w:rsidRPr="001E4AC3">
        <w:t>。</w:t>
      </w:r>
      <w:r w:rsidR="009B3B7E" w:rsidRPr="001E4AC3">
        <w:t>Frontier.cool</w:t>
      </w:r>
      <w:r w:rsidR="009B3B7E" w:rsidRPr="008329B9">
        <w:rPr>
          <w:color w:val="156082" w:themeColor="accent1"/>
        </w:rPr>
        <w:t>對於</w:t>
      </w:r>
      <w:r w:rsidR="00244AC6" w:rsidRPr="008329B9">
        <w:rPr>
          <w:color w:val="156082" w:themeColor="accent1"/>
        </w:rPr>
        <w:t>現有資源</w:t>
      </w:r>
      <w:r w:rsidR="003A51C7">
        <w:rPr>
          <w:rFonts w:hint="eastAsia"/>
          <w:color w:val="156082" w:themeColor="accent1"/>
        </w:rPr>
        <w:t>如</w:t>
      </w:r>
      <w:r w:rsidR="007161B8">
        <w:rPr>
          <w:rFonts w:hint="eastAsia"/>
          <w:color w:val="156082" w:themeColor="accent1"/>
        </w:rPr>
        <w:t>內部團隊</w:t>
      </w:r>
      <w:r w:rsidR="009B3B7E" w:rsidRPr="008329B9">
        <w:rPr>
          <w:color w:val="156082" w:themeColor="accent1"/>
        </w:rPr>
        <w:t>、</w:t>
      </w:r>
      <w:r w:rsidR="00D859A9">
        <w:rPr>
          <w:rFonts w:hint="eastAsia"/>
          <w:color w:val="156082" w:themeColor="accent1"/>
        </w:rPr>
        <w:t>技術、</w:t>
      </w:r>
      <w:r w:rsidR="009B3B7E" w:rsidRPr="008329B9">
        <w:rPr>
          <w:color w:val="156082" w:themeColor="accent1"/>
        </w:rPr>
        <w:t>設備與知識基礎</w:t>
      </w:r>
      <w:r w:rsidR="00081A76">
        <w:rPr>
          <w:rFonts w:hint="eastAsia"/>
          <w:color w:val="156082" w:themeColor="accent1"/>
        </w:rPr>
        <w:t>等</w:t>
      </w:r>
      <w:r w:rsidR="009B3B7E" w:rsidRPr="008329B9">
        <w:rPr>
          <w:color w:val="156082" w:themeColor="accent1"/>
        </w:rPr>
        <w:t>，皆</w:t>
      </w:r>
      <w:r w:rsidR="009B3B7E" w:rsidRPr="008329B9">
        <w:rPr>
          <w:color w:val="EE0000"/>
        </w:rPr>
        <w:t>保持高度敏感與</w:t>
      </w:r>
      <w:r w:rsidR="00107696">
        <w:rPr>
          <w:rFonts w:hint="eastAsia"/>
          <w:color w:val="EE0000"/>
        </w:rPr>
        <w:t>靈活</w:t>
      </w:r>
      <w:r w:rsidR="009B3B7E" w:rsidRPr="008329B9">
        <w:rPr>
          <w:color w:val="EE0000"/>
        </w:rPr>
        <w:t>調度</w:t>
      </w:r>
      <w:r w:rsidR="00107696">
        <w:rPr>
          <w:rFonts w:hint="eastAsia"/>
          <w:color w:val="EE0000"/>
        </w:rPr>
        <w:t>與整合</w:t>
      </w:r>
      <w:r w:rsidR="009B3B7E" w:rsidRPr="008329B9">
        <w:rPr>
          <w:color w:val="EE0000"/>
        </w:rPr>
        <w:t>能力</w:t>
      </w:r>
      <w:r w:rsidR="009342D1">
        <w:rPr>
          <w:rFonts w:hint="eastAsia"/>
        </w:rPr>
        <w:t>，</w:t>
      </w:r>
      <w:r w:rsidR="00D02278">
        <w:rPr>
          <w:rFonts w:hint="eastAsia"/>
        </w:rPr>
        <w:t>因此可以</w:t>
      </w:r>
      <w:r w:rsidR="00A11A8C" w:rsidRPr="0055548F">
        <w:rPr>
          <w:rFonts w:hint="eastAsia"/>
          <w:color w:val="156082" w:themeColor="accent1"/>
        </w:rPr>
        <w:t>快速</w:t>
      </w:r>
      <w:r w:rsidR="00001D82" w:rsidRPr="0055548F">
        <w:rPr>
          <w:rFonts w:hint="eastAsia"/>
          <w:color w:val="156082" w:themeColor="accent1"/>
        </w:rPr>
        <w:t>將資源</w:t>
      </w:r>
      <w:r w:rsidR="00735318" w:rsidRPr="0055548F">
        <w:rPr>
          <w:color w:val="156082" w:themeColor="accent1"/>
        </w:rPr>
        <w:t>延伸</w:t>
      </w:r>
      <w:r w:rsidR="00081A76" w:rsidRPr="0055548F">
        <w:rPr>
          <w:rFonts w:hint="eastAsia"/>
          <w:color w:val="156082" w:themeColor="accent1"/>
        </w:rPr>
        <w:t>運用</w:t>
      </w:r>
      <w:r w:rsidR="00A11A8C">
        <w:rPr>
          <w:rFonts w:hint="eastAsia"/>
          <w:color w:val="EE0000"/>
        </w:rPr>
        <w:t>。此經營特性</w:t>
      </w:r>
      <w:r w:rsidR="00735318" w:rsidRPr="00735318">
        <w:t>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w:t>
      </w:r>
      <w:r w:rsidR="00755322">
        <w:rPr>
          <w:rFonts w:hint="eastAsia"/>
        </w:rPr>
        <w:t>因組織彈性高、資源有限與規模較小等因素，讓企業多以現有</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節省</w:t>
      </w:r>
      <w:r w:rsidR="007260BF">
        <w:rPr>
          <w:rFonts w:hint="eastAsia"/>
        </w:rPr>
        <w:t>時間與</w:t>
      </w:r>
      <w:r w:rsidR="0062502A">
        <w:rPr>
          <w:rFonts w:hint="eastAsia"/>
        </w:rPr>
        <w:t>資金</w:t>
      </w:r>
      <w:r w:rsidR="00603CBD">
        <w:rPr>
          <w:rFonts w:hint="eastAsia"/>
        </w:rPr>
        <w:t>消耗</w:t>
      </w:r>
      <w:r w:rsidR="00CC72FD">
        <w:rPr>
          <w:rFonts w:hint="eastAsia"/>
        </w:rPr>
        <w:t>，</w:t>
      </w:r>
      <w:r w:rsidR="005C58F2">
        <w:rPr>
          <w:rFonts w:hint="eastAsia"/>
        </w:rPr>
        <w:t>這也</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r w:rsidR="00146C10" w:rsidRPr="00146C10">
        <w:rPr>
          <w:rFonts w:hint="eastAsia"/>
        </w:rPr>
        <w:t>可供性不</w:t>
      </w:r>
      <w:r w:rsidR="00CA6FCB">
        <w:rPr>
          <w:rFonts w:hint="eastAsia"/>
        </w:rPr>
        <w:t>只</w:t>
      </w:r>
      <w:r w:rsidR="00146C10" w:rsidRPr="00146C10">
        <w:rPr>
          <w:rFonts w:hint="eastAsia"/>
        </w:rPr>
        <w:t>是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4FECC0" w14:textId="67054E28" w:rsidR="007748CF" w:rsidRDefault="00387AE2" w:rsidP="007A7E42">
      <w:pPr>
        <w:pStyle w:val="15"/>
        <w:ind w:firstLine="480"/>
      </w:pPr>
      <w:r w:rsidRPr="00387AE2">
        <w:t>在平台發展的四個階段中，</w:t>
      </w:r>
      <w:r w:rsidR="007A6AC6" w:rsidRPr="004D10BE">
        <w:rPr>
          <w:rFonts w:hint="eastAsia"/>
          <w:color w:val="EE0000"/>
        </w:rPr>
        <w:t>顯示了</w:t>
      </w:r>
      <w:r w:rsidR="007A6AC6" w:rsidRPr="004D10BE">
        <w:rPr>
          <w:color w:val="EE0000"/>
        </w:rPr>
        <w:t>可供性探索軌跡</w:t>
      </w:r>
      <w:r w:rsidRPr="004D10BE">
        <w:rPr>
          <w:color w:val="EE0000"/>
        </w:rPr>
        <w:t>與產業需求</w:t>
      </w:r>
      <w:r w:rsidR="00EE2A39" w:rsidRPr="004D10BE">
        <w:rPr>
          <w:rFonts w:hint="eastAsia"/>
          <w:color w:val="EE0000"/>
        </w:rPr>
        <w:t>的</w:t>
      </w:r>
      <w:r w:rsidRPr="004D10BE">
        <w:rPr>
          <w:color w:val="EE0000"/>
        </w:rPr>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動之下才</w:t>
      </w:r>
      <w:r w:rsidR="00DD29D0">
        <w:rPr>
          <w:rFonts w:hint="eastAsia"/>
          <w:color w:val="EE0000"/>
        </w:rPr>
        <w:t>開始</w:t>
      </w:r>
      <w:r w:rsidR="00DF7B9A">
        <w:rPr>
          <w:rFonts w:hint="eastAsia"/>
          <w:color w:val="EE0000"/>
        </w:rPr>
        <w:t>的可供性探索行動</w:t>
      </w:r>
      <w:r w:rsidRPr="00387AE2">
        <w:t>。</w:t>
      </w:r>
      <w:r w:rsidR="007748CF" w:rsidRPr="007748CF">
        <w:t>第一階段，</w:t>
      </w:r>
      <w:r w:rsidR="00275684">
        <w:rPr>
          <w:rFonts w:hint="eastAsia"/>
        </w:rPr>
        <w:t>Frontier.cool</w:t>
      </w:r>
      <w:r w:rsidR="007748CF" w:rsidRPr="007748CF">
        <w:t>藉由</w:t>
      </w:r>
      <w:r w:rsidR="007748CF"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w:t>
      </w:r>
      <w:r w:rsidR="00CA21E7">
        <w:rPr>
          <w:rFonts w:hint="eastAsia"/>
          <w:color w:val="156082" w:themeColor="accent1"/>
        </w:rPr>
        <w:t>規模化與</w:t>
      </w:r>
      <w:r w:rsidR="00B44B5B" w:rsidRPr="00EA58F4">
        <w:rPr>
          <w:rFonts w:hint="eastAsia"/>
          <w:color w:val="156082" w:themeColor="accent1"/>
        </w:rPr>
        <w:t>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w:t>
      </w:r>
      <w:r w:rsidR="00B44B5B" w:rsidRPr="00EA58F4">
        <w:rPr>
          <w:rFonts w:hint="eastAsia"/>
          <w:color w:val="156082" w:themeColor="accent1"/>
        </w:rPr>
        <w:lastRenderedPageBreak/>
        <w:t>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2640D5">
        <w:rPr>
          <w:rFonts w:hint="eastAsia"/>
          <w:color w:val="156082" w:themeColor="accent1"/>
        </w:rPr>
        <w:t>透過平台</w:t>
      </w:r>
      <w:r w:rsidR="0084117B" w:rsidRPr="00EA58F4">
        <w:rPr>
          <w:rFonts w:hint="eastAsia"/>
          <w:color w:val="156082" w:themeColor="accent1"/>
        </w:rPr>
        <w:t>實現</w:t>
      </w:r>
      <w:r w:rsidR="002B1E3B">
        <w:rPr>
          <w:rFonts w:hint="eastAsia"/>
          <w:color w:val="156082" w:themeColor="accent1"/>
        </w:rPr>
        <w:t>供應鏈</w:t>
      </w:r>
      <w:r w:rsidR="0084117B" w:rsidRPr="00EA58F4">
        <w:rPr>
          <w:rFonts w:hint="eastAsia"/>
          <w:color w:val="156082" w:themeColor="accent1"/>
        </w:rPr>
        <w:t>跨域協作</w:t>
      </w:r>
      <w:r w:rsidR="007748CF" w:rsidRPr="00F2363F">
        <w:t>，</w:t>
      </w:r>
      <w:r w:rsidR="002449D1">
        <w:rPr>
          <w:rFonts w:hint="eastAsia"/>
        </w:rPr>
        <w:t>而數位</w:t>
      </w:r>
      <w:r w:rsidR="00735649">
        <w:rPr>
          <w:rFonts w:hint="eastAsia"/>
        </w:rPr>
        <w:t>平台</w:t>
      </w:r>
      <w:r w:rsidR="00F2363F">
        <w:rPr>
          <w:rFonts w:hint="eastAsia"/>
        </w:rPr>
        <w:t>的可塑性與開放性</w:t>
      </w:r>
      <w:r w:rsidR="002B1E3B" w:rsidRPr="00F2363F">
        <w:rPr>
          <w:rFonts w:hint="eastAsia"/>
        </w:rPr>
        <w:t>亦</w:t>
      </w:r>
      <w:r w:rsidR="002A737D" w:rsidRPr="00F2363F">
        <w:rPr>
          <w:rFonts w:hint="eastAsia"/>
        </w:rPr>
        <w:t>為後續能</w:t>
      </w:r>
      <w:r w:rsidR="007748CF" w:rsidRPr="00F2363F">
        <w:t>被多角色</w:t>
      </w:r>
      <w:r w:rsidR="00343901" w:rsidRPr="00F2363F">
        <w:rPr>
          <w:rFonts w:hint="eastAsia"/>
        </w:rPr>
        <w:t>共同</w:t>
      </w:r>
      <w:r w:rsidR="00642666" w:rsidRPr="00F2363F">
        <w:rPr>
          <w:rFonts w:hint="eastAsia"/>
        </w:rPr>
        <w:t>設計</w:t>
      </w:r>
      <w:r w:rsidR="00717B74" w:rsidRPr="00F2363F">
        <w:rPr>
          <w:rFonts w:hint="eastAsia"/>
        </w:rPr>
        <w:t>與資料共享</w:t>
      </w:r>
      <w:r w:rsidR="009F57E6" w:rsidRPr="00F2363F">
        <w:rPr>
          <w:rFonts w:hint="eastAsia"/>
        </w:rPr>
        <w:t>埋下更多</w:t>
      </w:r>
      <w:r w:rsidR="007748CF" w:rsidRPr="00F2363F">
        <w:t>可能性</w:t>
      </w:r>
      <w:r w:rsidR="007748CF" w:rsidRPr="007748CF">
        <w:t>。第二階段，企業開始</w:t>
      </w:r>
      <w:r w:rsidR="007748CF" w:rsidRPr="007748CF">
        <w:rPr>
          <w:color w:val="EE0000"/>
        </w:rPr>
        <w:t>察覺到</w:t>
      </w:r>
      <w:r w:rsidR="004565D9">
        <w:rPr>
          <w:rFonts w:hint="eastAsia"/>
          <w:color w:val="EE0000"/>
        </w:rPr>
        <w:t>廠商</w:t>
      </w:r>
      <w:r w:rsidR="007748CF" w:rsidRPr="007748CF">
        <w:rPr>
          <w:color w:val="EE0000"/>
        </w:rPr>
        <w:t>對資料</w:t>
      </w:r>
      <w:r w:rsidR="00481A95">
        <w:rPr>
          <w:rFonts w:hint="eastAsia"/>
          <w:color w:val="EE0000"/>
        </w:rPr>
        <w:t>控制</w:t>
      </w:r>
      <w:r w:rsidR="007748CF" w:rsidRPr="007748CF">
        <w:rPr>
          <w:color w:val="EE0000"/>
        </w:rPr>
        <w:t>與</w:t>
      </w:r>
      <w:r w:rsidR="00890D8B">
        <w:rPr>
          <w:rFonts w:hint="eastAsia"/>
          <w:color w:val="EE0000"/>
        </w:rPr>
        <w:t>機密性</w:t>
      </w:r>
      <w:r w:rsidR="007748CF" w:rsidRPr="007748CF">
        <w:rPr>
          <w:color w:val="EE0000"/>
        </w:rPr>
        <w:t>的要求，延伸出權限管理與</w:t>
      </w:r>
      <w:r w:rsidR="007748CF" w:rsidRPr="007748CF">
        <w:rPr>
          <w:color w:val="EE0000"/>
        </w:rPr>
        <w:t>API</w:t>
      </w:r>
      <w:r w:rsidR="007748CF" w:rsidRPr="007748CF">
        <w:rPr>
          <w:color w:val="EE0000"/>
        </w:rPr>
        <w:t>串接功能</w:t>
      </w:r>
      <w:r w:rsidR="007748CF" w:rsidRPr="007748CF">
        <w:t>，將</w:t>
      </w:r>
      <w:r w:rsidR="00836E91">
        <w:rPr>
          <w:rFonts w:hint="eastAsia"/>
        </w:rPr>
        <w:t>原本</w:t>
      </w:r>
      <w:r w:rsidR="001E6D26">
        <w:rPr>
          <w:rFonts w:hint="eastAsia"/>
        </w:rPr>
        <w:t>僅供資料</w:t>
      </w:r>
      <w:r w:rsidR="007748CF" w:rsidRPr="007748CF">
        <w:rPr>
          <w:color w:val="EE0000"/>
        </w:rPr>
        <w:t>共享</w:t>
      </w:r>
      <w:r w:rsidR="002936C1">
        <w:rPr>
          <w:rFonts w:hint="eastAsia"/>
        </w:rPr>
        <w:t>平台</w:t>
      </w:r>
      <w:r w:rsidR="00511AF8" w:rsidRPr="003F361D">
        <w:rPr>
          <w:rFonts w:hint="eastAsia"/>
          <w:color w:val="156082" w:themeColor="accent1"/>
        </w:rPr>
        <w:t>從</w:t>
      </w:r>
      <w:r w:rsidR="007748CF" w:rsidRPr="007748CF">
        <w:rPr>
          <w:color w:val="156082" w:themeColor="accent1"/>
        </w:rPr>
        <w:t>「能存取」，</w:t>
      </w:r>
      <w:r w:rsidR="00511AF8" w:rsidRPr="003F361D">
        <w:rPr>
          <w:rFonts w:hint="eastAsia"/>
          <w:color w:val="156082" w:themeColor="accent1"/>
        </w:rPr>
        <w:t>發展成</w:t>
      </w:r>
      <w:r w:rsidR="007748CF" w:rsidRPr="007748CF">
        <w:rPr>
          <w:color w:val="156082" w:themeColor="accent1"/>
        </w:rPr>
        <w:t>「能</w:t>
      </w:r>
      <w:r w:rsidR="00BD39C3">
        <w:rPr>
          <w:rFonts w:hint="eastAsia"/>
          <w:color w:val="156082" w:themeColor="accent1"/>
        </w:rPr>
        <w:t>自主</w:t>
      </w:r>
      <w:r w:rsidR="007748CF" w:rsidRPr="007748CF">
        <w:rPr>
          <w:color w:val="156082" w:themeColor="accent1"/>
        </w:rPr>
        <w:t>控制、能</w:t>
      </w:r>
      <w:r w:rsidR="00BD39C3">
        <w:rPr>
          <w:rFonts w:hint="eastAsia"/>
          <w:color w:val="156082" w:themeColor="accent1"/>
        </w:rPr>
        <w:t>系統</w:t>
      </w:r>
      <w:r w:rsidR="007748CF" w:rsidRPr="007748CF">
        <w:rPr>
          <w:color w:val="156082" w:themeColor="accent1"/>
        </w:rPr>
        <w:t>整合、能安全應用」</w:t>
      </w:r>
      <w:r w:rsidR="00905EB4">
        <w:rPr>
          <w:rFonts w:hint="eastAsia"/>
          <w:color w:val="156082" w:themeColor="accent1"/>
        </w:rPr>
        <w:t>的實用功能</w:t>
      </w:r>
      <w:r w:rsidR="007748CF" w:rsidRPr="007748CF">
        <w:t>。第三階段</w:t>
      </w:r>
      <w:r w:rsidR="00AE403D">
        <w:rPr>
          <w:rFonts w:hint="eastAsia"/>
        </w:rPr>
        <w:t>平台</w:t>
      </w:r>
      <w:r w:rsidR="00E35EFA">
        <w:rPr>
          <w:rFonts w:hint="eastAsia"/>
          <w:color w:val="EE0000"/>
        </w:rPr>
        <w:t>的應用</w:t>
      </w:r>
      <w:r w:rsidR="007748CF"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007748CF" w:rsidRPr="007748CF">
        <w:t>展會與</w:t>
      </w:r>
      <w:r w:rsidR="00B26B9A">
        <w:rPr>
          <w:rFonts w:hint="eastAsia"/>
        </w:rPr>
        <w:t>產品</w:t>
      </w:r>
      <w:r w:rsidR="007748CF" w:rsidRPr="007748CF">
        <w:t>銷售場景中，</w:t>
      </w:r>
      <w:r w:rsidR="008C24EF">
        <w:rPr>
          <w:rFonts w:hint="eastAsia"/>
        </w:rPr>
        <w:t>僅須</w:t>
      </w:r>
      <w:r w:rsidR="007748CF" w:rsidRPr="007748CF">
        <w:t>透過</w:t>
      </w:r>
      <w:r w:rsidR="00695802">
        <w:rPr>
          <w:rFonts w:hint="eastAsia"/>
        </w:rPr>
        <w:t>雲端布片資料庫</w:t>
      </w:r>
      <w:r w:rsidR="004D097D">
        <w:rPr>
          <w:rFonts w:hint="eastAsia"/>
        </w:rPr>
        <w:t>產生</w:t>
      </w:r>
      <w:r w:rsidR="00C4171C">
        <w:rPr>
          <w:rFonts w:hint="eastAsia"/>
        </w:rPr>
        <w:t>不同</w:t>
      </w:r>
      <w:r w:rsidR="004D097D">
        <w:rPr>
          <w:rFonts w:hint="eastAsia"/>
        </w:rPr>
        <w:t>布料對應之</w:t>
      </w:r>
      <w:r w:rsidR="004D097D">
        <w:rPr>
          <w:rFonts w:hint="eastAsia"/>
        </w:rPr>
        <w:t>QR Code</w:t>
      </w:r>
      <w:r w:rsidR="00695802">
        <w:rPr>
          <w:rFonts w:hint="eastAsia"/>
        </w:rPr>
        <w:t>、</w:t>
      </w:r>
      <w:r w:rsidR="007748CF" w:rsidRPr="007748CF">
        <w:t>即時回饋與</w:t>
      </w:r>
      <w:r w:rsidR="00254656">
        <w:rPr>
          <w:rFonts w:hint="eastAsia"/>
        </w:rPr>
        <w:t>資料</w:t>
      </w:r>
      <w:r w:rsidR="007748CF" w:rsidRPr="007748CF">
        <w:t>分析</w:t>
      </w:r>
      <w:r w:rsidR="00513CC5">
        <w:rPr>
          <w:rFonts w:hint="eastAsia"/>
        </w:rPr>
        <w:t>工具（</w:t>
      </w:r>
      <w:r w:rsidR="007A7E42">
        <w:t>FabriSelect™</w:t>
      </w:r>
      <w:r w:rsidR="004949CC">
        <w:rPr>
          <w:rFonts w:hint="eastAsia"/>
        </w:rPr>
        <w:t>、</w:t>
      </w:r>
      <w:r w:rsidR="007A7E42">
        <w:t>AI SaleSync™</w:t>
      </w:r>
      <w:r w:rsidR="00513CC5">
        <w:rPr>
          <w:rFonts w:hint="eastAsia"/>
        </w:rPr>
        <w:t>）</w:t>
      </w:r>
      <w:r w:rsidR="007748CF" w:rsidRPr="007748CF">
        <w:t>，</w:t>
      </w:r>
      <w:r w:rsidR="005A5C7B">
        <w:rPr>
          <w:rFonts w:hint="eastAsia"/>
        </w:rPr>
        <w:t>就可</w:t>
      </w:r>
      <w:r w:rsidR="007748CF" w:rsidRPr="007748CF">
        <w:t>將數位布片</w:t>
      </w:r>
      <w:r w:rsidR="003F164A">
        <w:rPr>
          <w:rFonts w:hint="eastAsia"/>
          <w:color w:val="156082" w:themeColor="accent1"/>
        </w:rPr>
        <w:t>應用於</w:t>
      </w:r>
      <w:r w:rsidR="00C4171C">
        <w:rPr>
          <w:rFonts w:hint="eastAsia"/>
          <w:color w:val="156082" w:themeColor="accent1"/>
        </w:rPr>
        <w:t>銷售及</w:t>
      </w:r>
      <w:r w:rsidR="00516C2B">
        <w:rPr>
          <w:rFonts w:hint="eastAsia"/>
          <w:color w:val="156082" w:themeColor="accent1"/>
        </w:rPr>
        <w:t>採購流程</w:t>
      </w:r>
      <w:r w:rsidR="00C4171C">
        <w:rPr>
          <w:rFonts w:hint="eastAsia"/>
          <w:color w:val="156082" w:themeColor="accent1"/>
        </w:rPr>
        <w:t>，</w:t>
      </w:r>
      <w:r w:rsidR="004B1235">
        <w:rPr>
          <w:rFonts w:hint="eastAsia"/>
          <w:color w:val="156082" w:themeColor="accent1"/>
        </w:rPr>
        <w:t>或</w:t>
      </w:r>
      <w:r w:rsidR="004B3356">
        <w:rPr>
          <w:rFonts w:hint="eastAsia"/>
          <w:color w:val="156082" w:themeColor="accent1"/>
        </w:rPr>
        <w:t>將</w:t>
      </w:r>
      <w:r w:rsidR="004B1235">
        <w:rPr>
          <w:rFonts w:hint="eastAsia"/>
          <w:color w:val="156082" w:themeColor="accent1"/>
        </w:rPr>
        <w:t>系統中</w:t>
      </w:r>
      <w:r w:rsidR="004B3356">
        <w:rPr>
          <w:rFonts w:hint="eastAsia"/>
          <w:color w:val="156082" w:themeColor="accent1"/>
        </w:rPr>
        <w:t>銷售</w:t>
      </w:r>
      <w:r w:rsidR="009235DB">
        <w:rPr>
          <w:rFonts w:hint="eastAsia"/>
          <w:color w:val="156082" w:themeColor="accent1"/>
        </w:rPr>
        <w:t>與訂單</w:t>
      </w:r>
      <w:r w:rsidR="004B3356">
        <w:rPr>
          <w:rFonts w:hint="eastAsia"/>
          <w:color w:val="156082" w:themeColor="accent1"/>
        </w:rPr>
        <w:t>資料</w:t>
      </w:r>
      <w:r w:rsidR="00A30D5B">
        <w:rPr>
          <w:rFonts w:hint="eastAsia"/>
          <w:color w:val="156082" w:themeColor="accent1"/>
        </w:rPr>
        <w:t>加以分析輔佐</w:t>
      </w:r>
      <w:r w:rsidR="004B3356">
        <w:rPr>
          <w:rFonts w:hint="eastAsia"/>
          <w:color w:val="156082" w:themeColor="accent1"/>
        </w:rPr>
        <w:t>商業決策</w:t>
      </w:r>
      <w:r w:rsidR="007748CF"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007748CF" w:rsidRPr="007748CF">
        <w:rPr>
          <w:color w:val="EE0000"/>
        </w:rPr>
        <w:t>行銷與決策端</w:t>
      </w:r>
      <w:r w:rsidR="00FD6B3F" w:rsidRPr="003B6A08">
        <w:rPr>
          <w:rFonts w:hint="eastAsia"/>
          <w:color w:val="EE0000"/>
        </w:rPr>
        <w:t>移動</w:t>
      </w:r>
      <w:r w:rsidR="007748CF" w:rsidRPr="007748CF">
        <w:t>。第四階段</w:t>
      </w:r>
      <w:r w:rsidR="00A860BE">
        <w:rPr>
          <w:rFonts w:hint="eastAsia"/>
        </w:rPr>
        <w:t>平台</w:t>
      </w:r>
      <w:r w:rsidR="00C90076">
        <w:rPr>
          <w:rFonts w:hint="eastAsia"/>
        </w:rPr>
        <w:t>更</w:t>
      </w:r>
      <w:r w:rsidR="00BF14B2">
        <w:rPr>
          <w:rFonts w:hint="eastAsia"/>
        </w:rPr>
        <w:t>與</w:t>
      </w:r>
      <w:r w:rsidR="007748CF" w:rsidRPr="007748CF">
        <w:t>生成式</w:t>
      </w:r>
      <w:r w:rsidR="007748CF" w:rsidRPr="007748CF">
        <w:t>AI</w:t>
      </w:r>
      <w:r w:rsidR="007748CF" w:rsidRPr="007748CF">
        <w:t>、</w:t>
      </w:r>
      <w:r w:rsidR="008B639C">
        <w:rPr>
          <w:rFonts w:hint="eastAsia"/>
        </w:rPr>
        <w:t>永續</w:t>
      </w:r>
      <w:r w:rsidR="007748CF" w:rsidRPr="007748CF">
        <w:t>碳</w:t>
      </w:r>
      <w:r w:rsidR="0060463F">
        <w:rPr>
          <w:rFonts w:hint="eastAsia"/>
        </w:rPr>
        <w:t>足跡</w:t>
      </w:r>
      <w:r w:rsidR="00C90076">
        <w:rPr>
          <w:rFonts w:hint="eastAsia"/>
        </w:rPr>
        <w:t>與元宇宙虛實</w:t>
      </w:r>
      <w:r w:rsidR="007748CF" w:rsidRPr="007748CF">
        <w:t>整</w:t>
      </w:r>
      <w:r w:rsidR="00F67897">
        <w:rPr>
          <w:rFonts w:hint="eastAsia"/>
        </w:rPr>
        <w:t>合應用</w:t>
      </w:r>
      <w:r w:rsidR="007748CF" w:rsidRPr="007748CF">
        <w:t>，</w:t>
      </w:r>
      <w:r w:rsidR="00BF1172">
        <w:rPr>
          <w:rFonts w:hint="eastAsia"/>
        </w:rPr>
        <w:t>實現</w:t>
      </w:r>
      <w:r w:rsidR="002037AD">
        <w:rPr>
          <w:rFonts w:hint="eastAsia"/>
        </w:rPr>
        <w:t>靈感</w:t>
      </w:r>
      <w:r w:rsidR="007748CF" w:rsidRPr="007748CF">
        <w:t>創作媒介與永續治理。</w:t>
      </w:r>
    </w:p>
    <w:p w14:paraId="3941A8B2" w14:textId="64F0AC75" w:rsidR="003A5B2E" w:rsidRDefault="00A472C2" w:rsidP="00B56430">
      <w:pPr>
        <w:pStyle w:val="15"/>
        <w:ind w:firstLine="480"/>
      </w:pPr>
      <w:r>
        <w:rPr>
          <w:rFonts w:hint="eastAsia"/>
        </w:rPr>
        <w:t>Frontier.coo</w:t>
      </w:r>
      <w:r w:rsidR="00E92B77">
        <w:rPr>
          <w:rFonts w:hint="eastAsia"/>
        </w:rPr>
        <w:t>l</w:t>
      </w:r>
      <w:r w:rsidR="005D1F42">
        <w:rPr>
          <w:rFonts w:hint="eastAsia"/>
          <w:color w:val="EE0000"/>
        </w:rPr>
        <w:t>開發</w:t>
      </w:r>
      <w:r w:rsidR="000E6DE5">
        <w:rPr>
          <w:rFonts w:hint="eastAsia"/>
          <w:color w:val="EE0000"/>
        </w:rPr>
        <w:t>創新服務與</w:t>
      </w:r>
      <w:r w:rsidR="00577341">
        <w:rPr>
          <w:rFonts w:hint="eastAsia"/>
          <w:color w:val="EE0000"/>
        </w:rPr>
        <w:t>平台</w:t>
      </w:r>
      <w:r w:rsidR="00BD39C3" w:rsidRPr="008C1B7C">
        <w:rPr>
          <w:color w:val="EE0000"/>
        </w:rPr>
        <w:t>功能</w:t>
      </w:r>
      <w:r>
        <w:rPr>
          <w:rFonts w:hint="eastAsia"/>
          <w:color w:val="EE0000"/>
        </w:rPr>
        <w:t>的</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可供性</w:t>
      </w:r>
      <w:r w:rsidR="007C6F1C">
        <w:rPr>
          <w:rFonts w:hint="eastAsia"/>
          <w:color w:val="EE0000"/>
        </w:rPr>
        <w:t>來</w:t>
      </w:r>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DA642E">
        <w:rPr>
          <w:rFonts w:hint="eastAsia"/>
        </w:rPr>
        <w:t>現有平台功能與</w:t>
      </w:r>
      <w:r w:rsidR="00DA642E">
        <w:rPr>
          <w:rFonts w:hint="eastAsia"/>
        </w:rPr>
        <w:t>AI</w:t>
      </w:r>
      <w:r w:rsidR="00DA642E">
        <w:rPr>
          <w:rFonts w:hint="eastAsia"/>
        </w:rPr>
        <w:t>技術出發</w:t>
      </w:r>
      <w:r w:rsidR="00BD39C3" w:rsidRPr="00BD39C3">
        <w:t>，</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C24CF0">
        <w:rPr>
          <w:rFonts w:hint="eastAsia"/>
        </w:rPr>
        <w:t>科技</w:t>
      </w:r>
      <w:r w:rsidR="00331087">
        <w:rPr>
          <w:rFonts w:hint="eastAsia"/>
        </w:rPr>
        <w:t>和產業</w:t>
      </w:r>
      <w:r w:rsidR="003D300E">
        <w:rPr>
          <w:rFonts w:hint="eastAsia"/>
        </w:rPr>
        <w:t>全</w:t>
      </w:r>
      <w:r w:rsidR="00DD7B02">
        <w:rPr>
          <w:rFonts w:hint="eastAsia"/>
        </w:rPr>
        <w:t>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r w:rsidR="008903CC">
        <w:rPr>
          <w:rFonts w:hint="eastAsia"/>
        </w:rPr>
        <w:t>凸顯出</w:t>
      </w:r>
      <w:r w:rsidR="00CC6BC4">
        <w:rPr>
          <w:rFonts w:hint="eastAsia"/>
          <w:color w:val="156082" w:themeColor="accent1"/>
        </w:rPr>
        <w:t>數位</w:t>
      </w:r>
      <w:r w:rsidR="000C3CC6">
        <w:rPr>
          <w:rFonts w:hint="eastAsia"/>
          <w:color w:val="156082" w:themeColor="accent1"/>
        </w:rPr>
        <w:t>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570402AF" w14:textId="7CFAFE33" w:rsidR="00E36E4C" w:rsidRDefault="00E05737" w:rsidP="005E1948">
      <w:pPr>
        <w:pStyle w:val="a0"/>
      </w:pPr>
      <w:r>
        <w:rPr>
          <w:rFonts w:hint="eastAsia"/>
        </w:rPr>
        <w:t>有形與無形資產的高度掌握，</w:t>
      </w:r>
      <w:r w:rsidR="00E36E4C" w:rsidRPr="00E36E4C">
        <w:t>深耕重組</w:t>
      </w:r>
      <w:r w:rsidR="001D6CB5">
        <w:rPr>
          <w:rFonts w:hint="eastAsia"/>
        </w:rPr>
        <w:t>並強化</w:t>
      </w:r>
      <w:r w:rsidR="00E36E4C">
        <w:rPr>
          <w:rFonts w:hint="eastAsia"/>
        </w:rPr>
        <w:t>既有資源</w:t>
      </w:r>
      <w:r w:rsidR="00E36E4C" w:rsidRPr="00E36E4C">
        <w:t>以</w:t>
      </w:r>
      <w:r w:rsidR="00E36E4C">
        <w:rPr>
          <w:rFonts w:hint="eastAsia"/>
        </w:rPr>
        <w:t>回應市場</w:t>
      </w:r>
      <w:r w:rsidR="00E36E4C" w:rsidRPr="00E36E4C">
        <w:t>需求</w:t>
      </w:r>
    </w:p>
    <w:p w14:paraId="126F3EA2" w14:textId="3410F791" w:rsidR="002D30AB" w:rsidRPr="00FA54DF" w:rsidRDefault="002D30AB" w:rsidP="002D30AB">
      <w:pPr>
        <w:pStyle w:val="15"/>
        <w:ind w:firstLine="480"/>
      </w:pPr>
      <w:r w:rsidRPr="00961345">
        <w:t>四階段中</w:t>
      </w:r>
      <w:r>
        <w:rPr>
          <w:rFonts w:hint="eastAsia"/>
        </w:rPr>
        <w:t>Frontier.cool</w:t>
      </w:r>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w:t>
      </w:r>
      <w:r w:rsidR="000B5DF1">
        <w:rPr>
          <w:rFonts w:hint="eastAsia"/>
          <w:color w:val="156082" w:themeColor="accent1"/>
        </w:rPr>
        <w:t>特性</w:t>
      </w:r>
      <w:r>
        <w:rPr>
          <w:rFonts w:hint="eastAsia"/>
        </w:rPr>
        <w:t>。</w:t>
      </w:r>
    </w:p>
    <w:p w14:paraId="40767EBC" w14:textId="5EACA236"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拍攝</w:t>
      </w:r>
      <w:r w:rsidR="00CA7B74">
        <w:rPr>
          <w:rFonts w:hint="eastAsia"/>
          <w:color w:val="EE0000"/>
        </w:rPr>
        <w:t>為起點開始</w:t>
      </w:r>
      <w:r w:rsidR="005C3813">
        <w:rPr>
          <w:rFonts w:hint="eastAsia"/>
          <w:color w:val="EE0000"/>
        </w:rPr>
        <w:t>測試</w:t>
      </w:r>
      <w:r w:rsidR="002F6288">
        <w:rPr>
          <w:rFonts w:hint="eastAsia"/>
          <w:color w:val="EE0000"/>
        </w:rPr>
        <w:t>數位化</w:t>
      </w:r>
      <w:r w:rsidR="005C3813">
        <w:rPr>
          <w:rFonts w:hint="eastAsia"/>
          <w:color w:val="EE0000"/>
        </w:rPr>
        <w:t>效果</w:t>
      </w:r>
      <w:r w:rsidR="001A504A">
        <w:rPr>
          <w:rFonts w:hint="eastAsia"/>
          <w:color w:val="EE0000"/>
        </w:rPr>
        <w:t>，最終</w:t>
      </w:r>
      <w:r w:rsidR="00454CFE">
        <w:rPr>
          <w:rFonts w:hint="eastAsia"/>
          <w:color w:val="EE0000"/>
        </w:rPr>
        <w:t>才</w:t>
      </w:r>
      <w:r w:rsidR="00A15DA8" w:rsidRPr="00A15DA8">
        <w:rPr>
          <w:rFonts w:hint="eastAsia"/>
          <w:color w:val="EE0000"/>
        </w:rPr>
        <w:t>轉向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r w:rsidR="00EA1D5B">
        <w:rPr>
          <w:rFonts w:hint="eastAsia"/>
        </w:rPr>
        <w:t>Frontier.cool</w:t>
      </w:r>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w:t>
      </w:r>
      <w:r w:rsidR="00D662A4">
        <w:rPr>
          <w:rFonts w:hint="eastAsia"/>
        </w:rPr>
        <w:t>工人</w:t>
      </w:r>
      <w:r w:rsidR="00B67470">
        <w:rPr>
          <w:rFonts w:hint="eastAsia"/>
        </w:rPr>
        <w:t>不必學習複雜</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w:t>
      </w:r>
      <w:r w:rsidR="00966EEA">
        <w:rPr>
          <w:rFonts w:hint="eastAsia"/>
        </w:rPr>
        <w:t>將</w:t>
      </w:r>
      <w:r w:rsidR="00966EEA">
        <w:rPr>
          <w:rFonts w:hint="eastAsia"/>
          <w:color w:val="EE0000"/>
        </w:rPr>
        <w:t>事務機重新</w:t>
      </w:r>
      <w:r w:rsidR="00916F22" w:rsidRPr="009011B2">
        <w:rPr>
          <w:color w:val="EE0000"/>
        </w:rPr>
        <w:t>應用</w:t>
      </w:r>
      <w:r w:rsidR="00966EEA">
        <w:rPr>
          <w:rFonts w:hint="eastAsia"/>
          <w:color w:val="EE0000"/>
        </w:rPr>
        <w:t>於不同任務的策略</w:t>
      </w:r>
      <w:r w:rsidR="00916F22" w:rsidRPr="009011B2">
        <w:rPr>
          <w:color w:val="EE0000"/>
        </w:rPr>
        <w:t>，屬於典型的深耕運用</w:t>
      </w:r>
      <w:r w:rsidR="006E7DBC">
        <w:rPr>
          <w:rFonts w:hint="eastAsia"/>
          <w:color w:val="EE0000"/>
        </w:rPr>
        <w:t>範例</w:t>
      </w:r>
      <w:r w:rsidR="00916F22" w:rsidRPr="009011B2">
        <w:t>。</w:t>
      </w:r>
      <w:r w:rsidR="00C22789">
        <w:rPr>
          <w:rFonts w:hint="eastAsia"/>
        </w:rPr>
        <w:t>此外，演算法原本</w:t>
      </w:r>
      <w:r w:rsidR="00417134">
        <w:rPr>
          <w:rFonts w:hint="eastAsia"/>
        </w:rPr>
        <w:t>雖</w:t>
      </w:r>
      <w:r w:rsidR="00C22789">
        <w:rPr>
          <w:rFonts w:hint="eastAsia"/>
        </w:rPr>
        <w:t>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065E6D">
        <w:rPr>
          <w:rFonts w:hint="eastAsia"/>
        </w:rPr>
        <w:t>這使得</w:t>
      </w:r>
      <w:r w:rsidR="00AB7399">
        <w:rPr>
          <w:rFonts w:hint="eastAsia"/>
        </w:rPr>
        <w:t>團隊</w:t>
      </w:r>
      <w:r w:rsidR="007B121F">
        <w:rPr>
          <w:rFonts w:hint="eastAsia"/>
        </w:rPr>
        <w:t>後期</w:t>
      </w:r>
      <w:r w:rsidR="00176B88">
        <w:rPr>
          <w:rFonts w:hint="eastAsia"/>
        </w:rPr>
        <w:t>可</w:t>
      </w:r>
      <w:r w:rsidR="00C22789">
        <w:rPr>
          <w:rFonts w:hint="eastAsia"/>
        </w:rPr>
        <w:t>自主</w:t>
      </w:r>
      <w:r w:rsidR="006A04FA">
        <w:rPr>
          <w:rFonts w:hint="eastAsia"/>
        </w:rPr>
        <w:t>完成</w:t>
      </w:r>
      <w:r w:rsidR="005E19AA">
        <w:rPr>
          <w:rFonts w:hint="eastAsia"/>
          <w:color w:val="156082" w:themeColor="accent1"/>
        </w:rPr>
        <w:t>演算法技術</w:t>
      </w:r>
      <w:r w:rsidR="003018D4">
        <w:rPr>
          <w:rFonts w:hint="eastAsia"/>
          <w:color w:val="156082" w:themeColor="accent1"/>
        </w:rPr>
        <w:t>強化與維護的</w:t>
      </w:r>
      <w:r w:rsidR="00220FBB">
        <w:rPr>
          <w:rFonts w:hint="eastAsia"/>
          <w:color w:val="156082" w:themeColor="accent1"/>
        </w:rPr>
        <w:t>任務</w:t>
      </w:r>
      <w:r w:rsidR="00F30162">
        <w:rPr>
          <w:rFonts w:hint="eastAsia"/>
          <w:color w:val="156082" w:themeColor="accent1"/>
        </w:rPr>
        <w:t>，</w:t>
      </w:r>
      <w:r w:rsidR="0004289E">
        <w:rPr>
          <w:rFonts w:hint="eastAsia"/>
          <w:color w:val="156082" w:themeColor="accent1"/>
        </w:rPr>
        <w:t>其他深耕的例子像是</w:t>
      </w:r>
      <w:r w:rsidR="00F30162">
        <w:rPr>
          <w:rFonts w:hint="eastAsia"/>
          <w:color w:val="156082" w:themeColor="accent1"/>
        </w:rPr>
        <w:t>將數位布片</w:t>
      </w:r>
      <w:r w:rsidR="00EE798D">
        <w:rPr>
          <w:rFonts w:hint="eastAsia"/>
          <w:color w:val="156082" w:themeColor="accent1"/>
        </w:rPr>
        <w:t>和</w:t>
      </w:r>
      <w:r w:rsidR="007225F3">
        <w:rPr>
          <w:rFonts w:hint="eastAsia"/>
          <w:color w:val="156082" w:themeColor="accent1"/>
        </w:rPr>
        <w:t>平台功能</w:t>
      </w:r>
      <w:r w:rsidR="00F30162">
        <w:rPr>
          <w:rFonts w:hint="eastAsia"/>
          <w:color w:val="156082" w:themeColor="accent1"/>
        </w:rPr>
        <w:t>延伸至銷售</w:t>
      </w:r>
      <w:r w:rsidR="00EE798D">
        <w:rPr>
          <w:rFonts w:hint="eastAsia"/>
          <w:color w:val="156082" w:themeColor="accent1"/>
        </w:rPr>
        <w:t>推廣與永續</w:t>
      </w:r>
      <w:r w:rsidR="00FA173D">
        <w:rPr>
          <w:rFonts w:hint="eastAsia"/>
          <w:color w:val="156082" w:themeColor="accent1"/>
        </w:rPr>
        <w:t>環保的應用</w:t>
      </w:r>
      <w:r w:rsidR="004054F1">
        <w:rPr>
          <w:rFonts w:hint="eastAsia"/>
          <w:color w:val="156082" w:themeColor="accent1"/>
        </w:rPr>
        <w:t>，</w:t>
      </w:r>
      <w:r w:rsidR="004054F1" w:rsidRPr="00B5321E">
        <w:rPr>
          <w:rFonts w:hint="eastAsia"/>
          <w:color w:val="EE0000"/>
        </w:rPr>
        <w:t>以及</w:t>
      </w:r>
      <w:r w:rsidR="003611FE" w:rsidRPr="00B5321E">
        <w:rPr>
          <w:rFonts w:hint="eastAsia"/>
          <w:color w:val="EE0000"/>
        </w:rPr>
        <w:t>利用</w:t>
      </w:r>
      <w:r w:rsidR="0088465F" w:rsidRPr="00B5321E">
        <w:rPr>
          <w:rFonts w:hint="eastAsia"/>
          <w:color w:val="EE0000"/>
        </w:rPr>
        <w:t>既有設備與掃描技術</w:t>
      </w:r>
      <w:r w:rsidR="000F4FAF" w:rsidRPr="00B5321E">
        <w:rPr>
          <w:rFonts w:hint="eastAsia"/>
          <w:color w:val="EE0000"/>
        </w:rPr>
        <w:t>將</w:t>
      </w:r>
      <w:r w:rsidR="0088465F" w:rsidRPr="00B5321E">
        <w:rPr>
          <w:rFonts w:hint="eastAsia"/>
          <w:color w:val="EE0000"/>
        </w:rPr>
        <w:t>業務範圍拓展至實體服務，成立數位紡織服務中心協助供應商滿足高規格的數位化需求</w:t>
      </w:r>
      <w:r w:rsidR="008E3BC5">
        <w:rPr>
          <w:rFonts w:hint="eastAsia"/>
        </w:rPr>
        <w:t>。</w:t>
      </w:r>
    </w:p>
    <w:p w14:paraId="07A680FA" w14:textId="05BA4B57" w:rsidR="006B52BE" w:rsidRDefault="00892CE3" w:rsidP="00665A6E">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w:t>
      </w:r>
      <w:r w:rsidR="00856196" w:rsidRPr="00016985">
        <w:rPr>
          <w:rFonts w:hint="eastAsia"/>
          <w:color w:val="EE0000"/>
        </w:rPr>
        <w:lastRenderedPageBreak/>
        <w:t>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D22064" w:rsidRPr="006F0B94">
        <w:rPr>
          <w:rFonts w:hint="eastAsia"/>
          <w:color w:val="EE0000"/>
        </w:rPr>
        <w:t>平台</w:t>
      </w:r>
      <w:r w:rsidR="0029656B">
        <w:rPr>
          <w:rFonts w:hint="eastAsia"/>
          <w:color w:val="EE0000"/>
        </w:rPr>
        <w:t>模組</w:t>
      </w:r>
      <w:r w:rsidR="00E54818">
        <w:rPr>
          <w:rFonts w:hint="eastAsia"/>
          <w:color w:val="EE0000"/>
        </w:rPr>
        <w:t>與數位工具</w:t>
      </w:r>
      <w:r w:rsidR="00D22064" w:rsidRPr="006F0B94">
        <w:rPr>
          <w:rFonts w:hint="eastAsia"/>
          <w:color w:val="EE0000"/>
        </w:rPr>
        <w:t>開發、顧問轉型</w:t>
      </w:r>
      <w:r w:rsidR="00D22064">
        <w:rPr>
          <w:rFonts w:hint="eastAsia"/>
          <w:color w:val="EE0000"/>
        </w:rPr>
        <w:t>諮詢</w:t>
      </w:r>
      <w:r w:rsidR="00665A6E">
        <w:rPr>
          <w:rFonts w:hint="eastAsia"/>
          <w:color w:val="EE0000"/>
        </w:rPr>
        <w:t>之中</w:t>
      </w:r>
      <w:r w:rsidR="00354DA7">
        <w:rPr>
          <w:rFonts w:hint="eastAsia"/>
        </w:rPr>
        <w:t>，</w:t>
      </w:r>
      <w:r w:rsidR="00ED21B1">
        <w:rPr>
          <w:rFonts w:hint="eastAsia"/>
          <w:color w:val="156082" w:themeColor="accent1"/>
        </w:rPr>
        <w:t>而</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4602D9">
        <w:rPr>
          <w:rFonts w:hint="eastAsia"/>
          <w:color w:val="156082" w:themeColor="accent1"/>
        </w:rPr>
        <w:t>轉向</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4602D9">
        <w:rPr>
          <w:rFonts w:hint="eastAsia"/>
          <w:color w:val="156082" w:themeColor="accent1"/>
        </w:rPr>
        <w:t>推廣及永續服務的</w:t>
      </w:r>
      <w:r w:rsidR="008303EC">
        <w:rPr>
          <w:rFonts w:hint="eastAsia"/>
          <w:color w:val="156082" w:themeColor="accent1"/>
        </w:rPr>
        <w:t>發展過程</w:t>
      </w:r>
      <w:r w:rsidRPr="00892CE3">
        <w:t>，</w:t>
      </w:r>
      <w:r w:rsidR="00324913">
        <w:rPr>
          <w:rFonts w:hint="eastAsia"/>
          <w:color w:val="156082" w:themeColor="accent1"/>
        </w:rPr>
        <w:t>也是</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222C0F">
        <w:rPr>
          <w:rFonts w:hint="eastAsia"/>
        </w:rPr>
        <w:t>。</w:t>
      </w:r>
    </w:p>
    <w:p w14:paraId="78E90DDD" w14:textId="6A137045" w:rsidR="005B2483" w:rsidRDefault="00346B44" w:rsidP="00684142">
      <w:pPr>
        <w:pStyle w:val="a0"/>
      </w:pPr>
      <w:r>
        <w:rPr>
          <w:rFonts w:hint="eastAsia"/>
        </w:rPr>
        <w:t>持續</w:t>
      </w:r>
      <w:r w:rsidR="00F53DD9">
        <w:rPr>
          <w:rFonts w:hint="eastAsia"/>
        </w:rPr>
        <w:t>探索</w:t>
      </w:r>
      <w:r>
        <w:rPr>
          <w:rFonts w:hint="eastAsia"/>
        </w:rPr>
        <w:t>外部市場</w:t>
      </w:r>
      <w:r w:rsidR="0094738D">
        <w:rPr>
          <w:rFonts w:hint="eastAsia"/>
        </w:rPr>
        <w:t>、資源</w:t>
      </w:r>
      <w:r>
        <w:rPr>
          <w:rFonts w:hint="eastAsia"/>
        </w:rPr>
        <w:t>與合作關係</w:t>
      </w:r>
      <w:r w:rsidR="007F597E">
        <w:rPr>
          <w:rFonts w:hint="eastAsia"/>
        </w:rPr>
        <w:t>，</w:t>
      </w:r>
      <w:r w:rsidR="00DC2DED">
        <w:rPr>
          <w:rFonts w:hint="eastAsia"/>
        </w:rPr>
        <w:t>跨域與大型技術研發仰賴外部成熟技術</w:t>
      </w:r>
    </w:p>
    <w:p w14:paraId="72256526" w14:textId="5E034A8A" w:rsidR="002E22CC" w:rsidRDefault="00A36884" w:rsidP="0014128E">
      <w:pPr>
        <w:pStyle w:val="15"/>
        <w:ind w:firstLine="480"/>
        <w:rPr>
          <w:color w:val="000000" w:themeColor="text1"/>
        </w:rPr>
      </w:pPr>
      <w:r w:rsidRPr="00B20FA4">
        <w:t>Frontier.cool</w:t>
      </w:r>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0D2ED9">
        <w:rPr>
          <w:rFonts w:hint="eastAsia"/>
          <w:color w:val="EE0000"/>
        </w:rPr>
        <w:t>部分</w:t>
      </w:r>
      <w:r w:rsidR="004E1F32">
        <w:rPr>
          <w:rFonts w:hint="eastAsia"/>
          <w:color w:val="EE0000"/>
        </w:rPr>
        <w:t>成熟</w:t>
      </w:r>
      <w:r w:rsidR="00BC7AA0" w:rsidRPr="0085384B">
        <w:rPr>
          <w:rFonts w:hint="eastAsia"/>
          <w:color w:val="EE0000"/>
        </w:rPr>
        <w:t>技術與</w:t>
      </w:r>
      <w:r w:rsidR="000D2ED9">
        <w:rPr>
          <w:rFonts w:hint="eastAsia"/>
          <w:color w:val="EE0000"/>
        </w:rPr>
        <w:t>專業</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w:t>
      </w:r>
      <w:r w:rsidR="000D2ED9">
        <w:rPr>
          <w:rFonts w:hint="eastAsia"/>
          <w:color w:val="EE0000"/>
        </w:rPr>
        <w:t>選擇</w:t>
      </w:r>
      <w:r w:rsidRPr="00566FE3">
        <w:rPr>
          <w:color w:val="EE0000"/>
        </w:rPr>
        <w:t>與外</w:t>
      </w:r>
      <w:r w:rsidR="0085384B" w:rsidRPr="00566FE3">
        <w:rPr>
          <w:rFonts w:hint="eastAsia"/>
          <w:color w:val="EE0000"/>
        </w:rPr>
        <w:t>部</w:t>
      </w:r>
      <w:r w:rsidRPr="00566FE3">
        <w:rPr>
          <w:color w:val="EE0000"/>
        </w:rPr>
        <w:t>機構合作</w:t>
      </w:r>
      <w:r w:rsidR="00C07427">
        <w:rPr>
          <w:rFonts w:hint="eastAsia"/>
          <w:color w:val="EE0000"/>
        </w:rPr>
        <w:t>獲得</w:t>
      </w:r>
      <w:r w:rsidR="00266F65">
        <w:rPr>
          <w:rFonts w:hint="eastAsia"/>
          <w:color w:val="EE0000"/>
        </w:rPr>
        <w:t>。</w:t>
      </w:r>
      <w:r w:rsidR="00913086" w:rsidRPr="00913086">
        <w:t>舉例來說，</w:t>
      </w:r>
      <w:r w:rsidR="007371AA" w:rsidRPr="00E10869">
        <w:rPr>
          <w:rFonts w:hint="eastAsia"/>
          <w:color w:val="EE0000"/>
        </w:rPr>
        <w:t>初代</w:t>
      </w:r>
      <w:r w:rsidR="00C70F49" w:rsidRPr="00E10869">
        <w:rPr>
          <w:rFonts w:hint="eastAsia"/>
          <w:color w:val="EE0000"/>
        </w:rPr>
        <w:t>掃描</w:t>
      </w:r>
      <w:r w:rsidR="00CC4D38" w:rsidRPr="00E10869">
        <w:rPr>
          <w:rFonts w:hint="eastAsia"/>
          <w:color w:val="EE0000"/>
        </w:rPr>
        <w:t>技術</w:t>
      </w:r>
      <w:r w:rsidR="00913086" w:rsidRPr="00E10869">
        <w:rPr>
          <w:color w:val="EE0000"/>
        </w:rPr>
        <w:t>來自</w:t>
      </w:r>
      <w:r w:rsidR="00913086" w:rsidRPr="00E10869">
        <w:rPr>
          <w:color w:val="EE0000"/>
        </w:rPr>
        <w:t>MIT</w:t>
      </w:r>
      <w:r w:rsidR="00913086" w:rsidRPr="00E10869">
        <w:rPr>
          <w:color w:val="EE0000"/>
        </w:rPr>
        <w:t>團隊</w:t>
      </w:r>
      <w:r w:rsidR="000F20E9" w:rsidRPr="00E10869">
        <w:rPr>
          <w:rFonts w:hint="eastAsia"/>
          <w:color w:val="EE0000"/>
        </w:rPr>
        <w:t>的演算法</w:t>
      </w:r>
      <w:r w:rsidR="00AF1532" w:rsidRPr="00E10869">
        <w:rPr>
          <w:rFonts w:hint="eastAsia"/>
          <w:color w:val="EE0000"/>
        </w:rPr>
        <w:t>模型</w:t>
      </w:r>
      <w:r w:rsidR="00913086" w:rsidRPr="00913086">
        <w:t>；</w:t>
      </w:r>
      <w:r w:rsidR="00E35EBB" w:rsidRPr="00E35EBB">
        <w:rPr>
          <w:rFonts w:hint="eastAsia"/>
          <w:color w:val="156082" w:themeColor="accent1"/>
        </w:rPr>
        <w:t>當掃描技術對</w:t>
      </w:r>
      <w:r w:rsidR="00E35EBB" w:rsidRPr="00E35EBB">
        <w:rPr>
          <w:rFonts w:hint="eastAsia"/>
          <w:color w:val="156082" w:themeColor="accent1"/>
        </w:rPr>
        <w:t>3D</w:t>
      </w:r>
      <w:r w:rsidR="00E35EBB" w:rsidRPr="00E35EBB">
        <w:rPr>
          <w:rFonts w:hint="eastAsia"/>
          <w:color w:val="156082" w:themeColor="accent1"/>
        </w:rPr>
        <w:t>材料的數位化結果不夠精確，團隊導入</w:t>
      </w:r>
      <w:r w:rsidR="00E35EBB" w:rsidRPr="00E35EBB">
        <w:rPr>
          <w:rFonts w:hint="eastAsia"/>
          <w:color w:val="156082" w:themeColor="accent1"/>
        </w:rPr>
        <w:t>So Real</w:t>
      </w:r>
      <w:r w:rsidR="00E35EBB" w:rsidRPr="00E35EBB">
        <w:rPr>
          <w:rFonts w:hint="eastAsia"/>
          <w:color w:val="156082" w:themeColor="accent1"/>
        </w:rPr>
        <w:t>成熟技術補足技術缺口</w:t>
      </w:r>
      <w:r w:rsidR="00913086" w:rsidRPr="00913086">
        <w:t>；後續</w:t>
      </w:r>
      <w:r w:rsidR="00913086" w:rsidRPr="00BF353F">
        <w:rPr>
          <w:color w:val="EE0000"/>
        </w:rPr>
        <w:t>針對</w:t>
      </w:r>
      <w:r w:rsidR="00BA5328" w:rsidRPr="00BF353F">
        <w:rPr>
          <w:rFonts w:hint="eastAsia"/>
          <w:color w:val="EE0000"/>
        </w:rPr>
        <w:t>系統搜尋</w:t>
      </w:r>
      <w:r w:rsidR="00913086" w:rsidRPr="00BF353F">
        <w:rPr>
          <w:color w:val="EE0000"/>
        </w:rPr>
        <w:t>語意分析</w:t>
      </w:r>
      <w:r w:rsidR="00F668D5" w:rsidRPr="00BF353F">
        <w:rPr>
          <w:rFonts w:hint="eastAsia"/>
          <w:color w:val="EE0000"/>
        </w:rPr>
        <w:t>的升級</w:t>
      </w:r>
      <w:r w:rsidR="00913086" w:rsidRPr="00BF353F">
        <w:rPr>
          <w:color w:val="EE0000"/>
        </w:rPr>
        <w:t>，</w:t>
      </w:r>
      <w:r w:rsidR="000A1C30" w:rsidRPr="00BF353F">
        <w:rPr>
          <w:rFonts w:hint="eastAsia"/>
          <w:color w:val="EE0000"/>
        </w:rPr>
        <w:t>則是</w:t>
      </w:r>
      <w:r w:rsidR="000D6174" w:rsidRPr="00BF353F">
        <w:rPr>
          <w:rFonts w:hint="eastAsia"/>
          <w:color w:val="EE0000"/>
        </w:rPr>
        <w:t>導入</w:t>
      </w:r>
      <w:r w:rsidR="000A1C30" w:rsidRPr="00BF353F">
        <w:rPr>
          <w:rFonts w:hint="eastAsia"/>
          <w:color w:val="EE0000"/>
        </w:rPr>
        <w:t>工</w:t>
      </w:r>
      <w:r w:rsidR="00913086" w:rsidRPr="00BF353F">
        <w:rPr>
          <w:color w:val="EE0000"/>
        </w:rPr>
        <w:t>研院</w:t>
      </w:r>
      <w:r w:rsidR="00D44FAC" w:rsidRPr="00BF353F">
        <w:rPr>
          <w:rFonts w:hint="eastAsia"/>
          <w:color w:val="EE0000"/>
        </w:rPr>
        <w:t>的</w:t>
      </w:r>
      <w:r w:rsidR="00913086" w:rsidRPr="00BF353F">
        <w:rPr>
          <w:color w:val="EE0000"/>
        </w:rPr>
        <w:t>NLP</w:t>
      </w:r>
      <w:r w:rsidR="00913086" w:rsidRPr="00BF353F">
        <w:rPr>
          <w:color w:val="EE0000"/>
        </w:rPr>
        <w:t>技術</w:t>
      </w:r>
      <w:r w:rsidR="001277BA">
        <w:rPr>
          <w:rFonts w:hint="eastAsia"/>
        </w:rPr>
        <w:t>；</w:t>
      </w:r>
      <w:r w:rsidR="006E3D42" w:rsidRPr="007F4BDD">
        <w:rPr>
          <w:rFonts w:hint="eastAsia"/>
          <w:color w:val="156082" w:themeColor="accent1"/>
        </w:rPr>
        <w:t>後期</w:t>
      </w:r>
      <w:r w:rsidR="00F50897" w:rsidRPr="007F4BDD">
        <w:rPr>
          <w:rFonts w:hint="eastAsia"/>
          <w:color w:val="156082" w:themeColor="accent1"/>
        </w:rPr>
        <w:t>團隊</w:t>
      </w:r>
      <w:r w:rsidR="006E3D42" w:rsidRPr="007F4BDD">
        <w:rPr>
          <w:rFonts w:hint="eastAsia"/>
          <w:color w:val="156082" w:themeColor="accent1"/>
        </w:rPr>
        <w:t>更</w:t>
      </w:r>
      <w:r w:rsidR="00F50897" w:rsidRPr="007F4BDD">
        <w:rPr>
          <w:color w:val="156082" w:themeColor="accent1"/>
        </w:rPr>
        <w:t>與一元素科技</w:t>
      </w:r>
      <w:r w:rsidR="003851EE" w:rsidRPr="007F4BDD">
        <w:rPr>
          <w:rFonts w:hint="eastAsia"/>
          <w:color w:val="156082" w:themeColor="accent1"/>
        </w:rPr>
        <w:t>公司</w:t>
      </w:r>
      <w:r w:rsidR="009F7C95" w:rsidRPr="007F4BDD">
        <w:rPr>
          <w:rFonts w:hint="eastAsia"/>
          <w:color w:val="156082" w:themeColor="accent1"/>
        </w:rPr>
        <w:t>異業結盟</w:t>
      </w:r>
      <w:r w:rsidR="00F50897" w:rsidRPr="007F4BDD">
        <w:rPr>
          <w:color w:val="156082" w:themeColor="accent1"/>
        </w:rPr>
        <w:t>，開發專為</w:t>
      </w:r>
      <w:r w:rsidR="00F50897" w:rsidRPr="007F4BDD">
        <w:rPr>
          <w:rFonts w:hint="eastAsia"/>
          <w:color w:val="156082" w:themeColor="accent1"/>
        </w:rPr>
        <w:t>強化</w:t>
      </w:r>
      <w:r w:rsidR="007F4BDD">
        <w:rPr>
          <w:rFonts w:hint="eastAsia"/>
          <w:color w:val="156082" w:themeColor="accent1"/>
        </w:rPr>
        <w:t>布</w:t>
      </w:r>
      <w:r w:rsidR="00F50897" w:rsidRPr="007F4BDD">
        <w:rPr>
          <w:rFonts w:hint="eastAsia"/>
          <w:color w:val="156082" w:themeColor="accent1"/>
        </w:rPr>
        <w:t>片</w:t>
      </w:r>
      <w:r w:rsidR="00F50897" w:rsidRPr="007F4BDD">
        <w:rPr>
          <w:color w:val="156082" w:themeColor="accent1"/>
        </w:rPr>
        <w:t>數位化</w:t>
      </w:r>
      <w:r w:rsidR="00F50897" w:rsidRPr="007F4BDD">
        <w:rPr>
          <w:rFonts w:hint="eastAsia"/>
          <w:color w:val="156082" w:themeColor="accent1"/>
        </w:rPr>
        <w:t>效率所設計</w:t>
      </w:r>
      <w:r w:rsidR="00F50897" w:rsidRPr="007F4BDD">
        <w:rPr>
          <w:color w:val="156082" w:themeColor="accent1"/>
        </w:rPr>
        <w:t>的紡織晶片</w:t>
      </w:r>
      <w:r w:rsidR="00C23C56">
        <w:rPr>
          <w:rFonts w:hint="eastAsia"/>
          <w:color w:val="EE0000"/>
        </w:rPr>
        <w:t>。</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r w:rsidR="00E24AE3" w:rsidRPr="00AE7B16">
        <w:rPr>
          <w:color w:val="000000" w:themeColor="text1"/>
        </w:rPr>
        <w:t>Frontier.cool</w:t>
      </w:r>
      <w:r w:rsidR="001953A9">
        <w:rPr>
          <w:rFonts w:hint="eastAsia"/>
          <w:color w:val="000000" w:themeColor="text1"/>
        </w:rPr>
        <w:t>在面對</w:t>
      </w:r>
      <w:r w:rsidR="001953A9" w:rsidRPr="00653F86">
        <w:rPr>
          <w:rFonts w:hint="eastAsia"/>
          <w:color w:val="EE0000"/>
        </w:rPr>
        <w:t>跨領域與大型技術研發</w:t>
      </w:r>
      <w:r w:rsidR="000976FC">
        <w:rPr>
          <w:rFonts w:hint="eastAsia"/>
          <w:color w:val="000000" w:themeColor="text1"/>
        </w:rPr>
        <w:t>時</w:t>
      </w:r>
      <w:r w:rsidR="001953A9">
        <w:rPr>
          <w:rFonts w:hint="eastAsia"/>
          <w:color w:val="000000" w:themeColor="text1"/>
        </w:rPr>
        <w:t>，傾向</w:t>
      </w:r>
      <w:r w:rsidR="00E24AE3" w:rsidRPr="005305F4">
        <w:rPr>
          <w:color w:val="156082" w:themeColor="accent1"/>
        </w:rPr>
        <w:t>於「從外部</w:t>
      </w:r>
      <w:r w:rsidR="006F16D5">
        <w:rPr>
          <w:rFonts w:hint="eastAsia"/>
          <w:color w:val="156082" w:themeColor="accent1"/>
        </w:rPr>
        <w:t>導入</w:t>
      </w:r>
      <w:r w:rsidR="001953A9">
        <w:rPr>
          <w:rFonts w:hint="eastAsia"/>
          <w:color w:val="156082" w:themeColor="accent1"/>
        </w:rPr>
        <w:t>成熟技術</w:t>
      </w:r>
      <w:r w:rsidR="00E24AE3" w:rsidRPr="005305F4">
        <w:rPr>
          <w:color w:val="156082" w:themeColor="accent1"/>
        </w:rPr>
        <w:t>」，而非「內部</w:t>
      </w:r>
      <w:r w:rsidR="001953A9">
        <w:rPr>
          <w:rFonts w:hint="eastAsia"/>
          <w:color w:val="156082" w:themeColor="accent1"/>
        </w:rPr>
        <w:t>從</w:t>
      </w:r>
      <w:r w:rsidR="001953A9">
        <w:rPr>
          <w:rFonts w:hint="eastAsia"/>
          <w:color w:val="156082" w:themeColor="accent1"/>
        </w:rPr>
        <w:t>0</w:t>
      </w:r>
      <w:r w:rsidR="00E24AE3" w:rsidRPr="005305F4">
        <w:rPr>
          <w:color w:val="156082" w:themeColor="accent1"/>
        </w:rPr>
        <w:t>創造」</w:t>
      </w:r>
      <w:r w:rsidR="006F16D5">
        <w:rPr>
          <w:rFonts w:hint="eastAsia"/>
          <w:color w:val="156082" w:themeColor="accent1"/>
        </w:rPr>
        <w:t>解法</w:t>
      </w:r>
      <w:r w:rsidR="00A47F32" w:rsidRPr="005305F4">
        <w:rPr>
          <w:rFonts w:hint="eastAsia"/>
          <w:color w:val="000000" w:themeColor="text1"/>
        </w:rPr>
        <w:t>，</w:t>
      </w:r>
      <w:r w:rsidR="00653F86">
        <w:rPr>
          <w:rFonts w:hint="eastAsia"/>
          <w:color w:val="000000" w:themeColor="text1"/>
        </w:rPr>
        <w:t>盡可能</w:t>
      </w:r>
      <w:r w:rsidR="000861A0">
        <w:rPr>
          <w:rFonts w:hint="eastAsia"/>
          <w:color w:val="000000" w:themeColor="text1"/>
        </w:rPr>
        <w:t>以最快的速度回應產業需求</w:t>
      </w:r>
      <w:r w:rsidR="00653F86">
        <w:rPr>
          <w:rFonts w:hint="eastAsia"/>
          <w:color w:val="000000" w:themeColor="text1"/>
        </w:rPr>
        <w:t>，</w:t>
      </w:r>
      <w:r w:rsidR="0059376A">
        <w:rPr>
          <w:rFonts w:hint="eastAsia"/>
          <w:color w:val="000000" w:themeColor="text1"/>
        </w:rPr>
        <w:t>靠</w:t>
      </w:r>
      <w:r w:rsidR="00E24AE3" w:rsidRPr="00AE7B16">
        <w:rPr>
          <w:color w:val="000000" w:themeColor="text1"/>
        </w:rPr>
        <w:t>最小資源投入、</w:t>
      </w:r>
      <w:r w:rsidR="00653F86">
        <w:rPr>
          <w:rFonts w:hint="eastAsia"/>
          <w:color w:val="000000" w:themeColor="text1"/>
        </w:rPr>
        <w:t>創造</w:t>
      </w:r>
      <w:r w:rsidR="00E24AE3" w:rsidRPr="00AE7B16">
        <w:rPr>
          <w:color w:val="000000" w:themeColor="text1"/>
        </w:rPr>
        <w:t>最大價值延伸</w:t>
      </w:r>
      <w:r w:rsidR="008E70F3">
        <w:rPr>
          <w:rFonts w:hint="eastAsia"/>
          <w:color w:val="000000" w:themeColor="text1"/>
        </w:rPr>
        <w:t>，呈現出</w:t>
      </w:r>
      <w:r w:rsidR="008E70F3" w:rsidRPr="00145612">
        <w:t>新創企業創新</w:t>
      </w:r>
      <w:r w:rsidR="008E70F3">
        <w:rPr>
          <w:rFonts w:hint="eastAsia"/>
        </w:rPr>
        <w:t>策略</w:t>
      </w:r>
      <w:r w:rsidR="008E70F3" w:rsidRPr="00E27CFC">
        <w:rPr>
          <w:color w:val="EE0000"/>
        </w:rPr>
        <w:t>高度依賴外部聯盟與</w:t>
      </w:r>
      <w:r w:rsidR="00885FF5">
        <w:rPr>
          <w:rFonts w:hint="eastAsia"/>
          <w:color w:val="EE0000"/>
        </w:rPr>
        <w:t>技術導入的特性</w:t>
      </w:r>
      <w:r w:rsidR="00E24AE3" w:rsidRPr="00CB14C2">
        <w:rPr>
          <w:color w:val="000000" w:themeColor="text1"/>
        </w:rPr>
        <w:t>。</w:t>
      </w:r>
    </w:p>
    <w:p w14:paraId="396440C7" w14:textId="13EAF824" w:rsidR="00CB58F8" w:rsidRDefault="00CB58F8" w:rsidP="00B40F3F">
      <w:pPr>
        <w:pStyle w:val="15"/>
        <w:ind w:firstLine="480"/>
        <w:rPr>
          <w:color w:val="156082" w:themeColor="accent1"/>
        </w:rPr>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r w:rsidR="00970D1C" w:rsidRPr="00970D1C">
        <w:rPr>
          <w:color w:val="000000" w:themeColor="text1"/>
        </w:rPr>
        <w:t>Frontier.coo</w:t>
      </w:r>
      <w:r w:rsidR="001F514B">
        <w:rPr>
          <w:rFonts w:hint="eastAsia"/>
          <w:color w:val="000000" w:themeColor="text1"/>
        </w:rPr>
        <w:t>l</w:t>
      </w:r>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r w:rsidR="004C6B8F" w:rsidRPr="00ED111A">
        <w:rPr>
          <w:color w:val="156082" w:themeColor="accent1"/>
        </w:rPr>
        <w:t>SelectUSA</w:t>
      </w:r>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w:t>
      </w:r>
      <w:r w:rsidR="00B91540">
        <w:rPr>
          <w:rFonts w:hint="eastAsia"/>
          <w:color w:val="EE0000"/>
        </w:rPr>
        <w:t>、行業經驗交流以</w:t>
      </w:r>
      <w:r w:rsidR="002C4E9E">
        <w:rPr>
          <w:rFonts w:hint="eastAsia"/>
          <w:color w:val="EE0000"/>
        </w:rPr>
        <w:t>及資</w:t>
      </w:r>
      <w:r w:rsidR="00D17925">
        <w:rPr>
          <w:rFonts w:hint="eastAsia"/>
          <w:color w:val="EE0000"/>
        </w:rPr>
        <w:t>金</w:t>
      </w:r>
      <w:r w:rsidR="00F92539">
        <w:rPr>
          <w:rFonts w:hint="eastAsia"/>
          <w:color w:val="EE0000"/>
        </w:rPr>
        <w:t>援助</w:t>
      </w:r>
      <w:r w:rsidR="00B40F3F">
        <w:rPr>
          <w:rFonts w:hint="eastAsia"/>
          <w:color w:val="000000" w:themeColor="text1"/>
        </w:rPr>
        <w:t>。上述事件，皆</w:t>
      </w:r>
      <w:r w:rsidR="00B40F3F">
        <w:rPr>
          <w:rFonts w:hint="eastAsia"/>
          <w:color w:val="156082" w:themeColor="accent1"/>
        </w:rPr>
        <w:t>顯示</w:t>
      </w:r>
      <w:r w:rsidR="00970D1C" w:rsidRPr="007F6382">
        <w:rPr>
          <w:color w:val="156082" w:themeColor="accent1"/>
        </w:rPr>
        <w:t>創新探索</w:t>
      </w:r>
      <w:r w:rsidR="00B40F3F">
        <w:rPr>
          <w:rFonts w:hint="eastAsia"/>
          <w:color w:val="156082" w:themeColor="accent1"/>
        </w:rPr>
        <w:t>在</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市場佈局</w:t>
      </w:r>
      <w:r w:rsidR="00B40F3F">
        <w:rPr>
          <w:rFonts w:hint="eastAsia"/>
          <w:color w:val="156082" w:themeColor="accent1"/>
        </w:rPr>
        <w:t>的高度關聯性。</w:t>
      </w:r>
    </w:p>
    <w:p w14:paraId="3F7D7E3B" w14:textId="7C8CA44A" w:rsidR="00C419D0" w:rsidRPr="004677EF" w:rsidRDefault="00734F1B" w:rsidP="009808B9">
      <w:pPr>
        <w:pStyle w:val="a0"/>
      </w:pPr>
      <w:r w:rsidRPr="004677EF">
        <w:rPr>
          <w:rFonts w:hint="eastAsia"/>
        </w:rPr>
        <w:t>組織需</w:t>
      </w:r>
      <w:r w:rsidR="00993E99" w:rsidRPr="004677EF">
        <w:t>持續檢視</w:t>
      </w:r>
      <w:r w:rsidR="00492F0F" w:rsidRPr="004677EF">
        <w:rPr>
          <w:rFonts w:hint="eastAsia"/>
        </w:rPr>
        <w:t>、</w:t>
      </w:r>
      <w:r w:rsidR="00993E99" w:rsidRPr="004677EF">
        <w:t>動態</w:t>
      </w:r>
      <w:r w:rsidR="00492F0F" w:rsidRPr="004677EF">
        <w:rPr>
          <w:rFonts w:hint="eastAsia"/>
        </w:rPr>
        <w:t>運用</w:t>
      </w:r>
      <w:r w:rsidR="00993E99" w:rsidRPr="004677EF">
        <w:t>資源基礎與關係網絡</w:t>
      </w:r>
      <w:r w:rsidR="009808B9" w:rsidRPr="004677EF">
        <w:rPr>
          <w:rFonts w:hint="eastAsia"/>
        </w:rPr>
        <w:t>，並篩選合適的外部專業技術，才能實現雙元</w:t>
      </w:r>
    </w:p>
    <w:p w14:paraId="1F7D4957" w14:textId="570D6363" w:rsidR="00C66004" w:rsidRDefault="00ED2044" w:rsidP="00C66004">
      <w:pPr>
        <w:pStyle w:val="15"/>
        <w:ind w:firstLine="480"/>
      </w:pPr>
      <w:r>
        <w:rPr>
          <w:rFonts w:hint="eastAsia"/>
        </w:rPr>
        <w:t>而</w:t>
      </w:r>
      <w:r w:rsidR="00961345" w:rsidRPr="00961345">
        <w:t>平衡機制</w:t>
      </w:r>
      <w:r w:rsidR="00A462F8">
        <w:rPr>
          <w:rFonts w:hint="eastAsia"/>
        </w:rPr>
        <w:t>，</w:t>
      </w:r>
      <w:r w:rsidR="00290515">
        <w:rPr>
          <w:rFonts w:hint="eastAsia"/>
        </w:rPr>
        <w:t>就是</w:t>
      </w:r>
      <w:r w:rsidR="00290515">
        <w:rPr>
          <w:rFonts w:hint="eastAsia"/>
        </w:rPr>
        <w:t>Frontier.cool</w:t>
      </w:r>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w:t>
      </w:r>
      <w:r w:rsidR="00B14AB7">
        <w:rPr>
          <w:rFonts w:hint="eastAsia"/>
          <w:color w:val="EE0000"/>
        </w:rPr>
        <w:t>使用者、</w:t>
      </w:r>
      <w:r w:rsidR="00D73E01">
        <w:rPr>
          <w:rFonts w:hint="eastAsia"/>
          <w:color w:val="EE0000"/>
        </w:rPr>
        <w:t>強化</w:t>
      </w:r>
      <w:r w:rsidR="00893E63">
        <w:rPr>
          <w:rFonts w:hint="eastAsia"/>
          <w:color w:val="EE0000"/>
        </w:rPr>
        <w:t>Frontier.cool</w:t>
      </w:r>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研）及</w:t>
      </w:r>
      <w:r w:rsidR="009E2863" w:rsidRPr="00A462F8">
        <w:rPr>
          <w:rFonts w:hint="eastAsia"/>
          <w:color w:val="156082" w:themeColor="accent1"/>
        </w:rPr>
        <w:t>潛在使用者加入平台的可能性</w:t>
      </w:r>
      <w:r w:rsidR="009E2863">
        <w:rPr>
          <w:rFonts w:hint="eastAsia"/>
        </w:rPr>
        <w:t>；</w:t>
      </w:r>
      <w:r w:rsidR="000C3E8F">
        <w:rPr>
          <w:rFonts w:hint="eastAsia"/>
        </w:rPr>
        <w:t>公私協力的</w:t>
      </w:r>
      <w:r w:rsidR="00190F55">
        <w:rPr>
          <w:rFonts w:hint="eastAsia"/>
        </w:rPr>
        <w:t>補助計畫</w:t>
      </w:r>
      <w:r w:rsidR="000C3E8F">
        <w:rPr>
          <w:rFonts w:hint="eastAsia"/>
        </w:rPr>
        <w:t>讓</w:t>
      </w:r>
      <w:r w:rsidR="00C66004">
        <w:rPr>
          <w:rFonts w:hint="eastAsia"/>
        </w:rPr>
        <w:t>團隊</w:t>
      </w:r>
      <w:r w:rsidR="00DC389E">
        <w:rPr>
          <w:rFonts w:hint="eastAsia"/>
          <w:color w:val="EE0000"/>
        </w:rPr>
        <w:t>平台新增部分</w:t>
      </w:r>
      <w:r w:rsidR="002A4552" w:rsidRPr="00844860">
        <w:rPr>
          <w:rFonts w:hint="eastAsia"/>
          <w:color w:val="EE0000"/>
        </w:rPr>
        <w:t>中小企業</w:t>
      </w:r>
      <w:r w:rsidR="009A71E3">
        <w:rPr>
          <w:rFonts w:hint="eastAsia"/>
          <w:color w:val="EE0000"/>
        </w:rPr>
        <w:t>使用者</w:t>
      </w:r>
      <w:r w:rsidR="002A4552" w:rsidRPr="00844860">
        <w:rPr>
          <w:rFonts w:hint="eastAsia"/>
          <w:color w:val="EE0000"/>
        </w:rPr>
        <w:t>的加入</w:t>
      </w:r>
      <w:r w:rsidR="002A4552">
        <w:rPr>
          <w:rFonts w:hint="eastAsia"/>
        </w:rPr>
        <w:t>，</w:t>
      </w:r>
      <w:r w:rsidR="00C44C3F">
        <w:rPr>
          <w:rFonts w:hint="eastAsia"/>
        </w:rPr>
        <w:t>亦</w:t>
      </w:r>
      <w:r w:rsidR="002A4552" w:rsidRPr="00844860">
        <w:rPr>
          <w:rFonts w:hint="eastAsia"/>
          <w:color w:val="156082" w:themeColor="accent1"/>
        </w:rPr>
        <w:t>獲得外部資金與持續經營與政府的合作關係</w:t>
      </w:r>
      <w:r w:rsidR="005F5E3D">
        <w:rPr>
          <w:rFonts w:hint="eastAsia"/>
        </w:rPr>
        <w:t>；</w:t>
      </w:r>
      <w:r w:rsidR="001F5FCB">
        <w:rPr>
          <w:rFonts w:hint="eastAsia"/>
        </w:rPr>
        <w:t>在</w:t>
      </w:r>
      <w:r w:rsidR="00C66004" w:rsidRPr="00913086">
        <w:t>永續</w:t>
      </w:r>
      <w:r w:rsidR="007E287B">
        <w:rPr>
          <w:rFonts w:hint="eastAsia"/>
        </w:rPr>
        <w:t>策略中</w:t>
      </w:r>
      <w:r w:rsidR="00C66004" w:rsidRPr="00913086">
        <w:t>，</w:t>
      </w:r>
      <w:r w:rsidR="00A53486">
        <w:rPr>
          <w:rFonts w:hint="eastAsia"/>
        </w:rPr>
        <w:t>透過</w:t>
      </w:r>
      <w:r w:rsidR="00C66004" w:rsidRPr="00BF353F">
        <w:rPr>
          <w:rFonts w:hint="eastAsia"/>
          <w:color w:val="156082" w:themeColor="accent1"/>
        </w:rPr>
        <w:t>導入德國</w:t>
      </w:r>
      <w:r w:rsidR="00C66004" w:rsidRPr="00BF353F">
        <w:rPr>
          <w:color w:val="156082" w:themeColor="accent1"/>
        </w:rPr>
        <w:t>Made2Flow</w:t>
      </w:r>
      <w:r w:rsidR="00C66004" w:rsidRPr="00BF353F">
        <w:rPr>
          <w:rFonts w:hint="eastAsia"/>
          <w:color w:val="156082" w:themeColor="accent1"/>
        </w:rPr>
        <w:t>公司</w:t>
      </w:r>
      <w:r w:rsidR="00C66004" w:rsidRPr="00BF353F">
        <w:rPr>
          <w:rFonts w:hint="eastAsia"/>
          <w:color w:val="156082" w:themeColor="accent1"/>
        </w:rPr>
        <w:t>LCA</w:t>
      </w:r>
      <w:r w:rsidR="00C66004" w:rsidRPr="00BF353F">
        <w:rPr>
          <w:rFonts w:hint="eastAsia"/>
          <w:color w:val="156082" w:themeColor="accent1"/>
        </w:rPr>
        <w:lastRenderedPageBreak/>
        <w:t>軟體資料庫中不同原物料的歷史平均碳排數據</w:t>
      </w:r>
      <w:r w:rsidR="00A53486">
        <w:rPr>
          <w:rFonts w:hint="eastAsia"/>
          <w:color w:val="156082" w:themeColor="accent1"/>
        </w:rPr>
        <w:t>，</w:t>
      </w:r>
      <w:r w:rsidR="00A53486" w:rsidRPr="00BD5313">
        <w:rPr>
          <w:rFonts w:hint="eastAsia"/>
          <w:color w:val="EE0000"/>
        </w:rPr>
        <w:t>並以團隊既有的平台開發能力延伸出</w:t>
      </w:r>
      <w:r w:rsidR="00A53486" w:rsidRPr="00BD5313">
        <w:rPr>
          <w:color w:val="EE0000"/>
        </w:rPr>
        <w:t>Eco-Impactor®</w:t>
      </w:r>
      <w:r w:rsidR="00A53486" w:rsidRPr="00BD5313">
        <w:rPr>
          <w:rFonts w:hint="eastAsia"/>
          <w:color w:val="EE0000"/>
        </w:rPr>
        <w:t>碳排估算平台</w:t>
      </w:r>
      <w:r w:rsidR="00C66004">
        <w:rPr>
          <w:rFonts w:hint="eastAsia"/>
        </w:rPr>
        <w:t>，</w:t>
      </w:r>
      <w:r w:rsidR="00C66004" w:rsidRPr="007B32D3">
        <w:rPr>
          <w:rFonts w:hint="eastAsia"/>
          <w:color w:val="156082" w:themeColor="accent1"/>
        </w:rPr>
        <w:t>後續</w:t>
      </w:r>
      <w:r w:rsidR="00A53486">
        <w:rPr>
          <w:rFonts w:hint="eastAsia"/>
          <w:color w:val="156082" w:themeColor="accent1"/>
        </w:rPr>
        <w:t>面對</w:t>
      </w:r>
      <w:r w:rsidR="00DA0E84">
        <w:rPr>
          <w:rFonts w:hint="eastAsia"/>
          <w:color w:val="156082" w:themeColor="accent1"/>
        </w:rPr>
        <w:t>產業需要真實數據的需求</w:t>
      </w:r>
      <w:r w:rsidR="00A53486">
        <w:rPr>
          <w:rFonts w:hint="eastAsia"/>
          <w:color w:val="156082" w:themeColor="accent1"/>
        </w:rPr>
        <w:t>時，團隊</w:t>
      </w:r>
      <w:r w:rsidR="00C66004" w:rsidRPr="007B32D3">
        <w:rPr>
          <w:rFonts w:hint="eastAsia"/>
          <w:color w:val="156082" w:themeColor="accent1"/>
        </w:rPr>
        <w:t>也</w:t>
      </w:r>
      <w:r w:rsidR="008F3CB1">
        <w:rPr>
          <w:rFonts w:hint="eastAsia"/>
          <w:color w:val="156082" w:themeColor="accent1"/>
        </w:rPr>
        <w:t>選擇讓</w:t>
      </w:r>
      <w:r w:rsidR="00C66004" w:rsidRPr="007B32D3">
        <w:rPr>
          <w:rFonts w:hint="eastAsia"/>
          <w:color w:val="156082" w:themeColor="accent1"/>
        </w:rPr>
        <w:t>外部業者去完成</w:t>
      </w:r>
      <w:r w:rsidR="00C66004" w:rsidRPr="007B32D3">
        <w:rPr>
          <w:color w:val="156082" w:themeColor="accent1"/>
        </w:rPr>
        <w:t>碳</w:t>
      </w:r>
      <w:r w:rsidR="00C66004" w:rsidRPr="007B32D3">
        <w:rPr>
          <w:rFonts w:hint="eastAsia"/>
          <w:color w:val="156082" w:themeColor="accent1"/>
        </w:rPr>
        <w:t>足跡</w:t>
      </w:r>
      <w:r w:rsidR="000439C9">
        <w:rPr>
          <w:rFonts w:hint="eastAsia"/>
          <w:color w:val="156082" w:themeColor="accent1"/>
        </w:rPr>
        <w:t>調查</w:t>
      </w:r>
      <w:r w:rsidR="006875D7">
        <w:rPr>
          <w:rFonts w:hint="eastAsia"/>
          <w:color w:val="EE0000"/>
        </w:rPr>
        <w:t>，</w:t>
      </w:r>
      <w:r w:rsidR="00A53486" w:rsidRPr="00A53486">
        <w:rPr>
          <w:color w:val="EE0000"/>
        </w:rPr>
        <w:t>Frontier.coo</w:t>
      </w:r>
      <w:r w:rsidR="00A53486">
        <w:rPr>
          <w:rFonts w:hint="eastAsia"/>
          <w:color w:val="EE0000"/>
        </w:rPr>
        <w:t>l</w:t>
      </w:r>
      <w:r w:rsidR="00A53486">
        <w:rPr>
          <w:rFonts w:hint="eastAsia"/>
          <w:color w:val="EE0000"/>
        </w:rPr>
        <w:t>只負責將實際永續資訊補進數位布片檔案之中。</w:t>
      </w:r>
    </w:p>
    <w:p w14:paraId="2B1C667F" w14:textId="4C85C39D" w:rsidR="00A47712" w:rsidRDefault="001B7363" w:rsidP="0000770C">
      <w:pPr>
        <w:pStyle w:val="15"/>
        <w:ind w:firstLine="480"/>
      </w:pPr>
      <w:r>
        <w:rPr>
          <w:rFonts w:hint="eastAsia"/>
        </w:rPr>
        <w:t>雙元</w:t>
      </w:r>
      <w:r w:rsidR="00145612" w:rsidRPr="00145612">
        <w:t>策略</w:t>
      </w:r>
      <w:r w:rsidR="00007765">
        <w:rPr>
          <w:rFonts w:hint="eastAsia"/>
        </w:rPr>
        <w:t>是</w:t>
      </w:r>
      <w:r w:rsidR="00547F28">
        <w:rPr>
          <w:rFonts w:hint="eastAsia"/>
        </w:rPr>
        <w:t>團隊</w:t>
      </w:r>
      <w:r w:rsidR="0039241B">
        <w:rPr>
          <w:rFonts w:hint="eastAsia"/>
        </w:rPr>
        <w:t>為了快速</w:t>
      </w:r>
      <w:r w:rsidR="00EB4429">
        <w:rPr>
          <w:rFonts w:hint="eastAsia"/>
        </w:rPr>
        <w:t>推出</w:t>
      </w:r>
      <w:r w:rsidR="0039241B">
        <w:rPr>
          <w:rFonts w:hint="eastAsia"/>
        </w:rPr>
        <w:t>服務做出的決策</w:t>
      </w:r>
      <w:r w:rsidR="00EB4429">
        <w:rPr>
          <w:rFonts w:hint="eastAsia"/>
        </w:rPr>
        <w:t>，</w:t>
      </w:r>
      <w:r w:rsidR="008E63A3">
        <w:rPr>
          <w:rFonts w:hint="eastAsia"/>
        </w:rPr>
        <w:t>將</w:t>
      </w:r>
      <w:r w:rsidR="00414C1F">
        <w:rPr>
          <w:rFonts w:hint="eastAsia"/>
        </w:rPr>
        <w:t>開發時程長的技術</w:t>
      </w:r>
      <w:r w:rsidR="009D0366">
        <w:rPr>
          <w:rFonts w:hint="eastAsia"/>
        </w:rPr>
        <w:t>委外</w:t>
      </w:r>
      <w:r w:rsidR="00414C1F">
        <w:rPr>
          <w:rFonts w:hint="eastAsia"/>
        </w:rPr>
        <w:t>，</w:t>
      </w:r>
      <w:r w:rsidR="00196643">
        <w:rPr>
          <w:rFonts w:hint="eastAsia"/>
        </w:rPr>
        <w:t>並由團隊負責熟悉的業務與技術，</w:t>
      </w:r>
      <w:r w:rsidR="00484735">
        <w:rPr>
          <w:rFonts w:hint="eastAsia"/>
        </w:rPr>
        <w:t>最終</w:t>
      </w:r>
      <w:r w:rsidR="00B41854">
        <w:rPr>
          <w:rFonts w:hint="eastAsia"/>
        </w:rPr>
        <w:t>應用於</w:t>
      </w:r>
      <w:r w:rsidR="00414C1F">
        <w:rPr>
          <w:rFonts w:hint="eastAsia"/>
        </w:rPr>
        <w:t>數位布片、掃描技術或是平台系統之中</w:t>
      </w:r>
      <w:r w:rsidR="00B41854">
        <w:rPr>
          <w:rFonts w:hint="eastAsia"/>
        </w:rPr>
        <w:t>。</w:t>
      </w:r>
      <w:r w:rsidR="00BD6377">
        <w:rPr>
          <w:rFonts w:hint="eastAsia"/>
        </w:rPr>
        <w:t>為實現</w:t>
      </w:r>
      <w:r w:rsidR="00306E75">
        <w:rPr>
          <w:rFonts w:hint="eastAsia"/>
        </w:rPr>
        <w:t>雙元</w:t>
      </w:r>
      <w:r w:rsidR="008E70F3">
        <w:rPr>
          <w:rFonts w:hint="eastAsia"/>
        </w:rPr>
        <w:t>策略</w:t>
      </w:r>
      <w:r w:rsidR="00306E75">
        <w:rPr>
          <w:rFonts w:hint="eastAsia"/>
        </w:rPr>
        <w:t>，</w:t>
      </w:r>
      <w:r w:rsidR="008E70F3" w:rsidRPr="00DC4737">
        <w:rPr>
          <w:rFonts w:hint="eastAsia"/>
          <w:color w:val="EE0000"/>
        </w:rPr>
        <w:t>需要企業</w:t>
      </w:r>
      <w:r w:rsidR="00145612" w:rsidRPr="00DC4737">
        <w:rPr>
          <w:color w:val="EE0000"/>
        </w:rPr>
        <w:t>持續檢視並動態調整</w:t>
      </w:r>
      <w:r w:rsidR="00202779" w:rsidRPr="00DC4737">
        <w:rPr>
          <w:rFonts w:hint="eastAsia"/>
          <w:color w:val="EE0000"/>
        </w:rPr>
        <w:t>既有</w:t>
      </w:r>
      <w:r w:rsidR="00145612" w:rsidRPr="00DC4737">
        <w:rPr>
          <w:color w:val="EE0000"/>
        </w:rPr>
        <w:t>資源基礎與關係網絡</w:t>
      </w:r>
      <w:r w:rsidR="00295E76" w:rsidRPr="00DC4737">
        <w:rPr>
          <w:rFonts w:hint="eastAsia"/>
          <w:color w:val="EE0000"/>
        </w:rPr>
        <w:t>，</w:t>
      </w:r>
      <w:r w:rsidR="0067391D" w:rsidRPr="00DC4737">
        <w:rPr>
          <w:rFonts w:hint="eastAsia"/>
          <w:color w:val="EE0000"/>
        </w:rPr>
        <w:t>並</w:t>
      </w:r>
      <w:r w:rsidR="00CC599D" w:rsidRPr="00DC4737">
        <w:rPr>
          <w:rFonts w:hint="eastAsia"/>
          <w:color w:val="EE0000"/>
        </w:rPr>
        <w:t>對自身</w:t>
      </w:r>
      <w:r w:rsidR="00C160E6" w:rsidRPr="00DC4737">
        <w:rPr>
          <w:rFonts w:hint="eastAsia"/>
          <w:color w:val="EE0000"/>
        </w:rPr>
        <w:t>企業</w:t>
      </w:r>
      <w:r w:rsidR="00CC599D" w:rsidRPr="00DC4737">
        <w:rPr>
          <w:rFonts w:hint="eastAsia"/>
          <w:color w:val="EE0000"/>
        </w:rPr>
        <w:t>定位</w:t>
      </w:r>
      <w:r w:rsidR="001820A8" w:rsidRPr="00DC4737">
        <w:rPr>
          <w:rFonts w:hint="eastAsia"/>
          <w:color w:val="EE0000"/>
        </w:rPr>
        <w:t>、優劣勢與</w:t>
      </w:r>
      <w:r w:rsidR="00CC599D" w:rsidRPr="00DC4737">
        <w:rPr>
          <w:rFonts w:hint="eastAsia"/>
          <w:color w:val="EE0000"/>
        </w:rPr>
        <w:t>匱乏資源</w:t>
      </w:r>
      <w:r w:rsidR="00A8225B" w:rsidRPr="00DC4737">
        <w:rPr>
          <w:rFonts w:hint="eastAsia"/>
          <w:color w:val="EE0000"/>
        </w:rPr>
        <w:t>有</w:t>
      </w:r>
      <w:r w:rsidR="00CC599D" w:rsidRPr="00DC4737">
        <w:rPr>
          <w:rFonts w:hint="eastAsia"/>
          <w:color w:val="EE0000"/>
        </w:rPr>
        <w:t>清晰的認知，並</w:t>
      </w:r>
      <w:r w:rsidR="00145612" w:rsidRPr="00DC4737">
        <w:rPr>
          <w:color w:val="EE0000"/>
        </w:rPr>
        <w:t>篩選</w:t>
      </w:r>
      <w:r w:rsidR="00CC599D" w:rsidRPr="00DC4737">
        <w:rPr>
          <w:rFonts w:hint="eastAsia"/>
          <w:color w:val="EE0000"/>
        </w:rPr>
        <w:t>適合的外部</w:t>
      </w:r>
      <w:r w:rsidR="00145612" w:rsidRPr="00DC4737">
        <w:rPr>
          <w:color w:val="EE0000"/>
        </w:rPr>
        <w:t>關係與</w:t>
      </w:r>
      <w:r w:rsidR="00CE3408" w:rsidRPr="00DC4737">
        <w:rPr>
          <w:rFonts w:hint="eastAsia"/>
          <w:color w:val="EE0000"/>
        </w:rPr>
        <w:t>技術</w:t>
      </w:r>
      <w:r w:rsidR="00CC599D" w:rsidRPr="00DC4737">
        <w:rPr>
          <w:rFonts w:hint="eastAsia"/>
          <w:color w:val="EE0000"/>
        </w:rPr>
        <w:t>資源</w:t>
      </w:r>
      <w:r w:rsidR="00CE3408" w:rsidRPr="00DC4737">
        <w:rPr>
          <w:rFonts w:hint="eastAsia"/>
          <w:color w:val="EE0000"/>
        </w:rPr>
        <w:t>，</w:t>
      </w:r>
      <w:r w:rsidR="0019440B" w:rsidRPr="00DC4737">
        <w:rPr>
          <w:rFonts w:hint="eastAsia"/>
          <w:color w:val="EE0000"/>
        </w:rPr>
        <w:t>才能實現平衡</w:t>
      </w:r>
      <w:r w:rsidR="00145612" w:rsidRPr="00145612">
        <w:t>。</w:t>
      </w:r>
    </w:p>
    <w:p w14:paraId="293F587E" w14:textId="4884357D" w:rsidR="0021628D" w:rsidRPr="00726314" w:rsidRDefault="0021628D" w:rsidP="00726314">
      <w:pPr>
        <w:pStyle w:val="a0"/>
      </w:pPr>
      <w:r w:rsidRPr="00726314">
        <w:rPr>
          <w:rFonts w:hint="eastAsia"/>
        </w:rPr>
        <w:t>傳</w:t>
      </w:r>
      <w:r w:rsidR="00955678" w:rsidRPr="00726314">
        <w:rPr>
          <w:rFonts w:hint="eastAsia"/>
        </w:rPr>
        <w:t>產</w:t>
      </w:r>
      <w:r w:rsidRPr="00726314">
        <w:rPr>
          <w:rFonts w:hint="eastAsia"/>
        </w:rPr>
        <w:t>採納創新以</w:t>
      </w:r>
      <w:r w:rsidR="0081774B" w:rsidRPr="00726314">
        <w:rPr>
          <w:rFonts w:hint="eastAsia"/>
        </w:rPr>
        <w:t>效益</w:t>
      </w:r>
      <w:r w:rsidRPr="00726314">
        <w:rPr>
          <w:rFonts w:hint="eastAsia"/>
        </w:rPr>
        <w:t>導向為核心</w:t>
      </w:r>
      <w:r w:rsidR="00955678" w:rsidRPr="00726314">
        <w:rPr>
          <w:rFonts w:hint="eastAsia"/>
        </w:rPr>
        <w:t>，具體成果和實際效益，遠比抽象的專業技術更能吸引產業注意</w:t>
      </w:r>
      <w:r w:rsidR="00740161">
        <w:rPr>
          <w:rFonts w:hint="eastAsia"/>
        </w:rPr>
        <w:t>。</w:t>
      </w:r>
    </w:p>
    <w:p w14:paraId="47386DCC" w14:textId="3BF04B45" w:rsidR="004E5267" w:rsidRDefault="009A7D2A" w:rsidP="004E5267">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4D1D59" w:rsidRPr="004D1D59">
        <w:rPr>
          <w:rFonts w:hint="eastAsia"/>
        </w:rPr>
        <w:t>當技術能有效解決現實問題，</w:t>
      </w:r>
      <w:r w:rsidR="00EA1516">
        <w:rPr>
          <w:rFonts w:hint="eastAsia"/>
        </w:rPr>
        <w:t>例如</w:t>
      </w:r>
      <w:r w:rsidR="004D1D59" w:rsidRPr="004D1D59">
        <w:rPr>
          <w:rFonts w:hint="eastAsia"/>
        </w:rPr>
        <w:t>實際改善工作流程或創造商業價值，才會真正促成轉型行動</w:t>
      </w:r>
      <w:r w:rsidR="0096569F">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842B65">
        <w:rPr>
          <w:rFonts w:hint="eastAsia"/>
        </w:rPr>
        <w:t>。</w:t>
      </w:r>
      <w:r w:rsidR="007D776F">
        <w:t>F</w:t>
      </w:r>
      <w:r w:rsidR="007D776F">
        <w:rPr>
          <w:rFonts w:hint="eastAsia"/>
        </w:rPr>
        <w:t>rontier.cool</w:t>
      </w:r>
      <w:r w:rsidR="00DF15EB" w:rsidRPr="00DF15EB">
        <w:rPr>
          <w:rFonts w:hint="eastAsia"/>
        </w:rPr>
        <w:t>在</w:t>
      </w:r>
      <w:r w:rsidR="004C225E" w:rsidRPr="00DF15EB">
        <w:rPr>
          <w:rFonts w:hint="eastAsia"/>
        </w:rPr>
        <w:t>過去</w:t>
      </w:r>
      <w:r w:rsidR="00DF15EB" w:rsidRPr="00DF15EB">
        <w:rPr>
          <w:rFonts w:hint="eastAsia"/>
        </w:rPr>
        <w:t>推廣時強調</w:t>
      </w:r>
      <w:r w:rsidR="00113372">
        <w:rPr>
          <w:rFonts w:hint="eastAsia"/>
        </w:rPr>
        <w:t>演算法與技術的「專業性」</w:t>
      </w:r>
      <w:r w:rsidR="00DF15EB" w:rsidRPr="00DF15EB">
        <w:rPr>
          <w:rFonts w:hint="eastAsia"/>
        </w:rPr>
        <w:t>，</w:t>
      </w:r>
      <w:r w:rsidR="00295E66">
        <w:rPr>
          <w:rFonts w:hint="eastAsia"/>
        </w:rPr>
        <w:t>可最後團隊發現客戶真正關心的是降低了多少成本、促成了多少銷售額等具體效益，因此將推</w:t>
      </w:r>
      <w:r w:rsidR="00791AED">
        <w:rPr>
          <w:rFonts w:hint="eastAsia"/>
        </w:rPr>
        <w:t>廣</w:t>
      </w:r>
      <w:r w:rsidR="00295E66">
        <w:rPr>
          <w:rFonts w:hint="eastAsia"/>
        </w:rPr>
        <w:t>策略改為</w:t>
      </w:r>
      <w:r w:rsidR="00DF15EB" w:rsidRPr="00DF15EB">
        <w:rPr>
          <w:rFonts w:hint="eastAsia"/>
        </w:rPr>
        <w:t>「效率提升」、「銷售成果」等客戶能直接感受到的好處。</w:t>
      </w:r>
    </w:p>
    <w:p w14:paraId="64FA895E" w14:textId="0EC2E8BC" w:rsidR="00B05E87" w:rsidRPr="00F82599" w:rsidRDefault="00DF1AA9" w:rsidP="00F82599">
      <w:pPr>
        <w:pStyle w:val="15"/>
        <w:ind w:firstLine="480"/>
        <w:rPr>
          <w:color w:val="EE0000"/>
        </w:rPr>
        <w:sectPr w:rsidR="00B05E87" w:rsidRPr="00F82599" w:rsidSect="00605479">
          <w:headerReference w:type="even" r:id="rId35"/>
          <w:headerReference w:type="default" r:id="rId36"/>
          <w:footerReference w:type="even" r:id="rId37"/>
          <w:footerReference w:type="default" r:id="rId38"/>
          <w:headerReference w:type="first" r:id="rId39"/>
          <w:footerReference w:type="first" r:id="rId40"/>
          <w:pgSz w:w="11906" w:h="16838" w:code="9"/>
          <w:pgMar w:top="1701" w:right="1134" w:bottom="1701" w:left="1701" w:header="851" w:footer="992" w:gutter="0"/>
          <w:cols w:space="425"/>
          <w:docGrid w:linePitch="360"/>
        </w:sectPr>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w:t>
      </w:r>
      <w:r w:rsidR="00E17DF2" w:rsidRPr="00514AEC">
        <w:rPr>
          <w:color w:val="EE0000"/>
        </w:rPr>
        <w:t>訊共享、</w:t>
      </w:r>
      <w:r w:rsidR="00710AE8" w:rsidRPr="00514AEC">
        <w:rPr>
          <w:rFonts w:hint="eastAsia"/>
          <w:color w:val="EE0000"/>
        </w:rPr>
        <w:t>訂單</w:t>
      </w:r>
      <w:r w:rsidR="00FA427F" w:rsidRPr="00514AEC">
        <w:rPr>
          <w:rFonts w:hint="eastAsia"/>
          <w:color w:val="EE0000"/>
        </w:rPr>
        <w:t>追蹤管理、</w:t>
      </w:r>
      <w:r w:rsidR="00CA08C2" w:rsidRPr="00514AEC">
        <w:rPr>
          <w:rFonts w:hint="eastAsia"/>
          <w:color w:val="EE0000"/>
        </w:rPr>
        <w:t>跨時地</w:t>
      </w:r>
      <w:r w:rsidR="00C92B12" w:rsidRPr="00514AEC">
        <w:rPr>
          <w:rFonts w:hint="eastAsia"/>
          <w:color w:val="EE0000"/>
        </w:rPr>
        <w:t>布料</w:t>
      </w:r>
      <w:r w:rsidR="00CA08C2" w:rsidRPr="00514AEC">
        <w:rPr>
          <w:rFonts w:hint="eastAsia"/>
          <w:color w:val="EE0000"/>
        </w:rPr>
        <w:t>開發協作</w:t>
      </w:r>
      <w:r w:rsidR="00C92B12" w:rsidRPr="00514AEC">
        <w:rPr>
          <w:rFonts w:hint="eastAsia"/>
          <w:color w:val="EE0000"/>
        </w:rPr>
        <w:t>、</w:t>
      </w:r>
      <w:r w:rsidR="00BD7DAA" w:rsidRPr="00514AEC">
        <w:rPr>
          <w:rFonts w:hint="eastAsia"/>
          <w:color w:val="EE0000"/>
        </w:rPr>
        <w:t>產品</w:t>
      </w:r>
      <w:r w:rsidR="00E17DF2" w:rsidRPr="00514AEC">
        <w:rPr>
          <w:color w:val="EE0000"/>
        </w:rPr>
        <w:t>銷售成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平台</w:t>
      </w:r>
      <w:r w:rsidR="00514AEC">
        <w:rPr>
          <w:rFonts w:hint="eastAsia"/>
        </w:rPr>
        <w:t>讓</w:t>
      </w:r>
      <w:r w:rsidR="00C01C10">
        <w:rPr>
          <w:rFonts w:hint="eastAsia"/>
        </w:rPr>
        <w:t>遠在</w:t>
      </w:r>
      <w:r w:rsidR="00FD0810">
        <w:rPr>
          <w:rFonts w:hint="eastAsia"/>
        </w:rPr>
        <w:t>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514AEC">
        <w:rPr>
          <w:rFonts w:hint="eastAsia"/>
          <w:color w:val="156082" w:themeColor="accent1"/>
        </w:rPr>
        <w:t>產業長期以來</w:t>
      </w:r>
      <w:r w:rsidR="00F46137" w:rsidRPr="007B3813">
        <w:rPr>
          <w:rFonts w:hint="eastAsia"/>
          <w:color w:val="156082" w:themeColor="accent1"/>
        </w:rPr>
        <w:t>高庫存與資源浪費問題能夠被改善</w:t>
      </w:r>
      <w:r w:rsidR="0034546A">
        <w:rPr>
          <w:rFonts w:hint="eastAsia"/>
          <w:color w:val="156082" w:themeColor="accent1"/>
        </w:rPr>
        <w:t>；</w:t>
      </w:r>
      <w:r w:rsidR="004F7F78">
        <w:rPr>
          <w:rFonts w:hint="eastAsia"/>
          <w:color w:val="EE0000"/>
        </w:rPr>
        <w:t>數位布片</w:t>
      </w:r>
      <w:r w:rsidR="00514AEC">
        <w:rPr>
          <w:rFonts w:hint="eastAsia"/>
          <w:color w:val="EE0000"/>
        </w:rPr>
        <w:t>更在後期成為</w:t>
      </w:r>
      <w:r w:rsidR="004F7F78">
        <w:rPr>
          <w:rFonts w:hint="eastAsia"/>
          <w:color w:val="EE0000"/>
        </w:rPr>
        <w:t>永續資料的載體，</w:t>
      </w:r>
      <w:r w:rsidR="00514AEC" w:rsidRPr="00BA3316">
        <w:rPr>
          <w:rFonts w:hint="eastAsia"/>
          <w:color w:val="156082" w:themeColor="accent1"/>
        </w:rPr>
        <w:t>若</w:t>
      </w:r>
      <w:r w:rsidR="00514AEC" w:rsidRPr="00BA3316">
        <w:rPr>
          <w:color w:val="156082" w:themeColor="accent1"/>
        </w:rPr>
        <w:t>供應商能主動提供碳排分析報告，品牌自然也更傾向</w:t>
      </w:r>
      <w:r w:rsidR="00514AEC" w:rsidRPr="00BA3316">
        <w:rPr>
          <w:rFonts w:hint="eastAsia"/>
          <w:color w:val="156082" w:themeColor="accent1"/>
        </w:rPr>
        <w:t>與資訊透明可溯源、商品更環保的供應商合作</w:t>
      </w:r>
      <w:r w:rsidR="00514AEC">
        <w:rPr>
          <w:rFonts w:hint="eastAsia"/>
          <w:color w:val="156082" w:themeColor="accent1"/>
        </w:rPr>
        <w:t>，數位科技</w:t>
      </w:r>
      <w:r w:rsidR="0034546A" w:rsidRPr="00BA3316">
        <w:rPr>
          <w:rFonts w:hint="eastAsia"/>
          <w:color w:val="EE0000"/>
        </w:rPr>
        <w:t>幫助供應商</w:t>
      </w:r>
      <w:r w:rsidR="00B53BA6" w:rsidRPr="00BA3316">
        <w:rPr>
          <w:rFonts w:hint="eastAsia"/>
          <w:color w:val="EE0000"/>
        </w:rPr>
        <w:t>將永續貢獻轉化為實際的</w:t>
      </w:r>
      <w:r w:rsidR="00B725A1">
        <w:rPr>
          <w:rFonts w:hint="eastAsia"/>
          <w:color w:val="EE0000"/>
        </w:rPr>
        <w:t>銷售量</w:t>
      </w:r>
      <w:r w:rsidR="009D31A4" w:rsidRPr="00BA3316">
        <w:rPr>
          <w:rFonts w:hint="eastAsia"/>
          <w:color w:val="EE0000"/>
        </w:rPr>
        <w:t>與</w:t>
      </w:r>
      <w:r w:rsidR="00ED3787" w:rsidRPr="00BA3316">
        <w:rPr>
          <w:rFonts w:hint="eastAsia"/>
          <w:color w:val="EE0000"/>
        </w:rPr>
        <w:t>建立</w:t>
      </w:r>
      <w:r w:rsidR="00B725A1">
        <w:rPr>
          <w:rFonts w:hint="eastAsia"/>
          <w:color w:val="EE0000"/>
        </w:rPr>
        <w:t>品牌商</w:t>
      </w:r>
      <w:r w:rsidR="009D31A4" w:rsidRPr="00BA3316">
        <w:rPr>
          <w:rFonts w:hint="eastAsia"/>
          <w:color w:val="EE0000"/>
        </w:rPr>
        <w:t>信任</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BF6C93">
        <w:rPr>
          <w:rFonts w:hint="eastAsia"/>
        </w:rPr>
        <w:t>某</w:t>
      </w:r>
      <w:r w:rsidR="009F212B">
        <w:rPr>
          <w:rFonts w:hint="eastAsia"/>
        </w:rPr>
        <w:t>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果</w:t>
      </w:r>
      <w:r w:rsidR="0070104E">
        <w:rPr>
          <w:rFonts w:hint="eastAsia"/>
          <w:color w:val="EE0000"/>
        </w:rPr>
        <w:t>和</w:t>
      </w:r>
      <w:r w:rsidR="0071568C" w:rsidRPr="00886440">
        <w:rPr>
          <w:rFonts w:hint="eastAsia"/>
          <w:color w:val="EE0000"/>
        </w:rPr>
        <w:t>實際效益</w:t>
      </w:r>
      <w:r w:rsidR="00E84354" w:rsidRPr="00886440">
        <w:rPr>
          <w:rFonts w:hint="eastAsia"/>
          <w:color w:val="EE0000"/>
        </w:rPr>
        <w:t>，遠比抽象的</w:t>
      </w:r>
      <w:r w:rsidR="0028675F" w:rsidRPr="00886440">
        <w:rPr>
          <w:rFonts w:hint="eastAsia"/>
          <w:color w:val="EE0000"/>
        </w:rPr>
        <w:t>專業技術更能吸引產業注意</w:t>
      </w:r>
      <w:r w:rsidR="009A7D2A" w:rsidRPr="009A7D2A">
        <w:t>。</w:t>
      </w:r>
    </w:p>
    <w:p w14:paraId="38B2A4CD" w14:textId="1B53CF80" w:rsidR="00573598" w:rsidRDefault="004861B7" w:rsidP="00130E29">
      <w:pPr>
        <w:pStyle w:val="affc"/>
      </w:pPr>
      <w:bookmarkStart w:id="185" w:name="_Toc202118860"/>
      <w:r>
        <w:rPr>
          <w:rFonts w:hint="eastAsia"/>
        </w:rPr>
        <w:lastRenderedPageBreak/>
        <w:t>表</w:t>
      </w:r>
      <w:r>
        <w:rPr>
          <w:rFonts w:hint="eastAsia"/>
        </w:rPr>
        <w:t xml:space="preserve"> 5.6-</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41309C">
        <w:rPr>
          <w:noProof/>
        </w:rPr>
        <w:t>2</w:t>
      </w:r>
      <w:r>
        <w:fldChar w:fldCharType="end"/>
      </w:r>
      <w:r w:rsidR="00573598">
        <w:rPr>
          <w:rFonts w:hint="eastAsia"/>
        </w:rPr>
        <w:t>個案</w:t>
      </w:r>
      <w:r w:rsidR="006F7B1F">
        <w:rPr>
          <w:rFonts w:hint="eastAsia"/>
        </w:rPr>
        <w:t>跨階段</w:t>
      </w:r>
      <w:r w:rsidR="004D04BC">
        <w:rPr>
          <w:rFonts w:hint="eastAsia"/>
        </w:rPr>
        <w:t>分析</w:t>
      </w:r>
      <w:r w:rsidR="0057695B">
        <w:rPr>
          <w:rFonts w:hint="eastAsia"/>
        </w:rPr>
        <w:t>表</w:t>
      </w:r>
      <w:bookmarkEnd w:id="185"/>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E0F676E" w14:textId="44DE1B07" w:rsidR="004F0984" w:rsidRDefault="00A95ABC" w:rsidP="00A7492C">
            <w:pPr>
              <w:pStyle w:val="151"/>
            </w:pPr>
            <w:r w:rsidRPr="00A95ABC">
              <w:rPr>
                <w:rFonts w:hint="eastAsia"/>
              </w:rPr>
              <w:t>布料搜尋與管理瓶頸，人員</w:t>
            </w:r>
            <w:r w:rsidR="005032F3">
              <w:rPr>
                <w:rFonts w:hint="eastAsia"/>
              </w:rPr>
              <w:t>作業</w:t>
            </w:r>
            <w:r w:rsidR="00F846F3">
              <w:rPr>
                <w:rFonts w:hint="eastAsia"/>
              </w:rPr>
              <w:t>使</w:t>
            </w:r>
            <w:r w:rsidRPr="00A95ABC">
              <w:rPr>
                <w:rFonts w:hint="eastAsia"/>
              </w:rPr>
              <w:t>知識無法轉移。</w:t>
            </w:r>
            <w:r w:rsidR="004F0984">
              <w:br/>
            </w:r>
            <w:r w:rsidR="00430240">
              <w:rPr>
                <w:rFonts w:hint="eastAsia"/>
              </w:rPr>
              <w:t>供應鏈溝通斷層，產業面臨交期長、高庫存問題</w:t>
            </w:r>
            <w:r w:rsidR="0061629E" w:rsidRPr="0061629E">
              <w:rPr>
                <w:rFonts w:hint="eastAsia"/>
              </w:rPr>
              <w:t>。</w:t>
            </w:r>
          </w:p>
          <w:p w14:paraId="38225C3C" w14:textId="66BC5F97" w:rsidR="00430240" w:rsidRPr="00430240" w:rsidRDefault="00430240" w:rsidP="00A7492C">
            <w:pPr>
              <w:pStyle w:val="151"/>
            </w:pPr>
            <w:r>
              <w:rPr>
                <w:rFonts w:hint="eastAsia"/>
              </w:rPr>
              <w:t>第三方服務無法</w:t>
            </w:r>
            <w:r w:rsidR="00602377">
              <w:rPr>
                <w:rFonts w:hint="eastAsia"/>
              </w:rPr>
              <w:t>滿足</w:t>
            </w:r>
            <w:r w:rsidR="001602AF">
              <w:rPr>
                <w:rFonts w:hint="eastAsia"/>
              </w:rPr>
              <w:t>產業</w:t>
            </w:r>
            <w:r>
              <w:rPr>
                <w:rFonts w:hint="eastAsia"/>
              </w:rPr>
              <w:t>需求，需要簡單高效的數位化技術。</w:t>
            </w:r>
          </w:p>
        </w:tc>
        <w:tc>
          <w:tcPr>
            <w:tcW w:w="2800" w:type="dxa"/>
          </w:tcPr>
          <w:p w14:paraId="19394596" w14:textId="2987AF99" w:rsidR="004F0984" w:rsidRPr="00C30AD7" w:rsidRDefault="00367733" w:rsidP="006332B0">
            <w:pPr>
              <w:pStyle w:val="151"/>
            </w:pPr>
            <w:r w:rsidRPr="00367733">
              <w:rPr>
                <w:rFonts w:hint="eastAsia"/>
              </w:rPr>
              <w:t>疫情使運輸受阻、樣布無法出口，才強勢推動轉型需求</w:t>
            </w:r>
            <w:r w:rsidR="004E4FD2">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738884D9"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E35BB4" w14:paraId="5DA157FC" w14:textId="77777777" w:rsidTr="00A56248">
        <w:trPr>
          <w:cantSplit/>
          <w:trHeight w:val="437"/>
        </w:trPr>
        <w:tc>
          <w:tcPr>
            <w:tcW w:w="567" w:type="dxa"/>
            <w:vMerge/>
            <w:shd w:val="clear" w:color="auto" w:fill="215E99" w:themeFill="text2" w:themeFillTint="BF"/>
            <w:textDirection w:val="tbRlV"/>
            <w:vAlign w:val="center"/>
          </w:tcPr>
          <w:p w14:paraId="1B19F59C" w14:textId="77777777" w:rsidR="00E35BB4" w:rsidRDefault="00E35BB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E35BB4" w:rsidRDefault="00E35BB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E35BB4" w:rsidRPr="008D3415" w:rsidRDefault="00E35BB4"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6D6FBF04" w14:textId="301FDDC9" w:rsidR="00E35BB4" w:rsidRPr="00E925A8" w:rsidRDefault="00E35BB4" w:rsidP="00DD30B4">
            <w:pPr>
              <w:pStyle w:val="151"/>
              <w:rPr>
                <w:color w:val="auto"/>
              </w:rPr>
            </w:pPr>
            <w:commentRangeStart w:id="186"/>
            <w:r w:rsidRPr="007F724F">
              <w:rPr>
                <w:rFonts w:ascii="標楷體" w:hAnsi="標楷體" w:hint="eastAsia"/>
                <w:color w:val="auto"/>
              </w:rPr>
              <w:t>命題</w:t>
            </w:r>
            <w:commentRangeEnd w:id="186"/>
            <w:r w:rsidR="00572831">
              <w:rPr>
                <w:rStyle w:val="af7"/>
                <w:color w:val="auto"/>
              </w:rPr>
              <w:commentReference w:id="186"/>
            </w:r>
            <w:r>
              <w:rPr>
                <w:rFonts w:ascii="標楷體" w:hAnsi="標楷體" w:hint="eastAsia"/>
                <w:color w:val="auto"/>
              </w:rPr>
              <w:t>：</w:t>
            </w:r>
            <w:r w:rsidR="00E925A8" w:rsidRPr="00E925A8">
              <w:rPr>
                <w:rFonts w:ascii="標楷體" w:hAnsi="標楷體" w:hint="eastAsia"/>
                <w:color w:val="auto"/>
              </w:rPr>
              <w:t>痛點驅動的漸進式轉型需求，傳產因文化慣性而被動式創新</w:t>
            </w:r>
            <w:r w:rsidR="005C6A35">
              <w:rPr>
                <w:rFonts w:ascii="標楷體" w:hAnsi="標楷體"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9F29387" w:rsidR="004F0984" w:rsidRPr="00C30AD7" w:rsidRDefault="00EF487D" w:rsidP="00A7492C">
            <w:pPr>
              <w:pStyle w:val="151"/>
            </w:pPr>
            <w:r w:rsidRPr="00EF487D">
              <w:rPr>
                <w:rFonts w:hint="eastAsia"/>
              </w:rPr>
              <w:t>經營策略：痛點出發，傳統貿易商的數位轉向，開發簡單、方便、快速創新技術</w:t>
            </w:r>
            <w:r w:rsidR="00CF5E2D">
              <w:rPr>
                <w:rFonts w:hint="eastAsia"/>
              </w:rPr>
              <w:t>。</w:t>
            </w:r>
            <w:r w:rsidR="004F0984">
              <w:br/>
            </w:r>
            <w:r w:rsidR="004F0984" w:rsidRPr="00C30AD7">
              <w:t>資源整合與分配</w:t>
            </w:r>
            <w:r w:rsidR="004F0984" w:rsidRPr="00C30AD7">
              <w:rPr>
                <w:rFonts w:hint="eastAsia"/>
              </w:rPr>
              <w:t>：</w:t>
            </w:r>
            <w:r w:rsidR="00655E7F">
              <w:rPr>
                <w:rFonts w:hint="eastAsia"/>
              </w:rPr>
              <w:t>既有資源、</w:t>
            </w:r>
            <w:r w:rsidR="004F0984" w:rsidRPr="00C30AD7">
              <w:t>技術</w:t>
            </w:r>
            <w:r w:rsidR="0004740F">
              <w:rPr>
                <w:rFonts w:hint="eastAsia"/>
              </w:rPr>
              <w:t>、從業</w:t>
            </w:r>
            <w:r w:rsidR="004F0984" w:rsidRPr="00C30AD7">
              <w:t>經驗，</w:t>
            </w:r>
            <w:r w:rsidR="004F0984" w:rsidRPr="00C30AD7">
              <w:rPr>
                <w:rFonts w:hint="eastAsia"/>
              </w:rPr>
              <w:t>開發</w:t>
            </w:r>
            <w:r w:rsidR="005F4250">
              <w:rPr>
                <w:rFonts w:hint="eastAsia"/>
              </w:rPr>
              <w:t>掃描技術與</w:t>
            </w:r>
            <w:r w:rsidR="004F0984" w:rsidRPr="00C30AD7">
              <w:rPr>
                <w:rFonts w:hint="eastAsia"/>
              </w:rPr>
              <w:t>協作平台。</w:t>
            </w:r>
          </w:p>
        </w:tc>
        <w:tc>
          <w:tcPr>
            <w:tcW w:w="2800" w:type="dxa"/>
          </w:tcPr>
          <w:p w14:paraId="2FBC00A9" w14:textId="4F85E29A" w:rsidR="0088357D" w:rsidRPr="00367733" w:rsidRDefault="004F0984" w:rsidP="00367733">
            <w:pPr>
              <w:pStyle w:val="151"/>
            </w:pPr>
            <w:r w:rsidRPr="00367733">
              <w:rPr>
                <w:rFonts w:hint="eastAsia"/>
              </w:rPr>
              <w:t>經營策略：</w:t>
            </w:r>
            <w:r w:rsidR="00B20864" w:rsidRPr="00367733">
              <w:rPr>
                <w:rFonts w:hint="eastAsia"/>
              </w:rPr>
              <w:t>平台</w:t>
            </w:r>
            <w:r w:rsidR="0088357D" w:rsidRPr="00367733">
              <w:rPr>
                <w:rFonts w:hint="eastAsia"/>
              </w:rPr>
              <w:t>轉向自主控制，階梯式訂閱服務</w:t>
            </w:r>
            <w:r w:rsidR="003F4355" w:rsidRPr="00367733">
              <w:rPr>
                <w:rFonts w:hint="eastAsia"/>
              </w:rPr>
              <w:t>加速中小企業轉型</w:t>
            </w:r>
            <w:r w:rsidR="0088357D" w:rsidRPr="00367733">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代平台基礎與使用者回饋，建構私有平台架構</w:t>
            </w:r>
            <w:r>
              <w:rPr>
                <w:rFonts w:hint="eastAsia"/>
              </w:rPr>
              <w:t>。</w:t>
            </w:r>
          </w:p>
        </w:tc>
        <w:tc>
          <w:tcPr>
            <w:tcW w:w="2800" w:type="dxa"/>
          </w:tcPr>
          <w:p w14:paraId="3C9F1C0E" w14:textId="1356172A" w:rsidR="004F0984" w:rsidRPr="00C30AD7" w:rsidRDefault="004F0984" w:rsidP="00A7492C">
            <w:pPr>
              <w:pStyle w:val="151"/>
            </w:pPr>
            <w:r w:rsidRPr="00C30AD7">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E328D7">
              <w:rPr>
                <w:color w:val="auto"/>
              </w:rPr>
              <w:t>資源整合與</w:t>
            </w:r>
            <w:r w:rsidRPr="00E328D7">
              <w:rPr>
                <w:rFonts w:hint="eastAsia"/>
                <w:color w:val="auto"/>
              </w:rPr>
              <w:t>分</w:t>
            </w:r>
            <w:r w:rsidRPr="00E328D7">
              <w:rPr>
                <w:color w:val="auto"/>
              </w:rPr>
              <w:t>配：</w:t>
            </w:r>
            <w:r w:rsidR="00A0010F" w:rsidRPr="00E328D7">
              <w:rPr>
                <w:rFonts w:hint="eastAsia"/>
                <w:color w:val="auto"/>
              </w:rPr>
              <w:t>既有</w:t>
            </w:r>
            <w:r w:rsidR="00A0010F" w:rsidRPr="00E328D7">
              <w:rPr>
                <w:rFonts w:hint="eastAsia"/>
                <w:color w:val="auto"/>
              </w:rPr>
              <w:t>AI</w:t>
            </w:r>
            <w:r w:rsidR="00A0010F" w:rsidRPr="00E328D7">
              <w:rPr>
                <w:rFonts w:hint="eastAsia"/>
                <w:color w:val="auto"/>
              </w:rPr>
              <w:t>掃描技術與數位布片檔案</w:t>
            </w:r>
            <w:r w:rsidR="001229EC" w:rsidRPr="00E328D7">
              <w:rPr>
                <w:rFonts w:hint="eastAsia"/>
                <w:color w:val="auto"/>
              </w:rPr>
              <w:t>開發新產品，</w:t>
            </w:r>
            <w:r w:rsidR="00A0010F" w:rsidRPr="00E328D7">
              <w:rPr>
                <w:rFonts w:hint="eastAsia"/>
                <w:color w:val="auto"/>
              </w:rPr>
              <w:t>快速回應銷售需求</w:t>
            </w:r>
            <w:r w:rsidRPr="00E328D7">
              <w:rPr>
                <w:rFonts w:hint="eastAsia"/>
                <w:color w:val="auto"/>
              </w:rPr>
              <w:t>。</w:t>
            </w:r>
          </w:p>
        </w:tc>
        <w:tc>
          <w:tcPr>
            <w:tcW w:w="2800" w:type="dxa"/>
          </w:tcPr>
          <w:p w14:paraId="3F041C87" w14:textId="6EC81312" w:rsidR="004F0984" w:rsidRPr="00C30AD7" w:rsidRDefault="004F0984" w:rsidP="00A7492C">
            <w:pPr>
              <w:pStyle w:val="151"/>
            </w:pPr>
            <w:r w:rsidRPr="00C30AD7">
              <w:t>經營策略：網站改版，調整與客戶溝通語言、回應永續等新興需求</w:t>
            </w:r>
            <w:r>
              <w:rPr>
                <w:rFonts w:hint="eastAsia"/>
              </w:rPr>
              <w:t>。</w:t>
            </w:r>
            <w:r>
              <w:br/>
            </w:r>
            <w:r w:rsidRPr="00C30AD7">
              <w:t>資源整合與</w:t>
            </w:r>
            <w:r>
              <w:rPr>
                <w:rFonts w:hint="eastAsia"/>
              </w:rPr>
              <w:t>分</w:t>
            </w:r>
            <w:r w:rsidRPr="00C30AD7">
              <w:t>配：串接外部專業資源，</w:t>
            </w:r>
            <w:r w:rsidR="00916A68" w:rsidRPr="00FE6898">
              <w:t>擴展</w:t>
            </w:r>
            <w:r w:rsidR="00916A68">
              <w:rPr>
                <w:rFonts w:hint="eastAsia"/>
              </w:rPr>
              <w:t>永續服務</w:t>
            </w:r>
            <w:r>
              <w:rPr>
                <w:rFonts w:hint="eastAsia"/>
              </w:rPr>
              <w:t>。</w:t>
            </w:r>
          </w:p>
        </w:tc>
      </w:tr>
      <w:tr w:rsidR="006C4B27" w14:paraId="0FF0B2C5" w14:textId="77777777" w:rsidTr="00202392">
        <w:tc>
          <w:tcPr>
            <w:tcW w:w="567" w:type="dxa"/>
            <w:vMerge/>
            <w:shd w:val="clear" w:color="auto" w:fill="215E99" w:themeFill="text2" w:themeFillTint="BF"/>
            <w:textDirection w:val="tbRlV"/>
            <w:vAlign w:val="center"/>
          </w:tcPr>
          <w:p w14:paraId="60C14EF7" w14:textId="77777777" w:rsidR="006C4B27" w:rsidRDefault="006C4B27"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6C4B27" w:rsidRDefault="006C4B27"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6C4B27" w:rsidRPr="008D3415" w:rsidRDefault="006C4B27"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1E55B304" w14:textId="32F999FF" w:rsidR="006C4B27" w:rsidRPr="00C30AD7" w:rsidRDefault="006C4B27" w:rsidP="00DD30B4">
            <w:pPr>
              <w:pStyle w:val="151"/>
              <w:jc w:val="left"/>
            </w:pPr>
            <w:commentRangeStart w:id="187"/>
            <w:r>
              <w:rPr>
                <w:rFonts w:hint="eastAsia"/>
              </w:rPr>
              <w:t>命題</w:t>
            </w:r>
            <w:commentRangeEnd w:id="187"/>
            <w:r w:rsidR="00B37CC5">
              <w:rPr>
                <w:rStyle w:val="af7"/>
                <w:color w:val="auto"/>
              </w:rPr>
              <w:commentReference w:id="187"/>
            </w:r>
            <w:r>
              <w:rPr>
                <w:rFonts w:hint="eastAsia"/>
              </w:rPr>
              <w:t>：</w:t>
            </w:r>
            <w:r w:rsidR="00B15AD4" w:rsidRPr="00B15AD4">
              <w:rPr>
                <w:rFonts w:hint="eastAsia"/>
              </w:rPr>
              <w:t>為快速</w:t>
            </w:r>
            <w:r w:rsidR="00DD58A4">
              <w:rPr>
                <w:rFonts w:hint="eastAsia"/>
              </w:rPr>
              <w:t>回應產業</w:t>
            </w:r>
            <w:r w:rsidR="00C45D83">
              <w:rPr>
                <w:rFonts w:hint="eastAsia"/>
              </w:rPr>
              <w:t>並</w:t>
            </w:r>
            <w:r w:rsidR="00DD58A4">
              <w:rPr>
                <w:rFonts w:hint="eastAsia"/>
              </w:rPr>
              <w:t>抓住機會</w:t>
            </w:r>
            <w:r w:rsidR="00B15AD4" w:rsidRPr="00B15AD4">
              <w:rPr>
                <w:rFonts w:hint="eastAsia"/>
              </w:rPr>
              <w:t>，以組織資源重組與模組化延伸來滿足新需求</w:t>
            </w:r>
            <w:r w:rsidR="00770814">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6095A385"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w:t>
            </w:r>
            <w:r w:rsidR="00883D60">
              <w:rPr>
                <w:rFonts w:hint="eastAsia"/>
              </w:rPr>
              <w:t>銷售</w:t>
            </w:r>
            <w:r w:rsidRPr="0005217F">
              <w:t>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6509C5" w14:paraId="75BC2D1D" w14:textId="77777777" w:rsidTr="006927EB">
        <w:tc>
          <w:tcPr>
            <w:tcW w:w="567" w:type="dxa"/>
            <w:vMerge/>
            <w:shd w:val="clear" w:color="auto" w:fill="215E99" w:themeFill="text2" w:themeFillTint="BF"/>
            <w:textDirection w:val="tbRlV"/>
          </w:tcPr>
          <w:p w14:paraId="0205047A" w14:textId="77777777" w:rsidR="006509C5" w:rsidRDefault="006509C5" w:rsidP="009F41D2">
            <w:pPr>
              <w:ind w:left="113" w:right="113" w:firstLineChars="0" w:firstLine="0"/>
            </w:pPr>
          </w:p>
        </w:tc>
        <w:tc>
          <w:tcPr>
            <w:tcW w:w="567" w:type="dxa"/>
            <w:vMerge/>
            <w:shd w:val="clear" w:color="auto" w:fill="4C94D8" w:themeFill="text2" w:themeFillTint="80"/>
            <w:vAlign w:val="center"/>
          </w:tcPr>
          <w:p w14:paraId="15897DBC" w14:textId="77777777" w:rsidR="006509C5" w:rsidRDefault="006509C5"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6509C5" w:rsidRPr="008D3415" w:rsidRDefault="006509C5" w:rsidP="00537362">
            <w:pPr>
              <w:ind w:firstLineChars="0" w:firstLine="0"/>
              <w:jc w:val="center"/>
              <w:rPr>
                <w:rFonts w:ascii="標楷體" w:hAnsi="標楷體"/>
              </w:rPr>
            </w:pPr>
          </w:p>
        </w:tc>
        <w:tc>
          <w:tcPr>
            <w:tcW w:w="11199" w:type="dxa"/>
            <w:gridSpan w:val="4"/>
            <w:shd w:val="clear" w:color="auto" w:fill="F2F2F2" w:themeFill="background1" w:themeFillShade="F2"/>
            <w:vAlign w:val="center"/>
          </w:tcPr>
          <w:p w14:paraId="132B0FB7" w14:textId="2904F5B7" w:rsidR="006509C5" w:rsidRPr="00C30AD7" w:rsidRDefault="006509C5" w:rsidP="00DD30B4">
            <w:pPr>
              <w:pStyle w:val="151"/>
              <w:jc w:val="left"/>
            </w:pPr>
            <w:commentRangeStart w:id="188"/>
            <w:r>
              <w:rPr>
                <w:rFonts w:hint="eastAsia"/>
              </w:rPr>
              <w:t>命題</w:t>
            </w:r>
            <w:commentRangeEnd w:id="188"/>
            <w:r w:rsidR="007C6DFC">
              <w:rPr>
                <w:rStyle w:val="af7"/>
                <w:color w:val="auto"/>
              </w:rPr>
              <w:commentReference w:id="188"/>
            </w:r>
            <w:r>
              <w:rPr>
                <w:rFonts w:hint="eastAsia"/>
              </w:rPr>
              <w:t>：</w:t>
            </w:r>
            <w:r w:rsidR="00B77169" w:rsidRPr="00B77169">
              <w:rPr>
                <w:rFonts w:hint="eastAsia"/>
              </w:rPr>
              <w:t>需求驅動探索，可供性不只是技術潛能，而是不同情境中持續、動態重塑的可能性</w:t>
            </w:r>
            <w:r w:rsidR="00773DB6">
              <w:rPr>
                <w:rFonts w:hint="eastAsia"/>
              </w:rPr>
              <w:t>。</w:t>
            </w:r>
          </w:p>
        </w:tc>
      </w:tr>
      <w:tr w:rsidR="009D3E00" w14:paraId="028F83E7" w14:textId="77777777" w:rsidTr="00EA444E">
        <w:tc>
          <w:tcPr>
            <w:tcW w:w="567" w:type="dxa"/>
            <w:vMerge/>
            <w:shd w:val="clear" w:color="auto" w:fill="215E99" w:themeFill="text2" w:themeFillTint="BF"/>
            <w:textDirection w:val="tbRlV"/>
          </w:tcPr>
          <w:p w14:paraId="76B02BB7"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9D3E00" w:rsidRDefault="009D3E00"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9D3E00" w:rsidRDefault="009D3E00" w:rsidP="009F41D2">
            <w:pPr>
              <w:ind w:left="113" w:right="113" w:firstLineChars="0" w:firstLine="0"/>
              <w:jc w:val="center"/>
            </w:pPr>
            <w:r w:rsidRPr="008D3415">
              <w:rPr>
                <w:rFonts w:ascii="標楷體" w:hAnsi="標楷體" w:hint="eastAsia"/>
              </w:rPr>
              <w:t>雙元可供性實現</w:t>
            </w:r>
          </w:p>
        </w:tc>
        <w:tc>
          <w:tcPr>
            <w:tcW w:w="567" w:type="dxa"/>
            <w:vMerge w:val="restart"/>
            <w:shd w:val="clear" w:color="auto" w:fill="C1E4F5" w:themeFill="accent1" w:themeFillTint="33"/>
            <w:textDirection w:val="tbRlV"/>
            <w:vAlign w:val="center"/>
          </w:tcPr>
          <w:p w14:paraId="104E5334" w14:textId="77777777" w:rsidR="009D3E00" w:rsidRDefault="009D3E00" w:rsidP="009F41D2">
            <w:pPr>
              <w:ind w:left="113" w:right="113" w:firstLineChars="0" w:firstLine="0"/>
              <w:jc w:val="center"/>
            </w:pPr>
            <w:r w:rsidRPr="008D3415">
              <w:rPr>
                <w:rFonts w:ascii="標楷體" w:hAnsi="標楷體" w:hint="eastAsia"/>
              </w:rPr>
              <w:t>深耕運用</w:t>
            </w:r>
          </w:p>
        </w:tc>
        <w:tc>
          <w:tcPr>
            <w:tcW w:w="2799" w:type="dxa"/>
          </w:tcPr>
          <w:p w14:paraId="27DA9E53" w14:textId="2EE2ADFD" w:rsidR="009D3E00" w:rsidRPr="00C30AD7" w:rsidRDefault="009D3E00" w:rsidP="00A7492C">
            <w:pPr>
              <w:pStyle w:val="151"/>
            </w:pPr>
            <w:r w:rsidRPr="00C30AD7">
              <w:t>以產業底蘊為基礎，精準掌握</w:t>
            </w:r>
            <w:r>
              <w:rPr>
                <w:rFonts w:hint="eastAsia"/>
              </w:rPr>
              <w:t>供應鏈痛點及</w:t>
            </w:r>
            <w:r w:rsidRPr="00C30AD7">
              <w:t>需求</w:t>
            </w:r>
            <w:r w:rsidRPr="00C30AD7">
              <w:rPr>
                <w:rFonts w:hint="eastAsia"/>
              </w:rPr>
              <w:t>。</w:t>
            </w:r>
            <w:r>
              <w:br/>
            </w:r>
            <w:r w:rsidRPr="00383CC0">
              <w:rPr>
                <w:rFonts w:hint="eastAsia"/>
              </w:rPr>
              <w:t>既有資源開發掃描技術，並用於工廠試驗，累積布片數量與標準化流程</w:t>
            </w:r>
            <w:r>
              <w:rPr>
                <w:rFonts w:hint="eastAsia"/>
              </w:rPr>
              <w:t>。</w:t>
            </w:r>
          </w:p>
        </w:tc>
        <w:tc>
          <w:tcPr>
            <w:tcW w:w="2800" w:type="dxa"/>
          </w:tcPr>
          <w:p w14:paraId="08F8A4FB" w14:textId="6F29E12C" w:rsidR="009D3E00" w:rsidRPr="00C30AD7" w:rsidRDefault="009D3E00"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2D83B501" w14:textId="219968BE" w:rsidR="009D3E00" w:rsidRDefault="009D3E00" w:rsidP="00A7492C">
            <w:pPr>
              <w:pStyle w:val="151"/>
            </w:pPr>
            <w:r w:rsidRPr="00C30AD7">
              <w:t>區隔使用者需求，從開放平台邁向</w:t>
            </w:r>
            <w:r>
              <w:rPr>
                <w:rFonts w:hint="eastAsia"/>
              </w:rPr>
              <w:t>差異產品線的創新服務</w:t>
            </w:r>
            <w:r w:rsidRPr="00C30AD7">
              <w:t>。</w:t>
            </w:r>
          </w:p>
          <w:p w14:paraId="45DDE7F5" w14:textId="4174F090" w:rsidR="009D3E00" w:rsidRPr="00C30AD7" w:rsidRDefault="009D3E00" w:rsidP="00A7492C">
            <w:pPr>
              <w:pStyle w:val="151"/>
            </w:pPr>
            <w:r w:rsidRPr="00653FEF">
              <w:rPr>
                <w:rFonts w:hint="eastAsia"/>
              </w:rPr>
              <w:t>開發銷售工具，讓數位布料於</w:t>
            </w:r>
            <w:r w:rsidRPr="00653FEF">
              <w:rPr>
                <w:rFonts w:hint="eastAsia"/>
              </w:rPr>
              <w:t>B2B</w:t>
            </w:r>
            <w:r w:rsidRPr="00653FEF">
              <w:rPr>
                <w:rFonts w:hint="eastAsia"/>
              </w:rPr>
              <w:t>銷售場景中延伸商業價值</w:t>
            </w:r>
            <w:r>
              <w:rPr>
                <w:rFonts w:hint="eastAsia"/>
              </w:rPr>
              <w:t>。</w:t>
            </w:r>
          </w:p>
        </w:tc>
        <w:tc>
          <w:tcPr>
            <w:tcW w:w="2800" w:type="dxa"/>
          </w:tcPr>
          <w:p w14:paraId="03D751E2" w14:textId="77777777" w:rsidR="009D3E00" w:rsidRDefault="009D3E00" w:rsidP="00A7492C">
            <w:pPr>
              <w:pStyle w:val="151"/>
            </w:pPr>
            <w:r w:rsidRPr="00C30AD7">
              <w:t>成立數位紡織服務中心，現有設備與掃描技術用於新業務</w:t>
            </w:r>
            <w:r>
              <w:rPr>
                <w:rFonts w:hint="eastAsia"/>
              </w:rPr>
              <w:t>。</w:t>
            </w:r>
          </w:p>
          <w:p w14:paraId="6D187360" w14:textId="1C91D4C7" w:rsidR="009D3E00" w:rsidRPr="00C30AD7" w:rsidRDefault="009D3E00" w:rsidP="00A7492C">
            <w:pPr>
              <w:pStyle w:val="151"/>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p>
        </w:tc>
      </w:tr>
      <w:tr w:rsidR="009D3E00" w14:paraId="7506D9A5" w14:textId="77777777" w:rsidTr="00284A33">
        <w:tc>
          <w:tcPr>
            <w:tcW w:w="567" w:type="dxa"/>
            <w:vMerge/>
            <w:shd w:val="clear" w:color="auto" w:fill="215E99" w:themeFill="text2" w:themeFillTint="BF"/>
            <w:textDirection w:val="tbRlV"/>
          </w:tcPr>
          <w:p w14:paraId="1CB48279"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3FE2F34" w14:textId="77777777" w:rsidR="009D3E00" w:rsidRDefault="009D3E00" w:rsidP="009F41D2">
            <w:pPr>
              <w:ind w:left="113" w:right="113" w:firstLineChars="0" w:firstLine="0"/>
              <w:jc w:val="center"/>
            </w:pPr>
          </w:p>
        </w:tc>
        <w:tc>
          <w:tcPr>
            <w:tcW w:w="567" w:type="dxa"/>
            <w:vMerge/>
            <w:shd w:val="clear" w:color="auto" w:fill="C1E4F5" w:themeFill="accent1" w:themeFillTint="33"/>
            <w:textDirection w:val="tbRlV"/>
            <w:vAlign w:val="center"/>
          </w:tcPr>
          <w:p w14:paraId="5965B029" w14:textId="77777777" w:rsidR="009D3E00" w:rsidRPr="008D3415" w:rsidRDefault="009D3E00" w:rsidP="009F41D2">
            <w:pPr>
              <w:ind w:left="113" w:right="113" w:firstLineChars="0" w:firstLine="0"/>
              <w:jc w:val="center"/>
              <w:rPr>
                <w:rFonts w:ascii="標楷體" w:hAnsi="標楷體"/>
              </w:rPr>
            </w:pPr>
          </w:p>
        </w:tc>
        <w:tc>
          <w:tcPr>
            <w:tcW w:w="567" w:type="dxa"/>
            <w:vMerge/>
            <w:shd w:val="clear" w:color="auto" w:fill="C1E4F5" w:themeFill="accent1" w:themeFillTint="33"/>
            <w:textDirection w:val="tbRlV"/>
            <w:vAlign w:val="center"/>
          </w:tcPr>
          <w:p w14:paraId="2D23FFAB" w14:textId="77777777" w:rsidR="009D3E00" w:rsidRPr="008D3415" w:rsidRDefault="009D3E00" w:rsidP="009F41D2">
            <w:pPr>
              <w:ind w:left="113" w:right="113" w:firstLineChars="0" w:firstLine="0"/>
              <w:jc w:val="center"/>
              <w:rPr>
                <w:rFonts w:ascii="標楷體" w:hAnsi="標楷體"/>
              </w:rPr>
            </w:pPr>
          </w:p>
        </w:tc>
        <w:tc>
          <w:tcPr>
            <w:tcW w:w="11199" w:type="dxa"/>
            <w:gridSpan w:val="4"/>
          </w:tcPr>
          <w:p w14:paraId="1F35FBBA" w14:textId="716078E3" w:rsidR="009D3E00" w:rsidRPr="009D3E00" w:rsidRDefault="009D3E00" w:rsidP="00DD7A7D">
            <w:pPr>
              <w:pStyle w:val="151"/>
            </w:pPr>
            <w:r>
              <w:rPr>
                <w:rFonts w:hint="eastAsia"/>
              </w:rPr>
              <w:t>命題：</w:t>
            </w:r>
            <w:r w:rsidR="00F97334" w:rsidRPr="00F97334">
              <w:rPr>
                <w:rFonts w:hint="eastAsia"/>
              </w:rPr>
              <w:t>有形與無形資產的高度掌握，深耕重組</w:t>
            </w:r>
            <w:r w:rsidR="00DD6F2D">
              <w:rPr>
                <w:rFonts w:hint="eastAsia"/>
              </w:rPr>
              <w:t>與</w:t>
            </w:r>
            <w:r w:rsidR="00F97334" w:rsidRPr="00F97334">
              <w:rPr>
                <w:rFonts w:hint="eastAsia"/>
              </w:rPr>
              <w:t>強化既有資源以回應市場需求</w:t>
            </w:r>
            <w:r w:rsidR="009F6B99">
              <w:rPr>
                <w:rFonts w:hint="eastAsia"/>
              </w:rPr>
              <w:t>。</w:t>
            </w:r>
          </w:p>
        </w:tc>
      </w:tr>
      <w:tr w:rsidR="00A11096" w14:paraId="32E413A4" w14:textId="77777777" w:rsidTr="00EA444E">
        <w:tc>
          <w:tcPr>
            <w:tcW w:w="567" w:type="dxa"/>
            <w:vMerge/>
            <w:shd w:val="clear" w:color="auto" w:fill="215E99" w:themeFill="text2" w:themeFillTint="BF"/>
            <w:textDirection w:val="tbRlV"/>
          </w:tcPr>
          <w:p w14:paraId="56C3DFC7"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336CAB3D"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6AF21AC0" w14:textId="77777777" w:rsidR="00A11096" w:rsidRDefault="00A11096" w:rsidP="009F41D2">
            <w:pPr>
              <w:ind w:firstLineChars="0" w:firstLine="0"/>
              <w:jc w:val="center"/>
            </w:pPr>
          </w:p>
        </w:tc>
        <w:tc>
          <w:tcPr>
            <w:tcW w:w="567" w:type="dxa"/>
            <w:vMerge w:val="restart"/>
            <w:shd w:val="clear" w:color="auto" w:fill="C1E4F5" w:themeFill="accent1" w:themeFillTint="33"/>
            <w:vAlign w:val="center"/>
          </w:tcPr>
          <w:p w14:paraId="64F91E8D" w14:textId="77777777" w:rsidR="00A11096" w:rsidRDefault="00A11096" w:rsidP="009F41D2">
            <w:pPr>
              <w:ind w:firstLineChars="0" w:firstLine="0"/>
              <w:jc w:val="center"/>
            </w:pPr>
            <w:r>
              <w:rPr>
                <w:rFonts w:hint="eastAsia"/>
              </w:rPr>
              <w:t>創新探索</w:t>
            </w:r>
          </w:p>
        </w:tc>
        <w:tc>
          <w:tcPr>
            <w:tcW w:w="2799" w:type="dxa"/>
          </w:tcPr>
          <w:p w14:paraId="4415E927" w14:textId="485DA9E6" w:rsidR="00A11096" w:rsidRPr="00C30AD7" w:rsidRDefault="00A11096" w:rsidP="00A7492C">
            <w:pPr>
              <w:pStyle w:val="151"/>
            </w:pPr>
            <w:r w:rsidRPr="00305E85">
              <w:rPr>
                <w:rFonts w:hint="eastAsia"/>
              </w:rPr>
              <w:t>MIT</w:t>
            </w:r>
            <w:r w:rsidRPr="00305E85">
              <w:rPr>
                <w:rFonts w:hint="eastAsia"/>
              </w:rPr>
              <w:t>技術強化布料掃描精度，</w:t>
            </w:r>
            <w:r w:rsidRPr="00305E85">
              <w:rPr>
                <w:rFonts w:hint="eastAsia"/>
              </w:rPr>
              <w:t>TextileCloud</w:t>
            </w:r>
            <w:r w:rsidRPr="00305E85">
              <w:rPr>
                <w:rFonts w:hint="eastAsia"/>
              </w:rPr>
              <w:t>™平台被打造出來</w:t>
            </w:r>
            <w:r w:rsidRPr="00C30AD7">
              <w:rPr>
                <w:rFonts w:hint="eastAsia"/>
              </w:rPr>
              <w:t>。</w:t>
            </w:r>
          </w:p>
          <w:p w14:paraId="179E6685" w14:textId="0D6D5CA1" w:rsidR="00A11096" w:rsidRPr="00C30AD7" w:rsidRDefault="00A11096" w:rsidP="00A7492C">
            <w:pPr>
              <w:pStyle w:val="151"/>
            </w:pPr>
            <w:r w:rsidRPr="00C30AD7">
              <w:rPr>
                <w:rFonts w:hint="eastAsia"/>
              </w:rPr>
              <w:t>於</w:t>
            </w:r>
            <w:r w:rsidRPr="00C30AD7">
              <w:rPr>
                <w:rFonts w:hint="eastAsia"/>
              </w:rPr>
              <w:t>PI Apparel 2019</w:t>
            </w:r>
            <w:r w:rsidRPr="00C30AD7">
              <w:rPr>
                <w:rFonts w:hint="eastAsia"/>
              </w:rPr>
              <w:t>國際論</w:t>
            </w:r>
            <w:r w:rsidRPr="00C30AD7">
              <w:rPr>
                <w:rFonts w:hint="eastAsia"/>
              </w:rPr>
              <w:lastRenderedPageBreak/>
              <w:t>壇發表，獲得關注和認可。</w:t>
            </w:r>
          </w:p>
        </w:tc>
        <w:tc>
          <w:tcPr>
            <w:tcW w:w="2800" w:type="dxa"/>
          </w:tcPr>
          <w:p w14:paraId="32CFBEA1" w14:textId="6A93A397" w:rsidR="00A11096" w:rsidRPr="00C30AD7" w:rsidRDefault="00A11096" w:rsidP="00A7492C">
            <w:pPr>
              <w:pStyle w:val="151"/>
            </w:pPr>
            <w:r w:rsidRPr="00F569E9">
              <w:rPr>
                <w:rFonts w:hint="eastAsia"/>
              </w:rPr>
              <w:lastRenderedPageBreak/>
              <w:t>與</w:t>
            </w:r>
            <w:r w:rsidRPr="00F569E9">
              <w:rPr>
                <w:rFonts w:hint="eastAsia"/>
              </w:rPr>
              <w:t>So Real</w:t>
            </w:r>
            <w:r w:rsidRPr="00F569E9">
              <w:rPr>
                <w:rFonts w:hint="eastAsia"/>
              </w:rPr>
              <w:t>、</w:t>
            </w:r>
            <w:r w:rsidRPr="00F569E9">
              <w:rPr>
                <w:rFonts w:hint="eastAsia"/>
              </w:rPr>
              <w:t>Browzwear</w:t>
            </w:r>
            <w:r w:rsidRPr="00F569E9">
              <w:rPr>
                <w:rFonts w:hint="eastAsia"/>
              </w:rPr>
              <w:t>、</w:t>
            </w:r>
            <w:r w:rsidRPr="00F569E9">
              <w:rPr>
                <w:rFonts w:hint="eastAsia"/>
              </w:rPr>
              <w:t>CLO</w:t>
            </w:r>
            <w:r w:rsidRPr="00F569E9">
              <w:rPr>
                <w:rFonts w:hint="eastAsia"/>
              </w:rPr>
              <w:t>等合作，拓展數位布片</w:t>
            </w:r>
            <w:r>
              <w:rPr>
                <w:rFonts w:hint="eastAsia"/>
              </w:rPr>
              <w:t>3D</w:t>
            </w:r>
            <w:r w:rsidRPr="00F569E9">
              <w:rPr>
                <w:rFonts w:hint="eastAsia"/>
              </w:rPr>
              <w:t>應用場景、強化</w:t>
            </w:r>
            <w:r w:rsidRPr="00F569E9">
              <w:rPr>
                <w:rFonts w:hint="eastAsia"/>
              </w:rPr>
              <w:t>3D</w:t>
            </w:r>
            <w:r w:rsidRPr="00F569E9">
              <w:rPr>
                <w:rFonts w:hint="eastAsia"/>
              </w:rPr>
              <w:t>掃描技術</w:t>
            </w:r>
            <w:r>
              <w:rPr>
                <w:rFonts w:hint="eastAsia"/>
              </w:rPr>
              <w:t>。</w:t>
            </w:r>
            <w:r>
              <w:br/>
            </w:r>
            <w:r w:rsidRPr="00C30AD7">
              <w:lastRenderedPageBreak/>
              <w:t>舉辦</w:t>
            </w:r>
            <w:r>
              <w:rPr>
                <w:rFonts w:hint="eastAsia"/>
              </w:rPr>
              <w:t>數位紡織</w:t>
            </w:r>
            <w:r w:rsidRPr="00C30AD7">
              <w:t>高峰會、參與</w:t>
            </w:r>
            <w:r w:rsidRPr="00FA5C62">
              <w:rPr>
                <w:rFonts w:hint="eastAsia"/>
              </w:rPr>
              <w:t>選擇美國投資高峰會</w:t>
            </w:r>
            <w:r>
              <w:rPr>
                <w:rFonts w:hint="eastAsia"/>
              </w:rPr>
              <w:t>榮獲</w:t>
            </w:r>
            <w:r w:rsidRPr="00FA5C62">
              <w:rPr>
                <w:rFonts w:hint="eastAsia"/>
              </w:rPr>
              <w:t>電子商務</w:t>
            </w:r>
            <w:r>
              <w:rPr>
                <w:rFonts w:hint="eastAsia"/>
              </w:rPr>
              <w:t>新創獎。</w:t>
            </w:r>
          </w:p>
        </w:tc>
        <w:tc>
          <w:tcPr>
            <w:tcW w:w="2800" w:type="dxa"/>
          </w:tcPr>
          <w:p w14:paraId="66D0F6CF" w14:textId="7B23E5C5" w:rsidR="00A11096" w:rsidRPr="00C30AD7" w:rsidRDefault="00A11096" w:rsidP="00A7492C">
            <w:pPr>
              <w:pStyle w:val="151"/>
            </w:pPr>
            <w:r>
              <w:rPr>
                <w:rFonts w:hint="eastAsia"/>
              </w:rPr>
              <w:lastRenderedPageBreak/>
              <w:t>導入工研院</w:t>
            </w:r>
            <w:r>
              <w:rPr>
                <w:rFonts w:hint="eastAsia"/>
              </w:rPr>
              <w:t>NLP</w:t>
            </w:r>
            <w:r>
              <w:rPr>
                <w:rFonts w:hint="eastAsia"/>
              </w:rPr>
              <w:t>技術</w:t>
            </w:r>
            <w:r w:rsidRPr="00C30AD7">
              <w:t>，強化</w:t>
            </w:r>
            <w:r>
              <w:rPr>
                <w:rFonts w:hint="eastAsia"/>
              </w:rPr>
              <w:t>語意搜尋結果</w:t>
            </w:r>
            <w:r w:rsidRPr="00C30AD7">
              <w:t>與使用者體驗。</w:t>
            </w:r>
            <w:r>
              <w:br/>
            </w:r>
            <w:r w:rsidRPr="00C30AD7">
              <w:t>異業結盟開發紡織晶片，</w:t>
            </w:r>
            <w:r w:rsidRPr="00C30AD7">
              <w:lastRenderedPageBreak/>
              <w:t>升級布片</w:t>
            </w:r>
            <w:r>
              <w:rPr>
                <w:rFonts w:hint="eastAsia"/>
              </w:rPr>
              <w:t>掃描速度與雲端平台的</w:t>
            </w:r>
            <w:r w:rsidRPr="00C30AD7">
              <w:t>運算效能。</w:t>
            </w:r>
          </w:p>
        </w:tc>
        <w:tc>
          <w:tcPr>
            <w:tcW w:w="2800" w:type="dxa"/>
          </w:tcPr>
          <w:p w14:paraId="7999589C" w14:textId="57E35599" w:rsidR="00A11096" w:rsidRPr="00C30AD7" w:rsidRDefault="00A11096" w:rsidP="00A7492C">
            <w:pPr>
              <w:pStyle w:val="151"/>
            </w:pPr>
            <w:r w:rsidRPr="00C30AD7">
              <w:lastRenderedPageBreak/>
              <w:t>獲國發基金投資、參與永續論壇，建立</w:t>
            </w:r>
            <w:r>
              <w:rPr>
                <w:rFonts w:hint="eastAsia"/>
              </w:rPr>
              <w:t>外部</w:t>
            </w:r>
            <w:r w:rsidRPr="00C30AD7">
              <w:t>創新支持基礎</w:t>
            </w:r>
            <w:r>
              <w:rPr>
                <w:rFonts w:hint="eastAsia"/>
              </w:rPr>
              <w:t>。</w:t>
            </w:r>
            <w:r>
              <w:br/>
            </w:r>
            <w:r>
              <w:rPr>
                <w:rFonts w:hint="eastAsia"/>
              </w:rPr>
              <w:t>參與</w:t>
            </w:r>
            <w:r w:rsidRPr="00C30AD7">
              <w:t>Web Summit</w:t>
            </w:r>
            <w:r w:rsidRPr="00C30AD7">
              <w:t>、</w:t>
            </w:r>
            <w:r w:rsidRPr="00C30AD7">
              <w:t xml:space="preserve">Bharat </w:t>
            </w:r>
            <w:r w:rsidRPr="00C30AD7">
              <w:lastRenderedPageBreak/>
              <w:t>Tex</w:t>
            </w:r>
            <w:r w:rsidRPr="00C30AD7">
              <w:t>印度全球展會，接軌國際市場</w:t>
            </w:r>
            <w:r>
              <w:rPr>
                <w:rFonts w:hint="eastAsia"/>
              </w:rPr>
              <w:t>。</w:t>
            </w:r>
          </w:p>
        </w:tc>
      </w:tr>
      <w:tr w:rsidR="00A11096" w14:paraId="093A38E3" w14:textId="77777777" w:rsidTr="00397D0D">
        <w:tc>
          <w:tcPr>
            <w:tcW w:w="567" w:type="dxa"/>
            <w:vMerge/>
            <w:shd w:val="clear" w:color="auto" w:fill="215E99" w:themeFill="text2" w:themeFillTint="BF"/>
            <w:textDirection w:val="tbRlV"/>
          </w:tcPr>
          <w:p w14:paraId="4EBCFB68"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4305AEA8"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4C0A2FC2"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3DD6FF51" w14:textId="77777777" w:rsidR="00A11096" w:rsidRDefault="00A11096" w:rsidP="009F41D2">
            <w:pPr>
              <w:ind w:firstLineChars="0" w:firstLine="0"/>
              <w:jc w:val="center"/>
            </w:pPr>
          </w:p>
        </w:tc>
        <w:tc>
          <w:tcPr>
            <w:tcW w:w="11199" w:type="dxa"/>
            <w:gridSpan w:val="4"/>
          </w:tcPr>
          <w:p w14:paraId="483736B2" w14:textId="489E6FC3" w:rsidR="00A11096" w:rsidRPr="00A81696" w:rsidRDefault="00A81696" w:rsidP="00001B50">
            <w:pPr>
              <w:pStyle w:val="151"/>
            </w:pPr>
            <w:r>
              <w:rPr>
                <w:rFonts w:hint="eastAsia"/>
              </w:rPr>
              <w:t>命題：持續探索外部市場、資源與合作關係，跨域與大型技術研發仰賴外部成熟技術。</w:t>
            </w:r>
          </w:p>
        </w:tc>
      </w:tr>
      <w:tr w:rsidR="008C1CE7" w14:paraId="64E161B2" w14:textId="77777777" w:rsidTr="00335506">
        <w:tc>
          <w:tcPr>
            <w:tcW w:w="567" w:type="dxa"/>
            <w:vMerge/>
            <w:shd w:val="clear" w:color="auto" w:fill="215E99" w:themeFill="text2" w:themeFillTint="BF"/>
            <w:textDirection w:val="tbRlV"/>
          </w:tcPr>
          <w:p w14:paraId="72D24727" w14:textId="77777777" w:rsidR="008C1CE7" w:rsidRDefault="008C1CE7" w:rsidP="009F41D2">
            <w:pPr>
              <w:ind w:left="113" w:right="113" w:firstLineChars="0" w:firstLine="0"/>
            </w:pPr>
          </w:p>
        </w:tc>
        <w:tc>
          <w:tcPr>
            <w:tcW w:w="567" w:type="dxa"/>
            <w:vMerge/>
            <w:shd w:val="clear" w:color="auto" w:fill="4C94D8" w:themeFill="text2" w:themeFillTint="80"/>
            <w:vAlign w:val="center"/>
          </w:tcPr>
          <w:p w14:paraId="08009570" w14:textId="77777777" w:rsidR="008C1CE7" w:rsidRDefault="008C1CE7" w:rsidP="009F41D2">
            <w:pPr>
              <w:ind w:firstLineChars="0" w:firstLine="0"/>
              <w:jc w:val="center"/>
            </w:pPr>
          </w:p>
        </w:tc>
        <w:tc>
          <w:tcPr>
            <w:tcW w:w="567" w:type="dxa"/>
            <w:vMerge/>
            <w:shd w:val="clear" w:color="auto" w:fill="C1E4F5" w:themeFill="accent1" w:themeFillTint="33"/>
            <w:vAlign w:val="center"/>
          </w:tcPr>
          <w:p w14:paraId="19719D51" w14:textId="77777777" w:rsidR="008C1CE7" w:rsidRDefault="008C1CE7" w:rsidP="009F41D2">
            <w:pPr>
              <w:ind w:firstLineChars="0" w:firstLine="0"/>
              <w:jc w:val="center"/>
            </w:pPr>
          </w:p>
        </w:tc>
        <w:tc>
          <w:tcPr>
            <w:tcW w:w="567" w:type="dxa"/>
            <w:vMerge w:val="restart"/>
            <w:shd w:val="clear" w:color="auto" w:fill="C1E4F5" w:themeFill="accent1" w:themeFillTint="33"/>
            <w:vAlign w:val="center"/>
          </w:tcPr>
          <w:p w14:paraId="36ACE5AC" w14:textId="77777777" w:rsidR="008C1CE7" w:rsidRDefault="008C1CE7" w:rsidP="009F41D2">
            <w:pPr>
              <w:ind w:firstLineChars="0" w:firstLine="0"/>
              <w:jc w:val="center"/>
            </w:pPr>
            <w:r>
              <w:rPr>
                <w:rFonts w:hint="eastAsia"/>
              </w:rPr>
              <w:t>平衡機制</w:t>
            </w:r>
          </w:p>
        </w:tc>
        <w:tc>
          <w:tcPr>
            <w:tcW w:w="2799" w:type="dxa"/>
          </w:tcPr>
          <w:p w14:paraId="21F3C8A2" w14:textId="386012BD" w:rsidR="008C1CE7" w:rsidRPr="00C36D0C" w:rsidRDefault="008C1CE7" w:rsidP="00C36D0C">
            <w:pPr>
              <w:pStyle w:val="151"/>
            </w:pPr>
            <w:r w:rsidRPr="00C36D0C">
              <w:rPr>
                <w:rStyle w:val="aff5"/>
                <w:rFonts w:ascii="Times New Roman" w:hAnsi="Times New Roman" w:cstheme="minorBidi" w:hint="eastAsia"/>
                <w:i w:val="0"/>
                <w:iCs w:val="0"/>
                <w:color w:val="000000" w:themeColor="text1"/>
                <w:kern w:val="2"/>
                <w14:ligatures w14:val="standardContextual"/>
              </w:rPr>
              <w:t>導入</w:t>
            </w:r>
            <w:r w:rsidRPr="00C36D0C">
              <w:rPr>
                <w:rStyle w:val="aff5"/>
                <w:rFonts w:ascii="Times New Roman" w:hAnsi="Times New Roman" w:cstheme="minorBidi" w:hint="eastAsia"/>
                <w:i w:val="0"/>
                <w:iCs w:val="0"/>
                <w:color w:val="000000" w:themeColor="text1"/>
                <w:kern w:val="2"/>
                <w14:ligatures w14:val="standardContextual"/>
              </w:rPr>
              <w:t>AWS</w:t>
            </w:r>
            <w:r w:rsidRPr="00C36D0C">
              <w:rPr>
                <w:rStyle w:val="aff5"/>
                <w:rFonts w:ascii="Times New Roman" w:hAnsi="Times New Roman" w:cstheme="minorBidi" w:hint="eastAsia"/>
                <w:i w:val="0"/>
                <w:iCs w:val="0"/>
                <w:color w:val="000000" w:themeColor="text1"/>
                <w:kern w:val="2"/>
                <w14:ligatures w14:val="standardContextual"/>
              </w:rPr>
              <w:t>雲端服務：</w:t>
            </w:r>
            <w:r w:rsidRPr="006E03B0">
              <w:rPr>
                <w:rStyle w:val="aff5"/>
                <w:rFonts w:ascii="Times New Roman" w:hAnsi="Times New Roman" w:cstheme="minorBidi" w:hint="eastAsia"/>
                <w:i w:val="0"/>
                <w:iCs w:val="0"/>
                <w:color w:val="156082" w:themeColor="accent1"/>
                <w:kern w:val="2"/>
                <w14:ligatures w14:val="standardContextual"/>
              </w:rPr>
              <w:t>獲得外部高效運算</w:t>
            </w:r>
            <w:r>
              <w:rPr>
                <w:rStyle w:val="aff5"/>
                <w:rFonts w:ascii="Times New Roman" w:hAnsi="Times New Roman" w:cstheme="minorBidi" w:hint="eastAsia"/>
                <w:i w:val="0"/>
                <w:iCs w:val="0"/>
                <w:color w:val="156082" w:themeColor="accent1"/>
                <w:kern w:val="2"/>
                <w14:ligatures w14:val="standardContextual"/>
              </w:rPr>
              <w:t>服務</w:t>
            </w:r>
            <w:r w:rsidRPr="006E03B0">
              <w:rPr>
                <w:rStyle w:val="aff5"/>
                <w:rFonts w:ascii="Times New Roman" w:hAnsi="Times New Roman" w:cstheme="minorBidi" w:hint="eastAsia"/>
                <w:i w:val="0"/>
                <w:iCs w:val="0"/>
                <w:color w:val="156082" w:themeColor="accent1"/>
                <w:kern w:val="2"/>
                <w14:ligatures w14:val="standardContextual"/>
              </w:rPr>
              <w:t>並拓展外部市場</w:t>
            </w:r>
            <w:r>
              <w:rPr>
                <w:rStyle w:val="aff5"/>
                <w:rFonts w:ascii="Times New Roman" w:hAnsi="Times New Roman" w:cstheme="minorBidi" w:hint="eastAsia"/>
                <w:i w:val="0"/>
                <w:iCs w:val="0"/>
                <w:color w:val="000000" w:themeColor="text1"/>
                <w:kern w:val="2"/>
                <w14:ligatures w14:val="standardContextual"/>
              </w:rPr>
              <w:t>，並</w:t>
            </w:r>
            <w:r w:rsidRPr="00B53E1C">
              <w:rPr>
                <w:rFonts w:hint="eastAsia"/>
                <w:color w:val="EE0000"/>
              </w:rPr>
              <w:t>穩定</w:t>
            </w:r>
            <w:r w:rsidRPr="00B53E1C">
              <w:rPr>
                <w:rFonts w:hint="eastAsia"/>
                <w:color w:val="EE0000"/>
              </w:rPr>
              <w:t>AI</w:t>
            </w:r>
            <w:r w:rsidRPr="00B53E1C">
              <w:rPr>
                <w:rFonts w:hint="eastAsia"/>
                <w:color w:val="EE0000"/>
              </w:rPr>
              <w:t>掃描技術的數位化效能與大規模平台維運</w:t>
            </w:r>
            <w:r w:rsidRPr="00C36D0C">
              <w:rPr>
                <w:rFonts w:hint="eastAsia"/>
              </w:rPr>
              <w:t>。</w:t>
            </w:r>
          </w:p>
        </w:tc>
        <w:tc>
          <w:tcPr>
            <w:tcW w:w="2800" w:type="dxa"/>
          </w:tcPr>
          <w:p w14:paraId="2064BDD4" w14:textId="5E9EB6A1" w:rsidR="008C1CE7" w:rsidRPr="00C30AD7" w:rsidRDefault="008C1CE7" w:rsidP="00CD1740">
            <w:pPr>
              <w:pStyle w:val="151"/>
            </w:pPr>
            <w:r>
              <w:rPr>
                <w:rFonts w:hint="eastAsia"/>
              </w:rPr>
              <w:t>布片檔案</w:t>
            </w:r>
            <w:r w:rsidRPr="00C30AD7">
              <w:t>免費試用與</w:t>
            </w:r>
            <w:r>
              <w:rPr>
                <w:rFonts w:hint="eastAsia"/>
              </w:rPr>
              <w:t>轉型</w:t>
            </w:r>
            <w:r w:rsidRPr="00C30AD7">
              <w:t>顧問服務：</w:t>
            </w:r>
            <w:r w:rsidRPr="00A43D00">
              <w:rPr>
                <w:rFonts w:hint="eastAsia"/>
                <w:color w:val="EE0000"/>
              </w:rPr>
              <w:t>擴大平台參與度並深化員工的產業知識與經驗</w:t>
            </w:r>
            <w:r w:rsidRPr="00906813">
              <w:rPr>
                <w:rFonts w:hint="eastAsia"/>
                <w:color w:val="EE0000"/>
              </w:rPr>
              <w:t>，</w:t>
            </w:r>
            <w:r w:rsidRPr="00FA2E9F">
              <w:rPr>
                <w:rFonts w:hint="eastAsia"/>
                <w:color w:val="156082" w:themeColor="accent1"/>
              </w:rPr>
              <w:t>並拓展外部關係</w:t>
            </w:r>
            <w:r>
              <w:rPr>
                <w:rFonts w:hint="eastAsia"/>
                <w:color w:val="156082" w:themeColor="accent1"/>
              </w:rPr>
              <w:t>與市場資源</w:t>
            </w:r>
            <w:r w:rsidRPr="00FA2E9F">
              <w:rPr>
                <w:rFonts w:hint="eastAsia"/>
                <w:color w:val="156082" w:themeColor="accent1"/>
              </w:rPr>
              <w:t>（產官學研）合力</w:t>
            </w:r>
            <w:r w:rsidRPr="00FA2E9F">
              <w:rPr>
                <w:color w:val="156082" w:themeColor="accent1"/>
              </w:rPr>
              <w:t>推動產業轉型</w:t>
            </w:r>
            <w:r w:rsidRPr="00FA2E9F">
              <w:rPr>
                <w:rFonts w:hint="eastAsia"/>
                <w:color w:val="156082" w:themeColor="accent1"/>
              </w:rPr>
              <w:t>。</w:t>
            </w:r>
          </w:p>
        </w:tc>
        <w:tc>
          <w:tcPr>
            <w:tcW w:w="2800" w:type="dxa"/>
          </w:tcPr>
          <w:p w14:paraId="53D332B9" w14:textId="5FADB281" w:rsidR="008C1CE7" w:rsidRPr="00C30AD7" w:rsidRDefault="008C1CE7" w:rsidP="008200E7">
            <w:pPr>
              <w:pStyle w:val="151"/>
            </w:pPr>
            <w:r w:rsidRPr="00C30AD7">
              <w:t>公私</w:t>
            </w:r>
            <w:r>
              <w:rPr>
                <w:rFonts w:hint="eastAsia"/>
              </w:rPr>
              <w:t>協力</w:t>
            </w:r>
            <w:r w:rsidRPr="00C30AD7">
              <w:t>：</w:t>
            </w:r>
            <w:r w:rsidRPr="00E4193B">
              <w:rPr>
                <w:rFonts w:hint="eastAsia"/>
                <w:color w:val="EE0000"/>
              </w:rPr>
              <w:t>獲政府補助計畫</w:t>
            </w:r>
            <w:r>
              <w:rPr>
                <w:rFonts w:hint="eastAsia"/>
                <w:color w:val="EE0000"/>
              </w:rPr>
              <w:t>，</w:t>
            </w:r>
            <w:r w:rsidRPr="00E4193B">
              <w:rPr>
                <w:rFonts w:hint="eastAsia"/>
                <w:color w:val="EE0000"/>
              </w:rPr>
              <w:t>降低中小企業轉型的門檻提升平台參與</w:t>
            </w:r>
            <w:r>
              <w:rPr>
                <w:rFonts w:hint="eastAsia"/>
              </w:rPr>
              <w:t>，</w:t>
            </w:r>
            <w:r w:rsidRPr="00E4193B">
              <w:rPr>
                <w:rFonts w:hint="eastAsia"/>
                <w:color w:val="156082" w:themeColor="accent1"/>
              </w:rPr>
              <w:t>同時</w:t>
            </w:r>
            <w:r>
              <w:rPr>
                <w:rFonts w:hint="eastAsia"/>
                <w:color w:val="156082" w:themeColor="accent1"/>
              </w:rPr>
              <w:t>深化與政府關係並取得外部支持。</w:t>
            </w:r>
          </w:p>
        </w:tc>
        <w:tc>
          <w:tcPr>
            <w:tcW w:w="2800" w:type="dxa"/>
          </w:tcPr>
          <w:p w14:paraId="684DD2B3" w14:textId="67C6FF0C" w:rsidR="008C1CE7" w:rsidRPr="00C30AD7" w:rsidRDefault="008C1CE7" w:rsidP="003F43BD">
            <w:pPr>
              <w:pStyle w:val="151"/>
            </w:pPr>
            <w:r w:rsidRPr="002715E7">
              <w:rPr>
                <w:rFonts w:hint="eastAsia"/>
              </w:rPr>
              <w:t>迭代</w:t>
            </w:r>
            <w:r>
              <w:rPr>
                <w:rFonts w:hint="eastAsia"/>
              </w:rPr>
              <w:t>的</w:t>
            </w:r>
            <w:r w:rsidRPr="002715E7">
              <w:rPr>
                <w:rFonts w:hint="eastAsia"/>
              </w:rPr>
              <w:t>永續服務</w:t>
            </w:r>
            <w:r>
              <w:rPr>
                <w:rFonts w:hint="eastAsia"/>
              </w:rPr>
              <w:t>：</w:t>
            </w:r>
            <w:r w:rsidRPr="00A511F4">
              <w:rPr>
                <w:rFonts w:hint="eastAsia"/>
                <w:color w:val="156082" w:themeColor="accent1"/>
              </w:rPr>
              <w:t>與外部機構共同開發</w:t>
            </w:r>
            <w:r w:rsidRPr="00A511F4">
              <w:rPr>
                <w:color w:val="156082" w:themeColor="accent1"/>
              </w:rPr>
              <w:t>Eco-Impactor</w:t>
            </w:r>
            <w:r w:rsidRPr="00A511F4">
              <w:rPr>
                <w:rFonts w:hint="eastAsia"/>
                <w:color w:val="156082" w:themeColor="accent1"/>
              </w:rPr>
              <w:t>平台預估碳排資料、</w:t>
            </w:r>
            <w:r>
              <w:rPr>
                <w:rFonts w:hint="eastAsia"/>
                <w:color w:val="156082" w:themeColor="accent1"/>
              </w:rPr>
              <w:t>由</w:t>
            </w:r>
            <w:r w:rsidRPr="00A511F4">
              <w:rPr>
                <w:rFonts w:hint="eastAsia"/>
                <w:color w:val="156082" w:themeColor="accent1"/>
              </w:rPr>
              <w:t>專業外部機構完成碳盤查</w:t>
            </w:r>
            <w:r>
              <w:rPr>
                <w:rFonts w:hint="eastAsia"/>
              </w:rPr>
              <w:t>，</w:t>
            </w:r>
            <w:r w:rsidRPr="00A511F4">
              <w:rPr>
                <w:rFonts w:hint="eastAsia"/>
                <w:color w:val="EE0000"/>
              </w:rPr>
              <w:t>並將永續資料補進數位布片檔案</w:t>
            </w:r>
            <w:r>
              <w:rPr>
                <w:rFonts w:hint="eastAsia"/>
              </w:rPr>
              <w:t>。</w:t>
            </w:r>
          </w:p>
        </w:tc>
      </w:tr>
      <w:tr w:rsidR="008C1CE7" w14:paraId="2ED795B7" w14:textId="77777777" w:rsidTr="00A56248">
        <w:trPr>
          <w:cantSplit/>
          <w:trHeight w:val="437"/>
        </w:trPr>
        <w:tc>
          <w:tcPr>
            <w:tcW w:w="567" w:type="dxa"/>
            <w:vMerge/>
            <w:tcBorders>
              <w:bottom w:val="single" w:sz="4" w:space="0" w:color="auto"/>
            </w:tcBorders>
            <w:shd w:val="clear" w:color="auto" w:fill="215E99" w:themeFill="text2" w:themeFillTint="BF"/>
            <w:textDirection w:val="tbRlV"/>
          </w:tcPr>
          <w:p w14:paraId="40CD17A0" w14:textId="77777777" w:rsidR="008C1CE7" w:rsidRDefault="008C1CE7" w:rsidP="009F41D2">
            <w:pPr>
              <w:ind w:left="113" w:right="113" w:firstLineChars="0" w:firstLine="0"/>
            </w:pPr>
          </w:p>
        </w:tc>
        <w:tc>
          <w:tcPr>
            <w:tcW w:w="567" w:type="dxa"/>
            <w:vMerge/>
            <w:tcBorders>
              <w:bottom w:val="single" w:sz="4" w:space="0" w:color="auto"/>
            </w:tcBorders>
            <w:shd w:val="clear" w:color="auto" w:fill="4C94D8" w:themeFill="text2" w:themeFillTint="80"/>
            <w:vAlign w:val="center"/>
          </w:tcPr>
          <w:p w14:paraId="1710269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61A499E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02B0740F" w14:textId="77777777" w:rsidR="008C1CE7" w:rsidRDefault="008C1CE7" w:rsidP="009F41D2">
            <w:pPr>
              <w:ind w:firstLineChars="0" w:firstLine="0"/>
              <w:jc w:val="center"/>
            </w:pPr>
          </w:p>
        </w:tc>
        <w:tc>
          <w:tcPr>
            <w:tcW w:w="11199" w:type="dxa"/>
            <w:gridSpan w:val="4"/>
            <w:tcBorders>
              <w:bottom w:val="single" w:sz="4" w:space="0" w:color="auto"/>
            </w:tcBorders>
          </w:tcPr>
          <w:p w14:paraId="7741B55D" w14:textId="649F380B" w:rsidR="008C1CE7" w:rsidRPr="006E7889" w:rsidRDefault="008C1CE7" w:rsidP="00335777">
            <w:pPr>
              <w:pStyle w:val="151"/>
            </w:pPr>
            <w:commentRangeStart w:id="189"/>
            <w:r>
              <w:rPr>
                <w:rFonts w:hint="eastAsia"/>
              </w:rPr>
              <w:t>命題</w:t>
            </w:r>
            <w:commentRangeEnd w:id="189"/>
            <w:r>
              <w:rPr>
                <w:rStyle w:val="af7"/>
                <w:color w:val="auto"/>
              </w:rPr>
              <w:commentReference w:id="189"/>
            </w:r>
            <w:r>
              <w:rPr>
                <w:rFonts w:hint="eastAsia"/>
              </w:rPr>
              <w:t>：</w:t>
            </w:r>
            <w:r w:rsidRPr="004677EF">
              <w:rPr>
                <w:rFonts w:hint="eastAsia"/>
              </w:rPr>
              <w:t>組織需</w:t>
            </w:r>
            <w:r w:rsidRPr="004677EF">
              <w:t>持續檢視</w:t>
            </w:r>
            <w:r w:rsidRPr="004677EF">
              <w:rPr>
                <w:rFonts w:hint="eastAsia"/>
              </w:rPr>
              <w:t>、</w:t>
            </w:r>
            <w:r w:rsidRPr="004677EF">
              <w:t>動態</w:t>
            </w:r>
            <w:r w:rsidRPr="004677EF">
              <w:rPr>
                <w:rFonts w:hint="eastAsia"/>
              </w:rPr>
              <w:t>運用</w:t>
            </w:r>
            <w:r w:rsidRPr="004677EF">
              <w:t>資源基礎與關係網絡</w:t>
            </w:r>
            <w:r w:rsidRPr="004677EF">
              <w:rPr>
                <w:rFonts w:hint="eastAsia"/>
              </w:rPr>
              <w:t>，並篩選合適的外部專業技術，才能實現雙元</w:t>
            </w:r>
            <w:r w:rsidR="0006194E">
              <w:rPr>
                <w:rFonts w:hint="eastAsia"/>
              </w:rPr>
              <w:t>能力</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341BC3B0" w:rsidR="00550B9E" w:rsidRDefault="00344F7B" w:rsidP="004E76BF">
            <w:pPr>
              <w:pStyle w:val="151"/>
            </w:pPr>
            <w:r w:rsidRPr="00A7492C">
              <w:t>權限管理機制，提升資料安全與產業協作彈性。</w:t>
            </w:r>
            <w:r w:rsidR="00550B9E">
              <w:rPr>
                <w:rFonts w:hint="eastAsia"/>
              </w:rPr>
              <w:t>API</w:t>
            </w:r>
            <w:r w:rsidR="00550B9E">
              <w:rPr>
                <w:rFonts w:hint="eastAsia"/>
              </w:rPr>
              <w:t>跨</w:t>
            </w:r>
            <w:r w:rsidR="00550B9E" w:rsidRPr="001A2A91">
              <w:t>系統整合加速決策流程，</w:t>
            </w:r>
            <w:r w:rsidR="00550B9E">
              <w:rPr>
                <w:rFonts w:hint="eastAsia"/>
              </w:rPr>
              <w:t>從</w:t>
            </w:r>
            <w:r w:rsidR="00550B9E" w:rsidRPr="001A2A91">
              <w:t>組織內部資訊流通</w:t>
            </w:r>
            <w:r w:rsidR="00550B9E">
              <w:rPr>
                <w:rFonts w:hint="eastAsia"/>
              </w:rPr>
              <w:t>到</w:t>
            </w:r>
            <w:r w:rsidR="00550B9E" w:rsidRPr="001A2A91">
              <w:t>智慧生產效率</w:t>
            </w:r>
            <w:r w:rsidR="004E76BF">
              <w:rPr>
                <w:rFonts w:hint="eastAsia"/>
              </w:rPr>
              <w:t>。</w:t>
            </w:r>
          </w:p>
          <w:p w14:paraId="14599A2C" w14:textId="55BC4E7C" w:rsidR="004F0984" w:rsidRPr="00A7492C" w:rsidRDefault="004F0984" w:rsidP="00DE66EA">
            <w:pPr>
              <w:pStyle w:val="151"/>
            </w:pPr>
          </w:p>
        </w:tc>
        <w:tc>
          <w:tcPr>
            <w:tcW w:w="2800" w:type="dxa"/>
          </w:tcPr>
          <w:p w14:paraId="3912B21A" w14:textId="7ED4EC02" w:rsidR="00771312" w:rsidRDefault="00771312" w:rsidP="00771312">
            <w:pPr>
              <w:pStyle w:val="151"/>
            </w:pPr>
            <w:r>
              <w:rPr>
                <w:rFonts w:hint="eastAsia"/>
              </w:rPr>
              <w:t>展會時精簡流程，</w:t>
            </w:r>
            <w:r w:rsidR="00BF24F7">
              <w:rPr>
                <w:rFonts w:hint="eastAsia"/>
              </w:rPr>
              <w:t>快速產生銷售報價與</w:t>
            </w:r>
            <w:r w:rsidR="00744BBD">
              <w:rPr>
                <w:rFonts w:hint="eastAsia"/>
              </w:rPr>
              <w:t>採購</w:t>
            </w:r>
            <w:r w:rsidR="00BF24F7">
              <w:rPr>
                <w:rFonts w:hint="eastAsia"/>
              </w:rPr>
              <w:t>選品清單加速交易促成</w:t>
            </w:r>
            <w:r>
              <w:rPr>
                <w:rFonts w:hint="eastAsia"/>
              </w:rPr>
              <w:t>。</w:t>
            </w:r>
          </w:p>
          <w:p w14:paraId="1D47537C" w14:textId="77777777" w:rsidR="00771312" w:rsidRDefault="00771312" w:rsidP="00771312">
            <w:pPr>
              <w:pStyle w:val="151"/>
            </w:pPr>
            <w:r>
              <w:rPr>
                <w:rFonts w:hint="eastAsia"/>
              </w:rPr>
              <w:t>展會後資訊累積成資產，讓關係經營走得更長遠、提升銷售精準度。</w:t>
            </w:r>
          </w:p>
          <w:p w14:paraId="4C7C348B" w14:textId="73A3D86F" w:rsidR="004F0984" w:rsidRPr="00A7492C" w:rsidRDefault="00771312" w:rsidP="00771312">
            <w:pPr>
              <w:pStyle w:val="151"/>
            </w:pPr>
            <w:r>
              <w:rPr>
                <w:rFonts w:hint="eastAsia"/>
              </w:rPr>
              <w:t>提升組織效率、降低樣品製作，實踐永續價值。</w:t>
            </w:r>
          </w:p>
        </w:tc>
        <w:tc>
          <w:tcPr>
            <w:tcW w:w="2800" w:type="dxa"/>
          </w:tcPr>
          <w:p w14:paraId="7B50E459" w14:textId="12FBDBF8" w:rsidR="005B1C35" w:rsidRDefault="00D73390" w:rsidP="00DE66EA">
            <w:pPr>
              <w:pStyle w:val="151"/>
            </w:pPr>
            <w:r>
              <w:rPr>
                <w:rFonts w:hint="eastAsia"/>
              </w:rPr>
              <w:t>產業</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效益，遂推動組織內部全面轉型</w:t>
            </w:r>
            <w:r w:rsidR="00E8772B">
              <w:rPr>
                <w:rFonts w:hint="eastAsia"/>
              </w:rPr>
              <w:t>。</w:t>
            </w:r>
          </w:p>
          <w:p w14:paraId="53F898EE" w14:textId="5BA35481" w:rsidR="004F0984" w:rsidRPr="00A7492C" w:rsidRDefault="00FD71B5" w:rsidP="00DE66EA">
            <w:pPr>
              <w:pStyle w:val="151"/>
            </w:pPr>
            <w:r w:rsidRPr="00FD71B5">
              <w:rPr>
                <w:rFonts w:hint="eastAsia"/>
              </w:rPr>
              <w:t>透明可溯源的碳排資訊為核心，從供應商到品牌端的永續行動</w:t>
            </w:r>
            <w:r w:rsidR="004F0984" w:rsidRPr="00A7492C">
              <w:t>。</w:t>
            </w:r>
          </w:p>
        </w:tc>
      </w:tr>
      <w:tr w:rsidR="001572F8" w14:paraId="15DBF563" w14:textId="77777777" w:rsidTr="00952C66">
        <w:trPr>
          <w:cantSplit/>
          <w:trHeight w:val="437"/>
        </w:trPr>
        <w:tc>
          <w:tcPr>
            <w:tcW w:w="567" w:type="dxa"/>
            <w:vMerge/>
            <w:shd w:val="clear" w:color="auto" w:fill="215E99" w:themeFill="text2" w:themeFillTint="BF"/>
            <w:textDirection w:val="tbRlV"/>
            <w:vAlign w:val="center"/>
          </w:tcPr>
          <w:p w14:paraId="2CB3F543" w14:textId="77777777" w:rsidR="001572F8" w:rsidRPr="002D6F80" w:rsidRDefault="001572F8"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1572F8" w:rsidRDefault="001572F8"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272A1E5F" w14:textId="44580C83" w:rsidR="001572F8" w:rsidRPr="00A7492C" w:rsidRDefault="001572F8" w:rsidP="001572F8">
            <w:pPr>
              <w:pStyle w:val="151"/>
            </w:pPr>
            <w:commentRangeStart w:id="190"/>
            <w:r>
              <w:rPr>
                <w:rFonts w:hint="eastAsia"/>
              </w:rPr>
              <w:t>命題</w:t>
            </w:r>
            <w:commentRangeEnd w:id="190"/>
            <w:r w:rsidR="0006194E">
              <w:rPr>
                <w:rFonts w:hint="eastAsia"/>
              </w:rPr>
              <w:t>：</w:t>
            </w:r>
            <w:r w:rsidR="00952C66">
              <w:rPr>
                <w:rStyle w:val="af7"/>
                <w:color w:val="auto"/>
              </w:rPr>
              <w:commentReference w:id="190"/>
            </w:r>
            <w:r w:rsidR="00726314" w:rsidRPr="00726314">
              <w:rPr>
                <w:rFonts w:hint="eastAsia"/>
              </w:rPr>
              <w:t>傳產採納創新以效益導向為核心，具體成果和實際效益遠比抽象的專業技術更能吸引產業注意</w:t>
            </w:r>
            <w:r w:rsidR="009D5FE4">
              <w:rPr>
                <w:rFonts w:hint="eastAsia"/>
              </w:rPr>
              <w:t>。</w:t>
            </w:r>
          </w:p>
        </w:tc>
      </w:tr>
    </w:tbl>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91" w:name="_Toc202118652"/>
      <w:r>
        <w:rPr>
          <w:rFonts w:hint="eastAsia"/>
        </w:rPr>
        <w:lastRenderedPageBreak/>
        <w:t>第六章、研究結論與建議</w:t>
      </w:r>
      <w:bookmarkEnd w:id="191"/>
    </w:p>
    <w:p w14:paraId="4FBACE79" w14:textId="2F88D771" w:rsidR="00797D62" w:rsidRDefault="00797D62" w:rsidP="00F71E02">
      <w:pPr>
        <w:pStyle w:val="2"/>
      </w:pPr>
      <w:bookmarkStart w:id="192" w:name="_Toc202118653"/>
      <w:r>
        <w:rPr>
          <w:rFonts w:hint="eastAsia"/>
        </w:rPr>
        <w:t>6.1</w:t>
      </w:r>
      <w:r w:rsidR="00F504D3">
        <w:rPr>
          <w:rFonts w:hint="eastAsia"/>
        </w:rPr>
        <w:t xml:space="preserve"> </w:t>
      </w:r>
      <w:r>
        <w:rPr>
          <w:rFonts w:hint="eastAsia"/>
        </w:rPr>
        <w:t>結論與研究貢獻</w:t>
      </w:r>
      <w:bookmarkEnd w:id="192"/>
    </w:p>
    <w:p w14:paraId="6A77C986" w14:textId="65CCABA0" w:rsidR="00F401C2" w:rsidRPr="00F401C2" w:rsidRDefault="00EE53D5" w:rsidP="00EE53D5">
      <w:pPr>
        <w:pStyle w:val="15"/>
        <w:ind w:firstLine="480"/>
      </w:pPr>
      <w:r>
        <w:rPr>
          <w:rFonts w:hint="eastAsia"/>
        </w:rPr>
        <w:t>本研究以</w:t>
      </w:r>
      <w:r w:rsidRPr="00EE53D5">
        <w:rPr>
          <w:rFonts w:hint="eastAsia"/>
        </w:rPr>
        <w:t>臺灣通用紡織科技股份有限公司（</w:t>
      </w:r>
      <w:r w:rsidRPr="00EE53D5">
        <w:rPr>
          <w:rFonts w:hint="eastAsia"/>
        </w:rPr>
        <w:t>Frontier.cool</w:t>
      </w:r>
      <w:r w:rsidRPr="00EE53D5">
        <w:rPr>
          <w:rFonts w:hint="eastAsia"/>
        </w:rPr>
        <w:t>）</w:t>
      </w:r>
      <w:r w:rsidR="00522FF7">
        <w:rPr>
          <w:rFonts w:hint="eastAsia"/>
        </w:rPr>
        <w:t>為研究對象，將</w:t>
      </w:r>
      <w:r w:rsidR="008F1DF9">
        <w:rPr>
          <w:rFonts w:hint="eastAsia"/>
        </w:rPr>
        <w:t>Frontier.cool</w:t>
      </w:r>
      <w:r w:rsidR="008F1DF9">
        <w:rPr>
          <w:rFonts w:hint="eastAsia"/>
        </w:rPr>
        <w:t>數位創新</w:t>
      </w:r>
      <w:r w:rsidR="00910D2E">
        <w:rPr>
          <w:rFonts w:hint="eastAsia"/>
        </w:rPr>
        <w:t>服務</w:t>
      </w:r>
      <w:r w:rsidR="008F1DF9">
        <w:rPr>
          <w:rFonts w:hint="eastAsia"/>
        </w:rPr>
        <w:t>的</w:t>
      </w:r>
      <w:r w:rsidR="00910D2E">
        <w:rPr>
          <w:rFonts w:hint="eastAsia"/>
        </w:rPr>
        <w:t>發展</w:t>
      </w:r>
      <w:r w:rsidR="008F1DF9">
        <w:rPr>
          <w:rFonts w:hint="eastAsia"/>
        </w:rPr>
        <w:t>分為四個階段，探討公司在</w:t>
      </w:r>
      <w:r w:rsidR="00592750">
        <w:rPr>
          <w:rFonts w:hint="eastAsia"/>
        </w:rPr>
        <w:t>面對</w:t>
      </w:r>
      <w:r w:rsidR="008F1DF9">
        <w:rPr>
          <w:rFonts w:hint="eastAsia"/>
        </w:rPr>
        <w:t>產業需求與外部環境變化</w:t>
      </w:r>
      <w:r w:rsidR="00592750">
        <w:rPr>
          <w:rFonts w:hint="eastAsia"/>
        </w:rPr>
        <w:t>時，</w:t>
      </w:r>
      <w:r w:rsidR="007A07F8">
        <w:rPr>
          <w:rFonts w:hint="eastAsia"/>
        </w:rPr>
        <w:t>如何重複認知和行動</w:t>
      </w:r>
      <w:r w:rsidR="00C80A13">
        <w:rPr>
          <w:rFonts w:hint="eastAsia"/>
        </w:rPr>
        <w:t>以</w:t>
      </w:r>
      <w:r w:rsidR="007A07F8">
        <w:rPr>
          <w:rFonts w:hint="eastAsia"/>
        </w:rPr>
        <w:t>調整經營策略，</w:t>
      </w:r>
      <w:r w:rsidR="00652886">
        <w:rPr>
          <w:rFonts w:hint="eastAsia"/>
        </w:rPr>
        <w:t>最終</w:t>
      </w:r>
      <w:r w:rsidR="007A07F8">
        <w:rPr>
          <w:rFonts w:hint="eastAsia"/>
        </w:rPr>
        <w:t>建構</w:t>
      </w:r>
      <w:r w:rsidR="007A07F8" w:rsidRPr="00C61E16">
        <w:t>數位創新產業生態系</w:t>
      </w:r>
      <w:r w:rsidR="00C835D7">
        <w:rPr>
          <w:rFonts w:hint="eastAsia"/>
        </w:rPr>
        <w:t>。</w:t>
      </w:r>
      <w:r w:rsidR="007875F9">
        <w:rPr>
          <w:rFonts w:hint="eastAsia"/>
        </w:rPr>
        <w:t>為回應本研究於第一章所提出之研究問題，經訪談</w:t>
      </w:r>
      <w:r w:rsidR="00775E69">
        <w:rPr>
          <w:rFonts w:hint="eastAsia"/>
        </w:rPr>
        <w:t>、</w:t>
      </w:r>
      <w:r w:rsidR="007875F9">
        <w:rPr>
          <w:rFonts w:hint="eastAsia"/>
        </w:rPr>
        <w:t>資料蒐集</w:t>
      </w:r>
      <w:r w:rsidR="00775E69">
        <w:rPr>
          <w:rFonts w:hint="eastAsia"/>
        </w:rPr>
        <w:t>並分析</w:t>
      </w:r>
      <w:r w:rsidR="007875F9">
        <w:rPr>
          <w:rFonts w:hint="eastAsia"/>
        </w:rPr>
        <w:t>後，彙整</w:t>
      </w:r>
      <w:r w:rsidR="008E105A">
        <w:rPr>
          <w:rFonts w:hint="eastAsia"/>
        </w:rPr>
        <w:t>之</w:t>
      </w:r>
      <w:r w:rsidR="00775E69">
        <w:rPr>
          <w:rFonts w:hint="eastAsia"/>
        </w:rPr>
        <w:t>結論</w:t>
      </w:r>
      <w:r w:rsidR="007875F9">
        <w:rPr>
          <w:rFonts w:hint="eastAsia"/>
        </w:rPr>
        <w:t>如下：</w:t>
      </w:r>
    </w:p>
    <w:p w14:paraId="70ACA883" w14:textId="57A3B55E" w:rsidR="00D84F7A" w:rsidRDefault="00D84F7A" w:rsidP="00751B3C">
      <w:pPr>
        <w:pStyle w:val="151"/>
        <w:numPr>
          <w:ilvl w:val="0"/>
          <w:numId w:val="26"/>
        </w:numPr>
        <w:rPr>
          <w:b/>
          <w:bCs/>
        </w:rPr>
      </w:pPr>
      <w:commentRangeStart w:id="193"/>
      <w:r w:rsidRPr="00751B3C">
        <w:rPr>
          <w:rFonts w:hint="eastAsia"/>
          <w:b/>
          <w:bCs/>
        </w:rPr>
        <w:t>企業如何持續認知和調整行動，制定數位</w:t>
      </w:r>
      <w:r w:rsidR="005B20D9" w:rsidRPr="00751B3C">
        <w:rPr>
          <w:rFonts w:hint="eastAsia"/>
          <w:b/>
          <w:bCs/>
        </w:rPr>
        <w:t>創新</w:t>
      </w:r>
      <w:r w:rsidRPr="00751B3C">
        <w:rPr>
          <w:rFonts w:hint="eastAsia"/>
          <w:b/>
          <w:bCs/>
        </w:rPr>
        <w:t>平台之經營策略？</w:t>
      </w:r>
      <w:commentRangeEnd w:id="193"/>
      <w:r w:rsidR="00035E41">
        <w:rPr>
          <w:rStyle w:val="af7"/>
          <w:color w:val="auto"/>
        </w:rPr>
        <w:commentReference w:id="193"/>
      </w:r>
    </w:p>
    <w:p w14:paraId="705FBA2E" w14:textId="44E7DDF0" w:rsidR="00081BC9" w:rsidRPr="00081BC9" w:rsidRDefault="006E5BCD" w:rsidP="005F4053">
      <w:pPr>
        <w:pStyle w:val="15"/>
        <w:ind w:leftChars="100" w:left="240" w:firstLine="480"/>
      </w:pPr>
      <w:r w:rsidRPr="006E5BCD">
        <w:t>企業在制定數位創新平台的策略時，必須</w:t>
      </w:r>
      <w:r w:rsidRPr="00B660F9">
        <w:rPr>
          <w:color w:val="156082" w:themeColor="accent1"/>
        </w:rPr>
        <w:t>持續認知</w:t>
      </w:r>
      <w:r w:rsidR="00B1131E">
        <w:rPr>
          <w:rFonts w:hint="eastAsia"/>
          <w:color w:val="156082" w:themeColor="accent1"/>
        </w:rPr>
        <w:t>環境</w:t>
      </w:r>
      <w:r w:rsidRPr="00B660F9">
        <w:rPr>
          <w:color w:val="156082" w:themeColor="accent1"/>
        </w:rPr>
        <w:t>變化與</w:t>
      </w:r>
      <w:r w:rsidR="00B1131E">
        <w:rPr>
          <w:rFonts w:hint="eastAsia"/>
          <w:color w:val="156082" w:themeColor="accent1"/>
        </w:rPr>
        <w:t>產業</w:t>
      </w:r>
      <w:r w:rsidRPr="00B660F9">
        <w:rPr>
          <w:color w:val="156082" w:themeColor="accent1"/>
        </w:rPr>
        <w:t>需求</w:t>
      </w:r>
      <w:r w:rsidRPr="006E5BCD">
        <w:t>。這</w:t>
      </w:r>
      <w:r w:rsidR="007F0762">
        <w:rPr>
          <w:rFonts w:hint="eastAsia"/>
        </w:rPr>
        <w:t>些</w:t>
      </w:r>
      <w:r w:rsidRPr="005D064A">
        <w:rPr>
          <w:color w:val="EE0000"/>
        </w:rPr>
        <w:t>認知來自於對產業特性、使用者需求、供應鏈運作邏輯與外部環境的深入理解</w:t>
      </w:r>
      <w:r w:rsidRPr="006E5BCD">
        <w:t>。以傳統紡織業為例，產業具有被動式創新的特性，企業導入科技多是因應外部壓力（如法規、市場變化</w:t>
      </w:r>
      <w:r w:rsidR="005413E5">
        <w:rPr>
          <w:rFonts w:hint="eastAsia"/>
        </w:rPr>
        <w:t>等</w:t>
      </w:r>
      <w:r w:rsidRPr="006E5BCD">
        <w:t>），而非主動追求創新。因此，若想讓平台被真正採用，就</w:t>
      </w:r>
      <w:r w:rsidRPr="005413E5">
        <w:rPr>
          <w:color w:val="EE0000"/>
        </w:rPr>
        <w:t>必須貼近實際情境，從產業痛點</w:t>
      </w:r>
      <w:r w:rsidR="00BF46D1">
        <w:rPr>
          <w:rFonts w:hint="eastAsia"/>
          <w:color w:val="EE0000"/>
        </w:rPr>
        <w:t>出發</w:t>
      </w:r>
      <w:r w:rsidRPr="005413E5">
        <w:rPr>
          <w:color w:val="EE0000"/>
        </w:rPr>
        <w:t>設計</w:t>
      </w:r>
      <w:r w:rsidR="00BF46D1">
        <w:rPr>
          <w:rFonts w:hint="eastAsia"/>
          <w:color w:val="EE0000"/>
        </w:rPr>
        <w:t>對應的</w:t>
      </w:r>
      <w:r w:rsidRPr="005413E5">
        <w:rPr>
          <w:color w:val="EE0000"/>
        </w:rPr>
        <w:t>解決方案</w:t>
      </w:r>
      <w:r w:rsidRPr="006E5BCD">
        <w:t>。</w:t>
      </w:r>
      <w:r w:rsidR="00BA3C06">
        <w:rPr>
          <w:rFonts w:hint="eastAsia"/>
        </w:rPr>
        <w:t>這些</w:t>
      </w:r>
      <w:r w:rsidR="00B5008B">
        <w:rPr>
          <w:rFonts w:hint="eastAsia"/>
        </w:rPr>
        <w:t>關鍵</w:t>
      </w:r>
      <w:r w:rsidR="009D36D5" w:rsidRPr="002D14B0">
        <w:t>理解</w:t>
      </w:r>
      <w:r w:rsidR="009D36D5">
        <w:rPr>
          <w:rFonts w:hint="eastAsia"/>
        </w:rPr>
        <w:t>，可能來自於</w:t>
      </w:r>
      <w:r w:rsidR="009D36D5" w:rsidRPr="00074F56">
        <w:t>對</w:t>
      </w:r>
      <w:r w:rsidR="009D36D5">
        <w:rPr>
          <w:rFonts w:hint="eastAsia"/>
        </w:rPr>
        <w:t>產業</w:t>
      </w:r>
      <w:r w:rsidR="009D36D5" w:rsidRPr="00074F56">
        <w:t>的</w:t>
      </w:r>
      <w:r w:rsidR="009D36D5">
        <w:rPr>
          <w:rFonts w:hint="eastAsia"/>
        </w:rPr>
        <w:t>長期</w:t>
      </w:r>
      <w:r w:rsidR="009D36D5" w:rsidRPr="00074F56">
        <w:t>觀察</w:t>
      </w:r>
      <w:r w:rsidR="009D36D5">
        <w:rPr>
          <w:rFonts w:hint="eastAsia"/>
        </w:rPr>
        <w:t>、過往從業經驗、同異業之交流合作，</w:t>
      </w:r>
      <w:r w:rsidR="009D36D5" w:rsidRPr="00074F56">
        <w:t>使用者</w:t>
      </w:r>
      <w:r w:rsidR="009D36D5">
        <w:rPr>
          <w:rFonts w:hint="eastAsia"/>
        </w:rPr>
        <w:t>實際</w:t>
      </w:r>
      <w:r w:rsidR="009D36D5" w:rsidRPr="00074F56">
        <w:t>回饋</w:t>
      </w:r>
      <w:r w:rsidR="009D36D5">
        <w:rPr>
          <w:rFonts w:hint="eastAsia"/>
        </w:rPr>
        <w:t>等積累而得。</w:t>
      </w:r>
      <w:r w:rsidR="006F45D3">
        <w:rPr>
          <w:rFonts w:hint="eastAsia"/>
        </w:rPr>
        <w:t>在創新行動中，</w:t>
      </w:r>
      <w:r w:rsidR="009D36D5" w:rsidRPr="00743756">
        <w:rPr>
          <w:rFonts w:hint="eastAsia"/>
          <w:color w:val="156082" w:themeColor="accent1"/>
        </w:rPr>
        <w:t>若企業過於專注技術研發，而忽略科技與現實情境之間的連結，可能使所開發之數位科技無法真正解決問題，進而無法廣泛被產業接納及導入</w:t>
      </w:r>
      <w:r w:rsidR="00A33F98">
        <w:rPr>
          <w:rFonts w:hint="eastAsia"/>
          <w:color w:val="156082" w:themeColor="accent1"/>
        </w:rPr>
        <w:t>，因此</w:t>
      </w:r>
      <w:r w:rsidR="002D7B18">
        <w:rPr>
          <w:rFonts w:hint="eastAsia"/>
          <w:color w:val="156082" w:themeColor="accent1"/>
        </w:rPr>
        <w:t>需</w:t>
      </w:r>
      <w:r w:rsidR="00A33F98">
        <w:rPr>
          <w:rFonts w:hint="eastAsia"/>
          <w:color w:val="156082" w:themeColor="accent1"/>
        </w:rPr>
        <w:t>持續檢視科技被</w:t>
      </w:r>
      <w:r w:rsidR="00CA19E8">
        <w:rPr>
          <w:rFonts w:hint="eastAsia"/>
          <w:color w:val="156082" w:themeColor="accent1"/>
        </w:rPr>
        <w:t>使用者</w:t>
      </w:r>
      <w:r w:rsidR="00A33F98">
        <w:rPr>
          <w:rFonts w:hint="eastAsia"/>
          <w:color w:val="156082" w:themeColor="accent1"/>
        </w:rPr>
        <w:t>應用的情況</w:t>
      </w:r>
      <w:r w:rsidR="009D36D5">
        <w:rPr>
          <w:rFonts w:hint="eastAsia"/>
        </w:rPr>
        <w:t>。</w:t>
      </w:r>
      <w:r w:rsidR="00CF4189">
        <w:rPr>
          <w:rFonts w:hint="eastAsia"/>
        </w:rPr>
        <w:t>制定</w:t>
      </w:r>
      <w:r w:rsidR="00CA19E8">
        <w:rPr>
          <w:rFonts w:hint="eastAsia"/>
        </w:rPr>
        <w:t>經營</w:t>
      </w:r>
      <w:r w:rsidR="00CF4189">
        <w:rPr>
          <w:rFonts w:hint="eastAsia"/>
        </w:rPr>
        <w:t>策略時，</w:t>
      </w:r>
      <w:r w:rsidR="008A6650" w:rsidRPr="00D55EAB">
        <w:rPr>
          <w:color w:val="EE0000"/>
        </w:rPr>
        <w:t>企業應以問題導向的思維出發，</w:t>
      </w:r>
      <w:r w:rsidR="009B3AB6">
        <w:rPr>
          <w:rFonts w:hint="eastAsia"/>
          <w:color w:val="EE0000"/>
        </w:rPr>
        <w:t>並</w:t>
      </w:r>
      <w:r w:rsidR="008A6650" w:rsidRPr="00D55EAB">
        <w:rPr>
          <w:rFonts w:hint="eastAsia"/>
          <w:color w:val="EE0000"/>
        </w:rPr>
        <w:t>對環境變化與產業需求保持高</w:t>
      </w:r>
      <w:r w:rsidR="008A6650" w:rsidRPr="00D55EAB">
        <w:rPr>
          <w:color w:val="EE0000"/>
        </w:rPr>
        <w:t>敏感性</w:t>
      </w:r>
      <w:r w:rsidR="008A6650" w:rsidRPr="00EC2E35">
        <w:rPr>
          <w:color w:val="EE0000"/>
        </w:rPr>
        <w:t>，具備持續調整經營策略的能力</w:t>
      </w:r>
      <w:r w:rsidR="008A6650" w:rsidRPr="00292879">
        <w:t>，</w:t>
      </w:r>
      <w:r w:rsidR="008A6650" w:rsidRPr="00D55EAB">
        <w:rPr>
          <w:color w:val="EE0000"/>
        </w:rPr>
        <w:t>才能精準辨識創新科技帶來的</w:t>
      </w:r>
      <w:r w:rsidR="008A6650" w:rsidRPr="00D55EAB">
        <w:rPr>
          <w:rFonts w:hint="eastAsia"/>
          <w:color w:val="EE0000"/>
        </w:rPr>
        <w:t>機會</w:t>
      </w:r>
      <w:r w:rsidR="008A6650" w:rsidRPr="00292879">
        <w:t>。</w:t>
      </w:r>
    </w:p>
    <w:p w14:paraId="2AC99D5B" w14:textId="77777777" w:rsidR="00D84F7A" w:rsidRDefault="00D84F7A" w:rsidP="00751B3C">
      <w:pPr>
        <w:pStyle w:val="151"/>
        <w:numPr>
          <w:ilvl w:val="0"/>
          <w:numId w:val="26"/>
        </w:numPr>
        <w:rPr>
          <w:b/>
          <w:bCs/>
        </w:rPr>
      </w:pPr>
      <w:commentRangeStart w:id="194"/>
      <w:r w:rsidRPr="00751B3C">
        <w:rPr>
          <w:rFonts w:hint="eastAsia"/>
          <w:b/>
          <w:bCs/>
        </w:rPr>
        <w:t>探討數位創新發展過程中，</w:t>
      </w:r>
      <w:r w:rsidRPr="00751B3C">
        <w:rPr>
          <w:b/>
          <w:bCs/>
        </w:rPr>
        <w:t>企業如何展現雙元性能力，</w:t>
      </w:r>
      <w:r w:rsidRPr="00751B3C">
        <w:rPr>
          <w:rFonts w:hint="eastAsia"/>
          <w:b/>
          <w:bCs/>
        </w:rPr>
        <w:t>實現</w:t>
      </w:r>
      <w:r w:rsidRPr="00751B3C">
        <w:rPr>
          <w:b/>
          <w:bCs/>
        </w:rPr>
        <w:t>可供性探索與可供性實</w:t>
      </w:r>
      <w:r w:rsidRPr="00751B3C">
        <w:rPr>
          <w:rFonts w:hint="eastAsia"/>
          <w:b/>
          <w:bCs/>
        </w:rPr>
        <w:t>現之</w:t>
      </w:r>
      <w:r w:rsidRPr="00751B3C">
        <w:rPr>
          <w:b/>
          <w:bCs/>
        </w:rPr>
        <w:t>雙重行動</w:t>
      </w:r>
      <w:commentRangeEnd w:id="194"/>
      <w:r w:rsidR="00AC7439">
        <w:rPr>
          <w:rStyle w:val="af7"/>
          <w:color w:val="auto"/>
        </w:rPr>
        <w:commentReference w:id="194"/>
      </w:r>
      <w:r w:rsidRPr="00751B3C">
        <w:rPr>
          <w:b/>
          <w:bCs/>
        </w:rPr>
        <w:t>？</w:t>
      </w:r>
    </w:p>
    <w:p w14:paraId="49066469" w14:textId="2B6487E0" w:rsidR="002C05B2" w:rsidRPr="00751B3C" w:rsidRDefault="0093278A" w:rsidP="00E00246">
      <w:pPr>
        <w:pStyle w:val="15"/>
        <w:ind w:leftChars="100" w:left="240" w:firstLine="480"/>
      </w:pPr>
      <w:r w:rsidRPr="0093278A">
        <w:t>數位創新過程中，</w:t>
      </w:r>
      <w:r w:rsidR="00277EDC">
        <w:rPr>
          <w:rFonts w:hint="eastAsia"/>
        </w:rPr>
        <w:t>企業</w:t>
      </w:r>
      <w:r w:rsidR="009F1B9E" w:rsidRPr="009F1B9E">
        <w:t>往往面臨兩種行動需求：一是強化既有資源與技術的應用，深化內部</w:t>
      </w:r>
      <w:r w:rsidR="00A51FA4">
        <w:rPr>
          <w:rFonts w:hint="eastAsia"/>
        </w:rPr>
        <w:t>能力</w:t>
      </w:r>
      <w:r w:rsidR="00277EDC">
        <w:rPr>
          <w:rFonts w:hint="eastAsia"/>
        </w:rPr>
        <w:t>以創造</w:t>
      </w:r>
      <w:r w:rsidR="009F1B9E" w:rsidRPr="009F1B9E">
        <w:t>價值；二是持續探索外部資源、跨域技術與合作關係，以拓展創新可能性</w:t>
      </w:r>
      <w:r w:rsidR="009E1CF3">
        <w:rPr>
          <w:rFonts w:hint="eastAsia"/>
        </w:rPr>
        <w:t>，</w:t>
      </w:r>
      <w:r w:rsidR="00277EDC" w:rsidRPr="00277EDC">
        <w:t>這種同時深耕與探索的能力，即為企業的「雙元性能力」，</w:t>
      </w:r>
      <w:r w:rsidR="00636F1F" w:rsidRPr="00636F1F">
        <w:t>有助於在創新推進的同時維持營運穩定性</w:t>
      </w:r>
      <w:r w:rsidR="00277EDC" w:rsidRPr="00277EDC">
        <w:t>。</w:t>
      </w:r>
      <w:r w:rsidR="00BF0E32">
        <w:rPr>
          <w:rFonts w:hint="eastAsia"/>
        </w:rPr>
        <w:t>欲實現</w:t>
      </w:r>
      <w:r w:rsidR="00CC1516">
        <w:rPr>
          <w:rFonts w:hint="eastAsia"/>
        </w:rPr>
        <w:t>雙元</w:t>
      </w:r>
      <w:r w:rsidR="00BF0E32">
        <w:rPr>
          <w:rFonts w:hint="eastAsia"/>
        </w:rPr>
        <w:t>性</w:t>
      </w:r>
      <w:r w:rsidR="00C55B0E">
        <w:rPr>
          <w:rFonts w:hint="eastAsia"/>
        </w:rPr>
        <w:t>，</w:t>
      </w:r>
      <w:r w:rsidR="00C55B0E" w:rsidRPr="00C55B0E">
        <w:t>企業需對內外部資源具備高度掌握與即時調整能力，</w:t>
      </w:r>
      <w:r w:rsidR="001A07AB" w:rsidRPr="001A07AB">
        <w:rPr>
          <w:color w:val="EE0000"/>
        </w:rPr>
        <w:t>包括</w:t>
      </w:r>
      <w:r w:rsidR="00FD239A" w:rsidRPr="00FD239A">
        <w:rPr>
          <w:color w:val="EE0000"/>
        </w:rPr>
        <w:t>設備、技術、人力、知識、經驗與關係網絡</w:t>
      </w:r>
      <w:r w:rsidR="001A07AB" w:rsidRPr="001A07AB">
        <w:rPr>
          <w:color w:val="EE0000"/>
        </w:rPr>
        <w:t>等有形與無形資產</w:t>
      </w:r>
      <w:r w:rsidR="00995062" w:rsidRPr="00995062">
        <w:rPr>
          <w:color w:val="EE0000"/>
        </w:rPr>
        <w:t>，並需關注外部產業趨勢與技術發展</w:t>
      </w:r>
      <w:r w:rsidR="000E348C">
        <w:rPr>
          <w:rFonts w:hint="eastAsia"/>
        </w:rPr>
        <w:t>，</w:t>
      </w:r>
      <w:r w:rsidR="00D75EA1">
        <w:rPr>
          <w:rFonts w:hint="eastAsia"/>
        </w:rPr>
        <w:t>才能在產業需求出現時</w:t>
      </w:r>
      <w:r w:rsidR="00E05B84" w:rsidRPr="00E05B84">
        <w:rPr>
          <w:rFonts w:hint="eastAsia"/>
        </w:rPr>
        <w:t>迅速辨識科技可供性，</w:t>
      </w:r>
      <w:r w:rsidR="00AB4294" w:rsidRPr="00AB4294">
        <w:t>選擇重</w:t>
      </w:r>
      <w:r w:rsidR="00AB4294" w:rsidRPr="00AB4294">
        <w:lastRenderedPageBreak/>
        <w:t>組既有資源或導入外部技術作為應對策略</w:t>
      </w:r>
      <w:r w:rsidR="00FD3233">
        <w:rPr>
          <w:rFonts w:hint="eastAsia"/>
        </w:rPr>
        <w:t>。</w:t>
      </w:r>
      <w:r w:rsidR="00E05B84" w:rsidRPr="00E05B84">
        <w:rPr>
          <w:rFonts w:hint="eastAsia"/>
        </w:rPr>
        <w:t>尤其當</w:t>
      </w:r>
      <w:r w:rsidR="00E05B84" w:rsidRPr="000F6267">
        <w:rPr>
          <w:rFonts w:hint="eastAsia"/>
          <w:color w:val="EE0000"/>
        </w:rPr>
        <w:t>面臨高技術門檻或研發時</w:t>
      </w:r>
      <w:r w:rsidR="00BF0AA6">
        <w:rPr>
          <w:rFonts w:hint="eastAsia"/>
          <w:color w:val="EE0000"/>
        </w:rPr>
        <w:t>程</w:t>
      </w:r>
      <w:r w:rsidR="00E05B84" w:rsidRPr="000F6267">
        <w:rPr>
          <w:rFonts w:hint="eastAsia"/>
          <w:color w:val="EE0000"/>
        </w:rPr>
        <w:t>過長時，適時</w:t>
      </w:r>
      <w:r w:rsidR="00481382">
        <w:rPr>
          <w:rFonts w:hint="eastAsia"/>
          <w:color w:val="EE0000"/>
        </w:rPr>
        <w:t>引進</w:t>
      </w:r>
      <w:r w:rsidR="00E05B84" w:rsidRPr="000F6267">
        <w:rPr>
          <w:rFonts w:hint="eastAsia"/>
          <w:color w:val="EE0000"/>
        </w:rPr>
        <w:t>外部成熟技術能</w:t>
      </w:r>
      <w:r w:rsidR="00281803">
        <w:rPr>
          <w:rFonts w:hint="eastAsia"/>
          <w:color w:val="EE0000"/>
        </w:rPr>
        <w:t>縮短</w:t>
      </w:r>
      <w:r w:rsidR="00E05B84" w:rsidRPr="000F6267">
        <w:rPr>
          <w:rFonts w:hint="eastAsia"/>
          <w:color w:val="EE0000"/>
        </w:rPr>
        <w:t>開發</w:t>
      </w:r>
      <w:r w:rsidR="00281803">
        <w:rPr>
          <w:rFonts w:hint="eastAsia"/>
          <w:color w:val="EE0000"/>
        </w:rPr>
        <w:t>時</w:t>
      </w:r>
      <w:r w:rsidR="00E05B84" w:rsidRPr="000F6267">
        <w:rPr>
          <w:rFonts w:hint="eastAsia"/>
          <w:color w:val="EE0000"/>
        </w:rPr>
        <w:t>程、降低成本與風險</w:t>
      </w:r>
      <w:r w:rsidR="00E05B84" w:rsidRPr="00E05B84">
        <w:rPr>
          <w:rFonts w:hint="eastAsia"/>
        </w:rPr>
        <w:t>。</w:t>
      </w:r>
      <w:r w:rsidR="00B730F0" w:rsidRPr="00B730F0">
        <w:t>實務上，企業應能靈活辨識內部資源的潛能與限制，透過模組化設計、快速測試等</w:t>
      </w:r>
      <w:r w:rsidR="0057712C">
        <w:rPr>
          <w:rFonts w:hint="eastAsia"/>
        </w:rPr>
        <w:t>策略</w:t>
      </w:r>
      <w:r w:rsidR="00B730F0" w:rsidRPr="00B730F0">
        <w:t>進行低成本創新</w:t>
      </w:r>
      <w:r w:rsidR="0066028C">
        <w:rPr>
          <w:rFonts w:hint="eastAsia"/>
        </w:rPr>
        <w:t>，並</w:t>
      </w:r>
      <w:r w:rsidR="00DB0BDB" w:rsidRPr="00DB0BDB">
        <w:rPr>
          <w:rFonts w:hint="eastAsia"/>
        </w:rPr>
        <w:t>持續關注外部技術</w:t>
      </w:r>
      <w:r w:rsidR="0066028C">
        <w:rPr>
          <w:rFonts w:hint="eastAsia"/>
        </w:rPr>
        <w:t>與行業</w:t>
      </w:r>
      <w:r w:rsidR="00DB0BDB" w:rsidRPr="00DB0BDB">
        <w:rPr>
          <w:rFonts w:hint="eastAsia"/>
        </w:rPr>
        <w:t>發展</w:t>
      </w:r>
      <w:r w:rsidR="00D651DD">
        <w:rPr>
          <w:rFonts w:hint="eastAsia"/>
        </w:rPr>
        <w:t>動態</w:t>
      </w:r>
      <w:r w:rsidR="008A38DB">
        <w:rPr>
          <w:rFonts w:hint="eastAsia"/>
        </w:rPr>
        <w:t>。</w:t>
      </w:r>
      <w:r w:rsidR="0066028C">
        <w:rPr>
          <w:rFonts w:hint="eastAsia"/>
        </w:rPr>
        <w:t>在導入外部技術與策略合作時，必須</w:t>
      </w:r>
      <w:r w:rsidR="00DB0BDB" w:rsidRPr="00DB0BDB">
        <w:rPr>
          <w:rFonts w:hint="eastAsia"/>
        </w:rPr>
        <w:t>評估合作對象與技術適配性，</w:t>
      </w:r>
      <w:r w:rsidR="006A319F">
        <w:rPr>
          <w:rFonts w:hint="eastAsia"/>
        </w:rPr>
        <w:t>來降低</w:t>
      </w:r>
      <w:r w:rsidR="00DB0BDB" w:rsidRPr="00DB0BDB">
        <w:rPr>
          <w:rFonts w:hint="eastAsia"/>
        </w:rPr>
        <w:t>導入難度</w:t>
      </w:r>
      <w:r w:rsidR="006A319F">
        <w:rPr>
          <w:rFonts w:hint="eastAsia"/>
        </w:rPr>
        <w:t>、</w:t>
      </w:r>
      <w:r w:rsidR="00DE3286">
        <w:rPr>
          <w:rFonts w:hint="eastAsia"/>
        </w:rPr>
        <w:t>降低技術</w:t>
      </w:r>
      <w:r w:rsidR="006A319F">
        <w:rPr>
          <w:rFonts w:hint="eastAsia"/>
        </w:rPr>
        <w:t>加入</w:t>
      </w:r>
      <w:r w:rsidR="00DE3286">
        <w:rPr>
          <w:rFonts w:hint="eastAsia"/>
        </w:rPr>
        <w:t>風險</w:t>
      </w:r>
      <w:r w:rsidR="00DB0BDB" w:rsidRPr="00DB0BDB">
        <w:rPr>
          <w:rFonts w:hint="eastAsia"/>
        </w:rPr>
        <w:t>。</w:t>
      </w:r>
      <w:r w:rsidR="00415EEF" w:rsidRPr="00415EEF">
        <w:t>企業亦可透過參與國際活動、政府補助計畫等方式，進一步拓展社會資本與</w:t>
      </w:r>
      <w:r w:rsidR="005D0992">
        <w:rPr>
          <w:rFonts w:hint="eastAsia"/>
        </w:rPr>
        <w:t>關係</w:t>
      </w:r>
      <w:r w:rsidR="00415EEF" w:rsidRPr="00415EEF">
        <w:t>網絡，強化外部連結基礎，為創新行動提供更大的</w:t>
      </w:r>
      <w:r w:rsidR="00B566BB">
        <w:rPr>
          <w:rFonts w:hint="eastAsia"/>
        </w:rPr>
        <w:t>動力與彈性</w:t>
      </w:r>
      <w:r w:rsidR="00415EEF" w:rsidRPr="00415EEF">
        <w:t>。</w:t>
      </w:r>
    </w:p>
    <w:p w14:paraId="13A677F7" w14:textId="77777777" w:rsidR="00D84F7A" w:rsidRDefault="00D84F7A" w:rsidP="00751B3C">
      <w:pPr>
        <w:pStyle w:val="151"/>
        <w:numPr>
          <w:ilvl w:val="0"/>
          <w:numId w:val="26"/>
        </w:numPr>
        <w:rPr>
          <w:b/>
          <w:bCs/>
          <w:color w:val="auto"/>
        </w:rPr>
      </w:pPr>
      <w:commentRangeStart w:id="195"/>
      <w:r w:rsidRPr="00751B3C">
        <w:rPr>
          <w:b/>
          <w:bCs/>
          <w:color w:val="auto"/>
        </w:rPr>
        <w:t>數位</w:t>
      </w:r>
      <w:r w:rsidRPr="00751B3C">
        <w:rPr>
          <w:rFonts w:hint="eastAsia"/>
          <w:b/>
          <w:bCs/>
          <w:color w:val="auto"/>
        </w:rPr>
        <w:t>科技</w:t>
      </w:r>
      <w:r w:rsidRPr="00751B3C">
        <w:rPr>
          <w:b/>
          <w:bCs/>
          <w:color w:val="auto"/>
        </w:rPr>
        <w:t>如何與產業</w:t>
      </w:r>
      <w:r w:rsidRPr="00751B3C">
        <w:rPr>
          <w:rFonts w:hint="eastAsia"/>
          <w:b/>
          <w:bCs/>
          <w:color w:val="auto"/>
        </w:rPr>
        <w:t>和</w:t>
      </w:r>
      <w:r w:rsidRPr="00751B3C">
        <w:rPr>
          <w:b/>
          <w:bCs/>
          <w:color w:val="auto"/>
        </w:rPr>
        <w:t>環境互動，</w:t>
      </w:r>
      <w:r w:rsidRPr="00751B3C">
        <w:rPr>
          <w:rFonts w:hint="eastAsia"/>
          <w:b/>
          <w:bCs/>
          <w:color w:val="auto"/>
        </w:rPr>
        <w:t>並</w:t>
      </w:r>
      <w:r w:rsidRPr="00751B3C">
        <w:rPr>
          <w:b/>
          <w:bCs/>
          <w:color w:val="auto"/>
        </w:rPr>
        <w:t>促進</w:t>
      </w:r>
      <w:r w:rsidRPr="00751B3C">
        <w:rPr>
          <w:rFonts w:hint="eastAsia"/>
          <w:b/>
          <w:bCs/>
          <w:color w:val="auto"/>
        </w:rPr>
        <w:t>創新應用</w:t>
      </w:r>
      <w:r w:rsidRPr="00751B3C">
        <w:rPr>
          <w:b/>
          <w:bCs/>
          <w:color w:val="auto"/>
        </w:rPr>
        <w:t>落地</w:t>
      </w:r>
      <w:r w:rsidRPr="00751B3C">
        <w:rPr>
          <w:rFonts w:hint="eastAsia"/>
          <w:b/>
          <w:bCs/>
          <w:color w:val="auto"/>
        </w:rPr>
        <w:t>實踐</w:t>
      </w:r>
      <w:r w:rsidRPr="00751B3C">
        <w:rPr>
          <w:b/>
          <w:bCs/>
          <w:color w:val="auto"/>
        </w:rPr>
        <w:t>，</w:t>
      </w:r>
      <w:r w:rsidRPr="00751B3C">
        <w:rPr>
          <w:rFonts w:hint="eastAsia"/>
          <w:b/>
          <w:bCs/>
          <w:color w:val="auto"/>
        </w:rPr>
        <w:t>使</w:t>
      </w:r>
      <w:r w:rsidRPr="00751B3C">
        <w:rPr>
          <w:b/>
          <w:bCs/>
          <w:color w:val="auto"/>
        </w:rPr>
        <w:t>產業轉型並建構數位創新產業生態系？</w:t>
      </w:r>
      <w:commentRangeEnd w:id="195"/>
      <w:r w:rsidR="00743756">
        <w:rPr>
          <w:rStyle w:val="af7"/>
          <w:color w:val="auto"/>
        </w:rPr>
        <w:commentReference w:id="195"/>
      </w:r>
    </w:p>
    <w:p w14:paraId="2C1E1AB1" w14:textId="4FEDBA0F" w:rsidR="00DB7FF3" w:rsidRDefault="00FD7409" w:rsidP="00F558A1">
      <w:pPr>
        <w:pStyle w:val="15"/>
        <w:ind w:leftChars="100" w:left="240" w:firstLine="480"/>
      </w:pPr>
      <w:r w:rsidRPr="00FD7409">
        <w:t>當數位科技欲促進產業轉型並建構創新生態系時，</w:t>
      </w:r>
      <w:r w:rsidRPr="009D17F3">
        <w:rPr>
          <w:color w:val="156082" w:themeColor="accent1"/>
        </w:rPr>
        <w:t>關鍵不在於技術多先進，而在於是否能實際回應產業中不同角色的需求</w:t>
      </w:r>
      <w:r w:rsidRPr="00FD7409">
        <w:t>。以紡織業為例，品牌商重視</w:t>
      </w:r>
      <w:r w:rsidR="00306D95">
        <w:rPr>
          <w:rFonts w:hint="eastAsia"/>
        </w:rPr>
        <w:t>布料管理</w:t>
      </w:r>
      <w:r w:rsidRPr="00FD7409">
        <w:t>與永續資訊，供應商在意銷售</w:t>
      </w:r>
      <w:r w:rsidR="00306D95">
        <w:rPr>
          <w:rFonts w:hint="eastAsia"/>
        </w:rPr>
        <w:t>協助</w:t>
      </w:r>
      <w:r w:rsidRPr="00FD7409">
        <w:t>與</w:t>
      </w:r>
      <w:r w:rsidR="00306D95">
        <w:rPr>
          <w:rFonts w:hint="eastAsia"/>
        </w:rPr>
        <w:t>交易</w:t>
      </w:r>
      <w:r w:rsidRPr="00FD7409">
        <w:t>效率，設計師則需</w:t>
      </w:r>
      <w:r w:rsidRPr="00FD7409">
        <w:t>3D</w:t>
      </w:r>
      <w:r w:rsidR="007A3B91">
        <w:rPr>
          <w:rFonts w:hint="eastAsia"/>
        </w:rPr>
        <w:t>軟體</w:t>
      </w:r>
      <w:r w:rsidRPr="00FD7409">
        <w:t>支援簡化</w:t>
      </w:r>
      <w:r w:rsidR="007A3B91">
        <w:rPr>
          <w:rFonts w:hint="eastAsia"/>
        </w:rPr>
        <w:t>設計</w:t>
      </w:r>
      <w:r w:rsidRPr="00FD7409">
        <w:t>流程。若平台功能無法</w:t>
      </w:r>
      <w:r w:rsidR="00612874">
        <w:rPr>
          <w:rFonts w:hint="eastAsia"/>
        </w:rPr>
        <w:t>滿足</w:t>
      </w:r>
      <w:r w:rsidR="00A86F4B">
        <w:rPr>
          <w:rFonts w:hint="eastAsia"/>
        </w:rPr>
        <w:t>不同角色</w:t>
      </w:r>
      <w:r w:rsidRPr="00FD7409">
        <w:t>需求，便難以推動</w:t>
      </w:r>
      <w:r w:rsidR="00A86F4B">
        <w:rPr>
          <w:rFonts w:hint="eastAsia"/>
        </w:rPr>
        <w:t>供應鏈轉型與建構生態系</w:t>
      </w:r>
      <w:r w:rsidRPr="00FD7409">
        <w:t>。</w:t>
      </w:r>
      <w:r w:rsidR="007A3B91" w:rsidRPr="007A3B91">
        <w:t>因此，</w:t>
      </w:r>
      <w:r w:rsidR="007A3B91" w:rsidRPr="009532AE">
        <w:rPr>
          <w:color w:val="156082" w:themeColor="accent1"/>
        </w:rPr>
        <w:t>企業應深入理解供應鏈中的協作模式與使用場景，掌握</w:t>
      </w:r>
      <w:r w:rsidR="003D5AFB" w:rsidRPr="009532AE">
        <w:rPr>
          <w:rFonts w:hint="eastAsia"/>
          <w:color w:val="156082" w:themeColor="accent1"/>
        </w:rPr>
        <w:t>數位科技的關鍵使用者</w:t>
      </w:r>
      <w:r w:rsidR="007A3B91" w:rsidRPr="009532AE">
        <w:rPr>
          <w:color w:val="156082" w:themeColor="accent1"/>
        </w:rPr>
        <w:t>、</w:t>
      </w:r>
      <w:r w:rsidR="003D5AFB" w:rsidRPr="009532AE">
        <w:rPr>
          <w:rFonts w:hint="eastAsia"/>
          <w:color w:val="156082" w:themeColor="accent1"/>
        </w:rPr>
        <w:t>設計簡單便利的使用方式</w:t>
      </w:r>
      <w:r w:rsidR="007A3B91" w:rsidRPr="007A3B91">
        <w:t>，</w:t>
      </w:r>
      <w:r w:rsidR="009532AE">
        <w:rPr>
          <w:rFonts w:hint="eastAsia"/>
        </w:rPr>
        <w:t>並</w:t>
      </w:r>
      <w:r w:rsidR="007A3B91" w:rsidRPr="007A3B91">
        <w:t>進而持續</w:t>
      </w:r>
      <w:r w:rsidR="009532AE">
        <w:rPr>
          <w:rFonts w:hint="eastAsia"/>
        </w:rPr>
        <w:t>強化</w:t>
      </w:r>
      <w:r w:rsidR="007A3B91" w:rsidRPr="007A3B91">
        <w:t>平台功能。面對初期導入障礙，也可透過免費試用、</w:t>
      </w:r>
      <w:r w:rsidR="003D5AFB">
        <w:rPr>
          <w:rFonts w:hint="eastAsia"/>
        </w:rPr>
        <w:t>轉型顧問</w:t>
      </w:r>
      <w:r w:rsidR="007A3B91" w:rsidRPr="007A3B91">
        <w:t>與</w:t>
      </w:r>
      <w:r w:rsidR="009532AE" w:rsidRPr="008F3F00">
        <w:t>低訂閱費</w:t>
      </w:r>
      <w:r w:rsidR="008F3F00">
        <w:rPr>
          <w:rFonts w:hint="eastAsia"/>
        </w:rPr>
        <w:t>用</w:t>
      </w:r>
      <w:r w:rsidR="005728FD" w:rsidRPr="005728FD">
        <w:t>降低使用門檻</w:t>
      </w:r>
      <w:r w:rsidR="007A3B91" w:rsidRPr="007A3B91">
        <w:t>。科技</w:t>
      </w:r>
      <w:r w:rsidR="006E27DE">
        <w:rPr>
          <w:rFonts w:hint="eastAsia"/>
        </w:rPr>
        <w:t>被落地應用</w:t>
      </w:r>
      <w:r w:rsidR="007A3B91" w:rsidRPr="007A3B91">
        <w:t>後，更需持續</w:t>
      </w:r>
      <w:r w:rsidR="00700191" w:rsidRPr="00700191">
        <w:t>追蹤實</w:t>
      </w:r>
      <w:r w:rsidR="007A3B91" w:rsidRPr="007A3B91">
        <w:t>際應用狀況，</w:t>
      </w:r>
      <w:r w:rsidR="00BE7928" w:rsidRPr="00BE7928">
        <w:t>觀察是否出現使用障礙、未被滿足的需求或新的操作問題，並據此調整功能與介面設計</w:t>
      </w:r>
      <w:r w:rsidR="007A3B91" w:rsidRPr="007A3B91">
        <w:t>。</w:t>
      </w:r>
      <w:r w:rsidR="007A3B91" w:rsidRPr="00F558A1">
        <w:rPr>
          <w:color w:val="156082" w:themeColor="accent1"/>
        </w:rPr>
        <w:t>唯有在滿足多元角色的基礎上，才能推動數位科技真正落地，逐步構築多方參與、持續</w:t>
      </w:r>
      <w:r w:rsidR="00935E05" w:rsidRPr="00F558A1">
        <w:rPr>
          <w:rFonts w:hint="eastAsia"/>
          <w:color w:val="156082" w:themeColor="accent1"/>
        </w:rPr>
        <w:t>升級</w:t>
      </w:r>
      <w:r w:rsidR="007A3B91" w:rsidRPr="00F558A1">
        <w:rPr>
          <w:color w:val="156082" w:themeColor="accent1"/>
        </w:rPr>
        <w:t>的數位創新產業生態系</w:t>
      </w:r>
      <w:r w:rsidR="007A3B91" w:rsidRPr="007A3B91">
        <w:t>。</w:t>
      </w:r>
    </w:p>
    <w:p w14:paraId="758FD93E" w14:textId="324446E7" w:rsidR="00F558A1" w:rsidRDefault="00596906" w:rsidP="00632231">
      <w:pPr>
        <w:pStyle w:val="15"/>
        <w:ind w:firstLine="480"/>
      </w:pPr>
      <w:r>
        <w:rPr>
          <w:rFonts w:hint="eastAsia"/>
        </w:rPr>
        <w:t>綜合本研究分析結果</w:t>
      </w:r>
      <w:r w:rsidR="00295398">
        <w:rPr>
          <w:rFonts w:hint="eastAsia"/>
        </w:rPr>
        <w:t>，</w:t>
      </w:r>
      <w:r w:rsidR="00DB7FF3" w:rsidRPr="00DB7FF3">
        <w:t>企業在制定數位創新平台策略時，須</w:t>
      </w:r>
      <w:r w:rsidR="00DB7FF3" w:rsidRPr="00801DC6">
        <w:rPr>
          <w:color w:val="156082" w:themeColor="accent1"/>
        </w:rPr>
        <w:t>從產業特性與實際痛點出發，持續掌握外部環境變化與使用者需求，並透過模組化與彈性設計降低</w:t>
      </w:r>
      <w:r w:rsidR="00702E43" w:rsidRPr="00801DC6">
        <w:rPr>
          <w:rFonts w:hint="eastAsia"/>
          <w:color w:val="156082" w:themeColor="accent1"/>
        </w:rPr>
        <w:t>創新服務的開發難度</w:t>
      </w:r>
      <w:r w:rsidR="00DB7FF3" w:rsidRPr="00DB7FF3">
        <w:t>，</w:t>
      </w:r>
      <w:r w:rsidR="005907FF">
        <w:rPr>
          <w:rFonts w:hint="eastAsia"/>
        </w:rPr>
        <w:t>並以</w:t>
      </w:r>
      <w:r w:rsidR="005907FF" w:rsidRPr="00801DC6">
        <w:rPr>
          <w:rFonts w:hint="eastAsia"/>
          <w:color w:val="156082" w:themeColor="accent1"/>
        </w:rPr>
        <w:t>漸進式的策略</w:t>
      </w:r>
      <w:r w:rsidR="00DB7FF3" w:rsidRPr="00801DC6">
        <w:rPr>
          <w:color w:val="156082" w:themeColor="accent1"/>
        </w:rPr>
        <w:t>使技術能貼近實務情境並提升</w:t>
      </w:r>
      <w:r w:rsidR="005907FF" w:rsidRPr="00801DC6">
        <w:rPr>
          <w:rFonts w:hint="eastAsia"/>
          <w:color w:val="156082" w:themeColor="accent1"/>
        </w:rPr>
        <w:t>傳產</w:t>
      </w:r>
      <w:r w:rsidR="00DB7FF3" w:rsidRPr="00801DC6">
        <w:rPr>
          <w:color w:val="156082" w:themeColor="accent1"/>
        </w:rPr>
        <w:t>接受度</w:t>
      </w:r>
      <w:r w:rsidR="00DB7FF3" w:rsidRPr="00DB7FF3">
        <w:t>。其次，企</w:t>
      </w:r>
      <w:r w:rsidR="00801DC6">
        <w:rPr>
          <w:rFonts w:hint="eastAsia"/>
        </w:rPr>
        <w:t>業可透過</w:t>
      </w:r>
      <w:r w:rsidR="00DB7FF3" w:rsidRPr="00DB7FF3">
        <w:t>雙元性能力，</w:t>
      </w:r>
      <w:r w:rsidR="00DB7FF3" w:rsidRPr="00830BD4">
        <w:rPr>
          <w:color w:val="EE0000"/>
        </w:rPr>
        <w:t>兼顧內部技術深耕與外部資源探索</w:t>
      </w:r>
      <w:r w:rsidR="00830BD4" w:rsidRPr="00830BD4">
        <w:rPr>
          <w:rFonts w:hint="eastAsia"/>
          <w:color w:val="EE0000"/>
        </w:rPr>
        <w:t>，並</w:t>
      </w:r>
      <w:r w:rsidR="00DB7FF3" w:rsidRPr="00830BD4">
        <w:rPr>
          <w:color w:val="EE0000"/>
        </w:rPr>
        <w:t>善用模組化測試、異業合作與外部技術導入等策略，有助於以較低成本實現創新落地</w:t>
      </w:r>
      <w:r w:rsidR="00DB7FF3" w:rsidRPr="00DB7FF3">
        <w:t>，並強化組織的回應速度與調整能力。最後，</w:t>
      </w:r>
      <w:r w:rsidR="00DB7FF3" w:rsidRPr="00C90CE7">
        <w:rPr>
          <w:color w:val="EE0000"/>
        </w:rPr>
        <w:t>數位科技若要促進產業轉型，須回應供應鏈中多元角色的差異化需求</w:t>
      </w:r>
      <w:r w:rsidR="00863345" w:rsidRPr="00C90CE7">
        <w:rPr>
          <w:rFonts w:hint="eastAsia"/>
          <w:color w:val="EE0000"/>
        </w:rPr>
        <w:t>，並</w:t>
      </w:r>
      <w:r w:rsidR="00DB7FF3" w:rsidRPr="00C90CE7">
        <w:rPr>
          <w:color w:val="EE0000"/>
        </w:rPr>
        <w:t>設計出簡單好用、具體解決問題的平台功能，並持續觀察與</w:t>
      </w:r>
      <w:r w:rsidR="00863345" w:rsidRPr="00C90CE7">
        <w:rPr>
          <w:rFonts w:hint="eastAsia"/>
          <w:color w:val="EE0000"/>
        </w:rPr>
        <w:t>強化數位科技</w:t>
      </w:r>
      <w:r w:rsidR="00DB7FF3" w:rsidRPr="00DB7FF3">
        <w:t>，才能推動多方採用</w:t>
      </w:r>
      <w:r w:rsidR="00863345">
        <w:rPr>
          <w:rFonts w:hint="eastAsia"/>
        </w:rPr>
        <w:t>、</w:t>
      </w:r>
      <w:r w:rsidR="00DB7FF3" w:rsidRPr="00DB7FF3">
        <w:t>建構可持續運作的產業創新生態系。</w:t>
      </w:r>
      <w:r w:rsidR="00F558A1">
        <w:br w:type="page"/>
      </w:r>
    </w:p>
    <w:p w14:paraId="137BDEFA" w14:textId="3200F43F" w:rsidR="00797D62" w:rsidRDefault="00797D62" w:rsidP="00F71E02">
      <w:pPr>
        <w:pStyle w:val="2"/>
      </w:pPr>
      <w:bookmarkStart w:id="196" w:name="_Toc202118654"/>
      <w:r>
        <w:rPr>
          <w:rFonts w:hint="eastAsia"/>
        </w:rPr>
        <w:lastRenderedPageBreak/>
        <w:t>6.2</w:t>
      </w:r>
      <w:r w:rsidR="00F504D3">
        <w:rPr>
          <w:rFonts w:hint="eastAsia"/>
        </w:rPr>
        <w:t xml:space="preserve"> </w:t>
      </w:r>
      <w:r>
        <w:rPr>
          <w:rFonts w:hint="eastAsia"/>
        </w:rPr>
        <w:t>研究限制與未來研究方向</w:t>
      </w:r>
      <w:bookmarkEnd w:id="196"/>
    </w:p>
    <w:p w14:paraId="599B9018" w14:textId="720FD714" w:rsidR="00FF28FE" w:rsidRDefault="007578D9" w:rsidP="007578D9">
      <w:pPr>
        <w:pStyle w:val="15"/>
        <w:ind w:firstLine="480"/>
      </w:pPr>
      <w:r w:rsidRPr="007578D9">
        <w:t>本研究以質性個案研究作為主要研究方法，透過深度訪談與文件資料分析，探討企業如何因應產業特性進行數位創新策略的制定與調整，雖</w:t>
      </w:r>
      <w:r w:rsidR="00F718A3">
        <w:rPr>
          <w:rFonts w:hint="eastAsia"/>
        </w:rPr>
        <w:t>蒐集與企業有關二手資料，如官方網站、新聞報導、網路影片、研討會資料等，</w:t>
      </w:r>
      <w:r w:rsidR="00320D12">
        <w:rPr>
          <w:rFonts w:hint="eastAsia"/>
        </w:rPr>
        <w:t>並</w:t>
      </w:r>
      <w:r w:rsidR="00F718A3">
        <w:rPr>
          <w:rFonts w:hint="eastAsia"/>
        </w:rPr>
        <w:t>分析</w:t>
      </w:r>
      <w:r w:rsidRPr="007578D9">
        <w:t>多方資料</w:t>
      </w:r>
      <w:r w:rsidR="00320D12">
        <w:rPr>
          <w:rFonts w:hint="eastAsia"/>
        </w:rPr>
        <w:t>以</w:t>
      </w:r>
      <w:r w:rsidRPr="007578D9">
        <w:t>深入剖析個案脈絡，然研究仍存有一定侷限性，</w:t>
      </w:r>
      <w:r w:rsidR="00DC1EC7">
        <w:rPr>
          <w:rFonts w:hint="eastAsia"/>
        </w:rPr>
        <w:t>以下說明主要研究限制，</w:t>
      </w:r>
      <w:r w:rsidRPr="007578D9">
        <w:t>亦可作為未來研究方向參考</w:t>
      </w:r>
      <w:r w:rsidR="00DC1EC7">
        <w:rPr>
          <w:rFonts w:hint="eastAsia"/>
        </w:rPr>
        <w:t>：</w:t>
      </w:r>
    </w:p>
    <w:p w14:paraId="07058AF0" w14:textId="36359FC1" w:rsidR="00FD17A6" w:rsidRDefault="00B45007" w:rsidP="00FD17A6">
      <w:pPr>
        <w:pStyle w:val="a0"/>
      </w:pPr>
      <w:r w:rsidRPr="00B45007">
        <w:t>產業侷限性</w:t>
      </w:r>
    </w:p>
    <w:p w14:paraId="6382435E" w14:textId="3FA9F53E" w:rsidR="00B45007" w:rsidRPr="00B45007" w:rsidRDefault="00B45007" w:rsidP="00253CC3">
      <w:pPr>
        <w:pStyle w:val="15"/>
        <w:ind w:firstLine="480"/>
      </w:pPr>
      <w:r w:rsidRPr="00B45007">
        <w:t>本研究聚焦於紡</w:t>
      </w:r>
      <w:r w:rsidR="00AE68B9">
        <w:rPr>
          <w:rFonts w:hint="eastAsia"/>
        </w:rPr>
        <w:t>織產業中特定創新服務提供</w:t>
      </w:r>
      <w:r w:rsidR="00F77016">
        <w:rPr>
          <w:rFonts w:hint="eastAsia"/>
        </w:rPr>
        <w:t>業者</w:t>
      </w:r>
      <w:r w:rsidRPr="00B45007">
        <w:t>，受限於產業脈絡與組織條件，其研究結論可能難以直接</w:t>
      </w:r>
      <w:r w:rsidR="00C57810">
        <w:rPr>
          <w:rFonts w:hint="eastAsia"/>
        </w:rPr>
        <w:t>推論</w:t>
      </w:r>
      <w:r w:rsidRPr="00B45007">
        <w:t>至其他產業情境。未來研究可進一步延伸至不同行業，檢視不同產業在數位創新中的策略邏輯與回應方式，提升研究的廣泛適用性。</w:t>
      </w:r>
    </w:p>
    <w:p w14:paraId="67A764F8" w14:textId="6C0BB850" w:rsidR="007328FD" w:rsidRDefault="00D850BC" w:rsidP="00380F13">
      <w:pPr>
        <w:pStyle w:val="a0"/>
      </w:pPr>
      <w:r>
        <w:rPr>
          <w:rFonts w:hint="eastAsia"/>
        </w:rPr>
        <w:t>訪談對象</w:t>
      </w:r>
      <w:r w:rsidR="00B45007" w:rsidRPr="00B45007">
        <w:t>觀點限制</w:t>
      </w:r>
    </w:p>
    <w:p w14:paraId="175F55D3" w14:textId="6CFCD3A2" w:rsidR="00B45007" w:rsidRPr="00B45007" w:rsidRDefault="00FB56CB" w:rsidP="00253CC3">
      <w:pPr>
        <w:pStyle w:val="15"/>
        <w:ind w:firstLine="480"/>
      </w:pPr>
      <w:r w:rsidRPr="00FB56CB">
        <w:rPr>
          <w:rFonts w:hint="eastAsia"/>
        </w:rPr>
        <w:t>本研究僅訪談企業執行長一人，</w:t>
      </w:r>
      <w:r w:rsidR="00C57810">
        <w:rPr>
          <w:rFonts w:hint="eastAsia"/>
        </w:rPr>
        <w:t>執行長雖</w:t>
      </w:r>
      <w:r w:rsidRPr="00FB56CB">
        <w:rPr>
          <w:rFonts w:hint="eastAsia"/>
        </w:rPr>
        <w:t>對公司營運策略與產業脈絡具有深刻理解，然其觀點仍屬個人主觀認知，未必能全面反映組織內部其他成員或實際使用者的多元觀點。未來研究可考慮納入更多角色（如中階管理者、</w:t>
      </w:r>
      <w:r w:rsidR="00C57810">
        <w:rPr>
          <w:rFonts w:hint="eastAsia"/>
        </w:rPr>
        <w:t>平台使用者、策略合作夥伴</w:t>
      </w:r>
      <w:r w:rsidRPr="00FB56CB">
        <w:rPr>
          <w:rFonts w:hint="eastAsia"/>
        </w:rPr>
        <w:t>等），以提升資料的多樣性與研究觀點的完整性。</w:t>
      </w:r>
    </w:p>
    <w:p w14:paraId="0C08425D" w14:textId="308CADFC" w:rsidR="00776D59" w:rsidRDefault="00B45007" w:rsidP="00776D59">
      <w:pPr>
        <w:pStyle w:val="a0"/>
      </w:pPr>
      <w:r w:rsidRPr="00B45007">
        <w:t>結果</w:t>
      </w:r>
      <w:r w:rsidR="00DB02E5">
        <w:rPr>
          <w:rFonts w:hint="eastAsia"/>
        </w:rPr>
        <w:t>一般性</w:t>
      </w:r>
    </w:p>
    <w:p w14:paraId="3F6C4FFA" w14:textId="120207BE" w:rsidR="00B45007" w:rsidRPr="00B45007" w:rsidRDefault="00B45007" w:rsidP="00AD4221">
      <w:pPr>
        <w:pStyle w:val="15"/>
        <w:ind w:firstLine="480"/>
      </w:pPr>
      <w:r w:rsidRPr="00B45007">
        <w:t>由於個案</w:t>
      </w:r>
      <w:r w:rsidR="00E11979">
        <w:rPr>
          <w:rFonts w:hint="eastAsia"/>
        </w:rPr>
        <w:t>分析</w:t>
      </w:r>
      <w:r w:rsidRPr="00B45007">
        <w:t>強調深度理解特定現象，研究所提出之策略建議具有情境依附特性，尚需經過更多實務場域的驗證。未來研究可採取多案例比較或量化分析設計，以驗證理論假設的廣泛適用性。</w:t>
      </w:r>
    </w:p>
    <w:p w14:paraId="60FF8ADA" w14:textId="77777777" w:rsidR="007403EB" w:rsidRDefault="00B45007" w:rsidP="0058061D">
      <w:pPr>
        <w:pStyle w:val="a0"/>
      </w:pPr>
      <w:r w:rsidRPr="00B45007">
        <w:t>未來研究建議</w:t>
      </w:r>
    </w:p>
    <w:p w14:paraId="089C1E79" w14:textId="1B75D0B1" w:rsidR="00D53549" w:rsidRDefault="00B45007" w:rsidP="00D918DB">
      <w:pPr>
        <w:pStyle w:val="15"/>
        <w:ind w:firstLine="480"/>
        <w:rPr>
          <w:rFonts w:cstheme="majorBidi"/>
          <w:b/>
          <w:color w:val="000000" w:themeColor="text1"/>
          <w:sz w:val="40"/>
          <w:szCs w:val="48"/>
        </w:rPr>
      </w:pPr>
      <w:r w:rsidRPr="00B45007">
        <w:t>後續研究可針對跨</w:t>
      </w:r>
      <w:r w:rsidR="00C219C6">
        <w:rPr>
          <w:rFonts w:hint="eastAsia"/>
        </w:rPr>
        <w:t>個案</w:t>
      </w:r>
      <w:r w:rsidR="00716E72">
        <w:rPr>
          <w:rFonts w:hint="eastAsia"/>
        </w:rPr>
        <w:t>進行分析，分析不同企業在傳統產業中經營數位創新平台的見解</w:t>
      </w:r>
      <w:r w:rsidR="00A027AE">
        <w:rPr>
          <w:rFonts w:hint="eastAsia"/>
        </w:rPr>
        <w:t>、經營策略</w:t>
      </w:r>
      <w:r w:rsidRPr="00B45007">
        <w:t>、使用者</w:t>
      </w:r>
      <w:r w:rsidR="00A027AE">
        <w:rPr>
          <w:rFonts w:hint="eastAsia"/>
        </w:rPr>
        <w:t>接納</w:t>
      </w:r>
      <w:r w:rsidRPr="00B45007">
        <w:t>歷程</w:t>
      </w:r>
      <w:r w:rsidR="00716E72">
        <w:rPr>
          <w:rFonts w:hint="eastAsia"/>
        </w:rPr>
        <w:t>、外部環境</w:t>
      </w:r>
      <w:r w:rsidRPr="00B45007">
        <w:t>效果進行探討，並進一步分析</w:t>
      </w:r>
      <w:r w:rsidR="00716E72">
        <w:rPr>
          <w:rFonts w:hint="eastAsia"/>
        </w:rPr>
        <w:t>產業中</w:t>
      </w:r>
      <w:r w:rsidRPr="00B45007">
        <w:t>多元角色的互動關係，補足本研究未能深入探究之面向。</w:t>
      </w:r>
      <w:r w:rsidR="00D53549">
        <w:br w:type="page"/>
      </w:r>
    </w:p>
    <w:p w14:paraId="0ECC7262" w14:textId="16710366" w:rsidR="00AC386F" w:rsidRDefault="000A2C2C" w:rsidP="0006680C">
      <w:pPr>
        <w:pStyle w:val="1"/>
      </w:pPr>
      <w:bookmarkStart w:id="197" w:name="_Toc202118655"/>
      <w:r>
        <w:rPr>
          <w:rFonts w:hint="eastAsia"/>
        </w:rPr>
        <w:lastRenderedPageBreak/>
        <w:t>第七章、參考文獻</w:t>
      </w:r>
      <w:bookmarkEnd w:id="197"/>
    </w:p>
    <w:p w14:paraId="46DA1308" w14:textId="77777777" w:rsidR="001D4477" w:rsidRPr="001D4477" w:rsidRDefault="00AC386F" w:rsidP="00732A4C">
      <w:pPr>
        <w:pStyle w:val="EndNoteBibliography"/>
        <w:spacing w:after="0" w:line="360" w:lineRule="auto"/>
        <w:ind w:left="480" w:hangingChars="200" w:hanging="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732A4C">
      <w:pPr>
        <w:pStyle w:val="EndNoteBibliography"/>
        <w:spacing w:after="0" w:line="360" w:lineRule="auto"/>
        <w:ind w:left="480" w:hangingChars="200" w:hanging="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732A4C">
      <w:pPr>
        <w:pStyle w:val="EndNoteBibliography"/>
        <w:spacing w:after="0" w:line="360" w:lineRule="auto"/>
        <w:ind w:left="480" w:hangingChars="200" w:hanging="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732A4C">
      <w:pPr>
        <w:pStyle w:val="EndNoteBibliography"/>
        <w:spacing w:after="0" w:line="360" w:lineRule="auto"/>
        <w:ind w:left="480" w:hangingChars="200" w:hanging="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732A4C">
      <w:pPr>
        <w:pStyle w:val="EndNoteBibliography"/>
        <w:spacing w:after="0" w:line="360" w:lineRule="auto"/>
        <w:ind w:left="480" w:hangingChars="200" w:hanging="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732A4C">
      <w:pPr>
        <w:pStyle w:val="EndNoteBibliography"/>
        <w:spacing w:after="0" w:line="360" w:lineRule="auto"/>
        <w:ind w:left="480" w:hangingChars="200" w:hanging="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1" w:history="1">
        <w:r w:rsidRPr="001D4477">
          <w:rPr>
            <w:rStyle w:val="af2"/>
          </w:rPr>
          <w:t>https://doi.org/10.1177/017084069701800106</w:t>
        </w:r>
      </w:hyperlink>
      <w:r w:rsidRPr="001D4477">
        <w:t xml:space="preserve"> </w:t>
      </w:r>
    </w:p>
    <w:p w14:paraId="02AA696C" w14:textId="77777777" w:rsidR="001D4477" w:rsidRPr="001D4477" w:rsidRDefault="001D4477" w:rsidP="00732A4C">
      <w:pPr>
        <w:pStyle w:val="EndNoteBibliography"/>
        <w:spacing w:after="0" w:line="360" w:lineRule="auto"/>
        <w:ind w:left="480" w:hangingChars="200" w:hanging="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732A4C">
      <w:pPr>
        <w:pStyle w:val="EndNoteBibliography"/>
        <w:spacing w:after="0" w:line="360" w:lineRule="auto"/>
        <w:ind w:left="480" w:hangingChars="200" w:hanging="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732A4C">
      <w:pPr>
        <w:pStyle w:val="EndNoteBibliography"/>
        <w:spacing w:after="0" w:line="360" w:lineRule="auto"/>
        <w:ind w:left="480" w:hangingChars="200" w:hanging="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732A4C">
      <w:pPr>
        <w:pStyle w:val="EndNoteBibliography"/>
        <w:spacing w:after="0" w:line="360" w:lineRule="auto"/>
        <w:ind w:left="480" w:hangingChars="200" w:hanging="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732A4C">
      <w:pPr>
        <w:pStyle w:val="EndNoteBibliography"/>
        <w:spacing w:after="0" w:line="360" w:lineRule="auto"/>
        <w:ind w:left="480" w:hangingChars="200" w:hanging="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732A4C">
      <w:pPr>
        <w:pStyle w:val="EndNoteBibliography"/>
        <w:spacing w:after="0" w:line="360" w:lineRule="auto"/>
        <w:ind w:left="480" w:hangingChars="200" w:hanging="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732A4C">
      <w:pPr>
        <w:pStyle w:val="EndNoteBibliography"/>
        <w:spacing w:after="0" w:line="360" w:lineRule="auto"/>
        <w:ind w:left="480" w:hangingChars="200" w:hanging="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732A4C">
      <w:pPr>
        <w:pStyle w:val="EndNoteBibliography"/>
        <w:spacing w:after="0" w:line="360" w:lineRule="auto"/>
        <w:ind w:left="480" w:hangingChars="200" w:hanging="480"/>
      </w:pPr>
      <w:r w:rsidRPr="001D4477">
        <w:lastRenderedPageBreak/>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732A4C">
      <w:pPr>
        <w:pStyle w:val="EndNoteBibliography"/>
        <w:spacing w:after="0" w:line="360" w:lineRule="auto"/>
        <w:ind w:left="480" w:hangingChars="200" w:hanging="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732A4C">
      <w:pPr>
        <w:pStyle w:val="EndNoteBibliography"/>
        <w:spacing w:after="0" w:line="360" w:lineRule="auto"/>
        <w:ind w:left="480" w:hangingChars="200" w:hanging="480"/>
      </w:pPr>
      <w:r w:rsidRPr="001D4477">
        <w:t xml:space="preserve">Gaver, W. W. (1991). Technology affordances. Proceedings of the SIGCHI conference on Human factors in computing systems, </w:t>
      </w:r>
    </w:p>
    <w:p w14:paraId="164A220F" w14:textId="77777777" w:rsidR="001D4477" w:rsidRPr="001D4477" w:rsidRDefault="001D4477" w:rsidP="00732A4C">
      <w:pPr>
        <w:pStyle w:val="EndNoteBibliography"/>
        <w:spacing w:after="0" w:line="360" w:lineRule="auto"/>
        <w:ind w:left="480" w:hangingChars="200" w:hanging="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732A4C">
      <w:pPr>
        <w:pStyle w:val="EndNoteBibliography"/>
        <w:spacing w:after="0" w:line="360" w:lineRule="auto"/>
        <w:ind w:left="480" w:hangingChars="200" w:hanging="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732A4C">
      <w:pPr>
        <w:pStyle w:val="EndNoteBibliography"/>
        <w:spacing w:after="0" w:line="360" w:lineRule="auto"/>
        <w:ind w:left="480" w:hangingChars="200" w:hanging="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732A4C">
      <w:pPr>
        <w:pStyle w:val="EndNoteBibliography"/>
        <w:spacing w:after="0" w:line="360" w:lineRule="auto"/>
        <w:ind w:left="480" w:hangingChars="200" w:hanging="480"/>
      </w:pPr>
      <w:r w:rsidRPr="001D4477">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732A4C">
      <w:pPr>
        <w:pStyle w:val="EndNoteBibliography"/>
        <w:spacing w:after="0" w:line="360" w:lineRule="auto"/>
        <w:ind w:left="480" w:hangingChars="200" w:hanging="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732A4C">
      <w:pPr>
        <w:pStyle w:val="EndNoteBibliography"/>
        <w:spacing w:after="0" w:line="360" w:lineRule="auto"/>
        <w:ind w:left="480" w:hangingChars="200" w:hanging="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732A4C">
      <w:pPr>
        <w:pStyle w:val="EndNoteBibliography"/>
        <w:spacing w:after="0" w:line="360" w:lineRule="auto"/>
        <w:ind w:left="480" w:hangingChars="200" w:hanging="480"/>
      </w:pPr>
      <w:r w:rsidRPr="001D4477">
        <w:t xml:space="preserve">Greeno, J. G. (1994). Gibson's affordances. </w:t>
      </w:r>
    </w:p>
    <w:p w14:paraId="23D0A2E2" w14:textId="77777777" w:rsidR="001D4477" w:rsidRPr="001D4477" w:rsidRDefault="001D4477" w:rsidP="00732A4C">
      <w:pPr>
        <w:pStyle w:val="EndNoteBibliography"/>
        <w:spacing w:after="0" w:line="360" w:lineRule="auto"/>
        <w:ind w:left="480" w:hangingChars="200" w:hanging="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732A4C">
      <w:pPr>
        <w:pStyle w:val="EndNoteBibliography"/>
        <w:spacing w:after="0" w:line="360" w:lineRule="auto"/>
        <w:ind w:left="480" w:hangingChars="200" w:hanging="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732A4C">
      <w:pPr>
        <w:pStyle w:val="EndNoteBibliography"/>
        <w:spacing w:after="0" w:line="360" w:lineRule="auto"/>
        <w:ind w:left="480" w:hangingChars="200" w:hanging="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732A4C">
      <w:pPr>
        <w:pStyle w:val="EndNoteBibliography"/>
        <w:spacing w:after="0" w:line="360" w:lineRule="auto"/>
        <w:ind w:left="480" w:hangingChars="200" w:hanging="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732A4C">
      <w:pPr>
        <w:pStyle w:val="EndNoteBibliography"/>
        <w:spacing w:after="0" w:line="360" w:lineRule="auto"/>
        <w:ind w:left="480" w:hangingChars="200" w:hanging="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2" w:history="1">
        <w:r w:rsidRPr="001D4477">
          <w:rPr>
            <w:rStyle w:val="af2"/>
          </w:rPr>
          <w:t>https://doi.org/10.1002/smj.4250141009</w:t>
        </w:r>
      </w:hyperlink>
      <w:r w:rsidRPr="001D4477">
        <w:t xml:space="preserve"> </w:t>
      </w:r>
    </w:p>
    <w:p w14:paraId="08A305F1" w14:textId="77777777" w:rsidR="001D4477" w:rsidRPr="001D4477" w:rsidRDefault="001D4477" w:rsidP="00732A4C">
      <w:pPr>
        <w:pStyle w:val="EndNoteBibliography"/>
        <w:spacing w:after="0" w:line="360" w:lineRule="auto"/>
        <w:ind w:left="480" w:hangingChars="200" w:hanging="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732A4C">
      <w:pPr>
        <w:pStyle w:val="EndNoteBibliography"/>
        <w:spacing w:after="0" w:line="360" w:lineRule="auto"/>
        <w:ind w:left="480" w:hangingChars="200" w:hanging="480"/>
      </w:pPr>
      <w:r w:rsidRPr="001D4477">
        <w:lastRenderedPageBreak/>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3" w:history="1">
        <w:r w:rsidRPr="001D4477">
          <w:rPr>
            <w:rStyle w:val="af2"/>
          </w:rPr>
          <w:t>https://doi.org/https://doi.org/10.2307/41166021</w:t>
        </w:r>
      </w:hyperlink>
      <w:r w:rsidRPr="001D4477">
        <w:t xml:space="preserve"> </w:t>
      </w:r>
    </w:p>
    <w:p w14:paraId="0760BDDB" w14:textId="77777777" w:rsidR="001D4477" w:rsidRPr="001D4477" w:rsidRDefault="001D4477" w:rsidP="00732A4C">
      <w:pPr>
        <w:pStyle w:val="EndNoteBibliography"/>
        <w:spacing w:after="0" w:line="360" w:lineRule="auto"/>
        <w:ind w:left="480" w:hangingChars="200" w:hanging="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732A4C">
      <w:pPr>
        <w:pStyle w:val="EndNoteBibliography"/>
        <w:spacing w:after="0" w:line="360" w:lineRule="auto"/>
        <w:ind w:left="480" w:hangingChars="200" w:hanging="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732A4C">
      <w:pPr>
        <w:pStyle w:val="EndNoteBibliography"/>
        <w:spacing w:after="0" w:line="360" w:lineRule="auto"/>
        <w:ind w:left="480" w:hangingChars="200" w:hanging="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732A4C">
      <w:pPr>
        <w:pStyle w:val="EndNoteBibliography"/>
        <w:spacing w:after="0" w:line="360" w:lineRule="auto"/>
        <w:ind w:left="480" w:hangingChars="200" w:hanging="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732A4C">
      <w:pPr>
        <w:pStyle w:val="EndNoteBibliography"/>
        <w:spacing w:after="0" w:line="360" w:lineRule="auto"/>
        <w:ind w:left="480" w:hangingChars="200" w:hanging="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732A4C">
      <w:pPr>
        <w:pStyle w:val="EndNoteBibliography"/>
        <w:spacing w:after="0" w:line="360" w:lineRule="auto"/>
        <w:ind w:left="480" w:hangingChars="200" w:hanging="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4" w:history="1">
        <w:r w:rsidRPr="001D4477">
          <w:rPr>
            <w:rStyle w:val="af2"/>
          </w:rPr>
          <w:t>https://doi.org/10.1287/isre.7.1.63</w:t>
        </w:r>
      </w:hyperlink>
      <w:r w:rsidRPr="001D4477">
        <w:t xml:space="preserve"> </w:t>
      </w:r>
    </w:p>
    <w:p w14:paraId="0662A133" w14:textId="4195E556" w:rsidR="001D4477" w:rsidRPr="001D4477" w:rsidRDefault="001D4477" w:rsidP="00732A4C">
      <w:pPr>
        <w:pStyle w:val="EndNoteBibliography"/>
        <w:spacing w:after="0" w:line="360" w:lineRule="auto"/>
        <w:ind w:left="480" w:hangingChars="200" w:hanging="480"/>
      </w:pPr>
      <w:r w:rsidRPr="001D4477">
        <w:t xml:space="preserve">Orlikowski, W. J. (2000). Using Technology and Constituting Structures: A 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5" w:history="1">
        <w:r w:rsidRPr="001D4477">
          <w:rPr>
            <w:rStyle w:val="af2"/>
          </w:rPr>
          <w:t>https://doi.org/10.1287/orsc.11.4.404.14600</w:t>
        </w:r>
      </w:hyperlink>
      <w:r w:rsidRPr="001D4477">
        <w:t xml:space="preserve"> </w:t>
      </w:r>
    </w:p>
    <w:p w14:paraId="7EE78FCC" w14:textId="77777777" w:rsidR="001D4477" w:rsidRPr="001D4477" w:rsidRDefault="001D4477" w:rsidP="00732A4C">
      <w:pPr>
        <w:pStyle w:val="EndNoteBibliography"/>
        <w:spacing w:after="0" w:line="360" w:lineRule="auto"/>
        <w:ind w:left="480" w:hangingChars="200" w:hanging="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732A4C">
      <w:pPr>
        <w:pStyle w:val="EndNoteBibliography"/>
        <w:spacing w:after="0" w:line="360" w:lineRule="auto"/>
        <w:ind w:left="480" w:hangingChars="200" w:hanging="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732A4C">
      <w:pPr>
        <w:pStyle w:val="EndNoteBibliography"/>
        <w:spacing w:after="0" w:line="360" w:lineRule="auto"/>
        <w:ind w:left="480" w:hangingChars="200" w:hanging="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732A4C">
      <w:pPr>
        <w:pStyle w:val="EndNoteBibliography"/>
        <w:spacing w:after="0" w:line="360" w:lineRule="auto"/>
        <w:ind w:left="480" w:hangingChars="200" w:hanging="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732A4C">
      <w:pPr>
        <w:pStyle w:val="EndNoteBibliography"/>
        <w:spacing w:after="0" w:line="360" w:lineRule="auto"/>
        <w:ind w:left="480" w:hangingChars="200" w:hanging="480"/>
      </w:pPr>
      <w:r w:rsidRPr="001D4477">
        <w:t xml:space="preserve">Sambamurthy, V., Bharadwaj, A., &amp; Grover, V. (2003). Shaping agility through digital </w:t>
      </w:r>
      <w:r w:rsidRPr="001D4477">
        <w:lastRenderedPageBreak/>
        <w:t xml:space="preserve">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732A4C">
      <w:pPr>
        <w:pStyle w:val="EndNoteBibliography"/>
        <w:spacing w:after="0" w:line="360" w:lineRule="auto"/>
        <w:ind w:left="480" w:hangingChars="200" w:hanging="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6" w:history="1">
        <w:r w:rsidRPr="001D4477">
          <w:rPr>
            <w:rStyle w:val="af2"/>
          </w:rPr>
          <w:t>https://doi.org/10.1002/mde.3507</w:t>
        </w:r>
      </w:hyperlink>
      <w:r w:rsidRPr="001D4477">
        <w:t xml:space="preserve"> </w:t>
      </w:r>
    </w:p>
    <w:p w14:paraId="12A6EB94" w14:textId="4A7048A5" w:rsidR="001D4477" w:rsidRPr="001D4477" w:rsidRDefault="001D4477" w:rsidP="00732A4C">
      <w:pPr>
        <w:pStyle w:val="EndNoteBibliography"/>
        <w:spacing w:after="0" w:line="360" w:lineRule="auto"/>
        <w:ind w:left="480" w:hangingChars="200" w:hanging="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7" w:history="1">
        <w:r w:rsidRPr="001D4477">
          <w:rPr>
            <w:rStyle w:val="af2"/>
          </w:rPr>
          <w:t>https://doi.org/10.1287/orsc.1050.0116</w:t>
        </w:r>
      </w:hyperlink>
      <w:r w:rsidRPr="001D4477">
        <w:t xml:space="preserve"> </w:t>
      </w:r>
    </w:p>
    <w:p w14:paraId="001E7DBF" w14:textId="77777777" w:rsidR="001D4477" w:rsidRPr="001D4477" w:rsidRDefault="001D4477" w:rsidP="00732A4C">
      <w:pPr>
        <w:pStyle w:val="EndNoteBibliography"/>
        <w:spacing w:after="0" w:line="360" w:lineRule="auto"/>
        <w:ind w:left="480" w:hangingChars="200" w:hanging="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732A4C">
      <w:pPr>
        <w:pStyle w:val="EndNoteBibliography"/>
        <w:spacing w:after="0" w:line="360" w:lineRule="auto"/>
        <w:ind w:left="480" w:hangingChars="200" w:hanging="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732A4C">
      <w:pPr>
        <w:pStyle w:val="EndNoteBibliography"/>
        <w:spacing w:after="0" w:line="360" w:lineRule="auto"/>
        <w:ind w:left="480" w:hangingChars="200" w:hanging="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732A4C">
      <w:pPr>
        <w:pStyle w:val="EndNoteBibliography"/>
        <w:spacing w:after="0" w:line="360" w:lineRule="auto"/>
        <w:ind w:left="480" w:hangingChars="200" w:hanging="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732A4C">
      <w:pPr>
        <w:pStyle w:val="EndNoteBibliography"/>
        <w:spacing w:line="360" w:lineRule="auto"/>
        <w:ind w:left="480" w:hangingChars="200" w:hanging="480"/>
      </w:pPr>
      <w:r w:rsidRPr="001D4477">
        <w:t>Svahn, F., Mathiassen, L., &amp; Lindgren, R. (2017). Embracing Digital Innovation in Incumbent Firms</w:t>
      </w:r>
    </w:p>
    <w:p w14:paraId="70B352E4" w14:textId="0A1CED86" w:rsidR="001D4477" w:rsidRPr="001D4477" w:rsidRDefault="001D4477" w:rsidP="00732A4C">
      <w:pPr>
        <w:pStyle w:val="EndNoteBibliography"/>
        <w:spacing w:after="0" w:line="360" w:lineRule="auto"/>
        <w:ind w:left="480" w:hangingChars="200" w:hanging="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8" w:history="1">
        <w:r w:rsidRPr="001D4477">
          <w:rPr>
            <w:rStyle w:val="af2"/>
          </w:rPr>
          <w:t>https://www.jstor.org/stable/26629645</w:t>
        </w:r>
      </w:hyperlink>
      <w:r w:rsidRPr="001D4477">
        <w:t xml:space="preserve"> </w:t>
      </w:r>
    </w:p>
    <w:p w14:paraId="181BB5CC" w14:textId="4FAB827E" w:rsidR="001D4477" w:rsidRPr="001D4477" w:rsidRDefault="001D4477" w:rsidP="00732A4C">
      <w:pPr>
        <w:pStyle w:val="EndNoteBibliography"/>
        <w:spacing w:after="0" w:line="360" w:lineRule="auto"/>
        <w:ind w:left="480" w:hangingChars="200" w:hanging="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9" w:history="1">
        <w:r w:rsidRPr="001D4477">
          <w:rPr>
            <w:rStyle w:val="af2"/>
          </w:rPr>
          <w:t>https://doi.org/10.1016/j.respol.2017.01.015</w:t>
        </w:r>
      </w:hyperlink>
      <w:r w:rsidRPr="001D4477">
        <w:t xml:space="preserve"> </w:t>
      </w:r>
    </w:p>
    <w:p w14:paraId="3F3CAEAB" w14:textId="77777777" w:rsidR="001D4477" w:rsidRPr="001D4477" w:rsidRDefault="001D4477" w:rsidP="00732A4C">
      <w:pPr>
        <w:pStyle w:val="EndNoteBibliography"/>
        <w:spacing w:after="0" w:line="360" w:lineRule="auto"/>
        <w:ind w:left="480" w:hangingChars="200" w:hanging="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732A4C">
      <w:pPr>
        <w:pStyle w:val="EndNoteBibliography"/>
        <w:spacing w:after="0" w:line="360" w:lineRule="auto"/>
        <w:ind w:left="480" w:hangingChars="200" w:hanging="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732A4C">
      <w:pPr>
        <w:pStyle w:val="EndNoteBibliography"/>
        <w:spacing w:after="0" w:line="360" w:lineRule="auto"/>
        <w:ind w:left="480" w:hangingChars="200" w:hanging="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50" w:history="1">
        <w:r w:rsidRPr="001D4477">
          <w:rPr>
            <w:rStyle w:val="af2"/>
          </w:rPr>
          <w:t>https://doi.org/10.1287/orsc.2014.0895</w:t>
        </w:r>
      </w:hyperlink>
      <w:r w:rsidRPr="001D4477">
        <w:t xml:space="preserve"> </w:t>
      </w:r>
    </w:p>
    <w:p w14:paraId="72E92383" w14:textId="77777777" w:rsidR="001D4477" w:rsidRPr="001D4477" w:rsidRDefault="001D4477" w:rsidP="00732A4C">
      <w:pPr>
        <w:pStyle w:val="EndNoteBibliography"/>
        <w:spacing w:after="0" w:line="360" w:lineRule="auto"/>
        <w:ind w:left="480" w:hangingChars="200" w:hanging="480"/>
      </w:pPr>
      <w:r w:rsidRPr="001D4477">
        <w:t xml:space="preserve">Weick, K. E. (1979). The Social Psychology of Organizing. </w:t>
      </w:r>
      <w:r w:rsidRPr="001D4477">
        <w:rPr>
          <w:i/>
        </w:rPr>
        <w:t>McGraw-Hill</w:t>
      </w:r>
      <w:r w:rsidRPr="001D4477">
        <w:t xml:space="preserve">. </w:t>
      </w:r>
    </w:p>
    <w:p w14:paraId="3F907AF1" w14:textId="6D055F38" w:rsidR="001D4477" w:rsidRPr="001D4477" w:rsidRDefault="001D4477" w:rsidP="00732A4C">
      <w:pPr>
        <w:pStyle w:val="EndNoteBibliography"/>
        <w:spacing w:after="0" w:line="360" w:lineRule="auto"/>
        <w:ind w:left="480" w:hangingChars="200" w:hanging="480"/>
      </w:pPr>
      <w:r w:rsidRPr="001D4477">
        <w:lastRenderedPageBreak/>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1" w:history="1">
        <w:r w:rsidRPr="001D4477">
          <w:rPr>
            <w:rStyle w:val="af2"/>
          </w:rPr>
          <w:t>https://doi.org/10.1111/j.1467-6486.1988.tb00039.x</w:t>
        </w:r>
      </w:hyperlink>
      <w:r w:rsidRPr="001D4477">
        <w:t xml:space="preserve"> </w:t>
      </w:r>
    </w:p>
    <w:p w14:paraId="5B5BB89E" w14:textId="77777777" w:rsidR="001D4477" w:rsidRPr="001D4477" w:rsidRDefault="001D4477" w:rsidP="00732A4C">
      <w:pPr>
        <w:pStyle w:val="EndNoteBibliography"/>
        <w:spacing w:after="0" w:line="360" w:lineRule="auto"/>
        <w:ind w:left="480" w:hangingChars="200" w:hanging="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732A4C">
      <w:pPr>
        <w:pStyle w:val="EndNoteBibliography"/>
        <w:spacing w:after="0" w:line="360" w:lineRule="auto"/>
        <w:ind w:left="480" w:hangingChars="200" w:hanging="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732A4C">
      <w:pPr>
        <w:pStyle w:val="EndNoteBibliography"/>
        <w:spacing w:after="0" w:line="360" w:lineRule="auto"/>
        <w:ind w:left="480" w:hangingChars="200" w:hanging="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732A4C">
      <w:pPr>
        <w:pStyle w:val="EndNoteBibliography"/>
        <w:spacing w:after="0" w:line="360" w:lineRule="auto"/>
        <w:ind w:left="480" w:hangingChars="200" w:hanging="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Default="001D4477" w:rsidP="00732A4C">
      <w:pPr>
        <w:pStyle w:val="EndNoteBibliography"/>
        <w:spacing w:after="0" w:line="360" w:lineRule="auto"/>
        <w:ind w:left="480" w:hangingChars="200" w:hanging="480"/>
      </w:pPr>
      <w:r w:rsidRPr="001D4477">
        <w:t xml:space="preserve">Yoo, Y., Lyytinen, K. J., Boland, R. J., &amp; Berente, N. (2010). The next wave of digital innovation: Opportunities and challenges: A report on the research workshop'Digital Challenges in Innovation Research'. </w:t>
      </w:r>
    </w:p>
    <w:p w14:paraId="7594868F" w14:textId="5DFB00E0" w:rsidR="00755507" w:rsidRPr="001D4477" w:rsidRDefault="00755507" w:rsidP="00732A4C">
      <w:pPr>
        <w:pStyle w:val="EndNoteBibliography"/>
        <w:spacing w:after="0" w:line="360" w:lineRule="auto"/>
        <w:ind w:left="480" w:hangingChars="200" w:hanging="480"/>
      </w:pPr>
      <w:r w:rsidRPr="000C16D5">
        <w:t xml:space="preserve">Knafl, K. A., Breitmayer, B. J., &amp; Morse, J. </w:t>
      </w:r>
      <w:r w:rsidRPr="000C16D5">
        <w:t>（</w:t>
      </w:r>
      <w:r w:rsidRPr="000C16D5">
        <w:t>1989</w:t>
      </w:r>
      <w:r w:rsidRPr="000C16D5">
        <w:t>）</w:t>
      </w:r>
      <w:r w:rsidRPr="000C16D5">
        <w:t>. Qualitative nursing research</w:t>
      </w:r>
      <w:r w:rsidRPr="000C16D5">
        <w:t>：</w:t>
      </w:r>
      <w:r w:rsidRPr="000C16D5">
        <w:t xml:space="preserve"> a contemporary dialogue. Qualitative Research.</w:t>
      </w:r>
    </w:p>
    <w:p w14:paraId="5ED6E857" w14:textId="713F508E" w:rsidR="001D4477" w:rsidRPr="001D4477" w:rsidRDefault="001D4477" w:rsidP="00732A4C">
      <w:pPr>
        <w:pStyle w:val="EndNoteBibliography"/>
        <w:spacing w:after="0" w:line="360" w:lineRule="auto"/>
        <w:ind w:left="480" w:hangingChars="200" w:hanging="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2"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732A4C">
      <w:pPr>
        <w:pStyle w:val="EndNoteBibliography"/>
        <w:spacing w:after="0" w:line="360" w:lineRule="auto"/>
        <w:ind w:left="480" w:hangingChars="200" w:hanging="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3" w:history="1">
        <w:r w:rsidRPr="001D4477">
          <w:rPr>
            <w:rStyle w:val="af2"/>
            <w:rFonts w:hint="eastAsia"/>
          </w:rPr>
          <w:t>https://hdl.handle.net/11296/cr8g57</w:t>
        </w:r>
      </w:hyperlink>
    </w:p>
    <w:p w14:paraId="16E19543" w14:textId="77777777" w:rsidR="001D4477" w:rsidRPr="001D4477" w:rsidRDefault="001D4477" w:rsidP="00732A4C">
      <w:pPr>
        <w:pStyle w:val="EndNoteBibliography"/>
        <w:spacing w:after="0" w:line="360" w:lineRule="auto"/>
        <w:ind w:left="480" w:hangingChars="200" w:hanging="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732A4C">
      <w:pPr>
        <w:pStyle w:val="EndNoteBibliography"/>
        <w:spacing w:line="360" w:lineRule="auto"/>
        <w:ind w:left="480" w:hangingChars="200" w:hanging="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4" w:history="1">
        <w:r w:rsidRPr="001D4477">
          <w:rPr>
            <w:rStyle w:val="af2"/>
            <w:rFonts w:hint="eastAsia"/>
          </w:rPr>
          <w:t>https://idv.sinica.edu.tw/wwchu/9703%20New%20History.pdf</w:t>
        </w:r>
      </w:hyperlink>
      <w:r w:rsidRPr="001D4477">
        <w:rPr>
          <w:rFonts w:hint="eastAsia"/>
        </w:rPr>
        <w:t xml:space="preserve"> </w:t>
      </w:r>
    </w:p>
    <w:p w14:paraId="100A5961" w14:textId="370D7027" w:rsidR="00732A4C" w:rsidRDefault="00AC386F" w:rsidP="00755507">
      <w:pPr>
        <w:spacing w:line="360" w:lineRule="auto"/>
        <w:ind w:firstLineChars="83" w:firstLine="199"/>
        <w:jc w:val="both"/>
        <w:rPr>
          <w:rFonts w:cs="Times New Roman"/>
          <w:noProof/>
          <w:sz w:val="32"/>
          <w:szCs w:val="32"/>
        </w:rPr>
      </w:pPr>
      <w:r w:rsidRPr="000C16D5">
        <w:rPr>
          <w:rFonts w:cs="Times New Roman"/>
          <w:noProof/>
        </w:rPr>
        <w:fldChar w:fldCharType="end"/>
      </w:r>
      <w:r w:rsidR="00732A4C">
        <w:rPr>
          <w:rFonts w:cs="Times New Roman"/>
          <w:noProof/>
          <w:sz w:val="32"/>
          <w:szCs w:val="32"/>
        </w:rPr>
        <w:br w:type="page"/>
      </w:r>
    </w:p>
    <w:p w14:paraId="3341CDEA" w14:textId="121A2501"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lastRenderedPageBreak/>
        <w:t>網路資料</w:t>
      </w:r>
    </w:p>
    <w:p w14:paraId="22E2B9CF" w14:textId="3D974B3F" w:rsidR="00732A4C" w:rsidRPr="00732A4C" w:rsidRDefault="008138BE" w:rsidP="00732A4C">
      <w:pPr>
        <w:pStyle w:val="151"/>
        <w:rPr>
          <w:noProof/>
        </w:rPr>
      </w:pPr>
      <w:r>
        <w:t>臺灣通用紡織科技股份有限公司</w:t>
      </w:r>
      <w:r w:rsidR="00562DED">
        <w:rPr>
          <w:rFonts w:hint="eastAsia"/>
        </w:rPr>
        <w:t>官方網站：</w:t>
      </w:r>
      <w:hyperlink r:id="rId55" w:history="1">
        <w:r w:rsidR="000A6D49" w:rsidRPr="00B5156A">
          <w:rPr>
            <w:rStyle w:val="af2"/>
          </w:rPr>
          <w:t>https://www.frontier.cool/</w:t>
        </w:r>
      </w:hyperlink>
      <w:r w:rsidR="00732A4C">
        <w:br/>
      </w:r>
      <w:r w:rsidR="00732A4C" w:rsidRPr="00132858">
        <w:rPr>
          <w:noProof/>
        </w:rPr>
        <w:t xml:space="preserve">Meta-fabric </w:t>
      </w:r>
      <w:r w:rsidR="00732A4C" w:rsidRPr="00132858">
        <w:rPr>
          <w:noProof/>
        </w:rPr>
        <w:t>官網</w:t>
      </w:r>
      <w:r w:rsidR="00732A4C" w:rsidRPr="00132858">
        <w:rPr>
          <w:noProof/>
        </w:rPr>
        <w:br/>
      </w:r>
      <w:hyperlink r:id="rId56" w:history="1">
        <w:r w:rsidR="00732A4C" w:rsidRPr="00132858">
          <w:rPr>
            <w:rStyle w:val="af2"/>
            <w:noProof/>
          </w:rPr>
          <w:t>https://aadt.asia/meta-fabric/</w:t>
        </w:r>
      </w:hyperlink>
      <w:r w:rsidR="00732A4C">
        <w:rPr>
          <w:noProof/>
        </w:rPr>
        <w:br/>
      </w:r>
      <w:r w:rsidR="00732A4C" w:rsidRPr="00732A4C">
        <w:rPr>
          <w:noProof/>
        </w:rPr>
        <w:t>行政院國家永續發展委員會。臺灣</w:t>
      </w:r>
      <w:r w:rsidR="00732A4C" w:rsidRPr="00732A4C">
        <w:rPr>
          <w:noProof/>
        </w:rPr>
        <w:t>2050</w:t>
      </w:r>
      <w:r w:rsidR="00732A4C" w:rsidRPr="00732A4C">
        <w:rPr>
          <w:noProof/>
        </w:rPr>
        <w:t>淨零排放路徑</w:t>
      </w:r>
      <w:r w:rsidR="00732A4C" w:rsidRPr="00732A4C">
        <w:rPr>
          <w:noProof/>
        </w:rPr>
        <w:br/>
      </w:r>
      <w:hyperlink r:id="rId57" w:tgtFrame="_new" w:history="1">
        <w:r w:rsidR="00732A4C" w:rsidRPr="00732A4C">
          <w:rPr>
            <w:rStyle w:val="af2"/>
            <w:noProof/>
          </w:rPr>
          <w:t>https://ncsd.ndc.gov.tw/Fore/nsdn/about0/2050Path</w:t>
        </w:r>
      </w:hyperlink>
    </w:p>
    <w:p w14:paraId="6EFEFA7C" w14:textId="6BB5667F"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Sustainability and Circularity in the Textile Value Chain - A Global Roadmap</w:t>
      </w:r>
      <w:r w:rsidRPr="00732A4C">
        <w:rPr>
          <w:noProof/>
        </w:rPr>
        <w:br/>
      </w:r>
      <w:hyperlink r:id="rId58" w:tgtFrame="_new" w:history="1">
        <w:r w:rsidRPr="00732A4C">
          <w:rPr>
            <w:rStyle w:val="af2"/>
            <w:noProof/>
          </w:rPr>
          <w:t>https://www.oneplanetnetwork.org/knowledge-centre/resources/sustainability-and-circularity-textile-value-chain-global-roadmap?__cf_chl_tk=s5wANItJA9TuTIHQ_JZG9ISrY7mDtaTog5RmIwgL8nc-1749450816-1.0.1.1-f0uv_YKKhL_9g2tu8vykJYwJt7Y95b3WpvtecqE05Ts</w:t>
        </w:r>
      </w:hyperlink>
    </w:p>
    <w:p w14:paraId="46DC6168"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Innovators and Recyclers</w:t>
      </w:r>
      <w:r w:rsidRPr="00732A4C">
        <w:rPr>
          <w:noProof/>
        </w:rPr>
        <w:br/>
      </w:r>
      <w:hyperlink r:id="rId59" w:tgtFrame="_new" w:history="1">
        <w:r w:rsidRPr="00732A4C">
          <w:rPr>
            <w:rStyle w:val="af2"/>
            <w:noProof/>
          </w:rPr>
          <w:t>https://www.oneplanetnetwork.org/knowledge-centre/resources/sustainability-and-circularity-textile-value-chain-global-roadmap</w:t>
        </w:r>
      </w:hyperlink>
    </w:p>
    <w:p w14:paraId="0F919E16"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Brands and Retailers</w:t>
      </w:r>
      <w:r w:rsidRPr="00732A4C">
        <w:rPr>
          <w:noProof/>
        </w:rPr>
        <w:br/>
      </w:r>
      <w:hyperlink r:id="rId60" w:tgtFrame="_new" w:history="1">
        <w:r w:rsidRPr="00732A4C">
          <w:rPr>
            <w:rStyle w:val="af2"/>
            <w:noProof/>
          </w:rPr>
          <w:t>https://www.oneplanetnetwork.org/knowledge-centre/resources/sustainability-and-circularity-textile-value-chain-global-roadmap</w:t>
        </w:r>
      </w:hyperlink>
    </w:p>
    <w:p w14:paraId="606A7A85" w14:textId="77777777" w:rsidR="00732A4C" w:rsidRPr="00732A4C" w:rsidRDefault="00732A4C" w:rsidP="00732A4C">
      <w:pPr>
        <w:pStyle w:val="151"/>
        <w:rPr>
          <w:noProof/>
        </w:rPr>
      </w:pPr>
      <w:r w:rsidRPr="00732A4C">
        <w:rPr>
          <w:noProof/>
        </w:rPr>
        <w:t>紡拓會。貿易統計資料</w:t>
      </w:r>
      <w:r w:rsidRPr="00732A4C">
        <w:rPr>
          <w:noProof/>
        </w:rPr>
        <w:br/>
      </w:r>
      <w:hyperlink r:id="rId61" w:tgtFrame="_new" w:history="1">
        <w:r w:rsidRPr="00732A4C">
          <w:rPr>
            <w:rStyle w:val="af2"/>
            <w:noProof/>
          </w:rPr>
          <w:t>https://www.textilesinfo.tw/mod/download/index.php?REQUEST_ID=d44e51653c2aab840780911f3824f2247e27ed08d8af93af409258479ffb2590&amp;pn=1</w:t>
        </w:r>
      </w:hyperlink>
    </w:p>
    <w:p w14:paraId="14B0947E" w14:textId="6FEB39EC" w:rsidR="00132858" w:rsidRPr="00132858" w:rsidRDefault="00132858" w:rsidP="00132858">
      <w:pPr>
        <w:pStyle w:val="151"/>
        <w:rPr>
          <w:noProof/>
        </w:rPr>
      </w:pPr>
      <w:r w:rsidRPr="00132858">
        <w:rPr>
          <w:noProof/>
        </w:rPr>
        <w:t>經濟部國貿局。（</w:t>
      </w:r>
      <w:r w:rsidRPr="00132858">
        <w:rPr>
          <w:noProof/>
        </w:rPr>
        <w:t>2025</w:t>
      </w:r>
      <w:r w:rsidRPr="00132858">
        <w:rPr>
          <w:noProof/>
        </w:rPr>
        <w:t>年</w:t>
      </w:r>
      <w:r w:rsidRPr="00132858">
        <w:rPr>
          <w:noProof/>
        </w:rPr>
        <w:t>4</w:t>
      </w:r>
      <w:r w:rsidRPr="00132858">
        <w:rPr>
          <w:noProof/>
        </w:rPr>
        <w:t>月</w:t>
      </w:r>
      <w:r w:rsidRPr="00132858">
        <w:rPr>
          <w:noProof/>
        </w:rPr>
        <w:t>1</w:t>
      </w:r>
      <w:r w:rsidRPr="00132858">
        <w:rPr>
          <w:noProof/>
        </w:rPr>
        <w:t>日）。</w:t>
      </w:r>
      <w:r w:rsidRPr="00132858">
        <w:rPr>
          <w:noProof/>
        </w:rPr>
        <w:t>2025</w:t>
      </w:r>
      <w:r w:rsidRPr="00132858">
        <w:rPr>
          <w:noProof/>
        </w:rPr>
        <w:t>年越南紡織產業邁向永續發展目標</w:t>
      </w:r>
      <w:r w:rsidRPr="00132858">
        <w:rPr>
          <w:noProof/>
        </w:rPr>
        <w:br/>
      </w:r>
      <w:hyperlink r:id="rId62" w:history="1">
        <w:r w:rsidRPr="00132858">
          <w:rPr>
            <w:rStyle w:val="af2"/>
            <w:noProof/>
          </w:rPr>
          <w:t>https://www.trade.gov.tw/Pages/Detail.aspx?nodeid=45&amp;pid=799806</w:t>
        </w:r>
      </w:hyperlink>
    </w:p>
    <w:p w14:paraId="553D519B" w14:textId="77777777" w:rsidR="00132858" w:rsidRPr="00132858" w:rsidRDefault="00132858" w:rsidP="00132858">
      <w:pPr>
        <w:pStyle w:val="151"/>
        <w:rPr>
          <w:noProof/>
        </w:rPr>
      </w:pPr>
      <w:r w:rsidRPr="00132858">
        <w:rPr>
          <w:noProof/>
        </w:rPr>
        <w:t>商業周刊。（</w:t>
      </w:r>
      <w:r w:rsidRPr="00132858">
        <w:rPr>
          <w:noProof/>
        </w:rPr>
        <w:t>2020</w:t>
      </w:r>
      <w:r w:rsidRPr="00132858">
        <w:rPr>
          <w:noProof/>
        </w:rPr>
        <w:t>年</w:t>
      </w:r>
      <w:r w:rsidRPr="00132858">
        <w:rPr>
          <w:noProof/>
        </w:rPr>
        <w:t>7</w:t>
      </w:r>
      <w:r w:rsidRPr="00132858">
        <w:rPr>
          <w:noProof/>
        </w:rPr>
        <w:t>月</w:t>
      </w:r>
      <w:r w:rsidRPr="00132858">
        <w:rPr>
          <w:noProof/>
        </w:rPr>
        <w:t>23</w:t>
      </w:r>
      <w:r w:rsidRPr="00132858">
        <w:rPr>
          <w:noProof/>
        </w:rPr>
        <w:t>日）。台灣「布料雲」因封城崛起</w:t>
      </w:r>
      <w:r w:rsidRPr="00132858">
        <w:rPr>
          <w:noProof/>
        </w:rPr>
        <w:t>CK</w:t>
      </w:r>
      <w:r w:rsidRPr="00132858">
        <w:rPr>
          <w:noProof/>
        </w:rPr>
        <w:t>、時尚老佛爺跨海合</w:t>
      </w:r>
      <w:r w:rsidRPr="00132858">
        <w:rPr>
          <w:noProof/>
        </w:rPr>
        <w:br/>
      </w:r>
      <w:hyperlink r:id="rId63" w:history="1">
        <w:r w:rsidRPr="00132858">
          <w:rPr>
            <w:rStyle w:val="af2"/>
            <w:noProof/>
          </w:rPr>
          <w:t>https://www.businessweekly.com.tw/Archive/Article?StrId=7002077&amp;rf=google</w:t>
        </w:r>
      </w:hyperlink>
    </w:p>
    <w:p w14:paraId="2C708B1D" w14:textId="77777777" w:rsidR="00132858" w:rsidRPr="00132858" w:rsidRDefault="00132858" w:rsidP="00132858">
      <w:pPr>
        <w:pStyle w:val="151"/>
        <w:rPr>
          <w:noProof/>
        </w:rPr>
      </w:pPr>
      <w:r w:rsidRPr="00132858">
        <w:rPr>
          <w:noProof/>
        </w:rPr>
        <w:t>創業小聚。（</w:t>
      </w:r>
      <w:r w:rsidRPr="00132858">
        <w:rPr>
          <w:noProof/>
        </w:rPr>
        <w:t>2020</w:t>
      </w:r>
      <w:r w:rsidRPr="00132858">
        <w:rPr>
          <w:noProof/>
        </w:rPr>
        <w:t>年</w:t>
      </w:r>
      <w:r w:rsidRPr="00132858">
        <w:rPr>
          <w:noProof/>
        </w:rPr>
        <w:t>10</w:t>
      </w:r>
      <w:r w:rsidRPr="00132858">
        <w:rPr>
          <w:noProof/>
        </w:rPr>
        <w:t>月</w:t>
      </w:r>
      <w:r w:rsidRPr="00132858">
        <w:rPr>
          <w:noProof/>
        </w:rPr>
        <w:t>20</w:t>
      </w:r>
      <w:r w:rsidRPr="00132858">
        <w:rPr>
          <w:noProof/>
        </w:rPr>
        <w:t>日）。連結品牌端與生產端，</w:t>
      </w:r>
      <w:r w:rsidRPr="00132858">
        <w:rPr>
          <w:noProof/>
        </w:rPr>
        <w:t xml:space="preserve">Frontier </w:t>
      </w:r>
      <w:r w:rsidRPr="00132858">
        <w:rPr>
          <w:noProof/>
        </w:rPr>
        <w:t>打造世界最大數位紡織雲端資料庫</w:t>
      </w:r>
      <w:r w:rsidRPr="00132858">
        <w:rPr>
          <w:noProof/>
        </w:rPr>
        <w:br/>
      </w:r>
      <w:hyperlink r:id="rId64" w:history="1">
        <w:r w:rsidRPr="00132858">
          <w:rPr>
            <w:rStyle w:val="af2"/>
            <w:noProof/>
          </w:rPr>
          <w:t>https://meet.bnext.com.tw/articles/view/46958</w:t>
        </w:r>
      </w:hyperlink>
    </w:p>
    <w:p w14:paraId="7495AF46" w14:textId="77777777" w:rsidR="00132858" w:rsidRPr="00132858" w:rsidRDefault="00132858" w:rsidP="00132858">
      <w:pPr>
        <w:pStyle w:val="151"/>
        <w:rPr>
          <w:noProof/>
        </w:rPr>
      </w:pPr>
      <w:r w:rsidRPr="00132858">
        <w:rPr>
          <w:noProof/>
        </w:rPr>
        <w:t>數位時代。（</w:t>
      </w:r>
      <w:r w:rsidRPr="00132858">
        <w:rPr>
          <w:noProof/>
        </w:rPr>
        <w:t>2021</w:t>
      </w:r>
      <w:r w:rsidRPr="00132858">
        <w:rPr>
          <w:noProof/>
        </w:rPr>
        <w:t>年</w:t>
      </w:r>
      <w:r w:rsidRPr="00132858">
        <w:rPr>
          <w:noProof/>
        </w:rPr>
        <w:t>1</w:t>
      </w:r>
      <w:r w:rsidRPr="00132858">
        <w:rPr>
          <w:noProof/>
        </w:rPr>
        <w:t>月</w:t>
      </w:r>
      <w:r w:rsidRPr="00132858">
        <w:rPr>
          <w:noProof/>
        </w:rPr>
        <w:t>21</w:t>
      </w:r>
      <w:r w:rsidRPr="00132858">
        <w:rPr>
          <w:noProof/>
        </w:rPr>
        <w:t>日）。專訪臺灣通用紡織科技（</w:t>
      </w:r>
      <w:r w:rsidRPr="00132858">
        <w:rPr>
          <w:noProof/>
        </w:rPr>
        <w:t>Frontier</w:t>
      </w:r>
      <w:r w:rsidRPr="00132858">
        <w:rPr>
          <w:noProof/>
        </w:rPr>
        <w:t>）創辦人趙均埔：只要</w:t>
      </w:r>
      <w:r w:rsidRPr="00132858">
        <w:rPr>
          <w:noProof/>
        </w:rPr>
        <w:t>3</w:t>
      </w:r>
      <w:r w:rsidRPr="00132858">
        <w:rPr>
          <w:noProof/>
        </w:rPr>
        <w:t>美金，台灣紡織廠就能快速開發海外訂單！</w:t>
      </w:r>
      <w:r w:rsidRPr="00132858">
        <w:rPr>
          <w:noProof/>
        </w:rPr>
        <w:br/>
      </w:r>
      <w:hyperlink r:id="rId65" w:history="1">
        <w:r w:rsidRPr="00132858">
          <w:rPr>
            <w:rStyle w:val="af2"/>
            <w:noProof/>
          </w:rPr>
          <w:t>https://www.bnext.com.tw/article/61067/frontier20210121</w:t>
        </w:r>
      </w:hyperlink>
    </w:p>
    <w:p w14:paraId="2D72052B" w14:textId="77777777" w:rsidR="00132858" w:rsidRPr="00132858" w:rsidRDefault="00132858" w:rsidP="00132858">
      <w:pPr>
        <w:pStyle w:val="151"/>
        <w:rPr>
          <w:noProof/>
        </w:rPr>
      </w:pPr>
      <w:r w:rsidRPr="00132858">
        <w:rPr>
          <w:noProof/>
        </w:rPr>
        <w:t>全球紡織資訊網。（</w:t>
      </w:r>
      <w:r w:rsidRPr="00132858">
        <w:rPr>
          <w:noProof/>
        </w:rPr>
        <w:t>2021</w:t>
      </w:r>
      <w:r w:rsidRPr="00132858">
        <w:rPr>
          <w:noProof/>
        </w:rPr>
        <w:t>年</w:t>
      </w:r>
      <w:r w:rsidRPr="00132858">
        <w:rPr>
          <w:noProof/>
        </w:rPr>
        <w:t>4</w:t>
      </w:r>
      <w:r w:rsidRPr="00132858">
        <w:rPr>
          <w:noProof/>
        </w:rPr>
        <w:t>月</w:t>
      </w:r>
      <w:r w:rsidRPr="00132858">
        <w:rPr>
          <w:noProof/>
        </w:rPr>
        <w:t>9</w:t>
      </w:r>
      <w:r w:rsidRPr="00132858">
        <w:rPr>
          <w:noProof/>
        </w:rPr>
        <w:t>日）。【</w:t>
      </w:r>
      <w:r w:rsidRPr="00132858">
        <w:rPr>
          <w:noProof/>
        </w:rPr>
        <w:t xml:space="preserve">Frontier X </w:t>
      </w:r>
      <w:r w:rsidRPr="00132858">
        <w:rPr>
          <w:noProof/>
        </w:rPr>
        <w:t>逸祥國際】紡織雲端平台開啟無限應用想像</w:t>
      </w:r>
      <w:r w:rsidRPr="00132858">
        <w:rPr>
          <w:noProof/>
        </w:rPr>
        <w:br/>
      </w:r>
      <w:hyperlink r:id="rId66" w:history="1">
        <w:r w:rsidRPr="00132858">
          <w:rPr>
            <w:rStyle w:val="af2"/>
            <w:noProof/>
          </w:rPr>
          <w:t>https://www.tnet.org.tw/Article/Detail/29952</w:t>
        </w:r>
      </w:hyperlink>
    </w:p>
    <w:p w14:paraId="0A3D1C77"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3</w:t>
      </w:r>
      <w:r w:rsidRPr="00132858">
        <w:rPr>
          <w:noProof/>
        </w:rPr>
        <w:t>日）。李鎮宇：林口新創參與</w:t>
      </w:r>
      <w:r w:rsidRPr="00132858">
        <w:rPr>
          <w:noProof/>
        </w:rPr>
        <w:t xml:space="preserve"> SelectUSA</w:t>
      </w:r>
      <w:r w:rsidRPr="00132858">
        <w:rPr>
          <w:noProof/>
        </w:rPr>
        <w:t>大放異彩</w:t>
      </w:r>
      <w:r w:rsidRPr="00132858">
        <w:rPr>
          <w:noProof/>
        </w:rPr>
        <w:t xml:space="preserve"> </w:t>
      </w:r>
      <w:r w:rsidRPr="00132858">
        <w:rPr>
          <w:noProof/>
        </w:rPr>
        <w:t>進軍美國重要跳板</w:t>
      </w:r>
      <w:r w:rsidRPr="00132858">
        <w:rPr>
          <w:noProof/>
        </w:rPr>
        <w:br/>
      </w:r>
      <w:hyperlink r:id="rId67" w:history="1">
        <w:r w:rsidRPr="00132858">
          <w:rPr>
            <w:rStyle w:val="af2"/>
            <w:noProof/>
          </w:rPr>
          <w:t>https://www.startupterrace.tw/News_Content.aspx?n=1654&amp;s=11729</w:t>
        </w:r>
      </w:hyperlink>
    </w:p>
    <w:p w14:paraId="6579AC89"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4</w:t>
      </w:r>
      <w:r w:rsidRPr="00132858">
        <w:rPr>
          <w:noProof/>
        </w:rPr>
        <w:t>日）。林口新創園攜新創於</w:t>
      </w:r>
      <w:r w:rsidRPr="00132858">
        <w:rPr>
          <w:noProof/>
        </w:rPr>
        <w:t>2021 SelectUSA</w:t>
      </w:r>
      <w:r w:rsidRPr="00132858">
        <w:rPr>
          <w:noProof/>
        </w:rPr>
        <w:t>奪下多項榮耀</w:t>
      </w:r>
      <w:r w:rsidRPr="00132858">
        <w:rPr>
          <w:noProof/>
        </w:rPr>
        <w:br/>
      </w:r>
      <w:hyperlink r:id="rId68" w:history="1">
        <w:r w:rsidRPr="00132858">
          <w:rPr>
            <w:rStyle w:val="af2"/>
            <w:noProof/>
          </w:rPr>
          <w:t>https://www.startupterrace.tw/News_Content.aspx?n=1654&amp;s=11731</w:t>
        </w:r>
      </w:hyperlink>
    </w:p>
    <w:p w14:paraId="07DD0387" w14:textId="77777777" w:rsidR="00132858" w:rsidRPr="00132858" w:rsidRDefault="00132858" w:rsidP="00132858">
      <w:pPr>
        <w:pStyle w:val="151"/>
        <w:rPr>
          <w:noProof/>
        </w:rPr>
      </w:pPr>
      <w:r w:rsidRPr="00132858">
        <w:rPr>
          <w:noProof/>
        </w:rPr>
        <w:t>Yahoo!</w:t>
      </w:r>
      <w:r w:rsidRPr="00132858">
        <w:rPr>
          <w:noProof/>
        </w:rPr>
        <w:t>新聞。（</w:t>
      </w:r>
      <w:r w:rsidRPr="00132858">
        <w:rPr>
          <w:noProof/>
        </w:rPr>
        <w:t>2021</w:t>
      </w:r>
      <w:r w:rsidRPr="00132858">
        <w:rPr>
          <w:noProof/>
        </w:rPr>
        <w:t>年</w:t>
      </w:r>
      <w:r w:rsidRPr="00132858">
        <w:rPr>
          <w:noProof/>
        </w:rPr>
        <w:t>9</w:t>
      </w:r>
      <w:r w:rsidRPr="00132858">
        <w:rPr>
          <w:noProof/>
        </w:rPr>
        <w:t>月</w:t>
      </w:r>
      <w:r w:rsidRPr="00132858">
        <w:rPr>
          <w:noProof/>
        </w:rPr>
        <w:t>17</w:t>
      </w:r>
      <w:r w:rsidRPr="00132858">
        <w:rPr>
          <w:noProof/>
        </w:rPr>
        <w:t>日）。數位紡織</w:t>
      </w:r>
      <w:r w:rsidRPr="00132858">
        <w:rPr>
          <w:noProof/>
        </w:rPr>
        <w:t>1</w:t>
      </w:r>
      <w:r w:rsidRPr="00132858">
        <w:rPr>
          <w:noProof/>
        </w:rPr>
        <w:t>／全球縮時</w:t>
      </w:r>
      <w:r w:rsidRPr="00132858">
        <w:rPr>
          <w:noProof/>
        </w:rPr>
        <w:t>40</w:t>
      </w:r>
      <w:r w:rsidRPr="00132858">
        <w:rPr>
          <w:noProof/>
        </w:rPr>
        <w:t>倍</w:t>
      </w:r>
      <w:r w:rsidRPr="00132858">
        <w:rPr>
          <w:noProof/>
        </w:rPr>
        <w:t xml:space="preserve"> Frontier</w:t>
      </w:r>
      <w:r w:rsidRPr="00132858">
        <w:rPr>
          <w:noProof/>
        </w:rPr>
        <w:t>密技解決業者痛點</w:t>
      </w:r>
      <w:r w:rsidRPr="00132858">
        <w:rPr>
          <w:noProof/>
        </w:rPr>
        <w:br/>
      </w:r>
      <w:hyperlink r:id="rId69" w:history="1">
        <w:r w:rsidRPr="00132858">
          <w:rPr>
            <w:rStyle w:val="af2"/>
            <w:noProof/>
          </w:rPr>
          <w:t>https://tw.news.yahoo.com/%E6%95%B8%E4%BD%8D%E7%B4%A1%E7%B9%941-%E5%85%A8%E7%90%83%E7%B8%AE%E6%99%8240%E5%80%8D-frontier%E5%AF%86%E6%8A%80%E8%A7%A3%E6%B1%BA%E6%A5%AD%E8%80%85%E7%97%9B%E9%BB%9E-220000096.html</w:t>
        </w:r>
      </w:hyperlink>
    </w:p>
    <w:p w14:paraId="44DCF9E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2</w:t>
      </w:r>
      <w:r w:rsidRPr="00132858">
        <w:rPr>
          <w:noProof/>
        </w:rPr>
        <w:t>／</w:t>
      </w:r>
      <w:r w:rsidRPr="00132858">
        <w:rPr>
          <w:noProof/>
        </w:rPr>
        <w:t>23</w:t>
      </w:r>
      <w:r w:rsidRPr="00132858">
        <w:rPr>
          <w:noProof/>
        </w:rPr>
        <w:t>歲買下紡織廠趙均埔練功</w:t>
      </w:r>
      <w:r w:rsidRPr="00132858">
        <w:rPr>
          <w:noProof/>
        </w:rPr>
        <w:t>7</w:t>
      </w:r>
      <w:r w:rsidRPr="00132858">
        <w:rPr>
          <w:noProof/>
        </w:rPr>
        <w:t>年打入一級供應商</w:t>
      </w:r>
      <w:r w:rsidRPr="00132858">
        <w:rPr>
          <w:noProof/>
        </w:rPr>
        <w:br/>
      </w:r>
      <w:hyperlink r:id="rId70" w:history="1">
        <w:r w:rsidRPr="00132858">
          <w:rPr>
            <w:rStyle w:val="af2"/>
            <w:noProof/>
          </w:rPr>
          <w:t>https://tw.news.yahoo.com/%E6%95%B8%E4%BD%8D%E7%B4%A1%E7%B9%942-23%E6%AD%B2%E8%B2%B7%E4%B8%8B%E7%B4%A1%E7%B9%94%E5%BB%A0-%E8%B6%99%E5%9D%87%E5%9F%94%E7%B7%B4%E5%8A%9F7%E5%B9%B4%E6%89%93%E5%85%A5-%E7%B4%9A%E4%BE%9B%E6%87%89%E5%95%86-220000453.html</w:t>
        </w:r>
      </w:hyperlink>
    </w:p>
    <w:p w14:paraId="6C6C050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3</w:t>
      </w:r>
      <w:r w:rsidRPr="00132858">
        <w:rPr>
          <w:noProof/>
        </w:rPr>
        <w:t>／趙均埔登上</w:t>
      </w:r>
      <w:r w:rsidRPr="00132858">
        <w:rPr>
          <w:noProof/>
        </w:rPr>
        <w:t>PI</w:t>
      </w:r>
      <w:r w:rsidRPr="00132858">
        <w:rPr>
          <w:noProof/>
        </w:rPr>
        <w:t>論壇驚見夢幻客戶</w:t>
      </w:r>
      <w:r w:rsidRPr="00132858">
        <w:rPr>
          <w:noProof/>
        </w:rPr>
        <w:t xml:space="preserve"> </w:t>
      </w:r>
      <w:r w:rsidRPr="00132858">
        <w:rPr>
          <w:noProof/>
        </w:rPr>
        <w:t>擄獲老佛爺、</w:t>
      </w:r>
      <w:r w:rsidRPr="00132858">
        <w:rPr>
          <w:noProof/>
        </w:rPr>
        <w:t>DKNY</w:t>
      </w:r>
      <w:r w:rsidRPr="00132858">
        <w:rPr>
          <w:noProof/>
        </w:rPr>
        <w:t>、</w:t>
      </w:r>
      <w:r w:rsidRPr="00132858">
        <w:rPr>
          <w:noProof/>
        </w:rPr>
        <w:t>CK</w:t>
      </w:r>
      <w:r w:rsidRPr="00132858">
        <w:rPr>
          <w:noProof/>
        </w:rPr>
        <w:t>大品牌芳心</w:t>
      </w:r>
      <w:r w:rsidRPr="00132858">
        <w:rPr>
          <w:noProof/>
        </w:rPr>
        <w:br/>
      </w:r>
      <w:hyperlink r:id="rId71" w:history="1">
        <w:r w:rsidRPr="00132858">
          <w:rPr>
            <w:rStyle w:val="af2"/>
            <w:noProof/>
          </w:rPr>
          <w:t>https://today.line.me/tw/v2/article/GJOKj6</w:t>
        </w:r>
      </w:hyperlink>
    </w:p>
    <w:p w14:paraId="0709F640" w14:textId="77777777" w:rsidR="00132858" w:rsidRPr="00132858" w:rsidRDefault="00132858" w:rsidP="00132858">
      <w:pPr>
        <w:pStyle w:val="151"/>
        <w:rPr>
          <w:noProof/>
        </w:rPr>
      </w:pPr>
      <w:r w:rsidRPr="00132858">
        <w:rPr>
          <w:noProof/>
        </w:rPr>
        <w:t>TAIWAN TRADE</w:t>
      </w:r>
      <w:r w:rsidRPr="00132858">
        <w:rPr>
          <w:noProof/>
        </w:rPr>
        <w:t>。（</w:t>
      </w:r>
      <w:r w:rsidRPr="00132858">
        <w:rPr>
          <w:noProof/>
        </w:rPr>
        <w:t>2021</w:t>
      </w:r>
      <w:r w:rsidRPr="00132858">
        <w:rPr>
          <w:noProof/>
        </w:rPr>
        <w:t>年</w:t>
      </w:r>
      <w:r w:rsidRPr="00132858">
        <w:rPr>
          <w:noProof/>
        </w:rPr>
        <w:t>11</w:t>
      </w:r>
      <w:r w:rsidRPr="00132858">
        <w:rPr>
          <w:noProof/>
        </w:rPr>
        <w:t>月</w:t>
      </w:r>
      <w:r w:rsidRPr="00132858">
        <w:rPr>
          <w:noProof/>
        </w:rPr>
        <w:t>16</w:t>
      </w:r>
      <w:r w:rsidRPr="00132858">
        <w:rPr>
          <w:noProof/>
        </w:rPr>
        <w:t>日）。《數位升級篇》整合與共融</w:t>
      </w:r>
      <w:r w:rsidRPr="00132858">
        <w:rPr>
          <w:noProof/>
        </w:rPr>
        <w:t xml:space="preserve"> </w:t>
      </w:r>
      <w:r w:rsidRPr="00132858">
        <w:rPr>
          <w:noProof/>
        </w:rPr>
        <w:t>數位化再創新</w:t>
      </w:r>
      <w:r w:rsidRPr="00132858">
        <w:rPr>
          <w:noProof/>
        </w:rPr>
        <w:t xml:space="preserve"> </w:t>
      </w:r>
      <w:r w:rsidRPr="00132858">
        <w:rPr>
          <w:noProof/>
        </w:rPr>
        <w:t>企業彎道超車好機會</w:t>
      </w:r>
      <w:r w:rsidRPr="00132858">
        <w:rPr>
          <w:noProof/>
        </w:rPr>
        <w:br/>
      </w:r>
      <w:hyperlink r:id="rId72" w:history="1">
        <w:r w:rsidRPr="00132858">
          <w:rPr>
            <w:rStyle w:val="af2"/>
            <w:noProof/>
          </w:rPr>
          <w:t>https://info.taiwantrade.com/biznews/%E6%95%B8%E4%BD%8D%E5%8D%87%E7%B4%9A%E7%AF%87-%E6%95%B4%E5%90%88%E8%88%87%E5%85%B1%E8%9E%8D-%E6%95%B8%E4%BD%8D%E5%8C%96%E5%86%8D%E5%89%B5%E6%96%B0-%E4%BC%81%E6%A5%AD%E5%BD%8E%E9%81%93%E8%B6%85%E8%BB%8A%E5%A5%BD%E6%A9%9F%E6%9C%83-2442789.html</w:t>
        </w:r>
      </w:hyperlink>
    </w:p>
    <w:p w14:paraId="2438AFEC" w14:textId="77777777" w:rsidR="00132858" w:rsidRPr="00132858" w:rsidRDefault="00132858" w:rsidP="00132858">
      <w:pPr>
        <w:pStyle w:val="151"/>
        <w:rPr>
          <w:noProof/>
        </w:rPr>
      </w:pPr>
      <w:r w:rsidRPr="00132858">
        <w:rPr>
          <w:noProof/>
        </w:rPr>
        <w:t>工商時報。（</w:t>
      </w:r>
      <w:r w:rsidRPr="00132858">
        <w:rPr>
          <w:noProof/>
        </w:rPr>
        <w:t>2021</w:t>
      </w:r>
      <w:r w:rsidRPr="00132858">
        <w:rPr>
          <w:noProof/>
        </w:rPr>
        <w:t>年</w:t>
      </w:r>
      <w:r w:rsidRPr="00132858">
        <w:rPr>
          <w:noProof/>
        </w:rPr>
        <w:t>12</w:t>
      </w:r>
      <w:r w:rsidRPr="00132858">
        <w:rPr>
          <w:noProof/>
        </w:rPr>
        <w:t>月</w:t>
      </w:r>
      <w:r w:rsidRPr="00132858">
        <w:rPr>
          <w:noProof/>
        </w:rPr>
        <w:t>22</w:t>
      </w:r>
      <w:r w:rsidRPr="00132858">
        <w:rPr>
          <w:noProof/>
        </w:rPr>
        <w:t>日）。進軍</w:t>
      </w:r>
      <w:r w:rsidRPr="00132858">
        <w:rPr>
          <w:noProof/>
        </w:rPr>
        <w:t xml:space="preserve">2022 CES </w:t>
      </w:r>
      <w:r w:rsidRPr="00132858">
        <w:rPr>
          <w:noProof/>
        </w:rPr>
        <w:t>展</w:t>
      </w:r>
      <w:r w:rsidRPr="00132858">
        <w:rPr>
          <w:noProof/>
        </w:rPr>
        <w:t xml:space="preserve"> Frontier</w:t>
      </w:r>
      <w:r w:rsidRPr="00132858">
        <w:rPr>
          <w:noProof/>
        </w:rPr>
        <w:t>推</w:t>
      </w:r>
      <w:r w:rsidRPr="00132858">
        <w:rPr>
          <w:noProof/>
        </w:rPr>
        <w:t>ARM</w:t>
      </w:r>
      <w:r w:rsidRPr="00132858">
        <w:rPr>
          <w:noProof/>
        </w:rPr>
        <w:t>架構紡織</w:t>
      </w:r>
      <w:r w:rsidRPr="00132858">
        <w:rPr>
          <w:noProof/>
        </w:rPr>
        <w:t>3D</w:t>
      </w:r>
      <w:r w:rsidRPr="00132858">
        <w:rPr>
          <w:noProof/>
        </w:rPr>
        <w:t>晶片</w:t>
      </w:r>
      <w:r w:rsidRPr="00132858">
        <w:rPr>
          <w:noProof/>
        </w:rPr>
        <w:br/>
      </w:r>
      <w:hyperlink r:id="rId73" w:history="1">
        <w:r w:rsidRPr="00132858">
          <w:rPr>
            <w:rStyle w:val="af2"/>
            <w:noProof/>
          </w:rPr>
          <w:t>https://www.ctee.com.tw/news/20211222701024-431202</w:t>
        </w:r>
      </w:hyperlink>
    </w:p>
    <w:p w14:paraId="2DC1ACD4" w14:textId="77777777" w:rsidR="00132858" w:rsidRPr="00132858" w:rsidRDefault="00132858" w:rsidP="00132858">
      <w:pPr>
        <w:pStyle w:val="151"/>
        <w:rPr>
          <w:noProof/>
        </w:rPr>
      </w:pPr>
      <w:r w:rsidRPr="00132858">
        <w:rPr>
          <w:noProof/>
        </w:rPr>
        <w:t>DIGITIMES</w:t>
      </w:r>
      <w:r w:rsidRPr="00132858">
        <w:rPr>
          <w:noProof/>
        </w:rPr>
        <w:t>。（</w:t>
      </w:r>
      <w:r w:rsidRPr="00132858">
        <w:rPr>
          <w:noProof/>
        </w:rPr>
        <w:t>2022</w:t>
      </w:r>
      <w:r w:rsidRPr="00132858">
        <w:rPr>
          <w:noProof/>
        </w:rPr>
        <w:t>年</w:t>
      </w:r>
      <w:r w:rsidRPr="00132858">
        <w:rPr>
          <w:noProof/>
        </w:rPr>
        <w:t>1</w:t>
      </w:r>
      <w:r w:rsidRPr="00132858">
        <w:rPr>
          <w:noProof/>
        </w:rPr>
        <w:t>月</w:t>
      </w:r>
      <w:r w:rsidRPr="00132858">
        <w:rPr>
          <w:noProof/>
        </w:rPr>
        <w:t>5</w:t>
      </w:r>
      <w:r w:rsidRPr="00132858">
        <w:rPr>
          <w:noProof/>
        </w:rPr>
        <w:t>日）。</w:t>
      </w:r>
      <w:r w:rsidRPr="00132858">
        <w:rPr>
          <w:noProof/>
        </w:rPr>
        <w:t xml:space="preserve">Dtalk Selection of CES 2022 </w:t>
      </w:r>
      <w:r w:rsidRPr="00132858">
        <w:rPr>
          <w:noProof/>
        </w:rPr>
        <w:t>台灣通用紡織科技打造數位紡織元宇宙生態</w:t>
      </w:r>
      <w:r w:rsidRPr="00132858">
        <w:rPr>
          <w:noProof/>
        </w:rPr>
        <w:br/>
      </w:r>
      <w:hyperlink r:id="rId74" w:history="1">
        <w:r w:rsidRPr="00132858">
          <w:rPr>
            <w:rStyle w:val="af2"/>
            <w:noProof/>
          </w:rPr>
          <w:t>https://www.digitimes.com.tw/tech/dt/n/shwnws.asp?id=0000626978_N6A8AZSV8LAJ3Y7AGSTBY</w:t>
        </w:r>
      </w:hyperlink>
    </w:p>
    <w:p w14:paraId="7A100E6A" w14:textId="77777777" w:rsidR="00132858" w:rsidRPr="00132858" w:rsidRDefault="00132858" w:rsidP="00132858">
      <w:pPr>
        <w:pStyle w:val="151"/>
        <w:rPr>
          <w:noProof/>
        </w:rPr>
      </w:pPr>
      <w:r w:rsidRPr="00132858">
        <w:rPr>
          <w:noProof/>
        </w:rPr>
        <w:t>CIO</w:t>
      </w:r>
      <w:r w:rsidRPr="00132858">
        <w:rPr>
          <w:noProof/>
        </w:rPr>
        <w:t>。（</w:t>
      </w:r>
      <w:r w:rsidRPr="00132858">
        <w:rPr>
          <w:noProof/>
        </w:rPr>
        <w:t>2022</w:t>
      </w:r>
      <w:r w:rsidRPr="00132858">
        <w:rPr>
          <w:noProof/>
        </w:rPr>
        <w:t>年</w:t>
      </w:r>
      <w:r w:rsidRPr="00132858">
        <w:rPr>
          <w:noProof/>
        </w:rPr>
        <w:t>2</w:t>
      </w:r>
      <w:r w:rsidRPr="00132858">
        <w:rPr>
          <w:noProof/>
        </w:rPr>
        <w:t>月</w:t>
      </w:r>
      <w:r w:rsidRPr="00132858">
        <w:rPr>
          <w:noProof/>
        </w:rPr>
        <w:t>8</w:t>
      </w:r>
      <w:r w:rsidRPr="00132858">
        <w:rPr>
          <w:noProof/>
        </w:rPr>
        <w:t>日）。工業局推薦典範企業</w:t>
      </w:r>
      <w:r w:rsidRPr="00132858">
        <w:rPr>
          <w:noProof/>
        </w:rPr>
        <w:t xml:space="preserve"> ─ </w:t>
      </w:r>
      <w:r w:rsidRPr="00132858">
        <w:rPr>
          <w:noProof/>
        </w:rPr>
        <w:t>臺灣通用紡織</w:t>
      </w:r>
      <w:r w:rsidRPr="00132858">
        <w:rPr>
          <w:noProof/>
        </w:rPr>
        <w:t xml:space="preserve"> Frontier.cool</w:t>
      </w:r>
      <w:r w:rsidRPr="00132858">
        <w:rPr>
          <w:noProof/>
        </w:rPr>
        <w:br/>
      </w:r>
      <w:hyperlink r:id="rId75" w:history="1">
        <w:r w:rsidRPr="00132858">
          <w:rPr>
            <w:rStyle w:val="af2"/>
            <w:noProof/>
          </w:rPr>
          <w:t>https://www.cio.com.tw/the-industrial-development-agency-recommends-exemplary-enterprises-taiwan-general-textile-frontier-cool/</w:t>
        </w:r>
      </w:hyperlink>
    </w:p>
    <w:p w14:paraId="5505EAB3" w14:textId="77777777" w:rsidR="00132858" w:rsidRPr="00132858" w:rsidRDefault="00132858" w:rsidP="00132858">
      <w:pPr>
        <w:pStyle w:val="151"/>
        <w:rPr>
          <w:noProof/>
        </w:rPr>
      </w:pPr>
      <w:r w:rsidRPr="00132858">
        <w:rPr>
          <w:noProof/>
        </w:rPr>
        <w:t>台灣紡織數位升級發展協會（</w:t>
      </w:r>
      <w:r w:rsidRPr="00132858">
        <w:rPr>
          <w:noProof/>
        </w:rPr>
        <w:t>AADT</w:t>
      </w:r>
      <w:r w:rsidRPr="00132858">
        <w:rPr>
          <w:noProof/>
        </w:rPr>
        <w:t>）。（</w:t>
      </w:r>
      <w:r w:rsidRPr="00132858">
        <w:rPr>
          <w:noProof/>
        </w:rPr>
        <w:t>2022</w:t>
      </w:r>
      <w:r w:rsidRPr="00132858">
        <w:rPr>
          <w:noProof/>
        </w:rPr>
        <w:t>年</w:t>
      </w:r>
      <w:r w:rsidRPr="00132858">
        <w:rPr>
          <w:noProof/>
        </w:rPr>
        <w:t>6</w:t>
      </w:r>
      <w:r w:rsidRPr="00132858">
        <w:rPr>
          <w:noProof/>
        </w:rPr>
        <w:t>月</w:t>
      </w:r>
      <w:r w:rsidRPr="00132858">
        <w:rPr>
          <w:noProof/>
        </w:rPr>
        <w:t>19</w:t>
      </w:r>
      <w:r w:rsidRPr="00132858">
        <w:rPr>
          <w:noProof/>
        </w:rPr>
        <w:t>日）。推動紡織元宇宙在台北誕生</w:t>
      </w:r>
      <w:r w:rsidRPr="00132858">
        <w:rPr>
          <w:noProof/>
        </w:rPr>
        <w:t xml:space="preserve"> </w:t>
      </w:r>
      <w:r w:rsidRPr="00132858">
        <w:rPr>
          <w:noProof/>
        </w:rPr>
        <w:t>全球數位紡織高峰會盛大舉行</w:t>
      </w:r>
      <w:r w:rsidRPr="00132858">
        <w:rPr>
          <w:noProof/>
        </w:rPr>
        <w:br/>
      </w:r>
      <w:hyperlink r:id="rId76" w:history="1">
        <w:r w:rsidRPr="00132858">
          <w:rPr>
            <w:rStyle w:val="af2"/>
            <w:noProof/>
          </w:rPr>
          <w:t>https://aadt.asia/%E6%8E%A8%E5%8B%95%E7%B4%A1%E7%B9%94%E5%85%83%E5%AE%87%E5%AE%99%E5%9C%A8%E5%8F%B0%E5%8C%97%E8%AA%95%E7%94%9F-%E5%85%A8%E7%90%83%E6%95%B8%E4%BD%8D%E7%B4%A1%E7%B9%94%E9%AB%98%E5%B3%B0%E6%9C%83%E7%9B%9B/</w:t>
        </w:r>
      </w:hyperlink>
    </w:p>
    <w:p w14:paraId="5F09A7F9" w14:textId="77777777" w:rsidR="00132858" w:rsidRPr="00132858" w:rsidRDefault="00132858" w:rsidP="00132858">
      <w:pPr>
        <w:pStyle w:val="151"/>
        <w:rPr>
          <w:noProof/>
        </w:rPr>
      </w:pPr>
      <w:r w:rsidRPr="00132858">
        <w:rPr>
          <w:noProof/>
        </w:rPr>
        <w:t>壹蘋新聞網。（</w:t>
      </w:r>
      <w:r w:rsidRPr="00132858">
        <w:rPr>
          <w:noProof/>
        </w:rPr>
        <w:t>2022</w:t>
      </w:r>
      <w:r w:rsidRPr="00132858">
        <w:rPr>
          <w:noProof/>
        </w:rPr>
        <w:t>年</w:t>
      </w:r>
      <w:r w:rsidRPr="00132858">
        <w:rPr>
          <w:noProof/>
        </w:rPr>
        <w:t>10</w:t>
      </w:r>
      <w:r w:rsidRPr="00132858">
        <w:rPr>
          <w:noProof/>
        </w:rPr>
        <w:t>月</w:t>
      </w:r>
      <w:r w:rsidRPr="00132858">
        <w:rPr>
          <w:noProof/>
        </w:rPr>
        <w:t>4</w:t>
      </w:r>
      <w:r w:rsidRPr="00132858">
        <w:rPr>
          <w:noProof/>
        </w:rPr>
        <w:t>日）。將</w:t>
      </w:r>
      <w:r w:rsidRPr="00132858">
        <w:rPr>
          <w:noProof/>
        </w:rPr>
        <w:t>AI</w:t>
      </w:r>
      <w:r w:rsidRPr="00132858">
        <w:rPr>
          <w:noProof/>
        </w:rPr>
        <w:t>導入紡織業</w:t>
      </w:r>
      <w:r w:rsidRPr="00132858">
        <w:rPr>
          <w:noProof/>
        </w:rPr>
        <w:t xml:space="preserve"> Frontier.cool</w:t>
      </w:r>
      <w:r w:rsidRPr="00132858">
        <w:rPr>
          <w:noProof/>
        </w:rPr>
        <w:t>獲</w:t>
      </w:r>
      <w:r w:rsidRPr="00132858">
        <w:rPr>
          <w:noProof/>
        </w:rPr>
        <w:t>ITMF</w:t>
      </w:r>
      <w:r w:rsidRPr="00132858">
        <w:rPr>
          <w:noProof/>
        </w:rPr>
        <w:t>全球年度新創公司</w:t>
      </w:r>
      <w:r w:rsidRPr="00132858">
        <w:rPr>
          <w:noProof/>
        </w:rPr>
        <w:br/>
      </w:r>
      <w:hyperlink r:id="rId77" w:history="1">
        <w:r w:rsidRPr="00132858">
          <w:rPr>
            <w:rStyle w:val="af2"/>
            <w:noProof/>
          </w:rPr>
          <w:t>https://tw.nextapple.com/finance/20221004/0183A115E1808F92781872A70E813862</w:t>
        </w:r>
      </w:hyperlink>
    </w:p>
    <w:p w14:paraId="107DD839" w14:textId="77777777" w:rsidR="00132858" w:rsidRPr="00132858" w:rsidRDefault="00132858" w:rsidP="00132858">
      <w:pPr>
        <w:pStyle w:val="151"/>
        <w:rPr>
          <w:noProof/>
        </w:rPr>
      </w:pPr>
      <w:r w:rsidRPr="00132858">
        <w:rPr>
          <w:noProof/>
        </w:rPr>
        <w:lastRenderedPageBreak/>
        <w:t>中國時報。（</w:t>
      </w:r>
      <w:r w:rsidRPr="00132858">
        <w:rPr>
          <w:noProof/>
        </w:rPr>
        <w:t>2023</w:t>
      </w:r>
      <w:r w:rsidRPr="00132858">
        <w:rPr>
          <w:noProof/>
        </w:rPr>
        <w:t>年</w:t>
      </w:r>
      <w:r w:rsidRPr="00132858">
        <w:rPr>
          <w:noProof/>
        </w:rPr>
        <w:t>4</w:t>
      </w:r>
      <w:r w:rsidRPr="00132858">
        <w:rPr>
          <w:noProof/>
        </w:rPr>
        <w:t>月</w:t>
      </w:r>
      <w:r w:rsidRPr="00132858">
        <w:rPr>
          <w:noProof/>
        </w:rPr>
        <w:t>17</w:t>
      </w:r>
      <w:r w:rsidRPr="00132858">
        <w:rPr>
          <w:noProof/>
        </w:rPr>
        <w:t>日）。</w:t>
      </w:r>
      <w:r w:rsidRPr="00132858">
        <w:rPr>
          <w:noProof/>
        </w:rPr>
        <w:t>Frontier</w:t>
      </w:r>
      <w:r w:rsidRPr="00132858">
        <w:rPr>
          <w:noProof/>
        </w:rPr>
        <w:t>與</w:t>
      </w:r>
      <w:r w:rsidRPr="00132858">
        <w:rPr>
          <w:noProof/>
        </w:rPr>
        <w:t>AADT</w:t>
      </w:r>
      <w:r w:rsidRPr="00132858">
        <w:rPr>
          <w:noProof/>
        </w:rPr>
        <w:t>簽約加速紡織數位化進程</w:t>
      </w:r>
      <w:r w:rsidRPr="00132858">
        <w:rPr>
          <w:noProof/>
        </w:rPr>
        <w:br/>
      </w:r>
      <w:hyperlink r:id="rId78" w:history="1">
        <w:r w:rsidRPr="00132858">
          <w:rPr>
            <w:rStyle w:val="af2"/>
            <w:noProof/>
          </w:rPr>
          <w:t>https://life.taiwan368.com.tw/article/5/12/112096</w:t>
        </w:r>
      </w:hyperlink>
    </w:p>
    <w:p w14:paraId="46DCB13D" w14:textId="77777777" w:rsidR="00132858" w:rsidRPr="00132858" w:rsidRDefault="00132858" w:rsidP="00132858">
      <w:pPr>
        <w:pStyle w:val="151"/>
        <w:rPr>
          <w:noProof/>
        </w:rPr>
      </w:pPr>
      <w:r w:rsidRPr="00132858">
        <w:rPr>
          <w:noProof/>
        </w:rPr>
        <w:t>eventgo</w:t>
      </w:r>
      <w:r w:rsidRPr="00132858">
        <w:rPr>
          <w:noProof/>
        </w:rPr>
        <w:t>。（</w:t>
      </w:r>
      <w:r w:rsidRPr="00132858">
        <w:rPr>
          <w:noProof/>
        </w:rPr>
        <w:t>2023</w:t>
      </w:r>
      <w:r w:rsidRPr="00132858">
        <w:rPr>
          <w:noProof/>
        </w:rPr>
        <w:t>年</w:t>
      </w:r>
      <w:r w:rsidRPr="00132858">
        <w:rPr>
          <w:noProof/>
        </w:rPr>
        <w:t>6</w:t>
      </w:r>
      <w:r w:rsidRPr="00132858">
        <w:rPr>
          <w:noProof/>
        </w:rPr>
        <w:t>月</w:t>
      </w:r>
      <w:r w:rsidRPr="00132858">
        <w:rPr>
          <w:noProof/>
        </w:rPr>
        <w:t>15</w:t>
      </w:r>
      <w:r w:rsidRPr="00132858">
        <w:rPr>
          <w:noProof/>
        </w:rPr>
        <w:t>日）。第二屆去中心永續發展論壇｜</w:t>
      </w:r>
      <w:r w:rsidRPr="00132858">
        <w:rPr>
          <w:noProof/>
        </w:rPr>
        <w:t>Future Commerce 2023 AI Taiwan</w:t>
      </w:r>
      <w:r w:rsidRPr="00132858">
        <w:rPr>
          <w:noProof/>
        </w:rPr>
        <w:t>未來商務展</w:t>
      </w:r>
      <w:r w:rsidRPr="00132858">
        <w:rPr>
          <w:noProof/>
        </w:rPr>
        <w:br/>
      </w:r>
      <w:hyperlink r:id="rId79" w:history="1">
        <w:r w:rsidRPr="00132858">
          <w:rPr>
            <w:rStyle w:val="af2"/>
            <w:noProof/>
          </w:rPr>
          <w:t>https://eventgo.bnextmedia.com.tw/event/detail/e83386u646e3410c3ab9</w:t>
        </w:r>
      </w:hyperlink>
    </w:p>
    <w:p w14:paraId="1B884349" w14:textId="77777777" w:rsidR="00132858" w:rsidRPr="00132858" w:rsidRDefault="00132858" w:rsidP="00132858">
      <w:pPr>
        <w:pStyle w:val="151"/>
        <w:rPr>
          <w:noProof/>
        </w:rPr>
      </w:pPr>
      <w:r w:rsidRPr="00132858">
        <w:rPr>
          <w:noProof/>
        </w:rPr>
        <w:t>遠見雜誌。（</w:t>
      </w:r>
      <w:r w:rsidRPr="00132858">
        <w:rPr>
          <w:noProof/>
        </w:rPr>
        <w:t>2023</w:t>
      </w:r>
      <w:r w:rsidRPr="00132858">
        <w:rPr>
          <w:noProof/>
        </w:rPr>
        <w:t>年</w:t>
      </w:r>
      <w:r w:rsidRPr="00132858">
        <w:rPr>
          <w:noProof/>
        </w:rPr>
        <w:t>12</w:t>
      </w:r>
      <w:r w:rsidRPr="00132858">
        <w:rPr>
          <w:noProof/>
        </w:rPr>
        <w:t>月</w:t>
      </w:r>
      <w:r w:rsidRPr="00132858">
        <w:rPr>
          <w:noProof/>
        </w:rPr>
        <w:t>24</w:t>
      </w:r>
      <w:r w:rsidRPr="00132858">
        <w:rPr>
          <w:noProof/>
        </w:rPr>
        <w:t>日）。數位紡織平台</w:t>
      </w:r>
      <w:r w:rsidRPr="00132858">
        <w:rPr>
          <w:noProof/>
        </w:rPr>
        <w:t>Frontier.cool</w:t>
      </w:r>
      <w:r w:rsidRPr="00132858">
        <w:rPr>
          <w:noProof/>
        </w:rPr>
        <w:t>，靠</w:t>
      </w:r>
      <w:r w:rsidRPr="00132858">
        <w:rPr>
          <w:noProof/>
        </w:rPr>
        <w:t>AI</w:t>
      </w:r>
      <w:r w:rsidRPr="00132858">
        <w:rPr>
          <w:noProof/>
        </w:rPr>
        <w:t>管布料引國發投資</w:t>
      </w:r>
      <w:r w:rsidRPr="00132858">
        <w:rPr>
          <w:noProof/>
        </w:rPr>
        <w:br/>
      </w:r>
      <w:hyperlink r:id="rId80" w:history="1">
        <w:r w:rsidRPr="00132858">
          <w:rPr>
            <w:rStyle w:val="af2"/>
            <w:noProof/>
          </w:rPr>
          <w:t>https://www.gvm.com.tw/article/108630</w:t>
        </w:r>
      </w:hyperlink>
    </w:p>
    <w:p w14:paraId="5589FDFE"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0</w:t>
      </w:r>
      <w:r w:rsidRPr="00132858">
        <w:rPr>
          <w:noProof/>
        </w:rPr>
        <w:t>月</w:t>
      </w:r>
      <w:r w:rsidRPr="00132858">
        <w:rPr>
          <w:noProof/>
        </w:rPr>
        <w:t>22</w:t>
      </w:r>
      <w:r w:rsidRPr="00132858">
        <w:rPr>
          <w:noProof/>
        </w:rPr>
        <w:t>日）。翻轉紡織供應鏈流程，生成式</w:t>
      </w:r>
      <w:r w:rsidRPr="00132858">
        <w:rPr>
          <w:noProof/>
        </w:rPr>
        <w:t>AI</w:t>
      </w:r>
      <w:r w:rsidRPr="00132858">
        <w:rPr>
          <w:noProof/>
        </w:rPr>
        <w:t>為時尚產業帶來重大變革</w:t>
      </w:r>
      <w:r w:rsidRPr="00132858">
        <w:rPr>
          <w:noProof/>
        </w:rPr>
        <w:br/>
      </w:r>
      <w:hyperlink r:id="rId81" w:history="1">
        <w:r w:rsidRPr="00132858">
          <w:rPr>
            <w:rStyle w:val="af2"/>
            <w:noProof/>
          </w:rPr>
          <w:t>https://www.businesstoday.com.tw/article/category/183015/post/202410220039/</w:t>
        </w:r>
      </w:hyperlink>
    </w:p>
    <w:p w14:paraId="29E1D523"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1</w:t>
      </w:r>
      <w:r w:rsidRPr="00132858">
        <w:rPr>
          <w:noProof/>
        </w:rPr>
        <w:t>月</w:t>
      </w:r>
      <w:r w:rsidRPr="00132858">
        <w:rPr>
          <w:noProof/>
        </w:rPr>
        <w:t>7</w:t>
      </w:r>
      <w:r w:rsidRPr="00132858">
        <w:rPr>
          <w:noProof/>
        </w:rPr>
        <w:t>日）。數位轉型再進化，生成式</w:t>
      </w:r>
      <w:r w:rsidRPr="00132858">
        <w:rPr>
          <w:noProof/>
        </w:rPr>
        <w:t>AI</w:t>
      </w:r>
      <w:r w:rsidRPr="00132858">
        <w:rPr>
          <w:noProof/>
        </w:rPr>
        <w:t>如何為臺灣紡織產業帶來新競爭力？</w:t>
      </w:r>
      <w:r w:rsidRPr="00132858">
        <w:rPr>
          <w:noProof/>
        </w:rPr>
        <w:br/>
      </w:r>
      <w:hyperlink r:id="rId82" w:history="1">
        <w:r w:rsidRPr="00132858">
          <w:rPr>
            <w:rStyle w:val="af2"/>
            <w:noProof/>
          </w:rPr>
          <w:t>https://www.businesstoday.com.tw/article/category/183015/post/202411070018/</w:t>
        </w:r>
      </w:hyperlink>
    </w:p>
    <w:sectPr w:rsidR="00132858" w:rsidRPr="00132858"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E4%BA%86%E8%A7%A3%E7%B4%8B%E7%90%86%E8%B2%BC%E5%9C%966-texture-maps</w:t>
        </w:r>
      </w:hyperlink>
    </w:p>
  </w:comment>
  <w:comment w:id="141" w:author="190498 lily" w:date="2025-05-16T14:34:00Z" w:initials="1l">
    <w:p w14:paraId="0F6E1F15" w14:textId="77777777" w:rsidR="005E1B1F" w:rsidRDefault="005E1B1F" w:rsidP="005E1B1F">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 w:id="149"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1" w:author="190498 lily" w:date="2025-06-24T15:44:00Z" w:initials="1l">
    <w:p w14:paraId="6C510374" w14:textId="7AFE5C6B" w:rsidR="00D800E8" w:rsidRDefault="00D800E8">
      <w:pPr>
        <w:pStyle w:val="af8"/>
        <w:ind w:firstLine="360"/>
      </w:pPr>
      <w:r>
        <w:rPr>
          <w:rStyle w:val="af7"/>
        </w:rPr>
        <w:annotationRef/>
      </w:r>
    </w:p>
  </w:comment>
  <w:comment w:id="153"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62" w:author="190498 lily" w:date="2025-06-28T15:58:00Z" w:initials="1l">
    <w:p w14:paraId="2C86A0EE" w14:textId="68213B48" w:rsidR="00F83B71" w:rsidRDefault="00F83B71">
      <w:pPr>
        <w:pStyle w:val="af8"/>
        <w:ind w:firstLine="360"/>
      </w:pPr>
      <w:r>
        <w:rPr>
          <w:rStyle w:val="af7"/>
        </w:rPr>
        <w:annotationRef/>
      </w:r>
      <w:r w:rsidRPr="00BE58B4">
        <w:rPr>
          <w:u w:color="FF0000"/>
        </w:rPr>
        <w:t>FabriSelect™</w:t>
      </w:r>
    </w:p>
  </w:comment>
  <w:comment w:id="164" w:author="190498 lily" w:date="2025-06-25T12:24:00Z" w:initials="1l">
    <w:p w14:paraId="01CFDC53" w14:textId="14C0D9D9" w:rsidR="005A2179" w:rsidRDefault="005A2179">
      <w:pPr>
        <w:pStyle w:val="af8"/>
        <w:ind w:firstLine="360"/>
      </w:pPr>
      <w:r>
        <w:rPr>
          <w:rStyle w:val="af7"/>
        </w:rPr>
        <w:annotationRef/>
      </w:r>
      <w:hyperlink r:id="rId28" w:history="1">
        <w:r w:rsidR="00023B3F" w:rsidRPr="00506D26">
          <w:rPr>
            <w:rStyle w:val="af2"/>
          </w:rPr>
          <w:t>https://www.titas.tw/Upload/UserData/TITAS%202023%20%E5%8F%83%E5%B1%95%E5%95%86%E4%BB%8B%E7%B4%B9%20-%20%E5%8F%B0%E7%81%A3%E9%80%9A%E7%94%A8.pdf</w:t>
        </w:r>
      </w:hyperlink>
    </w:p>
    <w:p w14:paraId="0FBEBE92" w14:textId="736ED8F6" w:rsidR="00023B3F" w:rsidRPr="00023B3F" w:rsidRDefault="00023B3F" w:rsidP="00023B3F">
      <w:pPr>
        <w:pStyle w:val="af8"/>
        <w:ind w:firstLineChars="0" w:firstLine="0"/>
      </w:pPr>
    </w:p>
  </w:comment>
  <w:comment w:id="165" w:author="190498 lily" w:date="2025-06-25T00:12:00Z" w:initials="1l">
    <w:p w14:paraId="7C50B075" w14:textId="77777777" w:rsidR="006C57DE" w:rsidRDefault="006C57DE" w:rsidP="006C57DE">
      <w:pPr>
        <w:pStyle w:val="af8"/>
        <w:ind w:firstLine="360"/>
      </w:pPr>
      <w:r>
        <w:rPr>
          <w:rStyle w:val="af7"/>
        </w:rPr>
        <w:annotationRef/>
      </w:r>
      <w:r w:rsidRPr="000A3178">
        <w:t>簡單來說，</w:t>
      </w:r>
      <w:r w:rsidRPr="000A3178">
        <w:t xml:space="preserve">Digital Thread </w:t>
      </w:r>
      <w:r w:rsidRPr="000A3178">
        <w:t>是整個產品生命週期中資料的組合。它使整個業務過程中的產品資料具有同質性。典型的</w:t>
      </w:r>
      <w:r w:rsidRPr="000A3178">
        <w:t xml:space="preserve"> Digital Thread </w:t>
      </w:r>
      <w:r w:rsidRPr="000A3178">
        <w:t>路徑會自其設計開始，一路依循其工程及產品生命週期管理</w:t>
      </w:r>
      <w:r w:rsidRPr="000A3178">
        <w:t xml:space="preserve"> (PLM)</w:t>
      </w:r>
      <w:r w:rsidRPr="000A3178">
        <w:t>、製造指示、供貨鏈管理、服務記錄與客戶事件</w:t>
      </w:r>
      <w:r>
        <w:br/>
      </w:r>
      <w:r>
        <w:br/>
      </w:r>
      <w:r>
        <w:rPr>
          <w:rFonts w:hint="eastAsia"/>
        </w:rPr>
        <w:t xml:space="preserve">Digital Thread </w:t>
      </w:r>
      <w:r>
        <w:rPr>
          <w:rFonts w:hint="eastAsia"/>
        </w:rPr>
        <w:t>是指將產品從設計、開發、生產、測試、銷售、維護到退役的全生命週期資料，用數位方式連接起來，形成一條「可追蹤的資料鏈」</w:t>
      </w:r>
    </w:p>
    <w:p w14:paraId="3E8E708A" w14:textId="77777777" w:rsidR="006C57DE" w:rsidRDefault="006C57DE" w:rsidP="006C57DE">
      <w:pPr>
        <w:pStyle w:val="af8"/>
        <w:ind w:firstLine="480"/>
      </w:pPr>
    </w:p>
    <w:p w14:paraId="798037AB" w14:textId="77777777" w:rsidR="006C57DE" w:rsidRDefault="006C57DE" w:rsidP="006C57DE">
      <w:pPr>
        <w:pStyle w:val="af8"/>
        <w:ind w:firstLine="480"/>
      </w:pPr>
      <w:r>
        <w:rPr>
          <w:rFonts w:hint="eastAsia"/>
        </w:rPr>
        <w:t>串接</w:t>
      </w:r>
      <w:r>
        <w:rPr>
          <w:rFonts w:hint="eastAsia"/>
        </w:rPr>
        <w:t xml:space="preserve"> 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w:t>
      </w:r>
      <w:r>
        <w:rPr>
          <w:rFonts w:hint="eastAsia"/>
        </w:rPr>
        <w:t>IoT</w:t>
      </w:r>
      <w:r>
        <w:rPr>
          <w:rFonts w:hint="eastAsia"/>
        </w:rPr>
        <w:t>、</w:t>
      </w:r>
      <w:r>
        <w:rPr>
          <w:rFonts w:hint="eastAsia"/>
        </w:rPr>
        <w:t xml:space="preserve">AI </w:t>
      </w:r>
      <w:r>
        <w:rPr>
          <w:rFonts w:hint="eastAsia"/>
        </w:rPr>
        <w:t>等系統</w:t>
      </w:r>
    </w:p>
    <w:p w14:paraId="46E49DA5" w14:textId="77777777" w:rsidR="006C57DE" w:rsidRDefault="006C57DE" w:rsidP="006C57DE">
      <w:pPr>
        <w:pStyle w:val="af8"/>
        <w:ind w:firstLine="480"/>
      </w:pPr>
      <w:r>
        <w:rPr>
          <w:rFonts w:hint="eastAsia"/>
        </w:rPr>
        <w:t>打通資料孤島</w:t>
      </w:r>
    </w:p>
    <w:p w14:paraId="4B80ACF7" w14:textId="77777777" w:rsidR="006C57DE" w:rsidRDefault="006C57DE" w:rsidP="006C57DE">
      <w:pPr>
        <w:pStyle w:val="af8"/>
        <w:ind w:firstLine="480"/>
      </w:pPr>
      <w:r>
        <w:rPr>
          <w:rFonts w:hint="eastAsia"/>
        </w:rPr>
        <w:t>提供即時決策依據</w:t>
      </w:r>
    </w:p>
    <w:p w14:paraId="22785A65" w14:textId="77777777" w:rsidR="006C57DE" w:rsidRDefault="006C57DE" w:rsidP="006C57DE">
      <w:pPr>
        <w:pStyle w:val="af8"/>
        <w:ind w:firstLine="480"/>
      </w:pPr>
      <w:r>
        <w:rPr>
          <w:rFonts w:hint="eastAsia"/>
        </w:rPr>
        <w:t>實現全生命週期的品質追溯與效能優化</w:t>
      </w:r>
    </w:p>
    <w:p w14:paraId="7E30A649" w14:textId="77777777" w:rsidR="006C57DE" w:rsidRDefault="006C57DE" w:rsidP="006C57DE">
      <w:pPr>
        <w:pStyle w:val="af8"/>
        <w:ind w:firstLine="480"/>
      </w:pPr>
      <w:r>
        <w:rPr>
          <w:rFonts w:hint="eastAsia"/>
        </w:rPr>
        <w:t xml:space="preserve"> </w:t>
      </w:r>
      <w:r>
        <w:rPr>
          <w:rFonts w:hint="eastAsia"/>
        </w:rPr>
        <w:t>二、應用場景與舉例：</w:t>
      </w:r>
    </w:p>
    <w:p w14:paraId="2B68374E" w14:textId="77777777" w:rsidR="006C57DE" w:rsidRDefault="006C57DE" w:rsidP="006C57DE">
      <w:pPr>
        <w:pStyle w:val="af8"/>
        <w:ind w:firstLine="480"/>
      </w:pPr>
      <w:r>
        <w:rPr>
          <w:rFonts w:hint="eastAsia"/>
        </w:rPr>
        <w:t>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整合</w:t>
      </w:r>
      <w:r>
        <w:rPr>
          <w:rFonts w:hint="eastAsia"/>
        </w:rPr>
        <w:t>=&gt;</w:t>
      </w:r>
      <w:r>
        <w:rPr>
          <w:rFonts w:hint="eastAsia"/>
        </w:rPr>
        <w:t>設計變更自動同步到製造</w:t>
      </w:r>
    </w:p>
    <w:p w14:paraId="581E7DAE" w14:textId="77777777" w:rsidR="006C57DE" w:rsidRPr="000A3178" w:rsidRDefault="006C57DE" w:rsidP="006C57DE">
      <w:pPr>
        <w:pStyle w:val="af8"/>
        <w:ind w:firstLine="480"/>
      </w:pPr>
      <w:r>
        <w:t xml:space="preserve"> </w:t>
      </w:r>
      <w:r w:rsidRPr="000A3178">
        <w:t>https://vocus.cc/article/682ec539fd89780001b505f9</w:t>
      </w:r>
    </w:p>
  </w:comment>
  <w:comment w:id="177" w:author="190498 lily" w:date="2025-06-28T17:59:00Z" w:initials="1l">
    <w:p w14:paraId="557A66E6" w14:textId="036A01B1" w:rsidR="00DF32A0" w:rsidRDefault="00DF32A0">
      <w:pPr>
        <w:pStyle w:val="af8"/>
        <w:ind w:firstLine="360"/>
      </w:pPr>
      <w:r>
        <w:rPr>
          <w:rStyle w:val="af7"/>
        </w:rPr>
        <w:annotationRef/>
      </w:r>
      <w:r>
        <w:rPr>
          <w:rFonts w:hint="eastAsia"/>
        </w:rPr>
        <w:t>因為具體沒有成果，只有他們的關係延續深化，所以我決定放在深耕運用</w:t>
      </w:r>
    </w:p>
  </w:comment>
  <w:comment w:id="186" w:author="190498 lily" w:date="2025-06-28T23:11:00Z" w:initials="1l">
    <w:p w14:paraId="61DD0B1E" w14:textId="046661AB" w:rsidR="00572831" w:rsidRDefault="00572831">
      <w:pPr>
        <w:pStyle w:val="af8"/>
        <w:ind w:firstLine="360"/>
      </w:pPr>
      <w:r>
        <w:rPr>
          <w:rStyle w:val="af7"/>
        </w:rPr>
        <w:annotationRef/>
      </w:r>
      <w:r w:rsidRPr="007F724F">
        <w:rPr>
          <w:rFonts w:hint="eastAsia"/>
        </w:rPr>
        <w:t>傳產</w:t>
      </w:r>
      <w:r>
        <w:rPr>
          <w:rFonts w:hint="eastAsia"/>
        </w:rPr>
        <w:t>普遍抱持著「被動式創新」的心態，</w:t>
      </w:r>
      <w:r>
        <w:t>創新</w:t>
      </w:r>
      <w:r>
        <w:rPr>
          <w:rFonts w:hint="eastAsia"/>
        </w:rPr>
        <w:t>要能實際</w:t>
      </w:r>
      <w:r>
        <w:t>落地，不</w:t>
      </w:r>
      <w:r>
        <w:rPr>
          <w:rFonts w:hint="eastAsia"/>
        </w:rPr>
        <w:t>該</w:t>
      </w:r>
      <w:r>
        <w:t>「</w:t>
      </w:r>
      <w:r>
        <w:rPr>
          <w:rFonts w:hint="eastAsia"/>
        </w:rPr>
        <w:t>完全改變產業</w:t>
      </w:r>
      <w:r>
        <w:t>」，</w:t>
      </w:r>
      <w:r>
        <w:rPr>
          <w:rFonts w:hint="eastAsia"/>
        </w:rPr>
        <w:t>而是</w:t>
      </w:r>
      <w:r>
        <w:t>設計「低摩擦、</w:t>
      </w:r>
      <w:r w:rsidR="005C6A35">
        <w:rPr>
          <w:rFonts w:hint="eastAsia"/>
        </w:rPr>
        <w:t>低</w:t>
      </w:r>
      <w:r>
        <w:rPr>
          <w:rFonts w:hint="eastAsia"/>
        </w:rPr>
        <w:t>成本、高度回應痛點</w:t>
      </w:r>
      <w:r>
        <w:t>」的</w:t>
      </w:r>
      <w:r>
        <w:rPr>
          <w:rFonts w:hint="eastAsia"/>
        </w:rPr>
        <w:t>解決方案。產業接納科技</w:t>
      </w:r>
      <w:r w:rsidRPr="002E3598">
        <w:rPr>
          <w:rFonts w:hint="eastAsia"/>
        </w:rPr>
        <w:t>並非</w:t>
      </w:r>
      <w:r>
        <w:rPr>
          <w:rFonts w:hint="eastAsia"/>
        </w:rPr>
        <w:t>對</w:t>
      </w:r>
      <w:r w:rsidRPr="002E3598">
        <w:rPr>
          <w:rFonts w:hint="eastAsia"/>
        </w:rPr>
        <w:t>「創新與轉型」的抽象追求，而是源於「具體痛點與現實壓力」的迫切反應</w:t>
      </w:r>
      <w:r>
        <w:rPr>
          <w:rFonts w:hint="eastAsia"/>
        </w:rPr>
        <w:t>，國際法規與環境變化亦是產業推動轉型的重要動機</w:t>
      </w:r>
      <w:r w:rsidRPr="007F724F">
        <w:rPr>
          <w:rFonts w:hint="eastAsia"/>
        </w:rPr>
        <w:t>。</w:t>
      </w:r>
    </w:p>
  </w:comment>
  <w:comment w:id="187" w:author="190498 lily" w:date="2025-06-29T01:03:00Z" w:initials="1l">
    <w:p w14:paraId="69D4C634" w14:textId="6E59F245" w:rsidR="00B37CC5" w:rsidRDefault="00B37CC5">
      <w:pPr>
        <w:pStyle w:val="af8"/>
        <w:ind w:firstLine="360"/>
      </w:pPr>
      <w:r>
        <w:rPr>
          <w:rStyle w:val="af7"/>
        </w:rPr>
        <w:annotationRef/>
      </w:r>
      <w:r w:rsidRPr="008E09DE">
        <w:rPr>
          <w:rFonts w:hint="eastAsia"/>
        </w:rPr>
        <w:t>新創企業的創新策略</w:t>
      </w:r>
      <w:r>
        <w:rPr>
          <w:rFonts w:hint="eastAsia"/>
        </w:rPr>
        <w:t>是</w:t>
      </w:r>
      <w:r w:rsidRPr="006D5F53">
        <w:rPr>
          <w:rFonts w:hint="eastAsia"/>
          <w:color w:val="EE0000"/>
        </w:rPr>
        <w:t>反覆運用組織資源與模組化延伸來滿足新需求</w:t>
      </w:r>
      <w:r>
        <w:rPr>
          <w:rFonts w:hint="eastAsia"/>
        </w:rPr>
        <w:t>，因此</w:t>
      </w:r>
      <w:r w:rsidRPr="0029407C">
        <w:rPr>
          <w:rFonts w:hint="eastAsia"/>
          <w:color w:val="EE0000"/>
        </w:rPr>
        <w:t>須熟悉現有資源，同時不斷探索潛在可用資源</w:t>
      </w:r>
      <w:r>
        <w:rPr>
          <w:rFonts w:hint="eastAsia"/>
        </w:rPr>
        <w:t>。在中小型企業</w:t>
      </w:r>
      <w:r w:rsidRPr="00735318">
        <w:t>面對人力、資金與研發時程限制時，</w:t>
      </w:r>
      <w:r>
        <w:rPr>
          <w:rFonts w:hint="eastAsia"/>
        </w:rPr>
        <w:t>模組化資源重組可節省時間和重新設計系統的成本。</w:t>
      </w:r>
    </w:p>
  </w:comment>
  <w:comment w:id="188" w:author="190498 lily" w:date="2025-06-29T01:16:00Z" w:initials="1l">
    <w:p w14:paraId="196BD9D0" w14:textId="7D56031F" w:rsidR="007C6DFC" w:rsidRDefault="007C6DFC">
      <w:pPr>
        <w:pStyle w:val="af8"/>
        <w:ind w:firstLine="360"/>
      </w:pPr>
      <w:r>
        <w:rPr>
          <w:rStyle w:val="af7"/>
        </w:rPr>
        <w:annotationRef/>
      </w:r>
      <w:r w:rsidRPr="00015B92">
        <w:rPr>
          <w:rFonts w:hint="eastAsia"/>
        </w:rPr>
        <w:t>可供性不只是技術潛能，而是在不同情境中被持續、動態重塑的</w:t>
      </w:r>
      <w:r>
        <w:rPr>
          <w:rFonts w:hint="eastAsia"/>
        </w:rPr>
        <w:t>行動</w:t>
      </w:r>
      <w:r w:rsidRPr="00015B92">
        <w:rPr>
          <w:rFonts w:hint="eastAsia"/>
        </w:rPr>
        <w:t>可能性</w:t>
      </w:r>
      <w:r>
        <w:rPr>
          <w:rFonts w:hint="eastAsia"/>
        </w:rPr>
        <w:t>。創新</w:t>
      </w:r>
      <w:r w:rsidRPr="005D2158">
        <w:t>科技</w:t>
      </w:r>
      <w:r>
        <w:rPr>
          <w:rFonts w:hint="eastAsia"/>
        </w:rPr>
        <w:t>的</w:t>
      </w:r>
      <w:r w:rsidRPr="005D2158">
        <w:t>發展</w:t>
      </w:r>
      <w:r>
        <w:rPr>
          <w:rFonts w:hint="eastAsia"/>
        </w:rPr>
        <w:t>，</w:t>
      </w:r>
      <w:r w:rsidRPr="005D2158">
        <w:t>需要</w:t>
      </w:r>
      <w:r>
        <w:rPr>
          <w:rFonts w:hint="eastAsia"/>
        </w:rPr>
        <w:t>企業</w:t>
      </w:r>
      <w:r w:rsidRPr="005D2158">
        <w:t>對可供性</w:t>
      </w:r>
      <w:r>
        <w:rPr>
          <w:rFonts w:hint="eastAsia"/>
        </w:rPr>
        <w:t>持續</w:t>
      </w:r>
      <w:r w:rsidRPr="00A83CD0">
        <w:t>辨識、調整與賦予意義</w:t>
      </w:r>
      <w:r>
        <w:rPr>
          <w:rFonts w:hint="eastAsia"/>
        </w:rPr>
        <w:t>的</w:t>
      </w:r>
      <w:r w:rsidRPr="005D2158">
        <w:t>循環歷程</w:t>
      </w:r>
      <w:r>
        <w:rPr>
          <w:rFonts w:hint="eastAsia"/>
        </w:rPr>
        <w:t>。</w:t>
      </w:r>
    </w:p>
  </w:comment>
  <w:comment w:id="189" w:author="190498 lily" w:date="2025-06-29T11:58:00Z" w:initials="1l">
    <w:p w14:paraId="17061177" w14:textId="77777777" w:rsidR="008C1CE7" w:rsidRDefault="008C1CE7">
      <w:pPr>
        <w:pStyle w:val="af8"/>
        <w:ind w:firstLine="360"/>
        <w:rPr>
          <w:bCs/>
        </w:rPr>
      </w:pPr>
      <w:r>
        <w:rPr>
          <w:rStyle w:val="af7"/>
        </w:rPr>
        <w:annotationRef/>
      </w: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p>
    <w:p w14:paraId="3C15C309" w14:textId="77777777" w:rsidR="008C1CE7" w:rsidRDefault="008C1CE7">
      <w:pPr>
        <w:pStyle w:val="af8"/>
        <w:ind w:firstLine="480"/>
        <w:rPr>
          <w:bCs/>
        </w:rPr>
      </w:pPr>
    </w:p>
    <w:p w14:paraId="47067844" w14:textId="77777777" w:rsidR="008C1CE7" w:rsidRDefault="008C1CE7">
      <w:pPr>
        <w:pStyle w:val="af8"/>
        <w:ind w:firstLine="480"/>
      </w:pP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p>
    <w:p w14:paraId="6EFC336F" w14:textId="77777777" w:rsidR="008C1CE7" w:rsidRDefault="008C1CE7">
      <w:pPr>
        <w:pStyle w:val="af8"/>
        <w:ind w:firstLine="480"/>
      </w:pPr>
    </w:p>
    <w:p w14:paraId="6E84E594" w14:textId="5E409760" w:rsidR="008C1CE7" w:rsidRDefault="008C1CE7">
      <w:pPr>
        <w:pStyle w:val="af8"/>
        <w:ind w:firstLine="480"/>
      </w:pPr>
      <w:r w:rsidRPr="006917A6">
        <w:rPr>
          <w:rFonts w:hint="eastAsia"/>
        </w:rPr>
        <w:t>平衡機制，就是</w:t>
      </w:r>
      <w:r w:rsidRPr="006917A6">
        <w:rPr>
          <w:rFonts w:hint="eastAsia"/>
        </w:rPr>
        <w:t>Frontier.cool</w:t>
      </w:r>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comment>
  <w:comment w:id="190" w:author="190498 lily" w:date="2025-06-29T12:11:00Z" w:initials="1l">
    <w:p w14:paraId="2109C2F5" w14:textId="0CC747DF" w:rsidR="00952C66" w:rsidRDefault="00952C66">
      <w:pPr>
        <w:pStyle w:val="af8"/>
        <w:ind w:firstLine="360"/>
      </w:pPr>
      <w:r>
        <w:rPr>
          <w:rStyle w:val="af7"/>
        </w:rPr>
        <w:annotationRef/>
      </w:r>
      <w:r w:rsidRPr="00D62A2B">
        <w:rPr>
          <w:rFonts w:hint="eastAsia"/>
        </w:rPr>
        <w:t>傳統產業的關注點不在於技術的專業性與成熟度，而在於其對</w:t>
      </w:r>
      <w:r>
        <w:rPr>
          <w:rFonts w:hint="eastAsia"/>
        </w:rPr>
        <w:t>生產或溝通</w:t>
      </w:r>
      <w:r w:rsidRPr="00D62A2B">
        <w:rPr>
          <w:rFonts w:hint="eastAsia"/>
        </w:rPr>
        <w:t>流程、成本效益</w:t>
      </w:r>
      <w:r>
        <w:rPr>
          <w:rFonts w:hint="eastAsia"/>
        </w:rPr>
        <w:t>、</w:t>
      </w:r>
      <w:r w:rsidRPr="00D62A2B">
        <w:rPr>
          <w:rFonts w:hint="eastAsia"/>
        </w:rPr>
        <w:t>價值創造的實質貢獻，</w:t>
      </w:r>
      <w:r w:rsidRPr="00D64A01">
        <w:rPr>
          <w:rFonts w:hint="eastAsia"/>
          <w:color w:val="EE0000"/>
        </w:rPr>
        <w:t>強調實際的具體成效更能</w:t>
      </w:r>
      <w:r>
        <w:rPr>
          <w:rFonts w:hint="eastAsia"/>
          <w:color w:val="EE0000"/>
        </w:rPr>
        <w:t>吸引</w:t>
      </w:r>
      <w:r w:rsidRPr="00D64A01">
        <w:rPr>
          <w:rFonts w:hint="eastAsia"/>
          <w:color w:val="EE0000"/>
        </w:rPr>
        <w:t>產業接</w:t>
      </w:r>
      <w:r>
        <w:rPr>
          <w:rFonts w:hint="eastAsia"/>
          <w:color w:val="EE0000"/>
        </w:rPr>
        <w:t>納創新</w:t>
      </w:r>
      <w:r w:rsidRPr="00D62A2B">
        <w:rPr>
          <w:rFonts w:hint="eastAsia"/>
        </w:rPr>
        <w:t>。此外，創新路徑也呈現由內而外、循序漸進地制定歷程，反映企業藉由觀察回饋與策略動態調整策略方向</w:t>
      </w:r>
      <w:r>
        <w:rPr>
          <w:rFonts w:hint="eastAsia"/>
        </w:rPr>
        <w:t>的創新路徑</w:t>
      </w:r>
      <w:r w:rsidRPr="00D62A2B">
        <w:rPr>
          <w:rFonts w:hint="eastAsia"/>
        </w:rPr>
        <w:t>。</w:t>
      </w:r>
    </w:p>
  </w:comment>
  <w:comment w:id="193" w:author="190498 lily" w:date="2025-06-29T14:54:00Z" w:initials="1l">
    <w:p w14:paraId="7A23067E" w14:textId="77777777" w:rsidR="00035E41" w:rsidRPr="00035E41" w:rsidRDefault="00035E41" w:rsidP="00035E41">
      <w:pPr>
        <w:pStyle w:val="af8"/>
        <w:ind w:firstLine="360"/>
      </w:pPr>
      <w:r>
        <w:rPr>
          <w:rStyle w:val="af7"/>
        </w:rPr>
        <w:annotationRef/>
      </w:r>
      <w:r w:rsidRPr="00035E41">
        <w:t xml:space="preserve">  </w:t>
      </w:r>
      <w:r w:rsidRPr="00035E41">
        <w:t>對產業與使用者的理解</w:t>
      </w:r>
    </w:p>
    <w:p w14:paraId="2CBD1A78" w14:textId="77777777" w:rsidR="00035E41" w:rsidRPr="00035E41" w:rsidRDefault="00035E41" w:rsidP="00035E41">
      <w:pPr>
        <w:pStyle w:val="af8"/>
        <w:ind w:firstLine="480"/>
      </w:pPr>
      <w:r w:rsidRPr="00035E41">
        <w:t xml:space="preserve">  </w:t>
      </w:r>
      <w:r w:rsidRPr="00035E41">
        <w:t>傳產的被動式創新特性</w:t>
      </w:r>
    </w:p>
    <w:p w14:paraId="6DAD2976" w14:textId="77777777" w:rsidR="00035E41" w:rsidRPr="00035E41" w:rsidRDefault="00035E41" w:rsidP="00035E41">
      <w:pPr>
        <w:pStyle w:val="af8"/>
        <w:ind w:firstLine="480"/>
      </w:pPr>
      <w:r w:rsidRPr="00035E41">
        <w:t xml:space="preserve">  </w:t>
      </w:r>
      <w:r w:rsidRPr="00035E41">
        <w:t>對技術與實務連結的重視</w:t>
      </w:r>
    </w:p>
    <w:p w14:paraId="271C72BA" w14:textId="77777777" w:rsidR="00035E41" w:rsidRPr="00035E41" w:rsidRDefault="00035E41" w:rsidP="00035E41">
      <w:pPr>
        <w:pStyle w:val="af8"/>
        <w:ind w:firstLine="480"/>
      </w:pPr>
      <w:r w:rsidRPr="00035E41">
        <w:t xml:space="preserve">  </w:t>
      </w:r>
      <w:r w:rsidRPr="00035E41">
        <w:t>問題導向與情境敏感性</w:t>
      </w:r>
    </w:p>
    <w:p w14:paraId="5BCA262F" w14:textId="24D7A739" w:rsidR="00035E41" w:rsidRDefault="00035E41" w:rsidP="00035E41">
      <w:pPr>
        <w:pStyle w:val="af8"/>
        <w:ind w:firstLine="480"/>
      </w:pPr>
      <w:r w:rsidRPr="00035E41">
        <w:t xml:space="preserve">  </w:t>
      </w:r>
      <w:r w:rsidRPr="00035E41">
        <w:t>模組化與資源整合策略</w:t>
      </w:r>
    </w:p>
  </w:comment>
  <w:comment w:id="194" w:author="190498 lily" w:date="2025-06-29T15:45:00Z" w:initials="1l">
    <w:p w14:paraId="17C94A6C" w14:textId="77777777" w:rsidR="00AC7439" w:rsidRPr="00AC7439" w:rsidRDefault="00AC7439" w:rsidP="00AC7439">
      <w:pPr>
        <w:pStyle w:val="af8"/>
        <w:ind w:firstLine="360"/>
      </w:pPr>
      <w:r>
        <w:rPr>
          <w:rStyle w:val="af7"/>
        </w:rPr>
        <w:annotationRef/>
      </w:r>
      <w:r w:rsidRPr="00AC7439">
        <w:t>企業展現雙元性能力的關鍵包括：</w:t>
      </w:r>
    </w:p>
    <w:p w14:paraId="2038D75F" w14:textId="16DC4198" w:rsidR="00AC7439" w:rsidRPr="00AC7439" w:rsidRDefault="00AC7439" w:rsidP="00AC7439">
      <w:pPr>
        <w:pStyle w:val="af8"/>
        <w:numPr>
          <w:ilvl w:val="0"/>
          <w:numId w:val="27"/>
        </w:numPr>
        <w:ind w:leftChars="300" w:firstLine="480"/>
      </w:pPr>
      <w:r w:rsidRPr="00AC7439">
        <w:rPr>
          <w:b/>
          <w:bCs/>
        </w:rPr>
        <w:t>掌握內外部資源</w:t>
      </w:r>
      <w:r w:rsidRPr="00AC7439">
        <w:t>：包</w:t>
      </w:r>
      <w:r w:rsidR="009C1E08">
        <w:rPr>
          <w:rFonts w:hint="eastAsia"/>
          <w:color w:val="EE0000"/>
        </w:rPr>
        <w:t>有形</w:t>
      </w:r>
      <w:r w:rsidR="009C1E08" w:rsidRPr="007F012B">
        <w:rPr>
          <w:color w:val="EE0000"/>
        </w:rPr>
        <w:t>設備、</w:t>
      </w:r>
      <w:r w:rsidR="009C1E08">
        <w:rPr>
          <w:rFonts w:hint="eastAsia"/>
          <w:color w:val="EE0000"/>
        </w:rPr>
        <w:t>專業技術、</w:t>
      </w:r>
      <w:r w:rsidR="009C1E08" w:rsidRPr="007F012B">
        <w:rPr>
          <w:color w:val="EE0000"/>
        </w:rPr>
        <w:t>人才、</w:t>
      </w:r>
      <w:r w:rsidR="009C1E08">
        <w:rPr>
          <w:rFonts w:hint="eastAsia"/>
          <w:color w:val="EE0000"/>
        </w:rPr>
        <w:t>產業趨勢、經驗與</w:t>
      </w:r>
      <w:r w:rsidR="009C1E08" w:rsidRPr="007F012B">
        <w:rPr>
          <w:color w:val="EE0000"/>
        </w:rPr>
        <w:t>知識</w:t>
      </w:r>
      <w:r w:rsidR="00E12AB9">
        <w:rPr>
          <w:rFonts w:hint="eastAsia"/>
          <w:color w:val="EE0000"/>
        </w:rPr>
        <w:t>、關係網絡</w:t>
      </w:r>
      <w:r w:rsidRPr="00AC7439">
        <w:t>等。</w:t>
      </w:r>
    </w:p>
    <w:p w14:paraId="3FAB0B96" w14:textId="77777777" w:rsidR="00AC7439" w:rsidRPr="00AC7439" w:rsidRDefault="00AC7439" w:rsidP="00AC7439">
      <w:pPr>
        <w:pStyle w:val="af8"/>
        <w:numPr>
          <w:ilvl w:val="0"/>
          <w:numId w:val="27"/>
        </w:numPr>
        <w:ind w:leftChars="300" w:firstLine="480"/>
      </w:pPr>
      <w:r w:rsidRPr="00AC7439">
        <w:rPr>
          <w:b/>
          <w:bCs/>
        </w:rPr>
        <w:t>保持資源敏感與更新能力</w:t>
      </w:r>
      <w:r w:rsidRPr="00AC7439">
        <w:t>：才能即時辨識科技的可供性潛能。</w:t>
      </w:r>
    </w:p>
    <w:p w14:paraId="1FE85C8D" w14:textId="77777777" w:rsidR="00AC7439" w:rsidRPr="00AC7439" w:rsidRDefault="00AC7439" w:rsidP="00AC7439">
      <w:pPr>
        <w:pStyle w:val="af8"/>
        <w:numPr>
          <w:ilvl w:val="0"/>
          <w:numId w:val="27"/>
        </w:numPr>
        <w:ind w:leftChars="300" w:firstLine="480"/>
      </w:pPr>
      <w:r w:rsidRPr="00AC7439">
        <w:rPr>
          <w:b/>
          <w:bCs/>
        </w:rPr>
        <w:t>快速反應的策略選擇</w:t>
      </w:r>
      <w:r w:rsidRPr="00AC7439">
        <w:t>：</w:t>
      </w:r>
    </w:p>
    <w:p w14:paraId="303345A5" w14:textId="77777777" w:rsidR="00AC7439" w:rsidRPr="00AC7439" w:rsidRDefault="00AC7439" w:rsidP="00AC7439">
      <w:pPr>
        <w:pStyle w:val="af8"/>
        <w:numPr>
          <w:ilvl w:val="1"/>
          <w:numId w:val="27"/>
        </w:numPr>
        <w:ind w:leftChars="600" w:firstLine="480"/>
      </w:pPr>
      <w:r w:rsidRPr="00AC7439">
        <w:t>若內部可因應，則以模組化、低成本測試推動創新；</w:t>
      </w:r>
    </w:p>
    <w:p w14:paraId="3A039C2A" w14:textId="77777777" w:rsidR="00AC7439" w:rsidRPr="00AC7439" w:rsidRDefault="00AC7439" w:rsidP="00AC7439">
      <w:pPr>
        <w:pStyle w:val="af8"/>
        <w:numPr>
          <w:ilvl w:val="1"/>
          <w:numId w:val="27"/>
        </w:numPr>
        <w:ind w:leftChars="600" w:firstLine="480"/>
      </w:pPr>
      <w:r w:rsidRPr="00AC7439">
        <w:t>若技術門檻高、時程壓力大，則導入外部成熟技術為優先。</w:t>
      </w:r>
    </w:p>
    <w:p w14:paraId="378ACD34" w14:textId="77777777" w:rsidR="00AC7439" w:rsidRPr="00AC7439" w:rsidRDefault="00AC7439" w:rsidP="00AC7439">
      <w:pPr>
        <w:pStyle w:val="af8"/>
        <w:numPr>
          <w:ilvl w:val="0"/>
          <w:numId w:val="27"/>
        </w:numPr>
        <w:ind w:leftChars="300" w:firstLine="480"/>
      </w:pPr>
      <w:r w:rsidRPr="00AC7439">
        <w:rPr>
          <w:b/>
          <w:bCs/>
        </w:rPr>
        <w:t>科技素養與合作夥伴選擇能力</w:t>
      </w:r>
      <w:r w:rsidRPr="00AC7439">
        <w:t>：可加速導入速度並提升整合效益。</w:t>
      </w:r>
    </w:p>
    <w:p w14:paraId="50E01B17" w14:textId="5B65C1F7" w:rsidR="00AC7439" w:rsidRDefault="00AC7439" w:rsidP="00164F88">
      <w:pPr>
        <w:pStyle w:val="af8"/>
        <w:numPr>
          <w:ilvl w:val="0"/>
          <w:numId w:val="27"/>
        </w:numPr>
        <w:ind w:leftChars="300" w:firstLine="480"/>
      </w:pPr>
      <w:r w:rsidRPr="00AC7439">
        <w:rPr>
          <w:b/>
          <w:bCs/>
        </w:rPr>
        <w:t>透過展會、補助、異業合作拓展社會資本</w:t>
      </w:r>
      <w:r w:rsidRPr="00AC7439">
        <w:t>：擴大外部連結與技術來源。</w:t>
      </w:r>
    </w:p>
  </w:comment>
  <w:comment w:id="195" w:author="190498 lily" w:date="2025-06-29T16:45:00Z" w:initials="1l">
    <w:p w14:paraId="2EA47C4E" w14:textId="77777777" w:rsidR="00743756" w:rsidRPr="00743756" w:rsidRDefault="00743756" w:rsidP="00743756">
      <w:pPr>
        <w:pStyle w:val="af8"/>
        <w:ind w:firstLine="360"/>
      </w:pPr>
      <w:r>
        <w:rPr>
          <w:rStyle w:val="af7"/>
        </w:rPr>
        <w:annotationRef/>
      </w:r>
      <w:r w:rsidRPr="00743756">
        <w:rPr>
          <w:b/>
          <w:bCs/>
        </w:rPr>
        <w:t>推動產業轉型與數位生態系的關鍵要素：</w:t>
      </w:r>
    </w:p>
    <w:p w14:paraId="774196C5"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理解角色需求差異</w:t>
      </w:r>
      <w:r w:rsidRPr="00743756">
        <w:t>：品牌商、供應商與設計師需求各異，功能設計須精準對應</w:t>
      </w:r>
    </w:p>
    <w:p w14:paraId="2A420CFD"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熟悉供應鏈協作模式</w:t>
      </w:r>
      <w:r w:rsidRPr="00743756">
        <w:t>：掌握使用者場域、角色加入情形，對症下藥</w:t>
      </w:r>
    </w:p>
    <w:p w14:paraId="42F8FE7B"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降低導入門檻，採漸進推動</w:t>
      </w:r>
      <w:r w:rsidRPr="00743756">
        <w:t>：透過免費試用、模組化設計促進初期導入</w:t>
      </w:r>
    </w:p>
    <w:p w14:paraId="654793D7"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持續追蹤使用情境並調整功能</w:t>
      </w:r>
      <w:r w:rsidRPr="00743756">
        <w:t>：實際觀察使用行為，快速修正回應需求</w:t>
      </w:r>
    </w:p>
    <w:p w14:paraId="05FF932C"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構築多元參與的產業生態系</w:t>
      </w:r>
      <w:r w:rsidRPr="00743756">
        <w:t>：讓各角色皆有實質效益，才能推動轉型落地</w:t>
      </w:r>
    </w:p>
    <w:p w14:paraId="2A56268B" w14:textId="38BDC053" w:rsidR="00743756" w:rsidRDefault="00743756">
      <w:pPr>
        <w:pStyle w:val="af8"/>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0F6E1F15" w15:done="0"/>
  <w15:commentEx w15:paraId="277F6CD1" w15:done="0"/>
  <w15:commentEx w15:paraId="6C510374" w15:done="0"/>
  <w15:commentEx w15:paraId="72A0867B" w15:done="0"/>
  <w15:commentEx w15:paraId="2C86A0EE" w15:done="0"/>
  <w15:commentEx w15:paraId="0FBEBE92" w15:done="0"/>
  <w15:commentEx w15:paraId="581E7DAE" w15:done="0"/>
  <w15:commentEx w15:paraId="557A66E6" w15:done="0"/>
  <w15:commentEx w15:paraId="61DD0B1E" w15:done="0"/>
  <w15:commentEx w15:paraId="69D4C634" w15:done="0"/>
  <w15:commentEx w15:paraId="196BD9D0" w15:done="0"/>
  <w15:commentEx w15:paraId="6E84E594" w15:done="0"/>
  <w15:commentEx w15:paraId="2109C2F5" w15:done="0"/>
  <w15:commentEx w15:paraId="5BCA262F" w15:done="0"/>
  <w15:commentEx w15:paraId="50E01B17" w15:done="0"/>
  <w15:commentEx w15:paraId="2A5626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5E0776C" w16cex:dateUtc="2025-05-16T06:34:00Z"/>
  <w16cex:commentExtensible w16cex:durableId="52AA580E" w16cex:dateUtc="2025-06-17T06:58:00Z"/>
  <w16cex:commentExtensible w16cex:durableId="67FF604B" w16cex:dateUtc="2025-06-24T07:44:00Z"/>
  <w16cex:commentExtensible w16cex:durableId="00AE763C" w16cex:dateUtc="2025-06-17T07:40:00Z"/>
  <w16cex:commentExtensible w16cex:durableId="37C65072" w16cex:dateUtc="2025-06-28T07:58:00Z"/>
  <w16cex:commentExtensible w16cex:durableId="204089E8" w16cex:dateUtc="2025-06-25T04:24:00Z"/>
  <w16cex:commentExtensible w16cex:durableId="0E6D31E0" w16cex:dateUtc="2025-06-24T16:12:00Z"/>
  <w16cex:commentExtensible w16cex:durableId="125D24BB" w16cex:dateUtc="2025-06-28T09:59:00Z"/>
  <w16cex:commentExtensible w16cex:durableId="6415B4EA" w16cex:dateUtc="2025-06-28T15:11:00Z"/>
  <w16cex:commentExtensible w16cex:durableId="0605B8CB" w16cex:dateUtc="2025-06-28T17:03:00Z"/>
  <w16cex:commentExtensible w16cex:durableId="5B8AF322" w16cex:dateUtc="2025-06-28T17:16:00Z"/>
  <w16cex:commentExtensible w16cex:durableId="7E1A20F2" w16cex:dateUtc="2025-06-29T03:58:00Z"/>
  <w16cex:commentExtensible w16cex:durableId="68402589" w16cex:dateUtc="2025-06-29T04:11:00Z"/>
  <w16cex:commentExtensible w16cex:durableId="25649F2B" w16cex:dateUtc="2025-06-29T06:54:00Z"/>
  <w16cex:commentExtensible w16cex:durableId="600CAC07" w16cex:dateUtc="2025-06-29T07:45:00Z"/>
  <w16cex:commentExtensible w16cex:durableId="02A9BCB6" w16cex:dateUtc="2025-06-29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0F6E1F15" w16cid:durableId="55E0776C"/>
  <w16cid:commentId w16cid:paraId="277F6CD1" w16cid:durableId="52AA580E"/>
  <w16cid:commentId w16cid:paraId="6C510374" w16cid:durableId="67FF604B"/>
  <w16cid:commentId w16cid:paraId="72A0867B" w16cid:durableId="00AE763C"/>
  <w16cid:commentId w16cid:paraId="2C86A0EE" w16cid:durableId="37C65072"/>
  <w16cid:commentId w16cid:paraId="0FBEBE92" w16cid:durableId="204089E8"/>
  <w16cid:commentId w16cid:paraId="581E7DAE" w16cid:durableId="0E6D31E0"/>
  <w16cid:commentId w16cid:paraId="557A66E6" w16cid:durableId="125D24BB"/>
  <w16cid:commentId w16cid:paraId="61DD0B1E" w16cid:durableId="6415B4EA"/>
  <w16cid:commentId w16cid:paraId="69D4C634" w16cid:durableId="0605B8CB"/>
  <w16cid:commentId w16cid:paraId="196BD9D0" w16cid:durableId="5B8AF322"/>
  <w16cid:commentId w16cid:paraId="6E84E594" w16cid:durableId="7E1A20F2"/>
  <w16cid:commentId w16cid:paraId="2109C2F5" w16cid:durableId="68402589"/>
  <w16cid:commentId w16cid:paraId="5BCA262F" w16cid:durableId="25649F2B"/>
  <w16cid:commentId w16cid:paraId="50E01B17" w16cid:durableId="600CAC07"/>
  <w16cid:commentId w16cid:paraId="2A56268B" w16cid:durableId="02A9BC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8A1490" w14:textId="77777777" w:rsidR="00666A64" w:rsidRDefault="00666A64" w:rsidP="00FB06EE">
      <w:pPr>
        <w:spacing w:after="0" w:line="240" w:lineRule="auto"/>
        <w:ind w:firstLine="480"/>
      </w:pPr>
      <w:r>
        <w:separator/>
      </w:r>
    </w:p>
  </w:endnote>
  <w:endnote w:type="continuationSeparator" w:id="0">
    <w:p w14:paraId="3C7DCF2F" w14:textId="77777777" w:rsidR="00666A64" w:rsidRDefault="00666A64"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FE184E" w14:textId="77777777" w:rsidR="00666A64" w:rsidRDefault="00666A64" w:rsidP="00FB06EE">
      <w:pPr>
        <w:spacing w:after="0" w:line="240" w:lineRule="auto"/>
        <w:ind w:firstLine="480"/>
      </w:pPr>
      <w:r>
        <w:separator/>
      </w:r>
    </w:p>
  </w:footnote>
  <w:footnote w:type="continuationSeparator" w:id="0">
    <w:p w14:paraId="777C6F01" w14:textId="77777777" w:rsidR="00666A64" w:rsidRDefault="00666A64"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06485841" w14:textId="77777777" w:rsidR="00193658" w:rsidRDefault="00193658" w:rsidP="00193658">
      <w:pPr>
        <w:pStyle w:val="afff7"/>
        <w:ind w:firstLine="400"/>
      </w:pPr>
      <w:r>
        <w:rPr>
          <w:rStyle w:val="afff9"/>
        </w:rPr>
        <w:footnoteRef/>
      </w:r>
      <w:r>
        <w:t xml:space="preserve"> </w:t>
      </w:r>
      <w:r>
        <w:rPr>
          <w:rFonts w:hint="eastAsia"/>
        </w:rPr>
        <w:t>詳見</w:t>
      </w:r>
      <w:r>
        <w:rPr>
          <w:rFonts w:hint="eastAsia"/>
        </w:rPr>
        <w:t xml:space="preserve"> Frontier.cool</w:t>
      </w:r>
      <w:hyperlink r:id="rId17" w:history="1">
        <w:r w:rsidRPr="008D5F05">
          <w:rPr>
            <w:rStyle w:val="af2"/>
            <w:rFonts w:hint="eastAsia"/>
          </w:rPr>
          <w:t>官網</w:t>
        </w:r>
        <w:r w:rsidRPr="008D5F05">
          <w:rPr>
            <w:rStyle w:val="af2"/>
            <w:rFonts w:hint="eastAsia"/>
          </w:rPr>
          <w:t>-knowledge base</w:t>
        </w:r>
      </w:hyperlink>
      <w:r>
        <w:rPr>
          <w:rFonts w:hint="eastAsia"/>
        </w:rPr>
        <w:t>。檢索日期</w:t>
      </w:r>
      <w:r>
        <w:rPr>
          <w:rFonts w:hint="eastAsia"/>
        </w:rPr>
        <w:t>2025/6/18</w:t>
      </w:r>
    </w:p>
  </w:footnote>
  <w:footnote w:id="15">
    <w:p w14:paraId="3A5DBA4F" w14:textId="02E3DAA6" w:rsidR="00FA0C61" w:rsidRPr="00FA0C61" w:rsidRDefault="00FA0C61">
      <w:pPr>
        <w:pStyle w:val="afff7"/>
        <w:ind w:firstLine="400"/>
      </w:pPr>
      <w:r>
        <w:rPr>
          <w:rStyle w:val="afff9"/>
        </w:rPr>
        <w:footnoteRef/>
      </w:r>
      <w:r>
        <w:t xml:space="preserve"> </w:t>
      </w:r>
      <w:r>
        <w:rPr>
          <w:rFonts w:hint="eastAsia"/>
        </w:rPr>
        <w:t>詳見</w:t>
      </w:r>
      <w:r>
        <w:rPr>
          <w:rFonts w:hint="eastAsia"/>
        </w:rPr>
        <w:t xml:space="preserve"> </w:t>
      </w:r>
      <w:r>
        <w:rPr>
          <w:rFonts w:hint="eastAsia"/>
        </w:rPr>
        <w:t>中時新聞網（</w:t>
      </w:r>
      <w:r>
        <w:rPr>
          <w:rFonts w:hint="eastAsia"/>
        </w:rPr>
        <w:t>2020</w:t>
      </w:r>
      <w:r>
        <w:rPr>
          <w:rFonts w:hint="eastAsia"/>
        </w:rPr>
        <w:t>）</w:t>
      </w:r>
      <w:hyperlink r:id="rId18" w:history="1">
        <w:r w:rsidR="007D36C3" w:rsidRPr="00BB3330">
          <w:rPr>
            <w:rStyle w:val="af2"/>
            <w:rFonts w:hint="eastAsia"/>
          </w:rPr>
          <w:t>全球紡織革新</w:t>
        </w:r>
        <w:r w:rsidR="007D36C3" w:rsidRPr="00BB3330">
          <w:rPr>
            <w:rStyle w:val="af2"/>
            <w:rFonts w:hint="eastAsia"/>
          </w:rPr>
          <w:t>Frontier</w:t>
        </w:r>
        <w:r w:rsidR="007D36C3" w:rsidRPr="00BB3330">
          <w:rPr>
            <w:rStyle w:val="af2"/>
            <w:rFonts w:hint="eastAsia"/>
          </w:rPr>
          <w:t>用</w:t>
        </w:r>
        <w:r w:rsidR="007D36C3" w:rsidRPr="00BB3330">
          <w:rPr>
            <w:rStyle w:val="af2"/>
            <w:rFonts w:hint="eastAsia"/>
          </w:rPr>
          <w:t>AWS</w:t>
        </w:r>
        <w:r w:rsidR="007D36C3" w:rsidRPr="00BB3330">
          <w:rPr>
            <w:rStyle w:val="af2"/>
            <w:rFonts w:hint="eastAsia"/>
          </w:rPr>
          <w:t>打造數位布料平台</w:t>
        </w:r>
      </w:hyperlink>
      <w:r w:rsidR="007D36C3">
        <w:rPr>
          <w:rFonts w:hint="eastAsia"/>
        </w:rPr>
        <w:t>。檢索時間</w:t>
      </w:r>
      <w:r w:rsidR="007D36C3">
        <w:rPr>
          <w:rFonts w:hint="eastAsia"/>
        </w:rPr>
        <w:t>2025/6/28</w:t>
      </w:r>
    </w:p>
  </w:footnote>
  <w:footnote w:id="16">
    <w:p w14:paraId="4B257BAD" w14:textId="77777777" w:rsidR="002452E0" w:rsidRPr="0029264D" w:rsidRDefault="002452E0" w:rsidP="002452E0">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專刊報導</w:t>
      </w:r>
      <w:r>
        <w:rPr>
          <w:rFonts w:hint="eastAsia"/>
        </w:rPr>
        <w:t>-</w:t>
      </w:r>
      <w:hyperlink r:id="rId19" w:history="1">
        <w:r w:rsidRPr="00AA6F8E">
          <w:rPr>
            <w:rStyle w:val="af2"/>
          </w:rPr>
          <w:t>趙均埔登上</w:t>
        </w:r>
        <w:r w:rsidRPr="00AA6F8E">
          <w:rPr>
            <w:rStyle w:val="af2"/>
          </w:rPr>
          <w:t>PI</w:t>
        </w:r>
        <w:r w:rsidRPr="00AA6F8E">
          <w:rPr>
            <w:rStyle w:val="af2"/>
          </w:rPr>
          <w:t>論壇</w:t>
        </w:r>
        <w:r>
          <w:rPr>
            <w:rStyle w:val="af2"/>
            <w:rFonts w:hint="eastAsia"/>
          </w:rPr>
          <w:t xml:space="preserve"> </w:t>
        </w:r>
        <w:r w:rsidRPr="00AA6F8E">
          <w:rPr>
            <w:rStyle w:val="af2"/>
          </w:rPr>
          <w:t>驚見夢幻客戶</w:t>
        </w:r>
        <w:r>
          <w:rPr>
            <w:rStyle w:val="af2"/>
            <w:rFonts w:hint="eastAsia"/>
          </w:rPr>
          <w:t xml:space="preserve"> </w:t>
        </w:r>
        <w:r w:rsidRPr="00AA6F8E">
          <w:rPr>
            <w:rStyle w:val="af2"/>
          </w:rPr>
          <w:t>擄獲老佛爺、</w:t>
        </w:r>
        <w:r w:rsidRPr="00AA6F8E">
          <w:rPr>
            <w:rStyle w:val="af2"/>
          </w:rPr>
          <w:t>DKNY</w:t>
        </w:r>
        <w:r w:rsidRPr="00AA6F8E">
          <w:rPr>
            <w:rStyle w:val="af2"/>
          </w:rPr>
          <w:t>、</w:t>
        </w:r>
        <w:r w:rsidRPr="00AA6F8E">
          <w:rPr>
            <w:rStyle w:val="af2"/>
          </w:rPr>
          <w:t>CK</w:t>
        </w:r>
        <w:r w:rsidRPr="00AA6F8E">
          <w:rPr>
            <w:rStyle w:val="af2"/>
          </w:rPr>
          <w:t>大品牌芳心</w:t>
        </w:r>
      </w:hyperlink>
      <w:r>
        <w:rPr>
          <w:rFonts w:hint="eastAsia"/>
        </w:rPr>
        <w:t>。檢索日期</w:t>
      </w:r>
      <w:r>
        <w:rPr>
          <w:rFonts w:hint="eastAsia"/>
        </w:rPr>
        <w:t>2025/5/11</w:t>
      </w:r>
    </w:p>
  </w:footnote>
  <w:footnote w:id="17">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埔：</w:t>
      </w:r>
      <w:hyperlink r:id="rId20" w:history="1">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hyperlink>
      <w:r w:rsidR="004B7F2E">
        <w:rPr>
          <w:rFonts w:hint="eastAsia"/>
        </w:rPr>
        <w:t>檢索日期</w:t>
      </w:r>
      <w:r w:rsidR="004B7F2E">
        <w:rPr>
          <w:rFonts w:hint="eastAsia"/>
        </w:rPr>
        <w:t>2025/5/12</w:t>
      </w:r>
    </w:p>
  </w:footnote>
  <w:footnote w:id="18">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21"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埔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9">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蒐</w:t>
      </w:r>
      <w:hyperlink r:id="rId22" w:history="1">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hyperlink>
      <w:r w:rsidR="001B3576">
        <w:rPr>
          <w:rFonts w:hint="eastAsia"/>
        </w:rPr>
        <w:t>。檢索日期</w:t>
      </w:r>
      <w:r w:rsidR="001B3576">
        <w:rPr>
          <w:rFonts w:hint="eastAsia"/>
        </w:rPr>
        <w:t>2025/5/6</w:t>
      </w:r>
    </w:p>
  </w:footnote>
  <w:footnote w:id="20">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23"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1">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24"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2">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5"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埔：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3">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雙刀流，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 w:id="24">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6" w:history="1">
        <w:r w:rsidR="00302AC6" w:rsidRPr="00663478">
          <w:rPr>
            <w:rStyle w:val="af2"/>
            <w:rFonts w:hint="eastAsia"/>
          </w:rPr>
          <w:t>工業局推薦典範企業─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5">
    <w:p w14:paraId="2E06F855" w14:textId="24888234" w:rsidR="00430C1D" w:rsidRPr="00430C1D" w:rsidRDefault="00430C1D">
      <w:pPr>
        <w:pStyle w:val="afff7"/>
        <w:ind w:firstLine="400"/>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7"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6">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8" w:history="1">
        <w:r w:rsidR="00EA2445" w:rsidRPr="0060020B">
          <w:rPr>
            <w:rStyle w:val="af2"/>
            <w:rFonts w:hint="eastAsia"/>
          </w:rPr>
          <w:t>科技綠能</w:t>
        </w:r>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7">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9"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r w:rsidRPr="00663478">
          <w:rPr>
            <w:rStyle w:val="af2"/>
            <w:rFonts w:hint="eastAsia"/>
          </w:rPr>
          <w:t>─</w:t>
        </w:r>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8">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r w:rsidR="00C41CED">
        <w:rPr>
          <w:rFonts w:hint="eastAsia"/>
        </w:rPr>
        <w:t>台灣織襪工業同業公會</w:t>
      </w:r>
      <w:r>
        <w:rPr>
          <w:rFonts w:hint="eastAsia"/>
        </w:rPr>
        <w:t>（</w:t>
      </w:r>
      <w:r>
        <w:rPr>
          <w:rFonts w:hint="eastAsia"/>
        </w:rPr>
        <w:t>2022</w:t>
      </w:r>
      <w:r>
        <w:rPr>
          <w:rFonts w:hint="eastAsia"/>
        </w:rPr>
        <w:t>）</w:t>
      </w:r>
      <w:hyperlink r:id="rId30" w:history="1">
        <w:r w:rsidR="00235808" w:rsidRPr="00C41CED">
          <w:rPr>
            <w:rStyle w:val="af2"/>
            <w:rFonts w:hint="eastAsia"/>
          </w:rPr>
          <w:t>紡織業數位永續方案–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9">
    <w:p w14:paraId="6D7CC78A" w14:textId="4581C41E" w:rsidR="002A755B" w:rsidRDefault="002A755B">
      <w:pPr>
        <w:pStyle w:val="afff7"/>
        <w:ind w:firstLine="400"/>
      </w:pPr>
      <w:r>
        <w:rPr>
          <w:rStyle w:val="afff9"/>
        </w:rPr>
        <w:footnoteRef/>
      </w:r>
      <w:r>
        <w:t xml:space="preserve"> </w:t>
      </w:r>
      <w:r>
        <w:rPr>
          <w:rFonts w:hint="eastAsia"/>
        </w:rPr>
        <w:t>詳見</w:t>
      </w:r>
      <w:r w:rsidR="0083364F">
        <w:rPr>
          <w:rFonts w:hint="eastAsia"/>
        </w:rPr>
        <w:t>台灣織襪工業同業公會（</w:t>
      </w:r>
      <w:r w:rsidR="0081764A">
        <w:rPr>
          <w:rFonts w:hint="eastAsia"/>
        </w:rPr>
        <w:t>2024</w:t>
      </w:r>
      <w:r w:rsidR="0083364F">
        <w:rPr>
          <w:rFonts w:hint="eastAsia"/>
        </w:rPr>
        <w:t>）</w:t>
      </w:r>
      <w:hyperlink r:id="rId31" w:history="1">
        <w:r w:rsidR="004E01A3" w:rsidRPr="00ED1936">
          <w:rPr>
            <w:rStyle w:val="af2"/>
            <w:rFonts w:hint="eastAsia"/>
          </w:rPr>
          <w:t>AI</w:t>
        </w:r>
        <w:r w:rsidR="004E01A3" w:rsidRPr="00ED1936">
          <w:rPr>
            <w:rStyle w:val="af2"/>
            <w:rFonts w:hint="eastAsia"/>
          </w:rPr>
          <w:t>數位化如何幫助紡織業實現減碳目標</w:t>
        </w:r>
      </w:hyperlink>
      <w:r w:rsidR="00693B0D" w:rsidRPr="00693B0D">
        <w:rPr>
          <w:rFonts w:hint="eastAsia"/>
        </w:rPr>
        <w:t>。檢索日期</w:t>
      </w:r>
      <w:r w:rsidR="00693B0D" w:rsidRPr="00693B0D">
        <w:t>2025/6/27</w:t>
      </w:r>
    </w:p>
  </w:footnote>
  <w:footnote w:id="30">
    <w:p w14:paraId="5ADE0844" w14:textId="362A3B30" w:rsidR="00F339EA" w:rsidRPr="00F339EA" w:rsidRDefault="00F339EA">
      <w:pPr>
        <w:pStyle w:val="afff7"/>
        <w:ind w:firstLine="400"/>
      </w:pPr>
      <w:r>
        <w:rPr>
          <w:rStyle w:val="afff9"/>
        </w:rPr>
        <w:footnoteRef/>
      </w:r>
      <w:r>
        <w:t xml:space="preserve"> </w:t>
      </w:r>
      <w:r>
        <w:rPr>
          <w:rFonts w:hint="eastAsia"/>
        </w:rPr>
        <w:t>詳見</w:t>
      </w:r>
      <w:r>
        <w:rPr>
          <w:rFonts w:hint="eastAsia"/>
        </w:rPr>
        <w:t xml:space="preserve"> </w:t>
      </w:r>
      <w:r>
        <w:rPr>
          <w:rFonts w:hint="eastAsia"/>
        </w:rPr>
        <w:t>紡織月刊（</w:t>
      </w:r>
      <w:r>
        <w:rPr>
          <w:rFonts w:hint="eastAsia"/>
        </w:rPr>
        <w:t>2023</w:t>
      </w:r>
      <w:r>
        <w:rPr>
          <w:rFonts w:hint="eastAsia"/>
        </w:rPr>
        <w:t>）</w:t>
      </w:r>
      <w:hyperlink r:id="rId32" w:history="1">
        <w:r w:rsidRPr="00F339EA">
          <w:rPr>
            <w:rStyle w:val="af2"/>
            <w:rFonts w:hint="eastAsia"/>
          </w:rPr>
          <w:t>Frontier.cool</w:t>
        </w:r>
        <w:r w:rsidRPr="00F339EA">
          <w:rPr>
            <w:rStyle w:val="af2"/>
            <w:rFonts w:hint="eastAsia"/>
          </w:rPr>
          <w:t>服務中心開幕為</w:t>
        </w:r>
        <w:r w:rsidRPr="00F339EA">
          <w:rPr>
            <w:rStyle w:val="af2"/>
            <w:rFonts w:hint="eastAsia"/>
          </w:rPr>
          <w:t>adidas</w:t>
        </w:r>
        <w:r w:rsidRPr="00F339EA">
          <w:rPr>
            <w:rStyle w:val="af2"/>
            <w:rFonts w:hint="eastAsia"/>
          </w:rPr>
          <w:t>指定布料數位化夥伴</w:t>
        </w:r>
      </w:hyperlink>
      <w:r>
        <w:rPr>
          <w:rFonts w:hint="eastAsia"/>
        </w:rPr>
        <w:t>。檢索日期</w:t>
      </w:r>
      <w:r>
        <w:rPr>
          <w:rFonts w:hint="eastAsia"/>
        </w:rPr>
        <w:t>2025/5/30</w:t>
      </w:r>
    </w:p>
  </w:footnote>
  <w:footnote w:id="31">
    <w:p w14:paraId="51F0BA21" w14:textId="11CD4F61" w:rsidR="0076139A" w:rsidRPr="0076139A" w:rsidRDefault="0076139A" w:rsidP="0076139A">
      <w:pPr>
        <w:pStyle w:val="afff7"/>
        <w:ind w:firstLine="400"/>
        <w:rPr>
          <w:b/>
          <w:bCs/>
        </w:rPr>
      </w:pPr>
      <w:r>
        <w:rPr>
          <w:rStyle w:val="afff9"/>
        </w:rPr>
        <w:footnoteRef/>
      </w:r>
      <w:r>
        <w:t xml:space="preserve"> </w:t>
      </w:r>
      <w:r w:rsidRPr="0076139A">
        <w:rPr>
          <w:rFonts w:hint="eastAsia"/>
        </w:rPr>
        <w:t>詳見</w:t>
      </w:r>
      <w:r w:rsidRPr="0076139A">
        <w:rPr>
          <w:rFonts w:hint="eastAsia"/>
        </w:rPr>
        <w:t xml:space="preserve"> LIFESTYLE</w:t>
      </w:r>
      <w:r w:rsidRPr="0076139A">
        <w:rPr>
          <w:rFonts w:hint="eastAsia"/>
        </w:rPr>
        <w:t>（</w:t>
      </w:r>
      <w:r w:rsidRPr="0076139A">
        <w:rPr>
          <w:rFonts w:hint="eastAsia"/>
        </w:rPr>
        <w:t>2023</w:t>
      </w:r>
      <w:r w:rsidRPr="0076139A">
        <w:rPr>
          <w:rFonts w:hint="eastAsia"/>
        </w:rPr>
        <w:t>）</w:t>
      </w:r>
      <w:hyperlink r:id="rId33" w:history="1">
        <w:r w:rsidRPr="0076139A">
          <w:rPr>
            <w:rStyle w:val="af2"/>
            <w:rFonts w:hint="eastAsia"/>
          </w:rPr>
          <w:t>Frontier</w:t>
        </w:r>
        <w:r w:rsidRPr="0076139A">
          <w:rPr>
            <w:rStyle w:val="af2"/>
            <w:rFonts w:hint="eastAsia"/>
          </w:rPr>
          <w:t>與</w:t>
        </w:r>
        <w:r w:rsidRPr="0076139A">
          <w:rPr>
            <w:rStyle w:val="af2"/>
            <w:rFonts w:hint="eastAsia"/>
          </w:rPr>
          <w:t>AADT</w:t>
        </w:r>
        <w:r w:rsidRPr="0076139A">
          <w:rPr>
            <w:rStyle w:val="af2"/>
            <w:rFonts w:hint="eastAsia"/>
          </w:rPr>
          <w:t>簽約加速紡織數位化進程</w:t>
        </w:r>
      </w:hyperlink>
      <w:r w:rsidRPr="0076139A">
        <w:rPr>
          <w:rFonts w:hint="eastAsia"/>
        </w:rPr>
        <w:t>。檢索日期</w:t>
      </w:r>
      <w:r w:rsidRPr="0076139A">
        <w:rPr>
          <w:rFonts w:hint="eastAsia"/>
        </w:rPr>
        <w:t>2025/6/27</w:t>
      </w:r>
    </w:p>
  </w:footnote>
  <w:footnote w:id="32">
    <w:p w14:paraId="5EB591A0" w14:textId="42A9E555" w:rsidR="003352E8" w:rsidRDefault="003352E8">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Pr>
          <w:rFonts w:hint="eastAsia"/>
        </w:rPr>
        <w:t>2025</w:t>
      </w:r>
      <w:r>
        <w:rPr>
          <w:rFonts w:hint="eastAsia"/>
        </w:rPr>
        <w:t>）</w:t>
      </w:r>
      <w:hyperlink r:id="rId34" w:history="1">
        <w:r w:rsidRPr="00EB30D7">
          <w:rPr>
            <w:rStyle w:val="af2"/>
          </w:rPr>
          <w:t>Meta Fabric</w:t>
        </w:r>
      </w:hyperlink>
      <w:r>
        <w:rPr>
          <w:rFonts w:hint="eastAsia"/>
        </w:rPr>
        <w:t>。</w:t>
      </w:r>
      <w:r w:rsidRPr="0076139A">
        <w:rPr>
          <w:rFonts w:hint="eastAsia"/>
        </w:rPr>
        <w:t>檢索日期</w:t>
      </w:r>
      <w:r w:rsidRPr="0076139A">
        <w:rPr>
          <w:rFonts w:hint="eastAsia"/>
        </w:rPr>
        <w:t>2025/6/27</w:t>
      </w:r>
    </w:p>
  </w:footnote>
  <w:footnote w:id="33">
    <w:p w14:paraId="56759733" w14:textId="0E23907D" w:rsidR="00285B9E" w:rsidRDefault="00285B9E">
      <w:pPr>
        <w:pStyle w:val="afff7"/>
        <w:ind w:firstLine="400"/>
      </w:pPr>
      <w:r>
        <w:rPr>
          <w:rStyle w:val="afff9"/>
        </w:rPr>
        <w:footnoteRef/>
      </w:r>
      <w:r>
        <w:t xml:space="preserve"> </w:t>
      </w:r>
      <w:r>
        <w:rPr>
          <w:rFonts w:hint="eastAsia"/>
        </w:rPr>
        <w:t>詳見</w:t>
      </w:r>
      <w:r>
        <w:rPr>
          <w:rFonts w:hint="eastAsia"/>
        </w:rPr>
        <w:t xml:space="preserve"> Frontier.cool</w:t>
      </w:r>
      <w:r>
        <w:rPr>
          <w:rFonts w:hint="eastAsia"/>
        </w:rPr>
        <w:t>（</w:t>
      </w:r>
      <w:r>
        <w:rPr>
          <w:rFonts w:hint="eastAsia"/>
        </w:rPr>
        <w:t>2024</w:t>
      </w:r>
      <w:r w:rsidRPr="005D754C">
        <w:rPr>
          <w:rFonts w:hint="eastAsia"/>
        </w:rPr>
        <w:t>）</w:t>
      </w:r>
      <w:hyperlink r:id="rId35" w:history="1">
        <w:r w:rsidR="00085574" w:rsidRPr="00E04E9F">
          <w:rPr>
            <w:rStyle w:val="af2"/>
            <w:rFonts w:hint="eastAsia"/>
          </w:rPr>
          <w:t>Frontier.cool</w:t>
        </w:r>
        <w:r w:rsidR="00085574" w:rsidRPr="00E04E9F">
          <w:rPr>
            <w:rStyle w:val="af2"/>
            <w:rFonts w:hint="eastAsia"/>
          </w:rPr>
          <w:t>與</w:t>
        </w:r>
        <w:r w:rsidR="00085574" w:rsidRPr="00E04E9F">
          <w:rPr>
            <w:rStyle w:val="af2"/>
            <w:rFonts w:hint="eastAsia"/>
          </w:rPr>
          <w:t xml:space="preserve"> CLO</w:t>
        </w:r>
        <w:r w:rsidR="00085574" w:rsidRPr="00E04E9F">
          <w:rPr>
            <w:rStyle w:val="af2"/>
            <w:rFonts w:hint="eastAsia"/>
          </w:rPr>
          <w:t>虛擬時尚合作</w:t>
        </w:r>
      </w:hyperlink>
      <w:r w:rsidR="003F1DC4" w:rsidRPr="005D754C">
        <w:rPr>
          <w:rFonts w:hint="eastAsia"/>
        </w:rPr>
        <w:t>。檢索日期</w:t>
      </w:r>
      <w:r w:rsidR="003F1DC4" w:rsidRPr="005D754C">
        <w:rPr>
          <w:rFonts w:hint="eastAsia"/>
        </w:rPr>
        <w:t>2025/6/27</w:t>
      </w:r>
    </w:p>
  </w:footnote>
  <w:footnote w:id="34">
    <w:p w14:paraId="5288FDAE" w14:textId="1E835EE9" w:rsidR="0091723F" w:rsidRDefault="0091723F" w:rsidP="00A43872">
      <w:pPr>
        <w:pStyle w:val="afff7"/>
        <w:ind w:firstLine="400"/>
      </w:pPr>
      <w:r>
        <w:rPr>
          <w:rStyle w:val="afff9"/>
        </w:rPr>
        <w:footnoteRef/>
      </w:r>
      <w:r>
        <w:t xml:space="preserve"> </w:t>
      </w:r>
      <w:r>
        <w:rPr>
          <w:rFonts w:hint="eastAsia"/>
        </w:rPr>
        <w:t>詳見</w:t>
      </w:r>
      <w:r>
        <w:rPr>
          <w:rFonts w:hint="eastAsia"/>
        </w:rPr>
        <w:t xml:space="preserve"> </w:t>
      </w:r>
      <w:r>
        <w:rPr>
          <w:rFonts w:hint="eastAsia"/>
        </w:rPr>
        <w:t>遠見雜誌（</w:t>
      </w:r>
      <w:r>
        <w:rPr>
          <w:rFonts w:hint="eastAsia"/>
        </w:rPr>
        <w:t>2023</w:t>
      </w:r>
      <w:r>
        <w:rPr>
          <w:rFonts w:hint="eastAsia"/>
        </w:rPr>
        <w:t>）</w:t>
      </w:r>
      <w:hyperlink r:id="rId36" w:history="1">
        <w:r w:rsidRPr="001D6874">
          <w:rPr>
            <w:rStyle w:val="af2"/>
            <w:rFonts w:hint="eastAsia"/>
          </w:rPr>
          <w:t>數位紡織平台</w:t>
        </w:r>
        <w:r w:rsidRPr="001D6874">
          <w:rPr>
            <w:rStyle w:val="af2"/>
            <w:rFonts w:hint="eastAsia"/>
          </w:rPr>
          <w:t>Frontier.cool</w:t>
        </w:r>
        <w:r w:rsidRPr="001D6874">
          <w:rPr>
            <w:rStyle w:val="af2"/>
            <w:rFonts w:hint="eastAsia"/>
          </w:rPr>
          <w:t>靠</w:t>
        </w:r>
        <w:r w:rsidRPr="001D6874">
          <w:rPr>
            <w:rStyle w:val="af2"/>
            <w:rFonts w:hint="eastAsia"/>
          </w:rPr>
          <w:t>AI</w:t>
        </w:r>
        <w:r w:rsidRPr="001D6874">
          <w:rPr>
            <w:rStyle w:val="af2"/>
            <w:rFonts w:hint="eastAsia"/>
          </w:rPr>
          <w:t>管布料引國發投資</w:t>
        </w:r>
      </w:hyperlink>
      <w:r w:rsidR="000C6987" w:rsidRPr="005D754C">
        <w:rPr>
          <w:rFonts w:hint="eastAsia"/>
        </w:rPr>
        <w:t>。檢索日期</w:t>
      </w:r>
      <w:r w:rsidR="000C6987" w:rsidRPr="005D754C">
        <w:rPr>
          <w:rFonts w:hint="eastAsia"/>
        </w:rPr>
        <w:t>2025/6/27</w:t>
      </w:r>
    </w:p>
  </w:footnote>
  <w:footnote w:id="35">
    <w:p w14:paraId="62655175" w14:textId="0C6EE0AB" w:rsidR="00A43872" w:rsidRDefault="00A43872">
      <w:pPr>
        <w:pStyle w:val="afff7"/>
        <w:ind w:firstLine="400"/>
      </w:pPr>
      <w:r>
        <w:rPr>
          <w:rStyle w:val="afff9"/>
        </w:rPr>
        <w:footnoteRef/>
      </w:r>
      <w:r>
        <w:t xml:space="preserve"> </w:t>
      </w:r>
      <w:r>
        <w:t>詳見</w:t>
      </w:r>
      <w:r>
        <w:t xml:space="preserve"> </w:t>
      </w:r>
      <w:r w:rsidR="00243346">
        <w:t>EVENTGO</w:t>
      </w:r>
      <w:r w:rsidR="0015688F">
        <w:rPr>
          <w:rFonts w:hint="eastAsia"/>
        </w:rPr>
        <w:t>（</w:t>
      </w:r>
      <w:r w:rsidR="0015688F">
        <w:rPr>
          <w:rFonts w:hint="eastAsia"/>
        </w:rPr>
        <w:t>2023</w:t>
      </w:r>
      <w:r w:rsidR="0015688F">
        <w:rPr>
          <w:rFonts w:hint="eastAsia"/>
        </w:rPr>
        <w:t>）</w:t>
      </w:r>
      <w:hyperlink r:id="rId37" w:history="1">
        <w:r w:rsidR="009859C6" w:rsidRPr="00F7193E">
          <w:rPr>
            <w:rStyle w:val="af2"/>
            <w:rFonts w:hint="eastAsia"/>
          </w:rPr>
          <w:t>去中心永續發展論壇</w:t>
        </w:r>
        <w:r w:rsidR="009859C6" w:rsidRPr="00F7193E">
          <w:rPr>
            <w:rStyle w:val="af2"/>
            <w:rFonts w:hint="eastAsia"/>
          </w:rPr>
          <w:t>Future Commerce 2023</w:t>
        </w:r>
      </w:hyperlink>
      <w:r w:rsidR="003E2260" w:rsidRPr="005D754C">
        <w:rPr>
          <w:rFonts w:hint="eastAsia"/>
        </w:rPr>
        <w:t>。檢索日期</w:t>
      </w:r>
      <w:r w:rsidR="003E2260" w:rsidRPr="005D754C">
        <w:rPr>
          <w:rFonts w:hint="eastAsia"/>
        </w:rPr>
        <w:t>2025/6/27</w:t>
      </w:r>
    </w:p>
  </w:footnote>
  <w:footnote w:id="36">
    <w:p w14:paraId="3922F6B1" w14:textId="1DCAF6CB" w:rsidR="00B3795C" w:rsidRPr="00F911B9" w:rsidRDefault="00B3795C">
      <w:pPr>
        <w:pStyle w:val="afff7"/>
        <w:ind w:firstLine="400"/>
      </w:pPr>
      <w:r>
        <w:rPr>
          <w:rStyle w:val="afff9"/>
        </w:rPr>
        <w:footnoteRef/>
      </w:r>
      <w:r>
        <w:t xml:space="preserve"> </w:t>
      </w:r>
      <w:r>
        <w:rPr>
          <w:rFonts w:hint="eastAsia"/>
        </w:rPr>
        <w:t>詳見</w:t>
      </w:r>
      <w:r>
        <w:rPr>
          <w:rFonts w:hint="eastAsia"/>
        </w:rPr>
        <w:t xml:space="preserve"> </w:t>
      </w:r>
      <w:r w:rsidRPr="00B3795C">
        <w:rPr>
          <w:rFonts w:hint="eastAsia"/>
        </w:rPr>
        <w:t>中華民國僑務委員會</w:t>
      </w:r>
      <w:r w:rsidR="00E65C1D" w:rsidRPr="00F447CD">
        <w:rPr>
          <w:rFonts w:hint="eastAsia"/>
        </w:rPr>
        <w:t>（</w:t>
      </w:r>
      <w:r w:rsidR="00E65C1D" w:rsidRPr="00F447CD">
        <w:rPr>
          <w:rFonts w:hint="eastAsia"/>
        </w:rPr>
        <w:t>2024</w:t>
      </w:r>
      <w:r w:rsidR="00E65C1D" w:rsidRPr="00F447CD">
        <w:rPr>
          <w:rFonts w:hint="eastAsia"/>
        </w:rPr>
        <w:t>）</w:t>
      </w:r>
      <w:hyperlink r:id="rId38" w:history="1">
        <w:r w:rsidR="00F911B9" w:rsidRPr="00F447CD">
          <w:rPr>
            <w:rStyle w:val="af2"/>
            <w:rFonts w:hint="eastAsia"/>
          </w:rPr>
          <w:t>G Camp Taiwan</w:t>
        </w:r>
        <w:r w:rsidR="00F911B9" w:rsidRPr="00F447CD">
          <w:rPr>
            <w:rStyle w:val="af2"/>
            <w:rFonts w:hint="eastAsia"/>
          </w:rPr>
          <w:t>率臺灣</w:t>
        </w:r>
        <w:r w:rsidR="00F911B9" w:rsidRPr="00F447CD">
          <w:rPr>
            <w:rStyle w:val="af2"/>
            <w:rFonts w:hint="eastAsia"/>
          </w:rPr>
          <w:t>8</w:t>
        </w:r>
        <w:r w:rsidR="00F911B9" w:rsidRPr="00F447CD">
          <w:rPr>
            <w:rStyle w:val="af2"/>
            <w:rFonts w:hint="eastAsia"/>
          </w:rPr>
          <w:t>家新創公司</w:t>
        </w:r>
        <w:r w:rsidR="00F911B9" w:rsidRPr="00F447CD">
          <w:rPr>
            <w:rStyle w:val="af2"/>
            <w:rFonts w:hint="eastAsia"/>
          </w:rPr>
          <w:t xml:space="preserve"> </w:t>
        </w:r>
        <w:r w:rsidR="00F911B9" w:rsidRPr="00F447CD">
          <w:rPr>
            <w:rStyle w:val="af2"/>
            <w:rFonts w:hint="eastAsia"/>
          </w:rPr>
          <w:t>參與歐洲最大</w:t>
        </w:r>
        <w:r w:rsidR="00F911B9" w:rsidRPr="00F447CD">
          <w:rPr>
            <w:rStyle w:val="af2"/>
            <w:rFonts w:hint="eastAsia"/>
          </w:rPr>
          <w:t>Web Summit</w:t>
        </w:r>
        <w:r w:rsidR="00F911B9" w:rsidRPr="00F447CD">
          <w:rPr>
            <w:rStyle w:val="af2"/>
            <w:rFonts w:hint="eastAsia"/>
          </w:rPr>
          <w:t>盛會</w:t>
        </w:r>
      </w:hyperlink>
      <w:r w:rsidR="00E13A72" w:rsidRPr="00F447CD">
        <w:rPr>
          <w:rFonts w:hint="eastAsia"/>
        </w:rPr>
        <w:t>。檢索日期</w:t>
      </w:r>
      <w:r w:rsidR="00E13A72" w:rsidRPr="00F447CD">
        <w:rPr>
          <w:rFonts w:hint="eastAsia"/>
        </w:rPr>
        <w:t>2025/6/27</w:t>
      </w:r>
    </w:p>
  </w:footnote>
  <w:footnote w:id="37">
    <w:p w14:paraId="4189A7F6" w14:textId="76D21DD4" w:rsidR="00343E5C" w:rsidRDefault="00343E5C">
      <w:pPr>
        <w:pStyle w:val="afff7"/>
        <w:ind w:firstLine="400"/>
      </w:pPr>
      <w:r>
        <w:rPr>
          <w:rStyle w:val="afff9"/>
        </w:rPr>
        <w:footnoteRef/>
      </w:r>
      <w:r>
        <w:t xml:space="preserve"> </w:t>
      </w:r>
      <w:r>
        <w:rPr>
          <w:rFonts w:hint="eastAsia"/>
        </w:rPr>
        <w:t>詳見</w:t>
      </w:r>
      <w:r>
        <w:rPr>
          <w:rFonts w:hint="eastAsia"/>
        </w:rPr>
        <w:t xml:space="preserve"> Frontier.cool</w:t>
      </w:r>
      <w:r w:rsidRPr="0007248A">
        <w:rPr>
          <w:rFonts w:hint="eastAsia"/>
        </w:rPr>
        <w:t>（</w:t>
      </w:r>
      <w:r w:rsidRPr="0007248A">
        <w:rPr>
          <w:rFonts w:hint="eastAsia"/>
        </w:rPr>
        <w:t>202</w:t>
      </w:r>
      <w:r w:rsidR="00B208AB" w:rsidRPr="0007248A">
        <w:rPr>
          <w:rFonts w:hint="eastAsia"/>
        </w:rPr>
        <w:t>5</w:t>
      </w:r>
      <w:r w:rsidRPr="0007248A">
        <w:rPr>
          <w:rFonts w:hint="eastAsia"/>
        </w:rPr>
        <w:t>）</w:t>
      </w:r>
      <w:hyperlink r:id="rId39" w:history="1">
        <w:r w:rsidR="008272CC" w:rsidRPr="0007248A">
          <w:rPr>
            <w:rStyle w:val="af2"/>
          </w:rPr>
          <w:t>Beyond Bharat Tex 2025: The Digital Evolution of Textiles with Frontier.cool</w:t>
        </w:r>
      </w:hyperlink>
      <w:r w:rsidRPr="0007248A">
        <w:rPr>
          <w:rFonts w:hint="eastAsia"/>
        </w:rPr>
        <w:t>。檢索日期</w:t>
      </w:r>
      <w:r w:rsidRPr="0007248A">
        <w:rPr>
          <w:rFonts w:hint="eastAsia"/>
        </w:rPr>
        <w:t>2025/6/2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B987B4E"/>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05E7AE7"/>
    <w:multiLevelType w:val="multilevel"/>
    <w:tmpl w:val="8E54B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FB414BD"/>
    <w:multiLevelType w:val="multilevel"/>
    <w:tmpl w:val="96D84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7"/>
  </w:num>
  <w:num w:numId="3" w16cid:durableId="1099375052">
    <w:abstractNumId w:val="10"/>
  </w:num>
  <w:num w:numId="4" w16cid:durableId="2005274735">
    <w:abstractNumId w:val="9"/>
  </w:num>
  <w:num w:numId="5" w16cid:durableId="1290358229">
    <w:abstractNumId w:val="6"/>
  </w:num>
  <w:num w:numId="6" w16cid:durableId="942109389">
    <w:abstractNumId w:val="23"/>
  </w:num>
  <w:num w:numId="7" w16cid:durableId="26762952">
    <w:abstractNumId w:val="22"/>
  </w:num>
  <w:num w:numId="8" w16cid:durableId="814299037">
    <w:abstractNumId w:val="15"/>
  </w:num>
  <w:num w:numId="9" w16cid:durableId="1188836471">
    <w:abstractNumId w:val="26"/>
  </w:num>
  <w:num w:numId="10" w16cid:durableId="483860597">
    <w:abstractNumId w:val="21"/>
  </w:num>
  <w:num w:numId="11" w16cid:durableId="616106620">
    <w:abstractNumId w:val="18"/>
  </w:num>
  <w:num w:numId="12" w16cid:durableId="213928851">
    <w:abstractNumId w:val="27"/>
  </w:num>
  <w:num w:numId="13" w16cid:durableId="284435084">
    <w:abstractNumId w:val="3"/>
  </w:num>
  <w:num w:numId="14" w16cid:durableId="86468701">
    <w:abstractNumId w:val="0"/>
  </w:num>
  <w:num w:numId="15" w16cid:durableId="1897082054">
    <w:abstractNumId w:val="16"/>
  </w:num>
  <w:num w:numId="16" w16cid:durableId="760877167">
    <w:abstractNumId w:val="4"/>
  </w:num>
  <w:num w:numId="17" w16cid:durableId="770856118">
    <w:abstractNumId w:val="12"/>
  </w:num>
  <w:num w:numId="18" w16cid:durableId="1210612811">
    <w:abstractNumId w:val="5"/>
  </w:num>
  <w:num w:numId="19" w16cid:durableId="987440622">
    <w:abstractNumId w:val="19"/>
  </w:num>
  <w:num w:numId="20" w16cid:durableId="619071913">
    <w:abstractNumId w:val="2"/>
  </w:num>
  <w:num w:numId="21" w16cid:durableId="1164467328">
    <w:abstractNumId w:val="20"/>
  </w:num>
  <w:num w:numId="22" w16cid:durableId="783232716">
    <w:abstractNumId w:val="24"/>
  </w:num>
  <w:num w:numId="23" w16cid:durableId="535461075">
    <w:abstractNumId w:val="7"/>
  </w:num>
  <w:num w:numId="24" w16cid:durableId="1624651133">
    <w:abstractNumId w:val="13"/>
  </w:num>
  <w:num w:numId="25" w16cid:durableId="1526871802">
    <w:abstractNumId w:val="1"/>
  </w:num>
  <w:num w:numId="26" w16cid:durableId="978462908">
    <w:abstractNumId w:val="11"/>
  </w:num>
  <w:num w:numId="27" w16cid:durableId="1643535468">
    <w:abstractNumId w:val="14"/>
  </w:num>
  <w:num w:numId="28" w16cid:durableId="1425807284">
    <w:abstractNumId w:val="2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4C0"/>
    <w:rsid w:val="0000056D"/>
    <w:rsid w:val="00000630"/>
    <w:rsid w:val="00000652"/>
    <w:rsid w:val="00000724"/>
    <w:rsid w:val="00001204"/>
    <w:rsid w:val="000012BA"/>
    <w:rsid w:val="000013C4"/>
    <w:rsid w:val="000014D9"/>
    <w:rsid w:val="0000152F"/>
    <w:rsid w:val="00001810"/>
    <w:rsid w:val="000018A7"/>
    <w:rsid w:val="00001B50"/>
    <w:rsid w:val="00001B6C"/>
    <w:rsid w:val="00001D82"/>
    <w:rsid w:val="00001DF6"/>
    <w:rsid w:val="000020DE"/>
    <w:rsid w:val="0000230A"/>
    <w:rsid w:val="00002B57"/>
    <w:rsid w:val="00002EE5"/>
    <w:rsid w:val="000032FE"/>
    <w:rsid w:val="000035E4"/>
    <w:rsid w:val="0000366D"/>
    <w:rsid w:val="000037A5"/>
    <w:rsid w:val="00003AE9"/>
    <w:rsid w:val="00003C2D"/>
    <w:rsid w:val="00003FA3"/>
    <w:rsid w:val="000040F7"/>
    <w:rsid w:val="000041D6"/>
    <w:rsid w:val="00004295"/>
    <w:rsid w:val="000044AF"/>
    <w:rsid w:val="00004502"/>
    <w:rsid w:val="0000450C"/>
    <w:rsid w:val="00004540"/>
    <w:rsid w:val="00004677"/>
    <w:rsid w:val="000048EE"/>
    <w:rsid w:val="00004BFD"/>
    <w:rsid w:val="00004D56"/>
    <w:rsid w:val="00004F20"/>
    <w:rsid w:val="00004FF4"/>
    <w:rsid w:val="00005072"/>
    <w:rsid w:val="000051B5"/>
    <w:rsid w:val="000053CD"/>
    <w:rsid w:val="00005576"/>
    <w:rsid w:val="00005686"/>
    <w:rsid w:val="0000580B"/>
    <w:rsid w:val="00005A40"/>
    <w:rsid w:val="00005AD0"/>
    <w:rsid w:val="00005D87"/>
    <w:rsid w:val="00005DD0"/>
    <w:rsid w:val="00005F4C"/>
    <w:rsid w:val="0000602F"/>
    <w:rsid w:val="000063CC"/>
    <w:rsid w:val="0000646A"/>
    <w:rsid w:val="00006509"/>
    <w:rsid w:val="000066A5"/>
    <w:rsid w:val="0000675C"/>
    <w:rsid w:val="00006B3C"/>
    <w:rsid w:val="000072C5"/>
    <w:rsid w:val="00007377"/>
    <w:rsid w:val="0000770C"/>
    <w:rsid w:val="0000770E"/>
    <w:rsid w:val="00007753"/>
    <w:rsid w:val="00007765"/>
    <w:rsid w:val="00007C41"/>
    <w:rsid w:val="000100FD"/>
    <w:rsid w:val="00010193"/>
    <w:rsid w:val="0001031B"/>
    <w:rsid w:val="0001044D"/>
    <w:rsid w:val="00010630"/>
    <w:rsid w:val="00010730"/>
    <w:rsid w:val="00010A37"/>
    <w:rsid w:val="00010E59"/>
    <w:rsid w:val="0001106D"/>
    <w:rsid w:val="000116D8"/>
    <w:rsid w:val="00011781"/>
    <w:rsid w:val="000118E5"/>
    <w:rsid w:val="00011A6F"/>
    <w:rsid w:val="00011B13"/>
    <w:rsid w:val="00011D82"/>
    <w:rsid w:val="00011E31"/>
    <w:rsid w:val="00011E97"/>
    <w:rsid w:val="0001207D"/>
    <w:rsid w:val="00012159"/>
    <w:rsid w:val="00012190"/>
    <w:rsid w:val="000121CB"/>
    <w:rsid w:val="00012253"/>
    <w:rsid w:val="00012270"/>
    <w:rsid w:val="000122B3"/>
    <w:rsid w:val="00012408"/>
    <w:rsid w:val="00012621"/>
    <w:rsid w:val="00012657"/>
    <w:rsid w:val="00012A8F"/>
    <w:rsid w:val="00012B87"/>
    <w:rsid w:val="00012CD5"/>
    <w:rsid w:val="00012EC9"/>
    <w:rsid w:val="00012F81"/>
    <w:rsid w:val="00013492"/>
    <w:rsid w:val="00013684"/>
    <w:rsid w:val="000136BE"/>
    <w:rsid w:val="0001370B"/>
    <w:rsid w:val="000137F9"/>
    <w:rsid w:val="00013834"/>
    <w:rsid w:val="00013926"/>
    <w:rsid w:val="00013A70"/>
    <w:rsid w:val="00013E6F"/>
    <w:rsid w:val="00013E85"/>
    <w:rsid w:val="0001414E"/>
    <w:rsid w:val="0001416F"/>
    <w:rsid w:val="0001450F"/>
    <w:rsid w:val="000146F5"/>
    <w:rsid w:val="0001486E"/>
    <w:rsid w:val="00014B65"/>
    <w:rsid w:val="00014CB4"/>
    <w:rsid w:val="00014D20"/>
    <w:rsid w:val="00014D7A"/>
    <w:rsid w:val="000151A5"/>
    <w:rsid w:val="0001537F"/>
    <w:rsid w:val="000154B0"/>
    <w:rsid w:val="00015907"/>
    <w:rsid w:val="00015B92"/>
    <w:rsid w:val="00015F62"/>
    <w:rsid w:val="0001646B"/>
    <w:rsid w:val="000164F7"/>
    <w:rsid w:val="0001653A"/>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A0E"/>
    <w:rsid w:val="00017BBC"/>
    <w:rsid w:val="00017D94"/>
    <w:rsid w:val="00017E7B"/>
    <w:rsid w:val="0002038C"/>
    <w:rsid w:val="00020474"/>
    <w:rsid w:val="0002070C"/>
    <w:rsid w:val="00020754"/>
    <w:rsid w:val="000207D9"/>
    <w:rsid w:val="0002081B"/>
    <w:rsid w:val="00020D92"/>
    <w:rsid w:val="00020E1B"/>
    <w:rsid w:val="00020EA9"/>
    <w:rsid w:val="0002141B"/>
    <w:rsid w:val="00021491"/>
    <w:rsid w:val="000214E3"/>
    <w:rsid w:val="000216C7"/>
    <w:rsid w:val="00021812"/>
    <w:rsid w:val="00021827"/>
    <w:rsid w:val="0002182E"/>
    <w:rsid w:val="00021BF2"/>
    <w:rsid w:val="00021C79"/>
    <w:rsid w:val="000220D9"/>
    <w:rsid w:val="000220EC"/>
    <w:rsid w:val="000221C2"/>
    <w:rsid w:val="000222E2"/>
    <w:rsid w:val="00022305"/>
    <w:rsid w:val="0002246C"/>
    <w:rsid w:val="000225E6"/>
    <w:rsid w:val="00022764"/>
    <w:rsid w:val="00022D2E"/>
    <w:rsid w:val="00022DA3"/>
    <w:rsid w:val="00023005"/>
    <w:rsid w:val="000230A7"/>
    <w:rsid w:val="00023302"/>
    <w:rsid w:val="00023383"/>
    <w:rsid w:val="0002375A"/>
    <w:rsid w:val="000238D4"/>
    <w:rsid w:val="000239EB"/>
    <w:rsid w:val="00023B3F"/>
    <w:rsid w:val="00023C07"/>
    <w:rsid w:val="00023D03"/>
    <w:rsid w:val="000246C9"/>
    <w:rsid w:val="00024766"/>
    <w:rsid w:val="00024864"/>
    <w:rsid w:val="00024D11"/>
    <w:rsid w:val="00024E6D"/>
    <w:rsid w:val="000253B0"/>
    <w:rsid w:val="000257BE"/>
    <w:rsid w:val="00025911"/>
    <w:rsid w:val="00025976"/>
    <w:rsid w:val="00025B1C"/>
    <w:rsid w:val="00025BA1"/>
    <w:rsid w:val="00025D44"/>
    <w:rsid w:val="00025F75"/>
    <w:rsid w:val="00026011"/>
    <w:rsid w:val="000261C0"/>
    <w:rsid w:val="00026A77"/>
    <w:rsid w:val="00026B7E"/>
    <w:rsid w:val="00026F2B"/>
    <w:rsid w:val="00027456"/>
    <w:rsid w:val="0002746C"/>
    <w:rsid w:val="0002755D"/>
    <w:rsid w:val="000279AF"/>
    <w:rsid w:val="00027B76"/>
    <w:rsid w:val="00027ED6"/>
    <w:rsid w:val="00027F76"/>
    <w:rsid w:val="000302A1"/>
    <w:rsid w:val="000302FC"/>
    <w:rsid w:val="00030429"/>
    <w:rsid w:val="00030532"/>
    <w:rsid w:val="00030650"/>
    <w:rsid w:val="0003074A"/>
    <w:rsid w:val="0003085C"/>
    <w:rsid w:val="0003085D"/>
    <w:rsid w:val="00030B08"/>
    <w:rsid w:val="00030B68"/>
    <w:rsid w:val="00030B99"/>
    <w:rsid w:val="00030BCF"/>
    <w:rsid w:val="00030C4A"/>
    <w:rsid w:val="00030CE6"/>
    <w:rsid w:val="00030D5F"/>
    <w:rsid w:val="00030D87"/>
    <w:rsid w:val="00030D90"/>
    <w:rsid w:val="00030D9A"/>
    <w:rsid w:val="0003114A"/>
    <w:rsid w:val="000312BB"/>
    <w:rsid w:val="000313A1"/>
    <w:rsid w:val="00031440"/>
    <w:rsid w:val="00031504"/>
    <w:rsid w:val="00031660"/>
    <w:rsid w:val="000317AD"/>
    <w:rsid w:val="00031B3F"/>
    <w:rsid w:val="00031DA8"/>
    <w:rsid w:val="00031EC1"/>
    <w:rsid w:val="00032546"/>
    <w:rsid w:val="000327F4"/>
    <w:rsid w:val="00032A44"/>
    <w:rsid w:val="00032A8F"/>
    <w:rsid w:val="00032A95"/>
    <w:rsid w:val="00032AD2"/>
    <w:rsid w:val="00032E4C"/>
    <w:rsid w:val="00032EE1"/>
    <w:rsid w:val="00033065"/>
    <w:rsid w:val="000331B2"/>
    <w:rsid w:val="00033298"/>
    <w:rsid w:val="0003332B"/>
    <w:rsid w:val="0003340E"/>
    <w:rsid w:val="00033462"/>
    <w:rsid w:val="00033553"/>
    <w:rsid w:val="000335BF"/>
    <w:rsid w:val="00033615"/>
    <w:rsid w:val="000337AC"/>
    <w:rsid w:val="00033C52"/>
    <w:rsid w:val="00033E9F"/>
    <w:rsid w:val="00033FDC"/>
    <w:rsid w:val="00033FF6"/>
    <w:rsid w:val="00034090"/>
    <w:rsid w:val="00034128"/>
    <w:rsid w:val="000341AD"/>
    <w:rsid w:val="000341D1"/>
    <w:rsid w:val="00034638"/>
    <w:rsid w:val="00034B9A"/>
    <w:rsid w:val="0003506F"/>
    <w:rsid w:val="000350BE"/>
    <w:rsid w:val="00035183"/>
    <w:rsid w:val="00035291"/>
    <w:rsid w:val="00035371"/>
    <w:rsid w:val="000355CD"/>
    <w:rsid w:val="00035767"/>
    <w:rsid w:val="000357BA"/>
    <w:rsid w:val="00035A7F"/>
    <w:rsid w:val="00035E41"/>
    <w:rsid w:val="00035EC3"/>
    <w:rsid w:val="00036301"/>
    <w:rsid w:val="0003650E"/>
    <w:rsid w:val="000365A6"/>
    <w:rsid w:val="00036727"/>
    <w:rsid w:val="000369FB"/>
    <w:rsid w:val="00036B42"/>
    <w:rsid w:val="000372D2"/>
    <w:rsid w:val="000376B5"/>
    <w:rsid w:val="000376D7"/>
    <w:rsid w:val="00037A90"/>
    <w:rsid w:val="00037BE8"/>
    <w:rsid w:val="00037FEB"/>
    <w:rsid w:val="000400B2"/>
    <w:rsid w:val="0004017D"/>
    <w:rsid w:val="000401AC"/>
    <w:rsid w:val="0004026C"/>
    <w:rsid w:val="00040589"/>
    <w:rsid w:val="000409DC"/>
    <w:rsid w:val="00040A2F"/>
    <w:rsid w:val="00040B67"/>
    <w:rsid w:val="00041160"/>
    <w:rsid w:val="00041214"/>
    <w:rsid w:val="0004148F"/>
    <w:rsid w:val="0004153B"/>
    <w:rsid w:val="00041742"/>
    <w:rsid w:val="0004175F"/>
    <w:rsid w:val="00041832"/>
    <w:rsid w:val="00041B1F"/>
    <w:rsid w:val="00041E5D"/>
    <w:rsid w:val="00042215"/>
    <w:rsid w:val="0004272D"/>
    <w:rsid w:val="00042731"/>
    <w:rsid w:val="0004276D"/>
    <w:rsid w:val="0004280C"/>
    <w:rsid w:val="0004289E"/>
    <w:rsid w:val="00042B61"/>
    <w:rsid w:val="00042CB8"/>
    <w:rsid w:val="00042D75"/>
    <w:rsid w:val="00042ED2"/>
    <w:rsid w:val="00043209"/>
    <w:rsid w:val="000432DC"/>
    <w:rsid w:val="00043404"/>
    <w:rsid w:val="0004345C"/>
    <w:rsid w:val="00043487"/>
    <w:rsid w:val="0004360F"/>
    <w:rsid w:val="00043647"/>
    <w:rsid w:val="00043796"/>
    <w:rsid w:val="000437F0"/>
    <w:rsid w:val="000439C9"/>
    <w:rsid w:val="00043EB4"/>
    <w:rsid w:val="00044012"/>
    <w:rsid w:val="00044255"/>
    <w:rsid w:val="000442F1"/>
    <w:rsid w:val="000444F2"/>
    <w:rsid w:val="000444FF"/>
    <w:rsid w:val="0004450C"/>
    <w:rsid w:val="00044641"/>
    <w:rsid w:val="000448D1"/>
    <w:rsid w:val="0004496A"/>
    <w:rsid w:val="00044B25"/>
    <w:rsid w:val="0004512C"/>
    <w:rsid w:val="00045749"/>
    <w:rsid w:val="0004597D"/>
    <w:rsid w:val="000459F3"/>
    <w:rsid w:val="00045B52"/>
    <w:rsid w:val="00045BC5"/>
    <w:rsid w:val="0004624E"/>
    <w:rsid w:val="0004687E"/>
    <w:rsid w:val="00046B77"/>
    <w:rsid w:val="000470BF"/>
    <w:rsid w:val="0004732E"/>
    <w:rsid w:val="000473CF"/>
    <w:rsid w:val="0004740F"/>
    <w:rsid w:val="000474C5"/>
    <w:rsid w:val="00047505"/>
    <w:rsid w:val="000475DB"/>
    <w:rsid w:val="00047650"/>
    <w:rsid w:val="00047895"/>
    <w:rsid w:val="00047F04"/>
    <w:rsid w:val="00047FDB"/>
    <w:rsid w:val="000503C2"/>
    <w:rsid w:val="0005051B"/>
    <w:rsid w:val="00050718"/>
    <w:rsid w:val="000507C1"/>
    <w:rsid w:val="00050B83"/>
    <w:rsid w:val="00050C0C"/>
    <w:rsid w:val="00050CF4"/>
    <w:rsid w:val="00050DEB"/>
    <w:rsid w:val="00050DF9"/>
    <w:rsid w:val="00050E50"/>
    <w:rsid w:val="00050F5C"/>
    <w:rsid w:val="000510ED"/>
    <w:rsid w:val="0005133E"/>
    <w:rsid w:val="000515F6"/>
    <w:rsid w:val="00051875"/>
    <w:rsid w:val="00051C78"/>
    <w:rsid w:val="00051CC8"/>
    <w:rsid w:val="00051EF0"/>
    <w:rsid w:val="0005208B"/>
    <w:rsid w:val="0005217F"/>
    <w:rsid w:val="000523A0"/>
    <w:rsid w:val="00052677"/>
    <w:rsid w:val="00052923"/>
    <w:rsid w:val="00052BE5"/>
    <w:rsid w:val="00052C50"/>
    <w:rsid w:val="00052D8F"/>
    <w:rsid w:val="000530A2"/>
    <w:rsid w:val="00053315"/>
    <w:rsid w:val="000534CE"/>
    <w:rsid w:val="00053768"/>
    <w:rsid w:val="000538A4"/>
    <w:rsid w:val="00053B4C"/>
    <w:rsid w:val="00053BD3"/>
    <w:rsid w:val="00053E68"/>
    <w:rsid w:val="00053FBE"/>
    <w:rsid w:val="0005412E"/>
    <w:rsid w:val="000541C8"/>
    <w:rsid w:val="00054568"/>
    <w:rsid w:val="00054711"/>
    <w:rsid w:val="00054985"/>
    <w:rsid w:val="00054D2F"/>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BE0"/>
    <w:rsid w:val="00057DE3"/>
    <w:rsid w:val="00057FE6"/>
    <w:rsid w:val="000602DA"/>
    <w:rsid w:val="00060355"/>
    <w:rsid w:val="0006065E"/>
    <w:rsid w:val="00060696"/>
    <w:rsid w:val="000606E1"/>
    <w:rsid w:val="00060958"/>
    <w:rsid w:val="00060984"/>
    <w:rsid w:val="00060A25"/>
    <w:rsid w:val="00060ACC"/>
    <w:rsid w:val="00060DCD"/>
    <w:rsid w:val="00060F12"/>
    <w:rsid w:val="000610F9"/>
    <w:rsid w:val="0006143D"/>
    <w:rsid w:val="000615B9"/>
    <w:rsid w:val="00061813"/>
    <w:rsid w:val="0006194E"/>
    <w:rsid w:val="00061B2E"/>
    <w:rsid w:val="00061C3F"/>
    <w:rsid w:val="00061CAC"/>
    <w:rsid w:val="00061CB0"/>
    <w:rsid w:val="00061CF1"/>
    <w:rsid w:val="00061D7E"/>
    <w:rsid w:val="00062000"/>
    <w:rsid w:val="000620BB"/>
    <w:rsid w:val="00062296"/>
    <w:rsid w:val="00062315"/>
    <w:rsid w:val="0006245E"/>
    <w:rsid w:val="000624B1"/>
    <w:rsid w:val="000625B9"/>
    <w:rsid w:val="000625BA"/>
    <w:rsid w:val="000625C5"/>
    <w:rsid w:val="00062A49"/>
    <w:rsid w:val="00062D17"/>
    <w:rsid w:val="00063020"/>
    <w:rsid w:val="000630E5"/>
    <w:rsid w:val="0006328D"/>
    <w:rsid w:val="000634D7"/>
    <w:rsid w:val="00063532"/>
    <w:rsid w:val="0006385F"/>
    <w:rsid w:val="00063A27"/>
    <w:rsid w:val="00063A48"/>
    <w:rsid w:val="00063B8F"/>
    <w:rsid w:val="0006440C"/>
    <w:rsid w:val="00064809"/>
    <w:rsid w:val="00064873"/>
    <w:rsid w:val="00064C43"/>
    <w:rsid w:val="00065026"/>
    <w:rsid w:val="000650AD"/>
    <w:rsid w:val="000652AB"/>
    <w:rsid w:val="00065518"/>
    <w:rsid w:val="0006558A"/>
    <w:rsid w:val="000656D1"/>
    <w:rsid w:val="000657A7"/>
    <w:rsid w:val="0006594C"/>
    <w:rsid w:val="00065AE2"/>
    <w:rsid w:val="00065BA4"/>
    <w:rsid w:val="00065E6D"/>
    <w:rsid w:val="00065ED8"/>
    <w:rsid w:val="00065F29"/>
    <w:rsid w:val="00065FDC"/>
    <w:rsid w:val="000660B5"/>
    <w:rsid w:val="00066331"/>
    <w:rsid w:val="0006680C"/>
    <w:rsid w:val="0006690E"/>
    <w:rsid w:val="00066BC0"/>
    <w:rsid w:val="00066F97"/>
    <w:rsid w:val="00067175"/>
    <w:rsid w:val="00067379"/>
    <w:rsid w:val="00067668"/>
    <w:rsid w:val="0006771A"/>
    <w:rsid w:val="00067A80"/>
    <w:rsid w:val="00067B22"/>
    <w:rsid w:val="00067B5B"/>
    <w:rsid w:val="00067C85"/>
    <w:rsid w:val="00067D2A"/>
    <w:rsid w:val="00067E93"/>
    <w:rsid w:val="00067FB4"/>
    <w:rsid w:val="000700A7"/>
    <w:rsid w:val="00070519"/>
    <w:rsid w:val="000706CB"/>
    <w:rsid w:val="00070731"/>
    <w:rsid w:val="00070754"/>
    <w:rsid w:val="000708B6"/>
    <w:rsid w:val="000708CB"/>
    <w:rsid w:val="000708F1"/>
    <w:rsid w:val="00070976"/>
    <w:rsid w:val="000709E9"/>
    <w:rsid w:val="00070A6F"/>
    <w:rsid w:val="00070A9E"/>
    <w:rsid w:val="00070AC0"/>
    <w:rsid w:val="00070B7F"/>
    <w:rsid w:val="00070C81"/>
    <w:rsid w:val="00070D5F"/>
    <w:rsid w:val="00071272"/>
    <w:rsid w:val="000714D0"/>
    <w:rsid w:val="00071629"/>
    <w:rsid w:val="000717EF"/>
    <w:rsid w:val="00071933"/>
    <w:rsid w:val="00071AB9"/>
    <w:rsid w:val="00071D30"/>
    <w:rsid w:val="00071D55"/>
    <w:rsid w:val="000720BC"/>
    <w:rsid w:val="0007225C"/>
    <w:rsid w:val="0007248A"/>
    <w:rsid w:val="000725CE"/>
    <w:rsid w:val="00072755"/>
    <w:rsid w:val="00072852"/>
    <w:rsid w:val="000728E4"/>
    <w:rsid w:val="00072966"/>
    <w:rsid w:val="00072B87"/>
    <w:rsid w:val="00073049"/>
    <w:rsid w:val="00073BCC"/>
    <w:rsid w:val="00073BEC"/>
    <w:rsid w:val="00073CEF"/>
    <w:rsid w:val="00073E88"/>
    <w:rsid w:val="000741D7"/>
    <w:rsid w:val="00074292"/>
    <w:rsid w:val="000742AA"/>
    <w:rsid w:val="000742E0"/>
    <w:rsid w:val="00074349"/>
    <w:rsid w:val="000744D9"/>
    <w:rsid w:val="00074590"/>
    <w:rsid w:val="0007465E"/>
    <w:rsid w:val="00074776"/>
    <w:rsid w:val="000748A1"/>
    <w:rsid w:val="00074DAF"/>
    <w:rsid w:val="00074EB5"/>
    <w:rsid w:val="00074F56"/>
    <w:rsid w:val="00075320"/>
    <w:rsid w:val="00075474"/>
    <w:rsid w:val="000755B2"/>
    <w:rsid w:val="00075765"/>
    <w:rsid w:val="000759A2"/>
    <w:rsid w:val="00075A5F"/>
    <w:rsid w:val="00075A67"/>
    <w:rsid w:val="00075AD9"/>
    <w:rsid w:val="00075CD7"/>
    <w:rsid w:val="00075DB9"/>
    <w:rsid w:val="00075DCA"/>
    <w:rsid w:val="00075DD6"/>
    <w:rsid w:val="00075FC0"/>
    <w:rsid w:val="00076059"/>
    <w:rsid w:val="000764E7"/>
    <w:rsid w:val="00076597"/>
    <w:rsid w:val="00076723"/>
    <w:rsid w:val="00076843"/>
    <w:rsid w:val="0007685F"/>
    <w:rsid w:val="00076A52"/>
    <w:rsid w:val="00076C40"/>
    <w:rsid w:val="00076CEF"/>
    <w:rsid w:val="00077188"/>
    <w:rsid w:val="00077262"/>
    <w:rsid w:val="000772B5"/>
    <w:rsid w:val="000772F2"/>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A76"/>
    <w:rsid w:val="00081B74"/>
    <w:rsid w:val="00081BC9"/>
    <w:rsid w:val="00081C02"/>
    <w:rsid w:val="00081E15"/>
    <w:rsid w:val="0008207B"/>
    <w:rsid w:val="000826B0"/>
    <w:rsid w:val="000827C5"/>
    <w:rsid w:val="0008288D"/>
    <w:rsid w:val="00082C11"/>
    <w:rsid w:val="00082D91"/>
    <w:rsid w:val="000833B8"/>
    <w:rsid w:val="00083400"/>
    <w:rsid w:val="00083879"/>
    <w:rsid w:val="00083B0D"/>
    <w:rsid w:val="0008413F"/>
    <w:rsid w:val="000842A6"/>
    <w:rsid w:val="000848C2"/>
    <w:rsid w:val="00084A01"/>
    <w:rsid w:val="00084DE4"/>
    <w:rsid w:val="00084E44"/>
    <w:rsid w:val="0008523E"/>
    <w:rsid w:val="0008551B"/>
    <w:rsid w:val="00085574"/>
    <w:rsid w:val="00085607"/>
    <w:rsid w:val="00085665"/>
    <w:rsid w:val="000858F2"/>
    <w:rsid w:val="0008590F"/>
    <w:rsid w:val="00085AA3"/>
    <w:rsid w:val="00085AC6"/>
    <w:rsid w:val="00085CF1"/>
    <w:rsid w:val="00085D24"/>
    <w:rsid w:val="00085E0C"/>
    <w:rsid w:val="00085E3F"/>
    <w:rsid w:val="00085F37"/>
    <w:rsid w:val="000861A0"/>
    <w:rsid w:val="0008650B"/>
    <w:rsid w:val="000867CD"/>
    <w:rsid w:val="00086852"/>
    <w:rsid w:val="00086953"/>
    <w:rsid w:val="00086D02"/>
    <w:rsid w:val="0008707A"/>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6D0"/>
    <w:rsid w:val="00091C5B"/>
    <w:rsid w:val="00091EF9"/>
    <w:rsid w:val="00091F8A"/>
    <w:rsid w:val="0009201C"/>
    <w:rsid w:val="0009282E"/>
    <w:rsid w:val="00092D83"/>
    <w:rsid w:val="00092DC0"/>
    <w:rsid w:val="00092DC4"/>
    <w:rsid w:val="00093446"/>
    <w:rsid w:val="00093463"/>
    <w:rsid w:val="0009346F"/>
    <w:rsid w:val="000934BF"/>
    <w:rsid w:val="0009375C"/>
    <w:rsid w:val="000940DD"/>
    <w:rsid w:val="000940FA"/>
    <w:rsid w:val="00094622"/>
    <w:rsid w:val="00094625"/>
    <w:rsid w:val="000946CB"/>
    <w:rsid w:val="00094715"/>
    <w:rsid w:val="000947DD"/>
    <w:rsid w:val="00094A8A"/>
    <w:rsid w:val="00094D64"/>
    <w:rsid w:val="00094EA3"/>
    <w:rsid w:val="0009509B"/>
    <w:rsid w:val="00095278"/>
    <w:rsid w:val="00095284"/>
    <w:rsid w:val="000953CB"/>
    <w:rsid w:val="00095492"/>
    <w:rsid w:val="000955A9"/>
    <w:rsid w:val="000956B7"/>
    <w:rsid w:val="000956FF"/>
    <w:rsid w:val="00095704"/>
    <w:rsid w:val="00095B46"/>
    <w:rsid w:val="00095CCA"/>
    <w:rsid w:val="00095D45"/>
    <w:rsid w:val="00095F01"/>
    <w:rsid w:val="00096065"/>
    <w:rsid w:val="00096096"/>
    <w:rsid w:val="000960FA"/>
    <w:rsid w:val="00096227"/>
    <w:rsid w:val="000963B7"/>
    <w:rsid w:val="00096472"/>
    <w:rsid w:val="000964DB"/>
    <w:rsid w:val="0009661C"/>
    <w:rsid w:val="0009664D"/>
    <w:rsid w:val="000968DF"/>
    <w:rsid w:val="00096B17"/>
    <w:rsid w:val="00096B5D"/>
    <w:rsid w:val="00096DBC"/>
    <w:rsid w:val="00096E27"/>
    <w:rsid w:val="00096FD3"/>
    <w:rsid w:val="000970A0"/>
    <w:rsid w:val="000972C5"/>
    <w:rsid w:val="000973B0"/>
    <w:rsid w:val="000976E4"/>
    <w:rsid w:val="000976FC"/>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4C8"/>
    <w:rsid w:val="000A1972"/>
    <w:rsid w:val="000A1C30"/>
    <w:rsid w:val="000A1CF3"/>
    <w:rsid w:val="000A23B7"/>
    <w:rsid w:val="000A2AB4"/>
    <w:rsid w:val="000A2B79"/>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6AC"/>
    <w:rsid w:val="000A498D"/>
    <w:rsid w:val="000A4FCA"/>
    <w:rsid w:val="000A5442"/>
    <w:rsid w:val="000A546A"/>
    <w:rsid w:val="000A551D"/>
    <w:rsid w:val="000A59BB"/>
    <w:rsid w:val="000A5B2B"/>
    <w:rsid w:val="000A5C8F"/>
    <w:rsid w:val="000A5FC3"/>
    <w:rsid w:val="000A6194"/>
    <w:rsid w:val="000A63B3"/>
    <w:rsid w:val="000A64E3"/>
    <w:rsid w:val="000A6795"/>
    <w:rsid w:val="000A682A"/>
    <w:rsid w:val="000A6AE2"/>
    <w:rsid w:val="000A6C9E"/>
    <w:rsid w:val="000A6D49"/>
    <w:rsid w:val="000A6FE4"/>
    <w:rsid w:val="000A7028"/>
    <w:rsid w:val="000A7242"/>
    <w:rsid w:val="000A73A4"/>
    <w:rsid w:val="000A7592"/>
    <w:rsid w:val="000A7715"/>
    <w:rsid w:val="000A78E5"/>
    <w:rsid w:val="000A79EB"/>
    <w:rsid w:val="000A7B43"/>
    <w:rsid w:val="000A7DC8"/>
    <w:rsid w:val="000B0115"/>
    <w:rsid w:val="000B0275"/>
    <w:rsid w:val="000B0347"/>
    <w:rsid w:val="000B06C0"/>
    <w:rsid w:val="000B1038"/>
    <w:rsid w:val="000B138E"/>
    <w:rsid w:val="000B185C"/>
    <w:rsid w:val="000B19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66B"/>
    <w:rsid w:val="000B386C"/>
    <w:rsid w:val="000B3A3C"/>
    <w:rsid w:val="000B3A67"/>
    <w:rsid w:val="000B3A6C"/>
    <w:rsid w:val="000B3CBE"/>
    <w:rsid w:val="000B422A"/>
    <w:rsid w:val="000B465F"/>
    <w:rsid w:val="000B471E"/>
    <w:rsid w:val="000B47BB"/>
    <w:rsid w:val="000B49A7"/>
    <w:rsid w:val="000B49BC"/>
    <w:rsid w:val="000B4A11"/>
    <w:rsid w:val="000B4AB5"/>
    <w:rsid w:val="000B4B94"/>
    <w:rsid w:val="000B4C4B"/>
    <w:rsid w:val="000B4D7D"/>
    <w:rsid w:val="000B4E2D"/>
    <w:rsid w:val="000B4F3E"/>
    <w:rsid w:val="000B5031"/>
    <w:rsid w:val="000B50EE"/>
    <w:rsid w:val="000B535D"/>
    <w:rsid w:val="000B5B04"/>
    <w:rsid w:val="000B5DF1"/>
    <w:rsid w:val="000B5E85"/>
    <w:rsid w:val="000B6080"/>
    <w:rsid w:val="000B60AC"/>
    <w:rsid w:val="000B61A8"/>
    <w:rsid w:val="000B61D7"/>
    <w:rsid w:val="000B6289"/>
    <w:rsid w:val="000B63E5"/>
    <w:rsid w:val="000B6404"/>
    <w:rsid w:val="000B6413"/>
    <w:rsid w:val="000B65EC"/>
    <w:rsid w:val="000B6648"/>
    <w:rsid w:val="000B66AC"/>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DCA"/>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04C"/>
    <w:rsid w:val="000C2179"/>
    <w:rsid w:val="000C226B"/>
    <w:rsid w:val="000C22DD"/>
    <w:rsid w:val="000C2B4F"/>
    <w:rsid w:val="000C2D03"/>
    <w:rsid w:val="000C2F13"/>
    <w:rsid w:val="000C317D"/>
    <w:rsid w:val="000C3233"/>
    <w:rsid w:val="000C32D3"/>
    <w:rsid w:val="000C32EC"/>
    <w:rsid w:val="000C3335"/>
    <w:rsid w:val="000C333A"/>
    <w:rsid w:val="000C35A4"/>
    <w:rsid w:val="000C3680"/>
    <w:rsid w:val="000C37DF"/>
    <w:rsid w:val="000C3A08"/>
    <w:rsid w:val="000C3A34"/>
    <w:rsid w:val="000C3A5C"/>
    <w:rsid w:val="000C3CC6"/>
    <w:rsid w:val="000C3E26"/>
    <w:rsid w:val="000C3E8F"/>
    <w:rsid w:val="000C40C5"/>
    <w:rsid w:val="000C413E"/>
    <w:rsid w:val="000C4240"/>
    <w:rsid w:val="000C44F6"/>
    <w:rsid w:val="000C4547"/>
    <w:rsid w:val="000C455B"/>
    <w:rsid w:val="000C4678"/>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64F"/>
    <w:rsid w:val="000C6987"/>
    <w:rsid w:val="000C6A56"/>
    <w:rsid w:val="000C6BF7"/>
    <w:rsid w:val="000C6DF7"/>
    <w:rsid w:val="000C6E88"/>
    <w:rsid w:val="000C6EA7"/>
    <w:rsid w:val="000C6EB1"/>
    <w:rsid w:val="000C6F18"/>
    <w:rsid w:val="000C7061"/>
    <w:rsid w:val="000C729C"/>
    <w:rsid w:val="000C748D"/>
    <w:rsid w:val="000C74CA"/>
    <w:rsid w:val="000C75CD"/>
    <w:rsid w:val="000C76F5"/>
    <w:rsid w:val="000C7705"/>
    <w:rsid w:val="000C7788"/>
    <w:rsid w:val="000C7850"/>
    <w:rsid w:val="000C7B32"/>
    <w:rsid w:val="000C7B34"/>
    <w:rsid w:val="000C7CAE"/>
    <w:rsid w:val="000C7CED"/>
    <w:rsid w:val="000C7D79"/>
    <w:rsid w:val="000C7F22"/>
    <w:rsid w:val="000D017F"/>
    <w:rsid w:val="000D01C0"/>
    <w:rsid w:val="000D03C2"/>
    <w:rsid w:val="000D03FE"/>
    <w:rsid w:val="000D0997"/>
    <w:rsid w:val="000D0AC6"/>
    <w:rsid w:val="000D0C1D"/>
    <w:rsid w:val="000D0D6E"/>
    <w:rsid w:val="000D1561"/>
    <w:rsid w:val="000D15C9"/>
    <w:rsid w:val="000D15F4"/>
    <w:rsid w:val="000D19B2"/>
    <w:rsid w:val="000D2120"/>
    <w:rsid w:val="000D212F"/>
    <w:rsid w:val="000D2362"/>
    <w:rsid w:val="000D24F4"/>
    <w:rsid w:val="000D2AFF"/>
    <w:rsid w:val="000D2C1B"/>
    <w:rsid w:val="000D2CA0"/>
    <w:rsid w:val="000D2ED9"/>
    <w:rsid w:val="000D3010"/>
    <w:rsid w:val="000D306F"/>
    <w:rsid w:val="000D3135"/>
    <w:rsid w:val="000D3161"/>
    <w:rsid w:val="000D319E"/>
    <w:rsid w:val="000D3245"/>
    <w:rsid w:val="000D342E"/>
    <w:rsid w:val="000D3B03"/>
    <w:rsid w:val="000D3C4D"/>
    <w:rsid w:val="000D3EF0"/>
    <w:rsid w:val="000D3FC5"/>
    <w:rsid w:val="000D40ED"/>
    <w:rsid w:val="000D4148"/>
    <w:rsid w:val="000D426A"/>
    <w:rsid w:val="000D42FB"/>
    <w:rsid w:val="000D43CB"/>
    <w:rsid w:val="000D43F5"/>
    <w:rsid w:val="000D4891"/>
    <w:rsid w:val="000D48E9"/>
    <w:rsid w:val="000D49D9"/>
    <w:rsid w:val="000D4D33"/>
    <w:rsid w:val="000D4EA9"/>
    <w:rsid w:val="000D5209"/>
    <w:rsid w:val="000D52CB"/>
    <w:rsid w:val="000D541C"/>
    <w:rsid w:val="000D54B2"/>
    <w:rsid w:val="000D5502"/>
    <w:rsid w:val="000D563F"/>
    <w:rsid w:val="000D578F"/>
    <w:rsid w:val="000D585C"/>
    <w:rsid w:val="000D5A2C"/>
    <w:rsid w:val="000D5B97"/>
    <w:rsid w:val="000D5CCA"/>
    <w:rsid w:val="000D5D2E"/>
    <w:rsid w:val="000D603D"/>
    <w:rsid w:val="000D607E"/>
    <w:rsid w:val="000D6174"/>
    <w:rsid w:val="000D61E3"/>
    <w:rsid w:val="000D622A"/>
    <w:rsid w:val="000D6393"/>
    <w:rsid w:val="000D6641"/>
    <w:rsid w:val="000D670B"/>
    <w:rsid w:val="000D679D"/>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348"/>
    <w:rsid w:val="000E160F"/>
    <w:rsid w:val="000E1952"/>
    <w:rsid w:val="000E19B2"/>
    <w:rsid w:val="000E1D6C"/>
    <w:rsid w:val="000E20C1"/>
    <w:rsid w:val="000E2106"/>
    <w:rsid w:val="000E2345"/>
    <w:rsid w:val="000E2669"/>
    <w:rsid w:val="000E27E7"/>
    <w:rsid w:val="000E27F8"/>
    <w:rsid w:val="000E2BAD"/>
    <w:rsid w:val="000E2E19"/>
    <w:rsid w:val="000E2EF0"/>
    <w:rsid w:val="000E2F66"/>
    <w:rsid w:val="000E2FD3"/>
    <w:rsid w:val="000E3004"/>
    <w:rsid w:val="000E3315"/>
    <w:rsid w:val="000E3355"/>
    <w:rsid w:val="000E339D"/>
    <w:rsid w:val="000E348C"/>
    <w:rsid w:val="000E36BB"/>
    <w:rsid w:val="000E39F7"/>
    <w:rsid w:val="000E3AEF"/>
    <w:rsid w:val="000E3D82"/>
    <w:rsid w:val="000E3FCE"/>
    <w:rsid w:val="000E3FD4"/>
    <w:rsid w:val="000E45BC"/>
    <w:rsid w:val="000E45CE"/>
    <w:rsid w:val="000E4862"/>
    <w:rsid w:val="000E4D29"/>
    <w:rsid w:val="000E4F08"/>
    <w:rsid w:val="000E4F80"/>
    <w:rsid w:val="000E5312"/>
    <w:rsid w:val="000E5475"/>
    <w:rsid w:val="000E5667"/>
    <w:rsid w:val="000E58CF"/>
    <w:rsid w:val="000E5D80"/>
    <w:rsid w:val="000E5DC4"/>
    <w:rsid w:val="000E5E80"/>
    <w:rsid w:val="000E5ED6"/>
    <w:rsid w:val="000E5F8D"/>
    <w:rsid w:val="000E604B"/>
    <w:rsid w:val="000E610A"/>
    <w:rsid w:val="000E6901"/>
    <w:rsid w:val="000E6972"/>
    <w:rsid w:val="000E6980"/>
    <w:rsid w:val="000E698B"/>
    <w:rsid w:val="000E6AC7"/>
    <w:rsid w:val="000E6ACF"/>
    <w:rsid w:val="000E6C52"/>
    <w:rsid w:val="000E6DE5"/>
    <w:rsid w:val="000E6FFF"/>
    <w:rsid w:val="000E7054"/>
    <w:rsid w:val="000E7232"/>
    <w:rsid w:val="000E730D"/>
    <w:rsid w:val="000E769A"/>
    <w:rsid w:val="000E7743"/>
    <w:rsid w:val="000E7DC7"/>
    <w:rsid w:val="000E7EAF"/>
    <w:rsid w:val="000E7F5A"/>
    <w:rsid w:val="000F002E"/>
    <w:rsid w:val="000F0045"/>
    <w:rsid w:val="000F0212"/>
    <w:rsid w:val="000F04CD"/>
    <w:rsid w:val="000F0633"/>
    <w:rsid w:val="000F07E0"/>
    <w:rsid w:val="000F09B2"/>
    <w:rsid w:val="000F0A16"/>
    <w:rsid w:val="000F0B28"/>
    <w:rsid w:val="000F0B71"/>
    <w:rsid w:val="000F0DB4"/>
    <w:rsid w:val="000F0F56"/>
    <w:rsid w:val="000F1090"/>
    <w:rsid w:val="000F1120"/>
    <w:rsid w:val="000F1257"/>
    <w:rsid w:val="000F12DB"/>
    <w:rsid w:val="000F1403"/>
    <w:rsid w:val="000F156B"/>
    <w:rsid w:val="000F170E"/>
    <w:rsid w:val="000F1C59"/>
    <w:rsid w:val="000F1CBB"/>
    <w:rsid w:val="000F1F9F"/>
    <w:rsid w:val="000F2032"/>
    <w:rsid w:val="000F20E9"/>
    <w:rsid w:val="000F2177"/>
    <w:rsid w:val="000F2585"/>
    <w:rsid w:val="000F2E98"/>
    <w:rsid w:val="000F2EFE"/>
    <w:rsid w:val="000F319D"/>
    <w:rsid w:val="000F3246"/>
    <w:rsid w:val="000F348C"/>
    <w:rsid w:val="000F360B"/>
    <w:rsid w:val="000F36AE"/>
    <w:rsid w:val="000F3863"/>
    <w:rsid w:val="000F3947"/>
    <w:rsid w:val="000F39FF"/>
    <w:rsid w:val="000F3F30"/>
    <w:rsid w:val="000F4282"/>
    <w:rsid w:val="000F49B0"/>
    <w:rsid w:val="000F4CFD"/>
    <w:rsid w:val="000F4F5E"/>
    <w:rsid w:val="000F4FAF"/>
    <w:rsid w:val="000F5122"/>
    <w:rsid w:val="000F52A6"/>
    <w:rsid w:val="000F52E8"/>
    <w:rsid w:val="000F5419"/>
    <w:rsid w:val="000F555A"/>
    <w:rsid w:val="000F5741"/>
    <w:rsid w:val="000F58A2"/>
    <w:rsid w:val="000F5ACE"/>
    <w:rsid w:val="000F5D26"/>
    <w:rsid w:val="000F621A"/>
    <w:rsid w:val="000F6267"/>
    <w:rsid w:val="000F6930"/>
    <w:rsid w:val="000F6A50"/>
    <w:rsid w:val="000F6B0B"/>
    <w:rsid w:val="000F6CD8"/>
    <w:rsid w:val="000F6DA5"/>
    <w:rsid w:val="000F6DA8"/>
    <w:rsid w:val="000F6E15"/>
    <w:rsid w:val="000F7191"/>
    <w:rsid w:val="000F73D9"/>
    <w:rsid w:val="000F7421"/>
    <w:rsid w:val="000F759C"/>
    <w:rsid w:val="000F77E3"/>
    <w:rsid w:val="000F7907"/>
    <w:rsid w:val="000F7CDA"/>
    <w:rsid w:val="000F7E88"/>
    <w:rsid w:val="000F7EA2"/>
    <w:rsid w:val="001002A6"/>
    <w:rsid w:val="00100363"/>
    <w:rsid w:val="0010043C"/>
    <w:rsid w:val="00100483"/>
    <w:rsid w:val="001005A6"/>
    <w:rsid w:val="0010087E"/>
    <w:rsid w:val="00100916"/>
    <w:rsid w:val="00100AC9"/>
    <w:rsid w:val="00100E78"/>
    <w:rsid w:val="00100F0E"/>
    <w:rsid w:val="00100FC3"/>
    <w:rsid w:val="001010A2"/>
    <w:rsid w:val="0010119A"/>
    <w:rsid w:val="00101249"/>
    <w:rsid w:val="001013A8"/>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3F7B"/>
    <w:rsid w:val="00104359"/>
    <w:rsid w:val="00104394"/>
    <w:rsid w:val="00104765"/>
    <w:rsid w:val="001049BD"/>
    <w:rsid w:val="00104AD7"/>
    <w:rsid w:val="00104DF8"/>
    <w:rsid w:val="00104E94"/>
    <w:rsid w:val="00104F8F"/>
    <w:rsid w:val="001050F1"/>
    <w:rsid w:val="001051AE"/>
    <w:rsid w:val="0010535E"/>
    <w:rsid w:val="001055E0"/>
    <w:rsid w:val="001056C5"/>
    <w:rsid w:val="001058CE"/>
    <w:rsid w:val="00105966"/>
    <w:rsid w:val="00105A1E"/>
    <w:rsid w:val="00105A6F"/>
    <w:rsid w:val="00105AE0"/>
    <w:rsid w:val="00105C26"/>
    <w:rsid w:val="00105C57"/>
    <w:rsid w:val="00105C74"/>
    <w:rsid w:val="00105D3F"/>
    <w:rsid w:val="00105F82"/>
    <w:rsid w:val="00106094"/>
    <w:rsid w:val="00106113"/>
    <w:rsid w:val="001063D9"/>
    <w:rsid w:val="001067B9"/>
    <w:rsid w:val="001068B6"/>
    <w:rsid w:val="00106AB2"/>
    <w:rsid w:val="00106B8E"/>
    <w:rsid w:val="001071D3"/>
    <w:rsid w:val="0010737D"/>
    <w:rsid w:val="00107696"/>
    <w:rsid w:val="001076B0"/>
    <w:rsid w:val="00107750"/>
    <w:rsid w:val="0010778D"/>
    <w:rsid w:val="0010784B"/>
    <w:rsid w:val="00107C3D"/>
    <w:rsid w:val="00107E09"/>
    <w:rsid w:val="0011000D"/>
    <w:rsid w:val="001102F5"/>
    <w:rsid w:val="00110A23"/>
    <w:rsid w:val="00110AC4"/>
    <w:rsid w:val="00110B44"/>
    <w:rsid w:val="00110C74"/>
    <w:rsid w:val="00111138"/>
    <w:rsid w:val="00111516"/>
    <w:rsid w:val="0011152D"/>
    <w:rsid w:val="00111622"/>
    <w:rsid w:val="00111794"/>
    <w:rsid w:val="00111B11"/>
    <w:rsid w:val="00111F3E"/>
    <w:rsid w:val="001120B1"/>
    <w:rsid w:val="001120D3"/>
    <w:rsid w:val="00112168"/>
    <w:rsid w:val="001121EA"/>
    <w:rsid w:val="001122FE"/>
    <w:rsid w:val="0011264E"/>
    <w:rsid w:val="00112A5A"/>
    <w:rsid w:val="00112AEB"/>
    <w:rsid w:val="00112BF5"/>
    <w:rsid w:val="00112CBF"/>
    <w:rsid w:val="00112DEA"/>
    <w:rsid w:val="00113372"/>
    <w:rsid w:val="0011355A"/>
    <w:rsid w:val="00113C20"/>
    <w:rsid w:val="00113E06"/>
    <w:rsid w:val="001141C6"/>
    <w:rsid w:val="00114210"/>
    <w:rsid w:val="001143FE"/>
    <w:rsid w:val="00114542"/>
    <w:rsid w:val="001145E6"/>
    <w:rsid w:val="0011479F"/>
    <w:rsid w:val="00114873"/>
    <w:rsid w:val="0011488D"/>
    <w:rsid w:val="001148B5"/>
    <w:rsid w:val="00114C1C"/>
    <w:rsid w:val="00114EF7"/>
    <w:rsid w:val="00114F69"/>
    <w:rsid w:val="00114FF1"/>
    <w:rsid w:val="00115157"/>
    <w:rsid w:val="0011558A"/>
    <w:rsid w:val="001155BA"/>
    <w:rsid w:val="0011573B"/>
    <w:rsid w:val="001159B2"/>
    <w:rsid w:val="00115B25"/>
    <w:rsid w:val="00115BEC"/>
    <w:rsid w:val="00115C24"/>
    <w:rsid w:val="00115CE2"/>
    <w:rsid w:val="00115D66"/>
    <w:rsid w:val="00115E46"/>
    <w:rsid w:val="001161F9"/>
    <w:rsid w:val="0011628D"/>
    <w:rsid w:val="00116433"/>
    <w:rsid w:val="0011655E"/>
    <w:rsid w:val="00116B27"/>
    <w:rsid w:val="00116BE9"/>
    <w:rsid w:val="00117143"/>
    <w:rsid w:val="00117161"/>
    <w:rsid w:val="0011730A"/>
    <w:rsid w:val="001173F0"/>
    <w:rsid w:val="00117E4D"/>
    <w:rsid w:val="00117E57"/>
    <w:rsid w:val="00120063"/>
    <w:rsid w:val="00120066"/>
    <w:rsid w:val="001200CC"/>
    <w:rsid w:val="0012020F"/>
    <w:rsid w:val="00120237"/>
    <w:rsid w:val="001204E1"/>
    <w:rsid w:val="0012059B"/>
    <w:rsid w:val="001207CA"/>
    <w:rsid w:val="00120816"/>
    <w:rsid w:val="00120947"/>
    <w:rsid w:val="00120A05"/>
    <w:rsid w:val="00120A8A"/>
    <w:rsid w:val="00120C05"/>
    <w:rsid w:val="00120EC1"/>
    <w:rsid w:val="00121553"/>
    <w:rsid w:val="001215E3"/>
    <w:rsid w:val="00121A06"/>
    <w:rsid w:val="001221A0"/>
    <w:rsid w:val="0012255D"/>
    <w:rsid w:val="001229EC"/>
    <w:rsid w:val="00122AA0"/>
    <w:rsid w:val="00122C37"/>
    <w:rsid w:val="00123042"/>
    <w:rsid w:val="001230B6"/>
    <w:rsid w:val="0012314E"/>
    <w:rsid w:val="0012369B"/>
    <w:rsid w:val="0012398A"/>
    <w:rsid w:val="001239F7"/>
    <w:rsid w:val="00123B6B"/>
    <w:rsid w:val="00123CDD"/>
    <w:rsid w:val="00123D5E"/>
    <w:rsid w:val="00123D5F"/>
    <w:rsid w:val="00123D71"/>
    <w:rsid w:val="00123E71"/>
    <w:rsid w:val="00123F56"/>
    <w:rsid w:val="001241A3"/>
    <w:rsid w:val="001242E4"/>
    <w:rsid w:val="00124312"/>
    <w:rsid w:val="0012433F"/>
    <w:rsid w:val="00124553"/>
    <w:rsid w:val="001247AB"/>
    <w:rsid w:val="001249A0"/>
    <w:rsid w:val="00124A53"/>
    <w:rsid w:val="00124DEA"/>
    <w:rsid w:val="00124F13"/>
    <w:rsid w:val="00124F36"/>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2D"/>
    <w:rsid w:val="001272A9"/>
    <w:rsid w:val="0012743C"/>
    <w:rsid w:val="00127713"/>
    <w:rsid w:val="001277BA"/>
    <w:rsid w:val="00127977"/>
    <w:rsid w:val="00127A09"/>
    <w:rsid w:val="00127AA5"/>
    <w:rsid w:val="001300E1"/>
    <w:rsid w:val="00130110"/>
    <w:rsid w:val="0013026B"/>
    <w:rsid w:val="0013036C"/>
    <w:rsid w:val="001303C3"/>
    <w:rsid w:val="0013052F"/>
    <w:rsid w:val="00130588"/>
    <w:rsid w:val="001306CD"/>
    <w:rsid w:val="00130CEB"/>
    <w:rsid w:val="00130DF6"/>
    <w:rsid w:val="00130E18"/>
    <w:rsid w:val="00130E29"/>
    <w:rsid w:val="00131019"/>
    <w:rsid w:val="001311D1"/>
    <w:rsid w:val="00131294"/>
    <w:rsid w:val="001312C1"/>
    <w:rsid w:val="001313AE"/>
    <w:rsid w:val="00131490"/>
    <w:rsid w:val="001317B3"/>
    <w:rsid w:val="00131943"/>
    <w:rsid w:val="001319A9"/>
    <w:rsid w:val="001319C2"/>
    <w:rsid w:val="001319CF"/>
    <w:rsid w:val="001319FF"/>
    <w:rsid w:val="00131B80"/>
    <w:rsid w:val="00131B91"/>
    <w:rsid w:val="00131C86"/>
    <w:rsid w:val="00131D32"/>
    <w:rsid w:val="00131E13"/>
    <w:rsid w:val="0013242C"/>
    <w:rsid w:val="0013270B"/>
    <w:rsid w:val="001327EA"/>
    <w:rsid w:val="00132858"/>
    <w:rsid w:val="00132AA3"/>
    <w:rsid w:val="00132C36"/>
    <w:rsid w:val="00132D2E"/>
    <w:rsid w:val="00132E9D"/>
    <w:rsid w:val="00132F65"/>
    <w:rsid w:val="00133083"/>
    <w:rsid w:val="001334B0"/>
    <w:rsid w:val="00133668"/>
    <w:rsid w:val="001336A3"/>
    <w:rsid w:val="00133BC4"/>
    <w:rsid w:val="00133C74"/>
    <w:rsid w:val="00134045"/>
    <w:rsid w:val="001340AA"/>
    <w:rsid w:val="0013415D"/>
    <w:rsid w:val="00134364"/>
    <w:rsid w:val="0013438E"/>
    <w:rsid w:val="0013443D"/>
    <w:rsid w:val="001344C5"/>
    <w:rsid w:val="00134544"/>
    <w:rsid w:val="00134546"/>
    <w:rsid w:val="001345B1"/>
    <w:rsid w:val="001345D7"/>
    <w:rsid w:val="00134691"/>
    <w:rsid w:val="001346D1"/>
    <w:rsid w:val="00134CC3"/>
    <w:rsid w:val="00134D8F"/>
    <w:rsid w:val="00134E6C"/>
    <w:rsid w:val="00134ECB"/>
    <w:rsid w:val="00134F2F"/>
    <w:rsid w:val="00135093"/>
    <w:rsid w:val="0013512D"/>
    <w:rsid w:val="00135319"/>
    <w:rsid w:val="001355D2"/>
    <w:rsid w:val="001356F2"/>
    <w:rsid w:val="00135A33"/>
    <w:rsid w:val="00135B5E"/>
    <w:rsid w:val="00135B9A"/>
    <w:rsid w:val="00135C61"/>
    <w:rsid w:val="001361D7"/>
    <w:rsid w:val="00136537"/>
    <w:rsid w:val="0013667E"/>
    <w:rsid w:val="001366B5"/>
    <w:rsid w:val="00136896"/>
    <w:rsid w:val="00136CA2"/>
    <w:rsid w:val="00136E90"/>
    <w:rsid w:val="00137123"/>
    <w:rsid w:val="001373F7"/>
    <w:rsid w:val="001375B8"/>
    <w:rsid w:val="0013763C"/>
    <w:rsid w:val="0013769E"/>
    <w:rsid w:val="001376E9"/>
    <w:rsid w:val="0013772B"/>
    <w:rsid w:val="00137BAE"/>
    <w:rsid w:val="00137BCC"/>
    <w:rsid w:val="00137F07"/>
    <w:rsid w:val="00137FDE"/>
    <w:rsid w:val="00140005"/>
    <w:rsid w:val="001400DB"/>
    <w:rsid w:val="00140266"/>
    <w:rsid w:val="00140890"/>
    <w:rsid w:val="00140B80"/>
    <w:rsid w:val="00140C60"/>
    <w:rsid w:val="00140E0F"/>
    <w:rsid w:val="00141215"/>
    <w:rsid w:val="0014128E"/>
    <w:rsid w:val="001414C1"/>
    <w:rsid w:val="001414FB"/>
    <w:rsid w:val="00141842"/>
    <w:rsid w:val="00141912"/>
    <w:rsid w:val="00141AB3"/>
    <w:rsid w:val="00141ADF"/>
    <w:rsid w:val="00141BA8"/>
    <w:rsid w:val="00141D98"/>
    <w:rsid w:val="00141E85"/>
    <w:rsid w:val="00141E87"/>
    <w:rsid w:val="001422EE"/>
    <w:rsid w:val="00142448"/>
    <w:rsid w:val="0014247B"/>
    <w:rsid w:val="001425AB"/>
    <w:rsid w:val="00142793"/>
    <w:rsid w:val="00142819"/>
    <w:rsid w:val="0014284D"/>
    <w:rsid w:val="001428A4"/>
    <w:rsid w:val="00142933"/>
    <w:rsid w:val="001429B2"/>
    <w:rsid w:val="00142A1E"/>
    <w:rsid w:val="00142BC9"/>
    <w:rsid w:val="00142BD0"/>
    <w:rsid w:val="00142D31"/>
    <w:rsid w:val="00142E3C"/>
    <w:rsid w:val="00143037"/>
    <w:rsid w:val="00143052"/>
    <w:rsid w:val="001430E8"/>
    <w:rsid w:val="001433BE"/>
    <w:rsid w:val="001433E4"/>
    <w:rsid w:val="00143458"/>
    <w:rsid w:val="00143AAC"/>
    <w:rsid w:val="00143BD6"/>
    <w:rsid w:val="00143FB1"/>
    <w:rsid w:val="0014402B"/>
    <w:rsid w:val="0014403A"/>
    <w:rsid w:val="00144332"/>
    <w:rsid w:val="001443F9"/>
    <w:rsid w:val="00144840"/>
    <w:rsid w:val="00144883"/>
    <w:rsid w:val="00144A7F"/>
    <w:rsid w:val="00144A97"/>
    <w:rsid w:val="00145005"/>
    <w:rsid w:val="001450A5"/>
    <w:rsid w:val="001450C8"/>
    <w:rsid w:val="00145232"/>
    <w:rsid w:val="001455EC"/>
    <w:rsid w:val="00145612"/>
    <w:rsid w:val="00145667"/>
    <w:rsid w:val="001458B5"/>
    <w:rsid w:val="00145987"/>
    <w:rsid w:val="00145B99"/>
    <w:rsid w:val="00145C71"/>
    <w:rsid w:val="00145EBE"/>
    <w:rsid w:val="00146124"/>
    <w:rsid w:val="00146186"/>
    <w:rsid w:val="00146421"/>
    <w:rsid w:val="001464FE"/>
    <w:rsid w:val="0014659F"/>
    <w:rsid w:val="00146651"/>
    <w:rsid w:val="00146948"/>
    <w:rsid w:val="00146C10"/>
    <w:rsid w:val="00146D0B"/>
    <w:rsid w:val="00147036"/>
    <w:rsid w:val="001472A4"/>
    <w:rsid w:val="001476BC"/>
    <w:rsid w:val="0014783A"/>
    <w:rsid w:val="00147888"/>
    <w:rsid w:val="0014794D"/>
    <w:rsid w:val="001479A2"/>
    <w:rsid w:val="00150275"/>
    <w:rsid w:val="001502CF"/>
    <w:rsid w:val="0015030A"/>
    <w:rsid w:val="00150415"/>
    <w:rsid w:val="001505D7"/>
    <w:rsid w:val="00150630"/>
    <w:rsid w:val="001508AF"/>
    <w:rsid w:val="0015090E"/>
    <w:rsid w:val="00150920"/>
    <w:rsid w:val="0015095F"/>
    <w:rsid w:val="00150BDF"/>
    <w:rsid w:val="00150C8A"/>
    <w:rsid w:val="00150DBA"/>
    <w:rsid w:val="00150EBE"/>
    <w:rsid w:val="00150F91"/>
    <w:rsid w:val="00150F96"/>
    <w:rsid w:val="00151018"/>
    <w:rsid w:val="00151054"/>
    <w:rsid w:val="001511E7"/>
    <w:rsid w:val="001512C2"/>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E1"/>
    <w:rsid w:val="00153AF6"/>
    <w:rsid w:val="00153D2D"/>
    <w:rsid w:val="00153DA0"/>
    <w:rsid w:val="0015412D"/>
    <w:rsid w:val="001546CB"/>
    <w:rsid w:val="001546FE"/>
    <w:rsid w:val="00154A07"/>
    <w:rsid w:val="00154A50"/>
    <w:rsid w:val="00154AC1"/>
    <w:rsid w:val="00154CE0"/>
    <w:rsid w:val="00154D17"/>
    <w:rsid w:val="00154D30"/>
    <w:rsid w:val="00154DBD"/>
    <w:rsid w:val="00154F06"/>
    <w:rsid w:val="00155326"/>
    <w:rsid w:val="001554EB"/>
    <w:rsid w:val="001555E4"/>
    <w:rsid w:val="001556B1"/>
    <w:rsid w:val="001557AA"/>
    <w:rsid w:val="00155949"/>
    <w:rsid w:val="00155C88"/>
    <w:rsid w:val="00155E3F"/>
    <w:rsid w:val="001560B7"/>
    <w:rsid w:val="001560F9"/>
    <w:rsid w:val="0015615E"/>
    <w:rsid w:val="00156219"/>
    <w:rsid w:val="00156345"/>
    <w:rsid w:val="00156572"/>
    <w:rsid w:val="0015676A"/>
    <w:rsid w:val="0015688F"/>
    <w:rsid w:val="00156A22"/>
    <w:rsid w:val="00156CDC"/>
    <w:rsid w:val="00156DB2"/>
    <w:rsid w:val="00156DC1"/>
    <w:rsid w:val="00156FAA"/>
    <w:rsid w:val="001571EE"/>
    <w:rsid w:val="001571F1"/>
    <w:rsid w:val="001572DF"/>
    <w:rsid w:val="001572F8"/>
    <w:rsid w:val="001576DA"/>
    <w:rsid w:val="0015782B"/>
    <w:rsid w:val="0015787C"/>
    <w:rsid w:val="00157956"/>
    <w:rsid w:val="00157AB7"/>
    <w:rsid w:val="00157B87"/>
    <w:rsid w:val="00157BAD"/>
    <w:rsid w:val="00157C4D"/>
    <w:rsid w:val="00157DCB"/>
    <w:rsid w:val="00157E23"/>
    <w:rsid w:val="00157E6C"/>
    <w:rsid w:val="001602AF"/>
    <w:rsid w:val="001603BB"/>
    <w:rsid w:val="00160753"/>
    <w:rsid w:val="00160A1B"/>
    <w:rsid w:val="00160A24"/>
    <w:rsid w:val="00160EE2"/>
    <w:rsid w:val="00161018"/>
    <w:rsid w:val="0016118F"/>
    <w:rsid w:val="001613FE"/>
    <w:rsid w:val="001614F4"/>
    <w:rsid w:val="00161650"/>
    <w:rsid w:val="00161889"/>
    <w:rsid w:val="001618A8"/>
    <w:rsid w:val="001619DA"/>
    <w:rsid w:val="00161B53"/>
    <w:rsid w:val="00161BD3"/>
    <w:rsid w:val="00161C18"/>
    <w:rsid w:val="00161E81"/>
    <w:rsid w:val="00161FEC"/>
    <w:rsid w:val="00162060"/>
    <w:rsid w:val="0016229F"/>
    <w:rsid w:val="0016233C"/>
    <w:rsid w:val="0016233D"/>
    <w:rsid w:val="001623AC"/>
    <w:rsid w:val="00162515"/>
    <w:rsid w:val="0016298B"/>
    <w:rsid w:val="00162A43"/>
    <w:rsid w:val="00162B0D"/>
    <w:rsid w:val="0016307F"/>
    <w:rsid w:val="0016332A"/>
    <w:rsid w:val="00163668"/>
    <w:rsid w:val="00163684"/>
    <w:rsid w:val="001639F9"/>
    <w:rsid w:val="00164134"/>
    <w:rsid w:val="0016417C"/>
    <w:rsid w:val="00164196"/>
    <w:rsid w:val="00164539"/>
    <w:rsid w:val="0016482B"/>
    <w:rsid w:val="00164D93"/>
    <w:rsid w:val="00164FB3"/>
    <w:rsid w:val="0016550D"/>
    <w:rsid w:val="0016585F"/>
    <w:rsid w:val="00165A93"/>
    <w:rsid w:val="00165B50"/>
    <w:rsid w:val="00165B81"/>
    <w:rsid w:val="00165D10"/>
    <w:rsid w:val="00165E38"/>
    <w:rsid w:val="00165FF7"/>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67B0C"/>
    <w:rsid w:val="0017018E"/>
    <w:rsid w:val="001701D8"/>
    <w:rsid w:val="0017032E"/>
    <w:rsid w:val="0017044F"/>
    <w:rsid w:val="00170504"/>
    <w:rsid w:val="001708A9"/>
    <w:rsid w:val="00170957"/>
    <w:rsid w:val="00170A5D"/>
    <w:rsid w:val="00170C50"/>
    <w:rsid w:val="00171035"/>
    <w:rsid w:val="0017132F"/>
    <w:rsid w:val="00171443"/>
    <w:rsid w:val="00171869"/>
    <w:rsid w:val="00171A46"/>
    <w:rsid w:val="00171A8E"/>
    <w:rsid w:val="00171AB9"/>
    <w:rsid w:val="00171C02"/>
    <w:rsid w:val="00171C0A"/>
    <w:rsid w:val="00171C12"/>
    <w:rsid w:val="00171F28"/>
    <w:rsid w:val="00171F2B"/>
    <w:rsid w:val="00171FA9"/>
    <w:rsid w:val="0017201B"/>
    <w:rsid w:val="001723D1"/>
    <w:rsid w:val="0017240D"/>
    <w:rsid w:val="00172504"/>
    <w:rsid w:val="00172521"/>
    <w:rsid w:val="00172A91"/>
    <w:rsid w:val="00172C42"/>
    <w:rsid w:val="00172DC6"/>
    <w:rsid w:val="001731C4"/>
    <w:rsid w:val="0017342E"/>
    <w:rsid w:val="001734F8"/>
    <w:rsid w:val="00173547"/>
    <w:rsid w:val="001736B4"/>
    <w:rsid w:val="001736F2"/>
    <w:rsid w:val="001738CD"/>
    <w:rsid w:val="001738D0"/>
    <w:rsid w:val="00173AD4"/>
    <w:rsid w:val="00173AEF"/>
    <w:rsid w:val="00173DAF"/>
    <w:rsid w:val="00173F2B"/>
    <w:rsid w:val="0017400A"/>
    <w:rsid w:val="0017414C"/>
    <w:rsid w:val="00174315"/>
    <w:rsid w:val="00174331"/>
    <w:rsid w:val="0017450E"/>
    <w:rsid w:val="001746CB"/>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5FD"/>
    <w:rsid w:val="00176994"/>
    <w:rsid w:val="00176B88"/>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7ED"/>
    <w:rsid w:val="001808B5"/>
    <w:rsid w:val="00180AF2"/>
    <w:rsid w:val="00180B07"/>
    <w:rsid w:val="00180E4E"/>
    <w:rsid w:val="00180FDF"/>
    <w:rsid w:val="0018110F"/>
    <w:rsid w:val="00181202"/>
    <w:rsid w:val="001813E6"/>
    <w:rsid w:val="001813FF"/>
    <w:rsid w:val="00181720"/>
    <w:rsid w:val="001819BB"/>
    <w:rsid w:val="00181E84"/>
    <w:rsid w:val="00181F47"/>
    <w:rsid w:val="00181FBD"/>
    <w:rsid w:val="001820A8"/>
    <w:rsid w:val="001820C9"/>
    <w:rsid w:val="001821CB"/>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99C"/>
    <w:rsid w:val="00183A13"/>
    <w:rsid w:val="00183CF0"/>
    <w:rsid w:val="00183F44"/>
    <w:rsid w:val="00183FE1"/>
    <w:rsid w:val="0018428E"/>
    <w:rsid w:val="00184411"/>
    <w:rsid w:val="0018444C"/>
    <w:rsid w:val="001844B5"/>
    <w:rsid w:val="001848D9"/>
    <w:rsid w:val="00184A63"/>
    <w:rsid w:val="00184AD5"/>
    <w:rsid w:val="00184EA0"/>
    <w:rsid w:val="0018517B"/>
    <w:rsid w:val="00185E09"/>
    <w:rsid w:val="00185FA9"/>
    <w:rsid w:val="001863D3"/>
    <w:rsid w:val="00186A9E"/>
    <w:rsid w:val="00186ACE"/>
    <w:rsid w:val="00186CB3"/>
    <w:rsid w:val="00186ED1"/>
    <w:rsid w:val="001870E1"/>
    <w:rsid w:val="0018727A"/>
    <w:rsid w:val="001874B7"/>
    <w:rsid w:val="0018752C"/>
    <w:rsid w:val="00187704"/>
    <w:rsid w:val="00187756"/>
    <w:rsid w:val="00187885"/>
    <w:rsid w:val="001879FD"/>
    <w:rsid w:val="00187A34"/>
    <w:rsid w:val="00187A82"/>
    <w:rsid w:val="00187CC3"/>
    <w:rsid w:val="00187CC6"/>
    <w:rsid w:val="0019000D"/>
    <w:rsid w:val="00190161"/>
    <w:rsid w:val="00190334"/>
    <w:rsid w:val="0019037D"/>
    <w:rsid w:val="0019053C"/>
    <w:rsid w:val="00190639"/>
    <w:rsid w:val="00190B3F"/>
    <w:rsid w:val="00190C51"/>
    <w:rsid w:val="00190D15"/>
    <w:rsid w:val="00190DE7"/>
    <w:rsid w:val="00190DFA"/>
    <w:rsid w:val="00190E7A"/>
    <w:rsid w:val="00190F55"/>
    <w:rsid w:val="00191012"/>
    <w:rsid w:val="00191398"/>
    <w:rsid w:val="0019149F"/>
    <w:rsid w:val="0019163E"/>
    <w:rsid w:val="00191651"/>
    <w:rsid w:val="001917EB"/>
    <w:rsid w:val="00191814"/>
    <w:rsid w:val="00191923"/>
    <w:rsid w:val="00191976"/>
    <w:rsid w:val="00191C5D"/>
    <w:rsid w:val="00191D49"/>
    <w:rsid w:val="0019240C"/>
    <w:rsid w:val="00192502"/>
    <w:rsid w:val="0019285E"/>
    <w:rsid w:val="00192FCB"/>
    <w:rsid w:val="00193135"/>
    <w:rsid w:val="001932B8"/>
    <w:rsid w:val="00193393"/>
    <w:rsid w:val="0019351A"/>
    <w:rsid w:val="00193658"/>
    <w:rsid w:val="0019366C"/>
    <w:rsid w:val="00193C5D"/>
    <w:rsid w:val="00193D4D"/>
    <w:rsid w:val="00194007"/>
    <w:rsid w:val="0019440B"/>
    <w:rsid w:val="0019450E"/>
    <w:rsid w:val="00194970"/>
    <w:rsid w:val="00194C4C"/>
    <w:rsid w:val="00194F15"/>
    <w:rsid w:val="00194F2C"/>
    <w:rsid w:val="00194F4B"/>
    <w:rsid w:val="00194F61"/>
    <w:rsid w:val="0019502D"/>
    <w:rsid w:val="00195041"/>
    <w:rsid w:val="00195042"/>
    <w:rsid w:val="001950C9"/>
    <w:rsid w:val="0019515C"/>
    <w:rsid w:val="001951EC"/>
    <w:rsid w:val="001953A9"/>
    <w:rsid w:val="00195B9B"/>
    <w:rsid w:val="00195DBF"/>
    <w:rsid w:val="001961D0"/>
    <w:rsid w:val="0019645A"/>
    <w:rsid w:val="00196643"/>
    <w:rsid w:val="00196ACC"/>
    <w:rsid w:val="00196B39"/>
    <w:rsid w:val="00196DB1"/>
    <w:rsid w:val="00196E48"/>
    <w:rsid w:val="00196EDA"/>
    <w:rsid w:val="00197205"/>
    <w:rsid w:val="00197598"/>
    <w:rsid w:val="00197675"/>
    <w:rsid w:val="001976CB"/>
    <w:rsid w:val="00197AF3"/>
    <w:rsid w:val="00197DCF"/>
    <w:rsid w:val="00197DFB"/>
    <w:rsid w:val="00197E41"/>
    <w:rsid w:val="00197F36"/>
    <w:rsid w:val="00197F3E"/>
    <w:rsid w:val="001A00A9"/>
    <w:rsid w:val="001A0184"/>
    <w:rsid w:val="001A02AD"/>
    <w:rsid w:val="001A055E"/>
    <w:rsid w:val="001A0750"/>
    <w:rsid w:val="001A0787"/>
    <w:rsid w:val="001A07AB"/>
    <w:rsid w:val="001A0919"/>
    <w:rsid w:val="001A0E57"/>
    <w:rsid w:val="001A0F61"/>
    <w:rsid w:val="001A1179"/>
    <w:rsid w:val="001A12EC"/>
    <w:rsid w:val="001A1426"/>
    <w:rsid w:val="001A156C"/>
    <w:rsid w:val="001A173B"/>
    <w:rsid w:val="001A1E84"/>
    <w:rsid w:val="001A2483"/>
    <w:rsid w:val="001A24E4"/>
    <w:rsid w:val="001A25EB"/>
    <w:rsid w:val="001A2672"/>
    <w:rsid w:val="001A26E1"/>
    <w:rsid w:val="001A28E3"/>
    <w:rsid w:val="001A2A3B"/>
    <w:rsid w:val="001A2A91"/>
    <w:rsid w:val="001A2ACA"/>
    <w:rsid w:val="001A2BDC"/>
    <w:rsid w:val="001A2CE4"/>
    <w:rsid w:val="001A2DEA"/>
    <w:rsid w:val="001A2F85"/>
    <w:rsid w:val="001A2FA5"/>
    <w:rsid w:val="001A3267"/>
    <w:rsid w:val="001A345A"/>
    <w:rsid w:val="001A35EF"/>
    <w:rsid w:val="001A3B12"/>
    <w:rsid w:val="001A3C0B"/>
    <w:rsid w:val="001A3C26"/>
    <w:rsid w:val="001A3E2B"/>
    <w:rsid w:val="001A3EF4"/>
    <w:rsid w:val="001A4010"/>
    <w:rsid w:val="001A40C1"/>
    <w:rsid w:val="001A43C2"/>
    <w:rsid w:val="001A43E5"/>
    <w:rsid w:val="001A44CF"/>
    <w:rsid w:val="001A453A"/>
    <w:rsid w:val="001A4581"/>
    <w:rsid w:val="001A48A1"/>
    <w:rsid w:val="001A4BA8"/>
    <w:rsid w:val="001A4BBA"/>
    <w:rsid w:val="001A4F71"/>
    <w:rsid w:val="001A5039"/>
    <w:rsid w:val="001A504A"/>
    <w:rsid w:val="001A5759"/>
    <w:rsid w:val="001A5C57"/>
    <w:rsid w:val="001A5DC4"/>
    <w:rsid w:val="001A5EF0"/>
    <w:rsid w:val="001A5F7A"/>
    <w:rsid w:val="001A5FE3"/>
    <w:rsid w:val="001A60CF"/>
    <w:rsid w:val="001A62A2"/>
    <w:rsid w:val="001A6508"/>
    <w:rsid w:val="001A686B"/>
    <w:rsid w:val="001A6902"/>
    <w:rsid w:val="001A691F"/>
    <w:rsid w:val="001A70F4"/>
    <w:rsid w:val="001A73F5"/>
    <w:rsid w:val="001A7573"/>
    <w:rsid w:val="001A763F"/>
    <w:rsid w:val="001A79CD"/>
    <w:rsid w:val="001A7AC9"/>
    <w:rsid w:val="001A7C22"/>
    <w:rsid w:val="001A7C2E"/>
    <w:rsid w:val="001A7DB7"/>
    <w:rsid w:val="001A7E09"/>
    <w:rsid w:val="001A7E0D"/>
    <w:rsid w:val="001A7F91"/>
    <w:rsid w:val="001B0037"/>
    <w:rsid w:val="001B02CF"/>
    <w:rsid w:val="001B0311"/>
    <w:rsid w:val="001B05EF"/>
    <w:rsid w:val="001B0920"/>
    <w:rsid w:val="001B0A7D"/>
    <w:rsid w:val="001B0AFF"/>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A4E"/>
    <w:rsid w:val="001B2E38"/>
    <w:rsid w:val="001B2F8D"/>
    <w:rsid w:val="001B3075"/>
    <w:rsid w:val="001B3261"/>
    <w:rsid w:val="001B3384"/>
    <w:rsid w:val="001B338E"/>
    <w:rsid w:val="001B356E"/>
    <w:rsid w:val="001B3576"/>
    <w:rsid w:val="001B38D6"/>
    <w:rsid w:val="001B3ACA"/>
    <w:rsid w:val="001B3F2E"/>
    <w:rsid w:val="001B4005"/>
    <w:rsid w:val="001B417D"/>
    <w:rsid w:val="001B4229"/>
    <w:rsid w:val="001B4316"/>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1E9"/>
    <w:rsid w:val="001B6446"/>
    <w:rsid w:val="001B64D8"/>
    <w:rsid w:val="001B6590"/>
    <w:rsid w:val="001B661F"/>
    <w:rsid w:val="001B695B"/>
    <w:rsid w:val="001B6B7C"/>
    <w:rsid w:val="001B6C05"/>
    <w:rsid w:val="001B7173"/>
    <w:rsid w:val="001B71AD"/>
    <w:rsid w:val="001B7363"/>
    <w:rsid w:val="001B73C0"/>
    <w:rsid w:val="001B73D0"/>
    <w:rsid w:val="001B7678"/>
    <w:rsid w:val="001B7721"/>
    <w:rsid w:val="001B77C8"/>
    <w:rsid w:val="001B7811"/>
    <w:rsid w:val="001B7930"/>
    <w:rsid w:val="001B79BE"/>
    <w:rsid w:val="001B7DDE"/>
    <w:rsid w:val="001B7E92"/>
    <w:rsid w:val="001B7F99"/>
    <w:rsid w:val="001C00EB"/>
    <w:rsid w:val="001C016C"/>
    <w:rsid w:val="001C022F"/>
    <w:rsid w:val="001C0387"/>
    <w:rsid w:val="001C03C9"/>
    <w:rsid w:val="001C065D"/>
    <w:rsid w:val="001C06E7"/>
    <w:rsid w:val="001C0CA8"/>
    <w:rsid w:val="001C0D51"/>
    <w:rsid w:val="001C0D6D"/>
    <w:rsid w:val="001C0E98"/>
    <w:rsid w:val="001C0EB4"/>
    <w:rsid w:val="001C0F23"/>
    <w:rsid w:val="001C15B7"/>
    <w:rsid w:val="001C1C01"/>
    <w:rsid w:val="001C20CD"/>
    <w:rsid w:val="001C23E8"/>
    <w:rsid w:val="001C242A"/>
    <w:rsid w:val="001C24E0"/>
    <w:rsid w:val="001C2550"/>
    <w:rsid w:val="001C2589"/>
    <w:rsid w:val="001C28D5"/>
    <w:rsid w:val="001C2908"/>
    <w:rsid w:val="001C2DBA"/>
    <w:rsid w:val="001C2F25"/>
    <w:rsid w:val="001C2F32"/>
    <w:rsid w:val="001C2FCD"/>
    <w:rsid w:val="001C3094"/>
    <w:rsid w:val="001C31AD"/>
    <w:rsid w:val="001C3424"/>
    <w:rsid w:val="001C3A16"/>
    <w:rsid w:val="001C3BBD"/>
    <w:rsid w:val="001C3DD0"/>
    <w:rsid w:val="001C3F21"/>
    <w:rsid w:val="001C3F9C"/>
    <w:rsid w:val="001C403B"/>
    <w:rsid w:val="001C40F1"/>
    <w:rsid w:val="001C40F2"/>
    <w:rsid w:val="001C415C"/>
    <w:rsid w:val="001C4329"/>
    <w:rsid w:val="001C43B7"/>
    <w:rsid w:val="001C484A"/>
    <w:rsid w:val="001C487B"/>
    <w:rsid w:val="001C4892"/>
    <w:rsid w:val="001C4CE1"/>
    <w:rsid w:val="001C4D80"/>
    <w:rsid w:val="001C4F05"/>
    <w:rsid w:val="001C4FF6"/>
    <w:rsid w:val="001C505A"/>
    <w:rsid w:val="001C52D6"/>
    <w:rsid w:val="001C53F1"/>
    <w:rsid w:val="001C5418"/>
    <w:rsid w:val="001C5772"/>
    <w:rsid w:val="001C57BD"/>
    <w:rsid w:val="001C5C3C"/>
    <w:rsid w:val="001C5CCA"/>
    <w:rsid w:val="001C5CDC"/>
    <w:rsid w:val="001C5CF1"/>
    <w:rsid w:val="001C5EA8"/>
    <w:rsid w:val="001C5FC6"/>
    <w:rsid w:val="001C5FDC"/>
    <w:rsid w:val="001C60AF"/>
    <w:rsid w:val="001C631A"/>
    <w:rsid w:val="001C6345"/>
    <w:rsid w:val="001C64B5"/>
    <w:rsid w:val="001C65AF"/>
    <w:rsid w:val="001C664C"/>
    <w:rsid w:val="001C67F0"/>
    <w:rsid w:val="001C6908"/>
    <w:rsid w:val="001C6911"/>
    <w:rsid w:val="001C6A93"/>
    <w:rsid w:val="001C6C74"/>
    <w:rsid w:val="001C6DE3"/>
    <w:rsid w:val="001C70DF"/>
    <w:rsid w:val="001C7106"/>
    <w:rsid w:val="001C74FE"/>
    <w:rsid w:val="001C7517"/>
    <w:rsid w:val="001C78A6"/>
    <w:rsid w:val="001D0424"/>
    <w:rsid w:val="001D0684"/>
    <w:rsid w:val="001D085E"/>
    <w:rsid w:val="001D0940"/>
    <w:rsid w:val="001D09EF"/>
    <w:rsid w:val="001D0B10"/>
    <w:rsid w:val="001D0BD7"/>
    <w:rsid w:val="001D0C3F"/>
    <w:rsid w:val="001D0D5B"/>
    <w:rsid w:val="001D0D65"/>
    <w:rsid w:val="001D0DB3"/>
    <w:rsid w:val="001D0DDE"/>
    <w:rsid w:val="001D0E40"/>
    <w:rsid w:val="001D12FC"/>
    <w:rsid w:val="001D15C3"/>
    <w:rsid w:val="001D180A"/>
    <w:rsid w:val="001D1F9A"/>
    <w:rsid w:val="001D2429"/>
    <w:rsid w:val="001D2579"/>
    <w:rsid w:val="001D2758"/>
    <w:rsid w:val="001D2800"/>
    <w:rsid w:val="001D283A"/>
    <w:rsid w:val="001D2EA4"/>
    <w:rsid w:val="001D2FC0"/>
    <w:rsid w:val="001D3018"/>
    <w:rsid w:val="001D3185"/>
    <w:rsid w:val="001D31BC"/>
    <w:rsid w:val="001D331A"/>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4E9F"/>
    <w:rsid w:val="001D4F56"/>
    <w:rsid w:val="001D52DE"/>
    <w:rsid w:val="001D5356"/>
    <w:rsid w:val="001D54DA"/>
    <w:rsid w:val="001D592C"/>
    <w:rsid w:val="001D597B"/>
    <w:rsid w:val="001D5A7C"/>
    <w:rsid w:val="001D5B0A"/>
    <w:rsid w:val="001D5F34"/>
    <w:rsid w:val="001D61F6"/>
    <w:rsid w:val="001D6227"/>
    <w:rsid w:val="001D6874"/>
    <w:rsid w:val="001D6CB5"/>
    <w:rsid w:val="001D701E"/>
    <w:rsid w:val="001D72F0"/>
    <w:rsid w:val="001D7993"/>
    <w:rsid w:val="001D7A32"/>
    <w:rsid w:val="001D7A89"/>
    <w:rsid w:val="001D7AF1"/>
    <w:rsid w:val="001D7BBC"/>
    <w:rsid w:val="001D7E1D"/>
    <w:rsid w:val="001E03F0"/>
    <w:rsid w:val="001E04FC"/>
    <w:rsid w:val="001E066F"/>
    <w:rsid w:val="001E080E"/>
    <w:rsid w:val="001E0929"/>
    <w:rsid w:val="001E0BD8"/>
    <w:rsid w:val="001E0CE0"/>
    <w:rsid w:val="001E0E9D"/>
    <w:rsid w:val="001E1033"/>
    <w:rsid w:val="001E1297"/>
    <w:rsid w:val="001E1351"/>
    <w:rsid w:val="001E1434"/>
    <w:rsid w:val="001E14C8"/>
    <w:rsid w:val="001E16D1"/>
    <w:rsid w:val="001E1714"/>
    <w:rsid w:val="001E1739"/>
    <w:rsid w:val="001E1787"/>
    <w:rsid w:val="001E1915"/>
    <w:rsid w:val="001E1D37"/>
    <w:rsid w:val="001E1DF9"/>
    <w:rsid w:val="001E210A"/>
    <w:rsid w:val="001E2329"/>
    <w:rsid w:val="001E240E"/>
    <w:rsid w:val="001E25D0"/>
    <w:rsid w:val="001E25D3"/>
    <w:rsid w:val="001E27A8"/>
    <w:rsid w:val="001E2902"/>
    <w:rsid w:val="001E2A65"/>
    <w:rsid w:val="001E2A9A"/>
    <w:rsid w:val="001E2BFA"/>
    <w:rsid w:val="001E2EC9"/>
    <w:rsid w:val="001E2F3D"/>
    <w:rsid w:val="001E30B4"/>
    <w:rsid w:val="001E312D"/>
    <w:rsid w:val="001E3853"/>
    <w:rsid w:val="001E3928"/>
    <w:rsid w:val="001E3BAD"/>
    <w:rsid w:val="001E3C06"/>
    <w:rsid w:val="001E3CE3"/>
    <w:rsid w:val="001E3CEE"/>
    <w:rsid w:val="001E402E"/>
    <w:rsid w:val="001E41A1"/>
    <w:rsid w:val="001E45E3"/>
    <w:rsid w:val="001E46A9"/>
    <w:rsid w:val="001E4705"/>
    <w:rsid w:val="001E4730"/>
    <w:rsid w:val="001E4AC3"/>
    <w:rsid w:val="001E4BC5"/>
    <w:rsid w:val="001E4BCC"/>
    <w:rsid w:val="001E4D96"/>
    <w:rsid w:val="001E4EB0"/>
    <w:rsid w:val="001E50C6"/>
    <w:rsid w:val="001E5250"/>
    <w:rsid w:val="001E5307"/>
    <w:rsid w:val="001E5467"/>
    <w:rsid w:val="001E5B15"/>
    <w:rsid w:val="001E5F44"/>
    <w:rsid w:val="001E5F84"/>
    <w:rsid w:val="001E5FFD"/>
    <w:rsid w:val="001E60C7"/>
    <w:rsid w:val="001E60E0"/>
    <w:rsid w:val="001E60ED"/>
    <w:rsid w:val="001E6108"/>
    <w:rsid w:val="001E6227"/>
    <w:rsid w:val="001E638E"/>
    <w:rsid w:val="001E65C2"/>
    <w:rsid w:val="001E65FE"/>
    <w:rsid w:val="001E67B3"/>
    <w:rsid w:val="001E68CE"/>
    <w:rsid w:val="001E6A31"/>
    <w:rsid w:val="001E6AE9"/>
    <w:rsid w:val="001E6B5D"/>
    <w:rsid w:val="001E6D26"/>
    <w:rsid w:val="001E6E32"/>
    <w:rsid w:val="001E7274"/>
    <w:rsid w:val="001E72A9"/>
    <w:rsid w:val="001E798F"/>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BD0"/>
    <w:rsid w:val="001F1D23"/>
    <w:rsid w:val="001F1F61"/>
    <w:rsid w:val="001F223C"/>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73C"/>
    <w:rsid w:val="001F3855"/>
    <w:rsid w:val="001F3B9C"/>
    <w:rsid w:val="001F3BFC"/>
    <w:rsid w:val="001F3C56"/>
    <w:rsid w:val="001F3FBD"/>
    <w:rsid w:val="001F427F"/>
    <w:rsid w:val="001F4398"/>
    <w:rsid w:val="001F458B"/>
    <w:rsid w:val="001F4813"/>
    <w:rsid w:val="001F49F2"/>
    <w:rsid w:val="001F4B42"/>
    <w:rsid w:val="001F4B4E"/>
    <w:rsid w:val="001F4D7D"/>
    <w:rsid w:val="001F4E4C"/>
    <w:rsid w:val="001F501C"/>
    <w:rsid w:val="001F514B"/>
    <w:rsid w:val="001F5410"/>
    <w:rsid w:val="001F542B"/>
    <w:rsid w:val="001F5464"/>
    <w:rsid w:val="001F549C"/>
    <w:rsid w:val="001F5642"/>
    <w:rsid w:val="001F5C8B"/>
    <w:rsid w:val="001F5CA4"/>
    <w:rsid w:val="001F5D99"/>
    <w:rsid w:val="001F5FCB"/>
    <w:rsid w:val="001F6070"/>
    <w:rsid w:val="001F650F"/>
    <w:rsid w:val="001F668F"/>
    <w:rsid w:val="001F6794"/>
    <w:rsid w:val="001F67E0"/>
    <w:rsid w:val="001F6866"/>
    <w:rsid w:val="001F68AE"/>
    <w:rsid w:val="001F6926"/>
    <w:rsid w:val="001F6A1A"/>
    <w:rsid w:val="001F6ACF"/>
    <w:rsid w:val="001F6C2E"/>
    <w:rsid w:val="001F6CF1"/>
    <w:rsid w:val="001F6D46"/>
    <w:rsid w:val="001F6EE9"/>
    <w:rsid w:val="001F6F31"/>
    <w:rsid w:val="001F6F8D"/>
    <w:rsid w:val="001F720D"/>
    <w:rsid w:val="001F7494"/>
    <w:rsid w:val="001F75DE"/>
    <w:rsid w:val="001F7748"/>
    <w:rsid w:val="001F785E"/>
    <w:rsid w:val="001F78B7"/>
    <w:rsid w:val="001F7CA4"/>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0CCF"/>
    <w:rsid w:val="0020107B"/>
    <w:rsid w:val="0020117C"/>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779"/>
    <w:rsid w:val="0020285E"/>
    <w:rsid w:val="00202A39"/>
    <w:rsid w:val="00202BD7"/>
    <w:rsid w:val="00202D8D"/>
    <w:rsid w:val="00202E6C"/>
    <w:rsid w:val="00202E90"/>
    <w:rsid w:val="00203786"/>
    <w:rsid w:val="002037AD"/>
    <w:rsid w:val="002038F8"/>
    <w:rsid w:val="00203A02"/>
    <w:rsid w:val="00204136"/>
    <w:rsid w:val="002041F7"/>
    <w:rsid w:val="0020421B"/>
    <w:rsid w:val="002043BD"/>
    <w:rsid w:val="0020448C"/>
    <w:rsid w:val="00204ADF"/>
    <w:rsid w:val="00204B05"/>
    <w:rsid w:val="00204B39"/>
    <w:rsid w:val="00204E64"/>
    <w:rsid w:val="00204E9C"/>
    <w:rsid w:val="00204F03"/>
    <w:rsid w:val="00205022"/>
    <w:rsid w:val="00205167"/>
    <w:rsid w:val="002051B7"/>
    <w:rsid w:val="00205362"/>
    <w:rsid w:val="002054E7"/>
    <w:rsid w:val="002055E0"/>
    <w:rsid w:val="00205AA9"/>
    <w:rsid w:val="00205B31"/>
    <w:rsid w:val="00205C3F"/>
    <w:rsid w:val="00205CA5"/>
    <w:rsid w:val="00205D6C"/>
    <w:rsid w:val="00205E2F"/>
    <w:rsid w:val="00205E6D"/>
    <w:rsid w:val="00205F11"/>
    <w:rsid w:val="002069F9"/>
    <w:rsid w:val="00206A74"/>
    <w:rsid w:val="00206DEC"/>
    <w:rsid w:val="00206E85"/>
    <w:rsid w:val="002071AB"/>
    <w:rsid w:val="002073F6"/>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8C0"/>
    <w:rsid w:val="0021095F"/>
    <w:rsid w:val="00210A11"/>
    <w:rsid w:val="00210C00"/>
    <w:rsid w:val="0021111D"/>
    <w:rsid w:val="00211457"/>
    <w:rsid w:val="00211498"/>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9EF"/>
    <w:rsid w:val="00213A96"/>
    <w:rsid w:val="00213B42"/>
    <w:rsid w:val="00213B51"/>
    <w:rsid w:val="00213DC9"/>
    <w:rsid w:val="00213E18"/>
    <w:rsid w:val="00213F81"/>
    <w:rsid w:val="00213FEA"/>
    <w:rsid w:val="002144D9"/>
    <w:rsid w:val="002145AD"/>
    <w:rsid w:val="002146BA"/>
    <w:rsid w:val="00214725"/>
    <w:rsid w:val="0021482F"/>
    <w:rsid w:val="00214857"/>
    <w:rsid w:val="00214983"/>
    <w:rsid w:val="00214A1C"/>
    <w:rsid w:val="00214AC1"/>
    <w:rsid w:val="00214DA6"/>
    <w:rsid w:val="002151B4"/>
    <w:rsid w:val="00215267"/>
    <w:rsid w:val="0021530F"/>
    <w:rsid w:val="00215390"/>
    <w:rsid w:val="002153EC"/>
    <w:rsid w:val="00215534"/>
    <w:rsid w:val="00215836"/>
    <w:rsid w:val="00215866"/>
    <w:rsid w:val="00215CF5"/>
    <w:rsid w:val="002161EB"/>
    <w:rsid w:val="00216279"/>
    <w:rsid w:val="00216282"/>
    <w:rsid w:val="0021628D"/>
    <w:rsid w:val="002163F1"/>
    <w:rsid w:val="00216454"/>
    <w:rsid w:val="0021670F"/>
    <w:rsid w:val="00216A94"/>
    <w:rsid w:val="00216BB0"/>
    <w:rsid w:val="00216C59"/>
    <w:rsid w:val="00216D5A"/>
    <w:rsid w:val="00216FCD"/>
    <w:rsid w:val="0021711B"/>
    <w:rsid w:val="00217227"/>
    <w:rsid w:val="0021722B"/>
    <w:rsid w:val="00217285"/>
    <w:rsid w:val="00217288"/>
    <w:rsid w:val="00217575"/>
    <w:rsid w:val="00217A22"/>
    <w:rsid w:val="00217A51"/>
    <w:rsid w:val="00217B67"/>
    <w:rsid w:val="00217BDF"/>
    <w:rsid w:val="00217C1E"/>
    <w:rsid w:val="00217C6C"/>
    <w:rsid w:val="00217DF7"/>
    <w:rsid w:val="00217E8D"/>
    <w:rsid w:val="00217F53"/>
    <w:rsid w:val="002203F6"/>
    <w:rsid w:val="0022052F"/>
    <w:rsid w:val="0022070E"/>
    <w:rsid w:val="00220765"/>
    <w:rsid w:val="0022078F"/>
    <w:rsid w:val="002207B0"/>
    <w:rsid w:val="002208A6"/>
    <w:rsid w:val="00220990"/>
    <w:rsid w:val="00220B55"/>
    <w:rsid w:val="00220C56"/>
    <w:rsid w:val="00220E57"/>
    <w:rsid w:val="00220FBB"/>
    <w:rsid w:val="00220FEC"/>
    <w:rsid w:val="0022106D"/>
    <w:rsid w:val="00221333"/>
    <w:rsid w:val="00221499"/>
    <w:rsid w:val="00221629"/>
    <w:rsid w:val="002219B3"/>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4C4"/>
    <w:rsid w:val="00223B42"/>
    <w:rsid w:val="00223C43"/>
    <w:rsid w:val="00223C51"/>
    <w:rsid w:val="00223D93"/>
    <w:rsid w:val="00223DD6"/>
    <w:rsid w:val="00223E19"/>
    <w:rsid w:val="00223E39"/>
    <w:rsid w:val="00223F38"/>
    <w:rsid w:val="0022411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1C"/>
    <w:rsid w:val="0022562E"/>
    <w:rsid w:val="00225812"/>
    <w:rsid w:val="0022584B"/>
    <w:rsid w:val="0022594A"/>
    <w:rsid w:val="0022599A"/>
    <w:rsid w:val="00225B25"/>
    <w:rsid w:val="00225B46"/>
    <w:rsid w:val="00225BFC"/>
    <w:rsid w:val="00225CAB"/>
    <w:rsid w:val="00225EF7"/>
    <w:rsid w:val="0022675E"/>
    <w:rsid w:val="00226DB6"/>
    <w:rsid w:val="00226FCC"/>
    <w:rsid w:val="00227015"/>
    <w:rsid w:val="002271EF"/>
    <w:rsid w:val="00227473"/>
    <w:rsid w:val="002274F3"/>
    <w:rsid w:val="00227600"/>
    <w:rsid w:val="00227B80"/>
    <w:rsid w:val="00227D30"/>
    <w:rsid w:val="00227FEC"/>
    <w:rsid w:val="00230433"/>
    <w:rsid w:val="00230563"/>
    <w:rsid w:val="00230730"/>
    <w:rsid w:val="002308B0"/>
    <w:rsid w:val="002311F0"/>
    <w:rsid w:val="0023124B"/>
    <w:rsid w:val="00231476"/>
    <w:rsid w:val="00231539"/>
    <w:rsid w:val="00231F00"/>
    <w:rsid w:val="00231F87"/>
    <w:rsid w:val="00231F9C"/>
    <w:rsid w:val="002320E9"/>
    <w:rsid w:val="00232134"/>
    <w:rsid w:val="002322CA"/>
    <w:rsid w:val="0023244D"/>
    <w:rsid w:val="0023246E"/>
    <w:rsid w:val="0023272A"/>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659"/>
    <w:rsid w:val="002347CC"/>
    <w:rsid w:val="0023485A"/>
    <w:rsid w:val="00234A05"/>
    <w:rsid w:val="00234A46"/>
    <w:rsid w:val="00234A5E"/>
    <w:rsid w:val="00234B57"/>
    <w:rsid w:val="00234D46"/>
    <w:rsid w:val="00234DCD"/>
    <w:rsid w:val="0023507F"/>
    <w:rsid w:val="002350D6"/>
    <w:rsid w:val="00235165"/>
    <w:rsid w:val="00235808"/>
    <w:rsid w:val="00235863"/>
    <w:rsid w:val="002359CC"/>
    <w:rsid w:val="00235BBA"/>
    <w:rsid w:val="00235C12"/>
    <w:rsid w:val="00235D21"/>
    <w:rsid w:val="00236348"/>
    <w:rsid w:val="00236436"/>
    <w:rsid w:val="00236491"/>
    <w:rsid w:val="0023662B"/>
    <w:rsid w:val="00236815"/>
    <w:rsid w:val="002368BF"/>
    <w:rsid w:val="00236BD5"/>
    <w:rsid w:val="00236DBA"/>
    <w:rsid w:val="00236E0B"/>
    <w:rsid w:val="00236E19"/>
    <w:rsid w:val="00236F84"/>
    <w:rsid w:val="002370C4"/>
    <w:rsid w:val="002371FD"/>
    <w:rsid w:val="00237334"/>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6B"/>
    <w:rsid w:val="00241087"/>
    <w:rsid w:val="00241260"/>
    <w:rsid w:val="002416BF"/>
    <w:rsid w:val="0024174E"/>
    <w:rsid w:val="002417A4"/>
    <w:rsid w:val="002418B1"/>
    <w:rsid w:val="00241B9D"/>
    <w:rsid w:val="00241C35"/>
    <w:rsid w:val="00241EF0"/>
    <w:rsid w:val="00241FBE"/>
    <w:rsid w:val="00242143"/>
    <w:rsid w:val="0024230A"/>
    <w:rsid w:val="00242675"/>
    <w:rsid w:val="0024272A"/>
    <w:rsid w:val="002428CD"/>
    <w:rsid w:val="00242925"/>
    <w:rsid w:val="002429AB"/>
    <w:rsid w:val="00242A3B"/>
    <w:rsid w:val="00242E0F"/>
    <w:rsid w:val="00243157"/>
    <w:rsid w:val="00243346"/>
    <w:rsid w:val="00243687"/>
    <w:rsid w:val="00243D69"/>
    <w:rsid w:val="00243EDE"/>
    <w:rsid w:val="002440B5"/>
    <w:rsid w:val="0024425A"/>
    <w:rsid w:val="002444E8"/>
    <w:rsid w:val="00244563"/>
    <w:rsid w:val="0024469F"/>
    <w:rsid w:val="00244765"/>
    <w:rsid w:val="002447B6"/>
    <w:rsid w:val="002449D1"/>
    <w:rsid w:val="00244AC6"/>
    <w:rsid w:val="00244C07"/>
    <w:rsid w:val="00244D57"/>
    <w:rsid w:val="00244D92"/>
    <w:rsid w:val="00244FF2"/>
    <w:rsid w:val="002451A2"/>
    <w:rsid w:val="0024527C"/>
    <w:rsid w:val="002452E0"/>
    <w:rsid w:val="00245758"/>
    <w:rsid w:val="00245948"/>
    <w:rsid w:val="00245B3A"/>
    <w:rsid w:val="00245BEB"/>
    <w:rsid w:val="00245C43"/>
    <w:rsid w:val="00245C5C"/>
    <w:rsid w:val="00245CFB"/>
    <w:rsid w:val="00246031"/>
    <w:rsid w:val="002464D6"/>
    <w:rsid w:val="0024651F"/>
    <w:rsid w:val="00246670"/>
    <w:rsid w:val="00246D48"/>
    <w:rsid w:val="0024712E"/>
    <w:rsid w:val="00247370"/>
    <w:rsid w:val="002473D4"/>
    <w:rsid w:val="0024753D"/>
    <w:rsid w:val="00247645"/>
    <w:rsid w:val="0024792B"/>
    <w:rsid w:val="00247C34"/>
    <w:rsid w:val="0025006E"/>
    <w:rsid w:val="0025032D"/>
    <w:rsid w:val="00250691"/>
    <w:rsid w:val="002506D6"/>
    <w:rsid w:val="002507B7"/>
    <w:rsid w:val="0025095E"/>
    <w:rsid w:val="002509C8"/>
    <w:rsid w:val="00250B7A"/>
    <w:rsid w:val="00250C53"/>
    <w:rsid w:val="00250DAC"/>
    <w:rsid w:val="00250FAC"/>
    <w:rsid w:val="00250FDF"/>
    <w:rsid w:val="00251181"/>
    <w:rsid w:val="002512AB"/>
    <w:rsid w:val="0025158C"/>
    <w:rsid w:val="00251963"/>
    <w:rsid w:val="002519BF"/>
    <w:rsid w:val="00251A0C"/>
    <w:rsid w:val="00251A40"/>
    <w:rsid w:val="00251D20"/>
    <w:rsid w:val="00251DDB"/>
    <w:rsid w:val="002522A5"/>
    <w:rsid w:val="00252329"/>
    <w:rsid w:val="002524A9"/>
    <w:rsid w:val="00252701"/>
    <w:rsid w:val="00252823"/>
    <w:rsid w:val="0025288F"/>
    <w:rsid w:val="00252B34"/>
    <w:rsid w:val="00252BE4"/>
    <w:rsid w:val="00252D59"/>
    <w:rsid w:val="00252D67"/>
    <w:rsid w:val="00252EC4"/>
    <w:rsid w:val="0025318C"/>
    <w:rsid w:val="002535FB"/>
    <w:rsid w:val="00253958"/>
    <w:rsid w:val="00253CC3"/>
    <w:rsid w:val="00253D07"/>
    <w:rsid w:val="00253E1E"/>
    <w:rsid w:val="0025405A"/>
    <w:rsid w:val="0025437D"/>
    <w:rsid w:val="00254656"/>
    <w:rsid w:val="002547DD"/>
    <w:rsid w:val="00254944"/>
    <w:rsid w:val="00254A30"/>
    <w:rsid w:val="00254AE8"/>
    <w:rsid w:val="00254D3F"/>
    <w:rsid w:val="00254DE1"/>
    <w:rsid w:val="0025526E"/>
    <w:rsid w:val="00255342"/>
    <w:rsid w:val="00255550"/>
    <w:rsid w:val="00255556"/>
    <w:rsid w:val="00255749"/>
    <w:rsid w:val="00255DA3"/>
    <w:rsid w:val="0025635E"/>
    <w:rsid w:val="002564E7"/>
    <w:rsid w:val="00256890"/>
    <w:rsid w:val="0025691E"/>
    <w:rsid w:val="00256ACF"/>
    <w:rsid w:val="00256CD8"/>
    <w:rsid w:val="00256F0A"/>
    <w:rsid w:val="00256FA3"/>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81C"/>
    <w:rsid w:val="002609A6"/>
    <w:rsid w:val="00260B4E"/>
    <w:rsid w:val="00260DD3"/>
    <w:rsid w:val="002610E9"/>
    <w:rsid w:val="00261265"/>
    <w:rsid w:val="002612F2"/>
    <w:rsid w:val="00261342"/>
    <w:rsid w:val="0026167B"/>
    <w:rsid w:val="002616F8"/>
    <w:rsid w:val="002619A4"/>
    <w:rsid w:val="002619AE"/>
    <w:rsid w:val="00261AC8"/>
    <w:rsid w:val="00261BD1"/>
    <w:rsid w:val="00261D57"/>
    <w:rsid w:val="00261EBF"/>
    <w:rsid w:val="00262111"/>
    <w:rsid w:val="00262638"/>
    <w:rsid w:val="002626B6"/>
    <w:rsid w:val="00262931"/>
    <w:rsid w:val="002629A5"/>
    <w:rsid w:val="00262A61"/>
    <w:rsid w:val="00262DD0"/>
    <w:rsid w:val="00262E15"/>
    <w:rsid w:val="00262F35"/>
    <w:rsid w:val="002630E3"/>
    <w:rsid w:val="002631BC"/>
    <w:rsid w:val="00263231"/>
    <w:rsid w:val="00263366"/>
    <w:rsid w:val="002633DD"/>
    <w:rsid w:val="002634D2"/>
    <w:rsid w:val="002635EB"/>
    <w:rsid w:val="00263B57"/>
    <w:rsid w:val="00263BD4"/>
    <w:rsid w:val="00263EEC"/>
    <w:rsid w:val="00263F7A"/>
    <w:rsid w:val="00263FDD"/>
    <w:rsid w:val="002640A6"/>
    <w:rsid w:val="002640D5"/>
    <w:rsid w:val="00264128"/>
    <w:rsid w:val="002647DC"/>
    <w:rsid w:val="00264898"/>
    <w:rsid w:val="002648EE"/>
    <w:rsid w:val="00264918"/>
    <w:rsid w:val="00264E14"/>
    <w:rsid w:val="002651AD"/>
    <w:rsid w:val="002651F8"/>
    <w:rsid w:val="002652E5"/>
    <w:rsid w:val="00265335"/>
    <w:rsid w:val="0026558A"/>
    <w:rsid w:val="002656F6"/>
    <w:rsid w:val="002656FC"/>
    <w:rsid w:val="00265BAF"/>
    <w:rsid w:val="00265C08"/>
    <w:rsid w:val="00265DFB"/>
    <w:rsid w:val="00265F72"/>
    <w:rsid w:val="00265FC0"/>
    <w:rsid w:val="002660A3"/>
    <w:rsid w:val="0026626C"/>
    <w:rsid w:val="0026628E"/>
    <w:rsid w:val="002664E8"/>
    <w:rsid w:val="00266570"/>
    <w:rsid w:val="0026665F"/>
    <w:rsid w:val="00266668"/>
    <w:rsid w:val="00266804"/>
    <w:rsid w:val="00266E19"/>
    <w:rsid w:val="00266E73"/>
    <w:rsid w:val="00266EA9"/>
    <w:rsid w:val="00266F65"/>
    <w:rsid w:val="00266FE6"/>
    <w:rsid w:val="00267087"/>
    <w:rsid w:val="002672C4"/>
    <w:rsid w:val="002677BA"/>
    <w:rsid w:val="002679FC"/>
    <w:rsid w:val="00267B13"/>
    <w:rsid w:val="00267CE1"/>
    <w:rsid w:val="00267D08"/>
    <w:rsid w:val="00267E28"/>
    <w:rsid w:val="00270037"/>
    <w:rsid w:val="0027017E"/>
    <w:rsid w:val="00270288"/>
    <w:rsid w:val="00270656"/>
    <w:rsid w:val="002715E7"/>
    <w:rsid w:val="002717A7"/>
    <w:rsid w:val="00271893"/>
    <w:rsid w:val="00271B2A"/>
    <w:rsid w:val="00271C46"/>
    <w:rsid w:val="00272335"/>
    <w:rsid w:val="002725C8"/>
    <w:rsid w:val="00272623"/>
    <w:rsid w:val="00272647"/>
    <w:rsid w:val="0027275C"/>
    <w:rsid w:val="00272EFF"/>
    <w:rsid w:val="00273092"/>
    <w:rsid w:val="00273251"/>
    <w:rsid w:val="0027326D"/>
    <w:rsid w:val="002738A0"/>
    <w:rsid w:val="00273AE0"/>
    <w:rsid w:val="00273B3C"/>
    <w:rsid w:val="002742A3"/>
    <w:rsid w:val="002745EB"/>
    <w:rsid w:val="002749E7"/>
    <w:rsid w:val="00274A40"/>
    <w:rsid w:val="00274D45"/>
    <w:rsid w:val="002755A4"/>
    <w:rsid w:val="00275684"/>
    <w:rsid w:val="002757F6"/>
    <w:rsid w:val="002759AB"/>
    <w:rsid w:val="00275B83"/>
    <w:rsid w:val="00275BCE"/>
    <w:rsid w:val="00275EAD"/>
    <w:rsid w:val="00275EFF"/>
    <w:rsid w:val="00275FDA"/>
    <w:rsid w:val="00276072"/>
    <w:rsid w:val="00276287"/>
    <w:rsid w:val="0027634C"/>
    <w:rsid w:val="002765F2"/>
    <w:rsid w:val="002766EC"/>
    <w:rsid w:val="00276AF5"/>
    <w:rsid w:val="00276B1E"/>
    <w:rsid w:val="00276E2E"/>
    <w:rsid w:val="00276EAA"/>
    <w:rsid w:val="002770ED"/>
    <w:rsid w:val="00277119"/>
    <w:rsid w:val="002772E8"/>
    <w:rsid w:val="0027739C"/>
    <w:rsid w:val="00277503"/>
    <w:rsid w:val="002775DF"/>
    <w:rsid w:val="002776A4"/>
    <w:rsid w:val="002776DF"/>
    <w:rsid w:val="0027778C"/>
    <w:rsid w:val="00277977"/>
    <w:rsid w:val="00277C5B"/>
    <w:rsid w:val="00277EDC"/>
    <w:rsid w:val="00280055"/>
    <w:rsid w:val="002801A4"/>
    <w:rsid w:val="002802F4"/>
    <w:rsid w:val="0028037A"/>
    <w:rsid w:val="002803B0"/>
    <w:rsid w:val="00280438"/>
    <w:rsid w:val="0028056B"/>
    <w:rsid w:val="002805F1"/>
    <w:rsid w:val="00280908"/>
    <w:rsid w:val="002811ED"/>
    <w:rsid w:val="00281406"/>
    <w:rsid w:val="00281508"/>
    <w:rsid w:val="00281803"/>
    <w:rsid w:val="00281850"/>
    <w:rsid w:val="00281BC7"/>
    <w:rsid w:val="00282167"/>
    <w:rsid w:val="0028229F"/>
    <w:rsid w:val="00282408"/>
    <w:rsid w:val="002825E3"/>
    <w:rsid w:val="0028262A"/>
    <w:rsid w:val="0028294B"/>
    <w:rsid w:val="00282AD2"/>
    <w:rsid w:val="00282C02"/>
    <w:rsid w:val="00282D3A"/>
    <w:rsid w:val="00282E4E"/>
    <w:rsid w:val="00282E50"/>
    <w:rsid w:val="00282F8C"/>
    <w:rsid w:val="00283121"/>
    <w:rsid w:val="00283203"/>
    <w:rsid w:val="00283226"/>
    <w:rsid w:val="0028323A"/>
    <w:rsid w:val="00283273"/>
    <w:rsid w:val="00283350"/>
    <w:rsid w:val="002838CA"/>
    <w:rsid w:val="002838DD"/>
    <w:rsid w:val="00283915"/>
    <w:rsid w:val="0028396A"/>
    <w:rsid w:val="00283E88"/>
    <w:rsid w:val="00284258"/>
    <w:rsid w:val="00284279"/>
    <w:rsid w:val="0028431D"/>
    <w:rsid w:val="0028433F"/>
    <w:rsid w:val="00284365"/>
    <w:rsid w:val="002846ED"/>
    <w:rsid w:val="002849FA"/>
    <w:rsid w:val="00284AB5"/>
    <w:rsid w:val="00284AC3"/>
    <w:rsid w:val="00284C2F"/>
    <w:rsid w:val="00284CF0"/>
    <w:rsid w:val="00284D53"/>
    <w:rsid w:val="00284E3D"/>
    <w:rsid w:val="00284E4C"/>
    <w:rsid w:val="00284F61"/>
    <w:rsid w:val="002853F8"/>
    <w:rsid w:val="00285707"/>
    <w:rsid w:val="00285764"/>
    <w:rsid w:val="00285873"/>
    <w:rsid w:val="00285B9E"/>
    <w:rsid w:val="00285C46"/>
    <w:rsid w:val="00285D5E"/>
    <w:rsid w:val="00285E36"/>
    <w:rsid w:val="002860CF"/>
    <w:rsid w:val="00286224"/>
    <w:rsid w:val="00286494"/>
    <w:rsid w:val="0028670F"/>
    <w:rsid w:val="0028675F"/>
    <w:rsid w:val="0028699C"/>
    <w:rsid w:val="002869FB"/>
    <w:rsid w:val="00286BD5"/>
    <w:rsid w:val="00286F4B"/>
    <w:rsid w:val="00287114"/>
    <w:rsid w:val="00287190"/>
    <w:rsid w:val="00287238"/>
    <w:rsid w:val="00287275"/>
    <w:rsid w:val="002872AC"/>
    <w:rsid w:val="002873AC"/>
    <w:rsid w:val="002874BD"/>
    <w:rsid w:val="00287688"/>
    <w:rsid w:val="002877EC"/>
    <w:rsid w:val="00287AFB"/>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5D3"/>
    <w:rsid w:val="0029264D"/>
    <w:rsid w:val="002927A3"/>
    <w:rsid w:val="0029282E"/>
    <w:rsid w:val="0029283B"/>
    <w:rsid w:val="00292879"/>
    <w:rsid w:val="002929ED"/>
    <w:rsid w:val="00292D6D"/>
    <w:rsid w:val="00292E9E"/>
    <w:rsid w:val="00293320"/>
    <w:rsid w:val="002936C1"/>
    <w:rsid w:val="002936C9"/>
    <w:rsid w:val="002938EC"/>
    <w:rsid w:val="00293C14"/>
    <w:rsid w:val="00293C7E"/>
    <w:rsid w:val="00293F60"/>
    <w:rsid w:val="0029407C"/>
    <w:rsid w:val="0029415A"/>
    <w:rsid w:val="002943F7"/>
    <w:rsid w:val="00294596"/>
    <w:rsid w:val="00294736"/>
    <w:rsid w:val="002948B7"/>
    <w:rsid w:val="00294CB6"/>
    <w:rsid w:val="00295398"/>
    <w:rsid w:val="00295563"/>
    <w:rsid w:val="0029576B"/>
    <w:rsid w:val="0029582C"/>
    <w:rsid w:val="00295854"/>
    <w:rsid w:val="00295BE6"/>
    <w:rsid w:val="00295E66"/>
    <w:rsid w:val="00295E76"/>
    <w:rsid w:val="00295FE2"/>
    <w:rsid w:val="00296125"/>
    <w:rsid w:val="00296379"/>
    <w:rsid w:val="002963D4"/>
    <w:rsid w:val="0029644E"/>
    <w:rsid w:val="0029656B"/>
    <w:rsid w:val="002965BA"/>
    <w:rsid w:val="00297099"/>
    <w:rsid w:val="002970DD"/>
    <w:rsid w:val="00297153"/>
    <w:rsid w:val="00297186"/>
    <w:rsid w:val="00297758"/>
    <w:rsid w:val="002978B3"/>
    <w:rsid w:val="00297A52"/>
    <w:rsid w:val="00297B2C"/>
    <w:rsid w:val="00297D8C"/>
    <w:rsid w:val="002A04EA"/>
    <w:rsid w:val="002A0653"/>
    <w:rsid w:val="002A0A07"/>
    <w:rsid w:val="002A0CFF"/>
    <w:rsid w:val="002A0F52"/>
    <w:rsid w:val="002A11F3"/>
    <w:rsid w:val="002A12C7"/>
    <w:rsid w:val="002A15B3"/>
    <w:rsid w:val="002A19FA"/>
    <w:rsid w:val="002A1B27"/>
    <w:rsid w:val="002A1CD9"/>
    <w:rsid w:val="002A1DC8"/>
    <w:rsid w:val="002A1E17"/>
    <w:rsid w:val="002A1EC6"/>
    <w:rsid w:val="002A205D"/>
    <w:rsid w:val="002A20FA"/>
    <w:rsid w:val="002A222A"/>
    <w:rsid w:val="002A26ED"/>
    <w:rsid w:val="002A2A26"/>
    <w:rsid w:val="002A2C23"/>
    <w:rsid w:val="002A2FCE"/>
    <w:rsid w:val="002A30AB"/>
    <w:rsid w:val="002A3163"/>
    <w:rsid w:val="002A3563"/>
    <w:rsid w:val="002A36C3"/>
    <w:rsid w:val="002A36C7"/>
    <w:rsid w:val="002A3898"/>
    <w:rsid w:val="002A3AF4"/>
    <w:rsid w:val="002A3BA7"/>
    <w:rsid w:val="002A3CFE"/>
    <w:rsid w:val="002A3D0B"/>
    <w:rsid w:val="002A3D88"/>
    <w:rsid w:val="002A3D95"/>
    <w:rsid w:val="002A3E85"/>
    <w:rsid w:val="002A3EDA"/>
    <w:rsid w:val="002A42EC"/>
    <w:rsid w:val="002A4343"/>
    <w:rsid w:val="002A448C"/>
    <w:rsid w:val="002A4552"/>
    <w:rsid w:val="002A455C"/>
    <w:rsid w:val="002A475C"/>
    <w:rsid w:val="002A4830"/>
    <w:rsid w:val="002A4BF5"/>
    <w:rsid w:val="002A4C0B"/>
    <w:rsid w:val="002A521C"/>
    <w:rsid w:val="002A5271"/>
    <w:rsid w:val="002A566C"/>
    <w:rsid w:val="002A5A67"/>
    <w:rsid w:val="002A5A69"/>
    <w:rsid w:val="002A5A98"/>
    <w:rsid w:val="002A5B0C"/>
    <w:rsid w:val="002A5FA9"/>
    <w:rsid w:val="002A5FE9"/>
    <w:rsid w:val="002A6280"/>
    <w:rsid w:val="002A634D"/>
    <w:rsid w:val="002A651B"/>
    <w:rsid w:val="002A66CC"/>
    <w:rsid w:val="002A674E"/>
    <w:rsid w:val="002A6841"/>
    <w:rsid w:val="002A69B4"/>
    <w:rsid w:val="002A6B30"/>
    <w:rsid w:val="002A6E33"/>
    <w:rsid w:val="002A6FD4"/>
    <w:rsid w:val="002A710C"/>
    <w:rsid w:val="002A735B"/>
    <w:rsid w:val="002A736E"/>
    <w:rsid w:val="002A737D"/>
    <w:rsid w:val="002A755B"/>
    <w:rsid w:val="002A7597"/>
    <w:rsid w:val="002A75B2"/>
    <w:rsid w:val="002A7878"/>
    <w:rsid w:val="002A7916"/>
    <w:rsid w:val="002A7B13"/>
    <w:rsid w:val="002A7E56"/>
    <w:rsid w:val="002B05C0"/>
    <w:rsid w:val="002B0A11"/>
    <w:rsid w:val="002B0C71"/>
    <w:rsid w:val="002B0E4F"/>
    <w:rsid w:val="002B0EE9"/>
    <w:rsid w:val="002B1123"/>
    <w:rsid w:val="002B1226"/>
    <w:rsid w:val="002B1601"/>
    <w:rsid w:val="002B1650"/>
    <w:rsid w:val="002B1A45"/>
    <w:rsid w:val="002B1D0A"/>
    <w:rsid w:val="002B1D18"/>
    <w:rsid w:val="002B1D3E"/>
    <w:rsid w:val="002B1D93"/>
    <w:rsid w:val="002B1E3B"/>
    <w:rsid w:val="002B1FAE"/>
    <w:rsid w:val="002B211A"/>
    <w:rsid w:val="002B212C"/>
    <w:rsid w:val="002B22A7"/>
    <w:rsid w:val="002B241C"/>
    <w:rsid w:val="002B2679"/>
    <w:rsid w:val="002B2708"/>
    <w:rsid w:val="002B27A4"/>
    <w:rsid w:val="002B28F1"/>
    <w:rsid w:val="002B2B99"/>
    <w:rsid w:val="002B3290"/>
    <w:rsid w:val="002B3431"/>
    <w:rsid w:val="002B3442"/>
    <w:rsid w:val="002B34D5"/>
    <w:rsid w:val="002B3718"/>
    <w:rsid w:val="002B382D"/>
    <w:rsid w:val="002B3975"/>
    <w:rsid w:val="002B3D48"/>
    <w:rsid w:val="002B408F"/>
    <w:rsid w:val="002B43E6"/>
    <w:rsid w:val="002B4465"/>
    <w:rsid w:val="002B44BE"/>
    <w:rsid w:val="002B44E1"/>
    <w:rsid w:val="002B45C7"/>
    <w:rsid w:val="002B471A"/>
    <w:rsid w:val="002B4A45"/>
    <w:rsid w:val="002B4AC5"/>
    <w:rsid w:val="002B4AD8"/>
    <w:rsid w:val="002B4BEA"/>
    <w:rsid w:val="002B4C41"/>
    <w:rsid w:val="002B4E4A"/>
    <w:rsid w:val="002B512B"/>
    <w:rsid w:val="002B5175"/>
    <w:rsid w:val="002B51F5"/>
    <w:rsid w:val="002B5280"/>
    <w:rsid w:val="002B538B"/>
    <w:rsid w:val="002B5425"/>
    <w:rsid w:val="002B56F0"/>
    <w:rsid w:val="002B5755"/>
    <w:rsid w:val="002B5873"/>
    <w:rsid w:val="002B58B4"/>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27C"/>
    <w:rsid w:val="002B747F"/>
    <w:rsid w:val="002B74AB"/>
    <w:rsid w:val="002B7944"/>
    <w:rsid w:val="002B7AAB"/>
    <w:rsid w:val="002B7B40"/>
    <w:rsid w:val="002B7B98"/>
    <w:rsid w:val="002B7CA3"/>
    <w:rsid w:val="002B7CF6"/>
    <w:rsid w:val="002B7E5A"/>
    <w:rsid w:val="002B7E72"/>
    <w:rsid w:val="002B7FA2"/>
    <w:rsid w:val="002C0058"/>
    <w:rsid w:val="002C01C0"/>
    <w:rsid w:val="002C05B2"/>
    <w:rsid w:val="002C06D3"/>
    <w:rsid w:val="002C076C"/>
    <w:rsid w:val="002C0A28"/>
    <w:rsid w:val="002C1001"/>
    <w:rsid w:val="002C1174"/>
    <w:rsid w:val="002C11FC"/>
    <w:rsid w:val="002C1275"/>
    <w:rsid w:val="002C1787"/>
    <w:rsid w:val="002C1C58"/>
    <w:rsid w:val="002C1D4C"/>
    <w:rsid w:val="002C1E19"/>
    <w:rsid w:val="002C205C"/>
    <w:rsid w:val="002C227C"/>
    <w:rsid w:val="002C2291"/>
    <w:rsid w:val="002C2730"/>
    <w:rsid w:val="002C2748"/>
    <w:rsid w:val="002C28C0"/>
    <w:rsid w:val="002C2945"/>
    <w:rsid w:val="002C2B38"/>
    <w:rsid w:val="002C2BF1"/>
    <w:rsid w:val="002C2C39"/>
    <w:rsid w:val="002C2D63"/>
    <w:rsid w:val="002C327C"/>
    <w:rsid w:val="002C3282"/>
    <w:rsid w:val="002C33CD"/>
    <w:rsid w:val="002C340C"/>
    <w:rsid w:val="002C3850"/>
    <w:rsid w:val="002C39C8"/>
    <w:rsid w:val="002C3C10"/>
    <w:rsid w:val="002C3DA5"/>
    <w:rsid w:val="002C40D7"/>
    <w:rsid w:val="002C411A"/>
    <w:rsid w:val="002C4171"/>
    <w:rsid w:val="002C41D9"/>
    <w:rsid w:val="002C44A5"/>
    <w:rsid w:val="002C46BE"/>
    <w:rsid w:val="002C4962"/>
    <w:rsid w:val="002C4ACF"/>
    <w:rsid w:val="002C4AE2"/>
    <w:rsid w:val="002C4B55"/>
    <w:rsid w:val="002C4C76"/>
    <w:rsid w:val="002C4C91"/>
    <w:rsid w:val="002C4E9E"/>
    <w:rsid w:val="002C50B1"/>
    <w:rsid w:val="002C5155"/>
    <w:rsid w:val="002C51AB"/>
    <w:rsid w:val="002C5451"/>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40"/>
    <w:rsid w:val="002C6A86"/>
    <w:rsid w:val="002C6BD5"/>
    <w:rsid w:val="002C6CFF"/>
    <w:rsid w:val="002C6D83"/>
    <w:rsid w:val="002C72FB"/>
    <w:rsid w:val="002C73A2"/>
    <w:rsid w:val="002C7529"/>
    <w:rsid w:val="002C759E"/>
    <w:rsid w:val="002C765E"/>
    <w:rsid w:val="002C78D2"/>
    <w:rsid w:val="002C790C"/>
    <w:rsid w:val="002C7C3A"/>
    <w:rsid w:val="002C7C9B"/>
    <w:rsid w:val="002C7CA2"/>
    <w:rsid w:val="002D00ED"/>
    <w:rsid w:val="002D0218"/>
    <w:rsid w:val="002D0667"/>
    <w:rsid w:val="002D079E"/>
    <w:rsid w:val="002D08BE"/>
    <w:rsid w:val="002D0918"/>
    <w:rsid w:val="002D0B5A"/>
    <w:rsid w:val="002D0BCF"/>
    <w:rsid w:val="002D0DEB"/>
    <w:rsid w:val="002D0E42"/>
    <w:rsid w:val="002D0ED9"/>
    <w:rsid w:val="002D0F33"/>
    <w:rsid w:val="002D14B0"/>
    <w:rsid w:val="002D15C8"/>
    <w:rsid w:val="002D16BD"/>
    <w:rsid w:val="002D178F"/>
    <w:rsid w:val="002D18B4"/>
    <w:rsid w:val="002D199A"/>
    <w:rsid w:val="002D1BB0"/>
    <w:rsid w:val="002D1F2F"/>
    <w:rsid w:val="002D2377"/>
    <w:rsid w:val="002D2384"/>
    <w:rsid w:val="002D2458"/>
    <w:rsid w:val="002D2BEF"/>
    <w:rsid w:val="002D2C47"/>
    <w:rsid w:val="002D30AB"/>
    <w:rsid w:val="002D3144"/>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80C"/>
    <w:rsid w:val="002D4909"/>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513"/>
    <w:rsid w:val="002D768E"/>
    <w:rsid w:val="002D782C"/>
    <w:rsid w:val="002D794A"/>
    <w:rsid w:val="002D7985"/>
    <w:rsid w:val="002D7A4F"/>
    <w:rsid w:val="002D7AEF"/>
    <w:rsid w:val="002D7B18"/>
    <w:rsid w:val="002D7C96"/>
    <w:rsid w:val="002D7CBC"/>
    <w:rsid w:val="002D7D5C"/>
    <w:rsid w:val="002D7EA7"/>
    <w:rsid w:val="002E01FC"/>
    <w:rsid w:val="002E0206"/>
    <w:rsid w:val="002E020D"/>
    <w:rsid w:val="002E0235"/>
    <w:rsid w:val="002E024A"/>
    <w:rsid w:val="002E0681"/>
    <w:rsid w:val="002E0AF9"/>
    <w:rsid w:val="002E0BDD"/>
    <w:rsid w:val="002E0C25"/>
    <w:rsid w:val="002E0F0F"/>
    <w:rsid w:val="002E109C"/>
    <w:rsid w:val="002E120B"/>
    <w:rsid w:val="002E13C1"/>
    <w:rsid w:val="002E13EF"/>
    <w:rsid w:val="002E14CD"/>
    <w:rsid w:val="002E156F"/>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233"/>
    <w:rsid w:val="002E5348"/>
    <w:rsid w:val="002E54CF"/>
    <w:rsid w:val="002E561A"/>
    <w:rsid w:val="002E5C8D"/>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E7D1F"/>
    <w:rsid w:val="002E7FBE"/>
    <w:rsid w:val="002F0307"/>
    <w:rsid w:val="002F044B"/>
    <w:rsid w:val="002F04B5"/>
    <w:rsid w:val="002F070D"/>
    <w:rsid w:val="002F0766"/>
    <w:rsid w:val="002F083C"/>
    <w:rsid w:val="002F086E"/>
    <w:rsid w:val="002F09ED"/>
    <w:rsid w:val="002F0CA3"/>
    <w:rsid w:val="002F0CCF"/>
    <w:rsid w:val="002F0EEA"/>
    <w:rsid w:val="002F0EF6"/>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7FE"/>
    <w:rsid w:val="002F4A51"/>
    <w:rsid w:val="002F4B32"/>
    <w:rsid w:val="002F4C7A"/>
    <w:rsid w:val="002F4C8A"/>
    <w:rsid w:val="002F4D62"/>
    <w:rsid w:val="002F4FC2"/>
    <w:rsid w:val="002F4FC9"/>
    <w:rsid w:val="002F5021"/>
    <w:rsid w:val="002F5023"/>
    <w:rsid w:val="002F5095"/>
    <w:rsid w:val="002F5160"/>
    <w:rsid w:val="002F5881"/>
    <w:rsid w:val="002F58D7"/>
    <w:rsid w:val="002F590C"/>
    <w:rsid w:val="002F5B24"/>
    <w:rsid w:val="002F5BA6"/>
    <w:rsid w:val="002F6024"/>
    <w:rsid w:val="002F6288"/>
    <w:rsid w:val="002F645D"/>
    <w:rsid w:val="002F6466"/>
    <w:rsid w:val="002F6890"/>
    <w:rsid w:val="002F6B0A"/>
    <w:rsid w:val="002F70BC"/>
    <w:rsid w:val="002F76D7"/>
    <w:rsid w:val="002F78F7"/>
    <w:rsid w:val="002F7A75"/>
    <w:rsid w:val="002F7B6E"/>
    <w:rsid w:val="002F7C22"/>
    <w:rsid w:val="002F7DE4"/>
    <w:rsid w:val="002F7E3C"/>
    <w:rsid w:val="002F7F11"/>
    <w:rsid w:val="003001FC"/>
    <w:rsid w:val="0030024B"/>
    <w:rsid w:val="00300251"/>
    <w:rsid w:val="0030040C"/>
    <w:rsid w:val="003004E0"/>
    <w:rsid w:val="003008D8"/>
    <w:rsid w:val="00300C55"/>
    <w:rsid w:val="00300CA1"/>
    <w:rsid w:val="00300DF9"/>
    <w:rsid w:val="00301028"/>
    <w:rsid w:val="0030106F"/>
    <w:rsid w:val="00301454"/>
    <w:rsid w:val="0030154C"/>
    <w:rsid w:val="003015B4"/>
    <w:rsid w:val="003016F8"/>
    <w:rsid w:val="003016FF"/>
    <w:rsid w:val="003018D4"/>
    <w:rsid w:val="0030191A"/>
    <w:rsid w:val="00301CFB"/>
    <w:rsid w:val="00301F77"/>
    <w:rsid w:val="00301F92"/>
    <w:rsid w:val="0030231F"/>
    <w:rsid w:val="00302323"/>
    <w:rsid w:val="00302421"/>
    <w:rsid w:val="0030248C"/>
    <w:rsid w:val="003028A2"/>
    <w:rsid w:val="003029F2"/>
    <w:rsid w:val="00302AC6"/>
    <w:rsid w:val="00302B44"/>
    <w:rsid w:val="00302EFA"/>
    <w:rsid w:val="00302FC3"/>
    <w:rsid w:val="003030A0"/>
    <w:rsid w:val="0030348A"/>
    <w:rsid w:val="0030357B"/>
    <w:rsid w:val="0030361F"/>
    <w:rsid w:val="00303727"/>
    <w:rsid w:val="00303A96"/>
    <w:rsid w:val="00303CCE"/>
    <w:rsid w:val="00303CE7"/>
    <w:rsid w:val="00303D0B"/>
    <w:rsid w:val="00303E93"/>
    <w:rsid w:val="00303F7A"/>
    <w:rsid w:val="00304390"/>
    <w:rsid w:val="003043CC"/>
    <w:rsid w:val="00304569"/>
    <w:rsid w:val="0030457B"/>
    <w:rsid w:val="003045B8"/>
    <w:rsid w:val="00304A63"/>
    <w:rsid w:val="00304BD9"/>
    <w:rsid w:val="00304C20"/>
    <w:rsid w:val="00304C67"/>
    <w:rsid w:val="00304ECF"/>
    <w:rsid w:val="00304F92"/>
    <w:rsid w:val="00305113"/>
    <w:rsid w:val="003051D3"/>
    <w:rsid w:val="003051EF"/>
    <w:rsid w:val="003052C4"/>
    <w:rsid w:val="0030544C"/>
    <w:rsid w:val="0030560D"/>
    <w:rsid w:val="00305669"/>
    <w:rsid w:val="003056B5"/>
    <w:rsid w:val="003057C1"/>
    <w:rsid w:val="003058E1"/>
    <w:rsid w:val="00305996"/>
    <w:rsid w:val="00305A4F"/>
    <w:rsid w:val="00305E85"/>
    <w:rsid w:val="00305EB2"/>
    <w:rsid w:val="00306051"/>
    <w:rsid w:val="00306631"/>
    <w:rsid w:val="003066A7"/>
    <w:rsid w:val="003068BA"/>
    <w:rsid w:val="00306B97"/>
    <w:rsid w:val="00306D08"/>
    <w:rsid w:val="00306D95"/>
    <w:rsid w:val="00306E75"/>
    <w:rsid w:val="00306FA7"/>
    <w:rsid w:val="00307373"/>
    <w:rsid w:val="0030789A"/>
    <w:rsid w:val="003078AB"/>
    <w:rsid w:val="00307A61"/>
    <w:rsid w:val="00307DAA"/>
    <w:rsid w:val="003100D1"/>
    <w:rsid w:val="003101C4"/>
    <w:rsid w:val="003101E6"/>
    <w:rsid w:val="003104E6"/>
    <w:rsid w:val="00310842"/>
    <w:rsid w:val="00310944"/>
    <w:rsid w:val="00310999"/>
    <w:rsid w:val="00310A35"/>
    <w:rsid w:val="00310C51"/>
    <w:rsid w:val="0031107C"/>
    <w:rsid w:val="00311231"/>
    <w:rsid w:val="003113A1"/>
    <w:rsid w:val="0031150E"/>
    <w:rsid w:val="003117C3"/>
    <w:rsid w:val="003117E3"/>
    <w:rsid w:val="00311868"/>
    <w:rsid w:val="0031195D"/>
    <w:rsid w:val="00311C74"/>
    <w:rsid w:val="003122EE"/>
    <w:rsid w:val="00312503"/>
    <w:rsid w:val="0031278D"/>
    <w:rsid w:val="00312D24"/>
    <w:rsid w:val="00312DA5"/>
    <w:rsid w:val="0031315D"/>
    <w:rsid w:val="00313311"/>
    <w:rsid w:val="003137B2"/>
    <w:rsid w:val="00313819"/>
    <w:rsid w:val="00313854"/>
    <w:rsid w:val="0031386F"/>
    <w:rsid w:val="00313BFC"/>
    <w:rsid w:val="00313D06"/>
    <w:rsid w:val="0031403B"/>
    <w:rsid w:val="0031425B"/>
    <w:rsid w:val="0031443A"/>
    <w:rsid w:val="003146A8"/>
    <w:rsid w:val="0031490A"/>
    <w:rsid w:val="00314C34"/>
    <w:rsid w:val="00314DC4"/>
    <w:rsid w:val="00314F2C"/>
    <w:rsid w:val="003153E8"/>
    <w:rsid w:val="00315424"/>
    <w:rsid w:val="003154B4"/>
    <w:rsid w:val="00315704"/>
    <w:rsid w:val="003158C6"/>
    <w:rsid w:val="003159E0"/>
    <w:rsid w:val="00315BB9"/>
    <w:rsid w:val="00315DDE"/>
    <w:rsid w:val="00315E16"/>
    <w:rsid w:val="00316218"/>
    <w:rsid w:val="00316630"/>
    <w:rsid w:val="0031665B"/>
    <w:rsid w:val="003167A0"/>
    <w:rsid w:val="003167B2"/>
    <w:rsid w:val="00316860"/>
    <w:rsid w:val="003169A9"/>
    <w:rsid w:val="00316A96"/>
    <w:rsid w:val="00316DBF"/>
    <w:rsid w:val="00316F7D"/>
    <w:rsid w:val="00316FB6"/>
    <w:rsid w:val="00316FCB"/>
    <w:rsid w:val="00317176"/>
    <w:rsid w:val="00317339"/>
    <w:rsid w:val="003174C7"/>
    <w:rsid w:val="00317696"/>
    <w:rsid w:val="003178DB"/>
    <w:rsid w:val="00317B06"/>
    <w:rsid w:val="00317E6D"/>
    <w:rsid w:val="00317EAB"/>
    <w:rsid w:val="003202A8"/>
    <w:rsid w:val="0032041C"/>
    <w:rsid w:val="00320566"/>
    <w:rsid w:val="003205AC"/>
    <w:rsid w:val="0032068B"/>
    <w:rsid w:val="003206CF"/>
    <w:rsid w:val="00320A30"/>
    <w:rsid w:val="00320B7D"/>
    <w:rsid w:val="00320D12"/>
    <w:rsid w:val="003210A3"/>
    <w:rsid w:val="003212AB"/>
    <w:rsid w:val="003215A8"/>
    <w:rsid w:val="0032181C"/>
    <w:rsid w:val="00321A36"/>
    <w:rsid w:val="00321EFB"/>
    <w:rsid w:val="00322005"/>
    <w:rsid w:val="0032200C"/>
    <w:rsid w:val="0032206D"/>
    <w:rsid w:val="00322598"/>
    <w:rsid w:val="00322686"/>
    <w:rsid w:val="003227F0"/>
    <w:rsid w:val="0032288B"/>
    <w:rsid w:val="0032318F"/>
    <w:rsid w:val="00323302"/>
    <w:rsid w:val="003233FD"/>
    <w:rsid w:val="00323569"/>
    <w:rsid w:val="003236BF"/>
    <w:rsid w:val="00323776"/>
    <w:rsid w:val="003238AA"/>
    <w:rsid w:val="00323998"/>
    <w:rsid w:val="00323A9C"/>
    <w:rsid w:val="00323B24"/>
    <w:rsid w:val="00323E0F"/>
    <w:rsid w:val="00324187"/>
    <w:rsid w:val="003241BD"/>
    <w:rsid w:val="00324281"/>
    <w:rsid w:val="0032442C"/>
    <w:rsid w:val="00324630"/>
    <w:rsid w:val="0032487D"/>
    <w:rsid w:val="00324913"/>
    <w:rsid w:val="00324A77"/>
    <w:rsid w:val="00324BF3"/>
    <w:rsid w:val="003250EC"/>
    <w:rsid w:val="003252AF"/>
    <w:rsid w:val="00325350"/>
    <w:rsid w:val="00325394"/>
    <w:rsid w:val="00325398"/>
    <w:rsid w:val="00325549"/>
    <w:rsid w:val="003256E8"/>
    <w:rsid w:val="0032577D"/>
    <w:rsid w:val="0032581A"/>
    <w:rsid w:val="00325922"/>
    <w:rsid w:val="00325A30"/>
    <w:rsid w:val="00325A88"/>
    <w:rsid w:val="00325AB2"/>
    <w:rsid w:val="00325EB3"/>
    <w:rsid w:val="00325F22"/>
    <w:rsid w:val="0032629D"/>
    <w:rsid w:val="0032632C"/>
    <w:rsid w:val="003263AA"/>
    <w:rsid w:val="003263BA"/>
    <w:rsid w:val="003264A0"/>
    <w:rsid w:val="003265D6"/>
    <w:rsid w:val="003266FB"/>
    <w:rsid w:val="003269C7"/>
    <w:rsid w:val="00326B64"/>
    <w:rsid w:val="00326CCE"/>
    <w:rsid w:val="00326E9E"/>
    <w:rsid w:val="00327070"/>
    <w:rsid w:val="003273E9"/>
    <w:rsid w:val="00327549"/>
    <w:rsid w:val="00327771"/>
    <w:rsid w:val="00327945"/>
    <w:rsid w:val="003279CA"/>
    <w:rsid w:val="00327A41"/>
    <w:rsid w:val="00327D1E"/>
    <w:rsid w:val="00327E57"/>
    <w:rsid w:val="003305DB"/>
    <w:rsid w:val="00330A60"/>
    <w:rsid w:val="00330B27"/>
    <w:rsid w:val="00330EAB"/>
    <w:rsid w:val="00330F46"/>
    <w:rsid w:val="00331060"/>
    <w:rsid w:val="00331087"/>
    <w:rsid w:val="0033144D"/>
    <w:rsid w:val="0033159D"/>
    <w:rsid w:val="0033165D"/>
    <w:rsid w:val="003316F0"/>
    <w:rsid w:val="003318F1"/>
    <w:rsid w:val="00331B22"/>
    <w:rsid w:val="00331B5B"/>
    <w:rsid w:val="00331CCD"/>
    <w:rsid w:val="00331E07"/>
    <w:rsid w:val="00331EB9"/>
    <w:rsid w:val="00331EF1"/>
    <w:rsid w:val="003321E7"/>
    <w:rsid w:val="003323A0"/>
    <w:rsid w:val="003323B4"/>
    <w:rsid w:val="003323E0"/>
    <w:rsid w:val="00332521"/>
    <w:rsid w:val="003326AC"/>
    <w:rsid w:val="00332A58"/>
    <w:rsid w:val="00332E1C"/>
    <w:rsid w:val="00332FF7"/>
    <w:rsid w:val="0033310D"/>
    <w:rsid w:val="003331C0"/>
    <w:rsid w:val="003331CF"/>
    <w:rsid w:val="0033341F"/>
    <w:rsid w:val="00333633"/>
    <w:rsid w:val="00333640"/>
    <w:rsid w:val="00333888"/>
    <w:rsid w:val="0033394D"/>
    <w:rsid w:val="00333AA2"/>
    <w:rsid w:val="00333B6F"/>
    <w:rsid w:val="00333B76"/>
    <w:rsid w:val="00333D78"/>
    <w:rsid w:val="00333FD7"/>
    <w:rsid w:val="0033415A"/>
    <w:rsid w:val="00334374"/>
    <w:rsid w:val="00334426"/>
    <w:rsid w:val="003344B4"/>
    <w:rsid w:val="003344E6"/>
    <w:rsid w:val="0033452F"/>
    <w:rsid w:val="003349FF"/>
    <w:rsid w:val="00334AB5"/>
    <w:rsid w:val="00334D48"/>
    <w:rsid w:val="00334F59"/>
    <w:rsid w:val="00334F99"/>
    <w:rsid w:val="003351EF"/>
    <w:rsid w:val="003352E8"/>
    <w:rsid w:val="003354A0"/>
    <w:rsid w:val="0033574B"/>
    <w:rsid w:val="00335777"/>
    <w:rsid w:val="00335882"/>
    <w:rsid w:val="00335EA2"/>
    <w:rsid w:val="00336230"/>
    <w:rsid w:val="00336414"/>
    <w:rsid w:val="0033662D"/>
    <w:rsid w:val="003367CD"/>
    <w:rsid w:val="003369BD"/>
    <w:rsid w:val="0033703C"/>
    <w:rsid w:val="003375EB"/>
    <w:rsid w:val="00337735"/>
    <w:rsid w:val="00337742"/>
    <w:rsid w:val="00337A6E"/>
    <w:rsid w:val="00337C7A"/>
    <w:rsid w:val="00337D55"/>
    <w:rsid w:val="00337F4B"/>
    <w:rsid w:val="00337FA4"/>
    <w:rsid w:val="003400C6"/>
    <w:rsid w:val="003402F5"/>
    <w:rsid w:val="00340EB0"/>
    <w:rsid w:val="00341189"/>
    <w:rsid w:val="0034141E"/>
    <w:rsid w:val="0034163D"/>
    <w:rsid w:val="003416E5"/>
    <w:rsid w:val="0034187B"/>
    <w:rsid w:val="00341893"/>
    <w:rsid w:val="003419F5"/>
    <w:rsid w:val="00342313"/>
    <w:rsid w:val="0034244A"/>
    <w:rsid w:val="0034251C"/>
    <w:rsid w:val="00342914"/>
    <w:rsid w:val="00342B02"/>
    <w:rsid w:val="00342F6B"/>
    <w:rsid w:val="00342F8E"/>
    <w:rsid w:val="003430D4"/>
    <w:rsid w:val="00343163"/>
    <w:rsid w:val="00343238"/>
    <w:rsid w:val="00343602"/>
    <w:rsid w:val="00343901"/>
    <w:rsid w:val="00343E5C"/>
    <w:rsid w:val="003441F9"/>
    <w:rsid w:val="003442FD"/>
    <w:rsid w:val="0034450E"/>
    <w:rsid w:val="003447C4"/>
    <w:rsid w:val="003447EE"/>
    <w:rsid w:val="00344B68"/>
    <w:rsid w:val="00344D25"/>
    <w:rsid w:val="00344E7E"/>
    <w:rsid w:val="00344F7B"/>
    <w:rsid w:val="0034505C"/>
    <w:rsid w:val="0034534F"/>
    <w:rsid w:val="0034546A"/>
    <w:rsid w:val="00345654"/>
    <w:rsid w:val="00345692"/>
    <w:rsid w:val="00345893"/>
    <w:rsid w:val="00345930"/>
    <w:rsid w:val="00345986"/>
    <w:rsid w:val="00345B28"/>
    <w:rsid w:val="00345C37"/>
    <w:rsid w:val="00345F1A"/>
    <w:rsid w:val="0034626C"/>
    <w:rsid w:val="00346A1C"/>
    <w:rsid w:val="00346B10"/>
    <w:rsid w:val="00346B44"/>
    <w:rsid w:val="00346BD0"/>
    <w:rsid w:val="00346C87"/>
    <w:rsid w:val="00346CE4"/>
    <w:rsid w:val="00346CF8"/>
    <w:rsid w:val="00346D44"/>
    <w:rsid w:val="00346DC8"/>
    <w:rsid w:val="00347282"/>
    <w:rsid w:val="0034729C"/>
    <w:rsid w:val="00347495"/>
    <w:rsid w:val="003474D0"/>
    <w:rsid w:val="00347757"/>
    <w:rsid w:val="00347957"/>
    <w:rsid w:val="00347A69"/>
    <w:rsid w:val="00347BBD"/>
    <w:rsid w:val="00347C31"/>
    <w:rsid w:val="00347DD5"/>
    <w:rsid w:val="00347E1C"/>
    <w:rsid w:val="00347ECA"/>
    <w:rsid w:val="00350312"/>
    <w:rsid w:val="0035045C"/>
    <w:rsid w:val="00350763"/>
    <w:rsid w:val="00350779"/>
    <w:rsid w:val="0035089A"/>
    <w:rsid w:val="00350936"/>
    <w:rsid w:val="0035093D"/>
    <w:rsid w:val="00350A27"/>
    <w:rsid w:val="00350C10"/>
    <w:rsid w:val="00350E9A"/>
    <w:rsid w:val="00350ECC"/>
    <w:rsid w:val="003512D4"/>
    <w:rsid w:val="00351793"/>
    <w:rsid w:val="00351895"/>
    <w:rsid w:val="00351934"/>
    <w:rsid w:val="00351A10"/>
    <w:rsid w:val="00351BD3"/>
    <w:rsid w:val="00351CFF"/>
    <w:rsid w:val="00351F60"/>
    <w:rsid w:val="0035225F"/>
    <w:rsid w:val="0035237D"/>
    <w:rsid w:val="00352666"/>
    <w:rsid w:val="00352AA8"/>
    <w:rsid w:val="00352D09"/>
    <w:rsid w:val="00353017"/>
    <w:rsid w:val="00353165"/>
    <w:rsid w:val="003531C0"/>
    <w:rsid w:val="003535C4"/>
    <w:rsid w:val="00353807"/>
    <w:rsid w:val="003538C9"/>
    <w:rsid w:val="00353971"/>
    <w:rsid w:val="003539C1"/>
    <w:rsid w:val="003539D8"/>
    <w:rsid w:val="00353B5B"/>
    <w:rsid w:val="00353C68"/>
    <w:rsid w:val="00353D7E"/>
    <w:rsid w:val="00353F2F"/>
    <w:rsid w:val="00353F6B"/>
    <w:rsid w:val="00354054"/>
    <w:rsid w:val="00354074"/>
    <w:rsid w:val="00354103"/>
    <w:rsid w:val="003541DC"/>
    <w:rsid w:val="003542C7"/>
    <w:rsid w:val="00354462"/>
    <w:rsid w:val="00354C1D"/>
    <w:rsid w:val="00354CCC"/>
    <w:rsid w:val="00354DA7"/>
    <w:rsid w:val="00355065"/>
    <w:rsid w:val="00355132"/>
    <w:rsid w:val="003551FC"/>
    <w:rsid w:val="0035565D"/>
    <w:rsid w:val="0035567A"/>
    <w:rsid w:val="003558FE"/>
    <w:rsid w:val="003559FD"/>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CC4"/>
    <w:rsid w:val="00357DD4"/>
    <w:rsid w:val="00357F15"/>
    <w:rsid w:val="00357F6D"/>
    <w:rsid w:val="00357FF2"/>
    <w:rsid w:val="0036006C"/>
    <w:rsid w:val="003600C6"/>
    <w:rsid w:val="003601CF"/>
    <w:rsid w:val="00360347"/>
    <w:rsid w:val="00360459"/>
    <w:rsid w:val="00360516"/>
    <w:rsid w:val="003605AE"/>
    <w:rsid w:val="00360611"/>
    <w:rsid w:val="00360757"/>
    <w:rsid w:val="00360844"/>
    <w:rsid w:val="00360A62"/>
    <w:rsid w:val="003611FE"/>
    <w:rsid w:val="0036165C"/>
    <w:rsid w:val="00361838"/>
    <w:rsid w:val="003619C3"/>
    <w:rsid w:val="00361B2F"/>
    <w:rsid w:val="00361BC9"/>
    <w:rsid w:val="00361F3E"/>
    <w:rsid w:val="00361FE1"/>
    <w:rsid w:val="0036202F"/>
    <w:rsid w:val="003621A6"/>
    <w:rsid w:val="00362290"/>
    <w:rsid w:val="00362509"/>
    <w:rsid w:val="00362559"/>
    <w:rsid w:val="003628A0"/>
    <w:rsid w:val="00362984"/>
    <w:rsid w:val="00362A89"/>
    <w:rsid w:val="00362BBB"/>
    <w:rsid w:val="00362D3C"/>
    <w:rsid w:val="003630D2"/>
    <w:rsid w:val="003632C4"/>
    <w:rsid w:val="003633EB"/>
    <w:rsid w:val="00363561"/>
    <w:rsid w:val="003635CF"/>
    <w:rsid w:val="00363723"/>
    <w:rsid w:val="003638B9"/>
    <w:rsid w:val="003639DE"/>
    <w:rsid w:val="00363A45"/>
    <w:rsid w:val="00363A68"/>
    <w:rsid w:val="00363B04"/>
    <w:rsid w:val="00363D7C"/>
    <w:rsid w:val="00363F89"/>
    <w:rsid w:val="00364122"/>
    <w:rsid w:val="003641A6"/>
    <w:rsid w:val="00364661"/>
    <w:rsid w:val="003648BD"/>
    <w:rsid w:val="0036508F"/>
    <w:rsid w:val="003654C0"/>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99"/>
    <w:rsid w:val="003672C4"/>
    <w:rsid w:val="00367330"/>
    <w:rsid w:val="003676D7"/>
    <w:rsid w:val="00367733"/>
    <w:rsid w:val="00367E79"/>
    <w:rsid w:val="00367FCF"/>
    <w:rsid w:val="00370017"/>
    <w:rsid w:val="0037006C"/>
    <w:rsid w:val="00370267"/>
    <w:rsid w:val="00370706"/>
    <w:rsid w:val="003707EE"/>
    <w:rsid w:val="003709EA"/>
    <w:rsid w:val="00370CA1"/>
    <w:rsid w:val="00370DB2"/>
    <w:rsid w:val="00370F4B"/>
    <w:rsid w:val="00371055"/>
    <w:rsid w:val="0037110F"/>
    <w:rsid w:val="003712F3"/>
    <w:rsid w:val="003713E5"/>
    <w:rsid w:val="0037148D"/>
    <w:rsid w:val="00371670"/>
    <w:rsid w:val="00371704"/>
    <w:rsid w:val="00371A3B"/>
    <w:rsid w:val="00371CF3"/>
    <w:rsid w:val="00371DE8"/>
    <w:rsid w:val="00371E48"/>
    <w:rsid w:val="00371FB2"/>
    <w:rsid w:val="003721F9"/>
    <w:rsid w:val="003723D4"/>
    <w:rsid w:val="00372769"/>
    <w:rsid w:val="00372868"/>
    <w:rsid w:val="003728CE"/>
    <w:rsid w:val="003729B0"/>
    <w:rsid w:val="00372A6C"/>
    <w:rsid w:val="00372CB9"/>
    <w:rsid w:val="00372D59"/>
    <w:rsid w:val="00372F2F"/>
    <w:rsid w:val="00372FBC"/>
    <w:rsid w:val="00373158"/>
    <w:rsid w:val="003731D5"/>
    <w:rsid w:val="00373375"/>
    <w:rsid w:val="0037353C"/>
    <w:rsid w:val="00373759"/>
    <w:rsid w:val="0037382D"/>
    <w:rsid w:val="00373B25"/>
    <w:rsid w:val="003741E2"/>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CA"/>
    <w:rsid w:val="003765E0"/>
    <w:rsid w:val="003768BC"/>
    <w:rsid w:val="00376957"/>
    <w:rsid w:val="00376AB9"/>
    <w:rsid w:val="00377100"/>
    <w:rsid w:val="00377465"/>
    <w:rsid w:val="00377A86"/>
    <w:rsid w:val="00377E82"/>
    <w:rsid w:val="00377E98"/>
    <w:rsid w:val="00380154"/>
    <w:rsid w:val="0038032B"/>
    <w:rsid w:val="00380380"/>
    <w:rsid w:val="0038064B"/>
    <w:rsid w:val="00380707"/>
    <w:rsid w:val="00380812"/>
    <w:rsid w:val="00380816"/>
    <w:rsid w:val="003808B9"/>
    <w:rsid w:val="00380E52"/>
    <w:rsid w:val="00380EBE"/>
    <w:rsid w:val="00380F13"/>
    <w:rsid w:val="00380F52"/>
    <w:rsid w:val="003810F4"/>
    <w:rsid w:val="0038110A"/>
    <w:rsid w:val="0038125F"/>
    <w:rsid w:val="003815D9"/>
    <w:rsid w:val="00381686"/>
    <w:rsid w:val="0038169E"/>
    <w:rsid w:val="003816D0"/>
    <w:rsid w:val="003816D2"/>
    <w:rsid w:val="0038170E"/>
    <w:rsid w:val="00381965"/>
    <w:rsid w:val="003819D2"/>
    <w:rsid w:val="00381A5F"/>
    <w:rsid w:val="00381A84"/>
    <w:rsid w:val="00381FC1"/>
    <w:rsid w:val="0038206A"/>
    <w:rsid w:val="00382136"/>
    <w:rsid w:val="0038218F"/>
    <w:rsid w:val="00382332"/>
    <w:rsid w:val="00382A7D"/>
    <w:rsid w:val="00382A8B"/>
    <w:rsid w:val="00382ADE"/>
    <w:rsid w:val="00382D3A"/>
    <w:rsid w:val="00382D8A"/>
    <w:rsid w:val="00382DB8"/>
    <w:rsid w:val="00382E95"/>
    <w:rsid w:val="00382FE5"/>
    <w:rsid w:val="003830D4"/>
    <w:rsid w:val="00383213"/>
    <w:rsid w:val="003832DF"/>
    <w:rsid w:val="003833D0"/>
    <w:rsid w:val="00383591"/>
    <w:rsid w:val="003835BF"/>
    <w:rsid w:val="00383A1D"/>
    <w:rsid w:val="00383CB7"/>
    <w:rsid w:val="00383CC0"/>
    <w:rsid w:val="00383D21"/>
    <w:rsid w:val="00383D99"/>
    <w:rsid w:val="00383EF6"/>
    <w:rsid w:val="00383F0D"/>
    <w:rsid w:val="00383F29"/>
    <w:rsid w:val="00384091"/>
    <w:rsid w:val="003841CA"/>
    <w:rsid w:val="00384339"/>
    <w:rsid w:val="0038437F"/>
    <w:rsid w:val="00384483"/>
    <w:rsid w:val="0038451C"/>
    <w:rsid w:val="0038467D"/>
    <w:rsid w:val="003847BE"/>
    <w:rsid w:val="003847DD"/>
    <w:rsid w:val="003849FA"/>
    <w:rsid w:val="00384C42"/>
    <w:rsid w:val="00384EB3"/>
    <w:rsid w:val="00384F6A"/>
    <w:rsid w:val="00384F74"/>
    <w:rsid w:val="003851EE"/>
    <w:rsid w:val="003854B0"/>
    <w:rsid w:val="0038579E"/>
    <w:rsid w:val="00385A8F"/>
    <w:rsid w:val="00385B56"/>
    <w:rsid w:val="00385D59"/>
    <w:rsid w:val="00385E94"/>
    <w:rsid w:val="00385EED"/>
    <w:rsid w:val="0038602C"/>
    <w:rsid w:val="00386137"/>
    <w:rsid w:val="00386231"/>
    <w:rsid w:val="0038634D"/>
    <w:rsid w:val="003863B8"/>
    <w:rsid w:val="00386852"/>
    <w:rsid w:val="00386946"/>
    <w:rsid w:val="00386A85"/>
    <w:rsid w:val="00386B00"/>
    <w:rsid w:val="00386B47"/>
    <w:rsid w:val="00386C5C"/>
    <w:rsid w:val="00386E70"/>
    <w:rsid w:val="003870BD"/>
    <w:rsid w:val="00387694"/>
    <w:rsid w:val="003876CE"/>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7E5"/>
    <w:rsid w:val="00390896"/>
    <w:rsid w:val="003908AD"/>
    <w:rsid w:val="00390925"/>
    <w:rsid w:val="00390B62"/>
    <w:rsid w:val="0039110F"/>
    <w:rsid w:val="00391266"/>
    <w:rsid w:val="00391359"/>
    <w:rsid w:val="00391439"/>
    <w:rsid w:val="003915DB"/>
    <w:rsid w:val="003917EC"/>
    <w:rsid w:val="003918CC"/>
    <w:rsid w:val="003918F1"/>
    <w:rsid w:val="003919F6"/>
    <w:rsid w:val="00391A35"/>
    <w:rsid w:val="00391B7A"/>
    <w:rsid w:val="00391F3E"/>
    <w:rsid w:val="00392151"/>
    <w:rsid w:val="0039241B"/>
    <w:rsid w:val="003927A4"/>
    <w:rsid w:val="00392A6C"/>
    <w:rsid w:val="00392BF9"/>
    <w:rsid w:val="00392D41"/>
    <w:rsid w:val="00392EC6"/>
    <w:rsid w:val="0039317B"/>
    <w:rsid w:val="003932A4"/>
    <w:rsid w:val="003935FC"/>
    <w:rsid w:val="00393610"/>
    <w:rsid w:val="00393646"/>
    <w:rsid w:val="00393739"/>
    <w:rsid w:val="00393ABB"/>
    <w:rsid w:val="00393C7B"/>
    <w:rsid w:val="00393F61"/>
    <w:rsid w:val="0039406B"/>
    <w:rsid w:val="0039419F"/>
    <w:rsid w:val="00394324"/>
    <w:rsid w:val="00394364"/>
    <w:rsid w:val="003945BF"/>
    <w:rsid w:val="00394685"/>
    <w:rsid w:val="003949C9"/>
    <w:rsid w:val="00394ACD"/>
    <w:rsid w:val="00394E43"/>
    <w:rsid w:val="00395026"/>
    <w:rsid w:val="00395197"/>
    <w:rsid w:val="003955D3"/>
    <w:rsid w:val="00395866"/>
    <w:rsid w:val="00395E35"/>
    <w:rsid w:val="0039624C"/>
    <w:rsid w:val="00396275"/>
    <w:rsid w:val="0039641E"/>
    <w:rsid w:val="0039643D"/>
    <w:rsid w:val="00396606"/>
    <w:rsid w:val="00396706"/>
    <w:rsid w:val="00396DD5"/>
    <w:rsid w:val="0039704D"/>
    <w:rsid w:val="0039717B"/>
    <w:rsid w:val="00397184"/>
    <w:rsid w:val="003971DF"/>
    <w:rsid w:val="0039728A"/>
    <w:rsid w:val="00397338"/>
    <w:rsid w:val="00397736"/>
    <w:rsid w:val="0039775F"/>
    <w:rsid w:val="00397933"/>
    <w:rsid w:val="00397F4A"/>
    <w:rsid w:val="00397FE8"/>
    <w:rsid w:val="003A0002"/>
    <w:rsid w:val="003A0026"/>
    <w:rsid w:val="003A024D"/>
    <w:rsid w:val="003A04F3"/>
    <w:rsid w:val="003A0B3E"/>
    <w:rsid w:val="003A0CF0"/>
    <w:rsid w:val="003A0E51"/>
    <w:rsid w:val="003A16F3"/>
    <w:rsid w:val="003A175C"/>
    <w:rsid w:val="003A1BB3"/>
    <w:rsid w:val="003A1D02"/>
    <w:rsid w:val="003A1DB9"/>
    <w:rsid w:val="003A20B0"/>
    <w:rsid w:val="003A237A"/>
    <w:rsid w:val="003A23D5"/>
    <w:rsid w:val="003A2432"/>
    <w:rsid w:val="003A253D"/>
    <w:rsid w:val="003A25B3"/>
    <w:rsid w:val="003A266C"/>
    <w:rsid w:val="003A26F3"/>
    <w:rsid w:val="003A2915"/>
    <w:rsid w:val="003A2A4B"/>
    <w:rsid w:val="003A2A58"/>
    <w:rsid w:val="003A2C9A"/>
    <w:rsid w:val="003A32DD"/>
    <w:rsid w:val="003A3442"/>
    <w:rsid w:val="003A355B"/>
    <w:rsid w:val="003A3578"/>
    <w:rsid w:val="003A3676"/>
    <w:rsid w:val="003A36D3"/>
    <w:rsid w:val="003A38DE"/>
    <w:rsid w:val="003A38E9"/>
    <w:rsid w:val="003A396A"/>
    <w:rsid w:val="003A3B45"/>
    <w:rsid w:val="003A3DB4"/>
    <w:rsid w:val="003A3EA8"/>
    <w:rsid w:val="003A41DC"/>
    <w:rsid w:val="003A4B06"/>
    <w:rsid w:val="003A4B8C"/>
    <w:rsid w:val="003A4CB3"/>
    <w:rsid w:val="003A4CD4"/>
    <w:rsid w:val="003A4D96"/>
    <w:rsid w:val="003A50F3"/>
    <w:rsid w:val="003A5157"/>
    <w:rsid w:val="003A51C7"/>
    <w:rsid w:val="003A5970"/>
    <w:rsid w:val="003A5B2E"/>
    <w:rsid w:val="003A5BB5"/>
    <w:rsid w:val="003A5C41"/>
    <w:rsid w:val="003A5DC1"/>
    <w:rsid w:val="003A5DCE"/>
    <w:rsid w:val="003A5E28"/>
    <w:rsid w:val="003A5F3C"/>
    <w:rsid w:val="003A601B"/>
    <w:rsid w:val="003A6033"/>
    <w:rsid w:val="003A61CF"/>
    <w:rsid w:val="003A61FD"/>
    <w:rsid w:val="003A63F2"/>
    <w:rsid w:val="003A664D"/>
    <w:rsid w:val="003A6976"/>
    <w:rsid w:val="003A6BE2"/>
    <w:rsid w:val="003A6D77"/>
    <w:rsid w:val="003A72CB"/>
    <w:rsid w:val="003A75DE"/>
    <w:rsid w:val="003A763D"/>
    <w:rsid w:val="003A7895"/>
    <w:rsid w:val="003A7C22"/>
    <w:rsid w:val="003A7C5E"/>
    <w:rsid w:val="003A7C99"/>
    <w:rsid w:val="003B006F"/>
    <w:rsid w:val="003B0617"/>
    <w:rsid w:val="003B0647"/>
    <w:rsid w:val="003B0720"/>
    <w:rsid w:val="003B1005"/>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97C"/>
    <w:rsid w:val="003B3A05"/>
    <w:rsid w:val="003B3C80"/>
    <w:rsid w:val="003B3DE6"/>
    <w:rsid w:val="003B4246"/>
    <w:rsid w:val="003B430F"/>
    <w:rsid w:val="003B43BD"/>
    <w:rsid w:val="003B4446"/>
    <w:rsid w:val="003B454B"/>
    <w:rsid w:val="003B459D"/>
    <w:rsid w:val="003B4972"/>
    <w:rsid w:val="003B4BDE"/>
    <w:rsid w:val="003B4EDF"/>
    <w:rsid w:val="003B543F"/>
    <w:rsid w:val="003B545E"/>
    <w:rsid w:val="003B549F"/>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AB1"/>
    <w:rsid w:val="003B6D78"/>
    <w:rsid w:val="003B6F23"/>
    <w:rsid w:val="003B6F99"/>
    <w:rsid w:val="003B7024"/>
    <w:rsid w:val="003B7472"/>
    <w:rsid w:val="003B75B5"/>
    <w:rsid w:val="003B788C"/>
    <w:rsid w:val="003B799A"/>
    <w:rsid w:val="003B7DA2"/>
    <w:rsid w:val="003B7E18"/>
    <w:rsid w:val="003B7F12"/>
    <w:rsid w:val="003C003E"/>
    <w:rsid w:val="003C0257"/>
    <w:rsid w:val="003C0AF7"/>
    <w:rsid w:val="003C0DC0"/>
    <w:rsid w:val="003C12A4"/>
    <w:rsid w:val="003C15A5"/>
    <w:rsid w:val="003C1626"/>
    <w:rsid w:val="003C164C"/>
    <w:rsid w:val="003C18F5"/>
    <w:rsid w:val="003C1963"/>
    <w:rsid w:val="003C19B4"/>
    <w:rsid w:val="003C1F65"/>
    <w:rsid w:val="003C236E"/>
    <w:rsid w:val="003C23AE"/>
    <w:rsid w:val="003C2419"/>
    <w:rsid w:val="003C253E"/>
    <w:rsid w:val="003C2683"/>
    <w:rsid w:val="003C27C3"/>
    <w:rsid w:val="003C294D"/>
    <w:rsid w:val="003C2B9A"/>
    <w:rsid w:val="003C2D20"/>
    <w:rsid w:val="003C2FCD"/>
    <w:rsid w:val="003C3132"/>
    <w:rsid w:val="003C3150"/>
    <w:rsid w:val="003C32AC"/>
    <w:rsid w:val="003C345A"/>
    <w:rsid w:val="003C3490"/>
    <w:rsid w:val="003C34DC"/>
    <w:rsid w:val="003C39FB"/>
    <w:rsid w:val="003C3ACB"/>
    <w:rsid w:val="003C3B65"/>
    <w:rsid w:val="003C3CD3"/>
    <w:rsid w:val="003C3D11"/>
    <w:rsid w:val="003C3E07"/>
    <w:rsid w:val="003C3F35"/>
    <w:rsid w:val="003C400C"/>
    <w:rsid w:val="003C420B"/>
    <w:rsid w:val="003C4359"/>
    <w:rsid w:val="003C4377"/>
    <w:rsid w:val="003C44F8"/>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0"/>
    <w:rsid w:val="003C69A6"/>
    <w:rsid w:val="003C6BF9"/>
    <w:rsid w:val="003C6BFB"/>
    <w:rsid w:val="003C6DC1"/>
    <w:rsid w:val="003C6E2B"/>
    <w:rsid w:val="003C730A"/>
    <w:rsid w:val="003C7326"/>
    <w:rsid w:val="003C735D"/>
    <w:rsid w:val="003C7368"/>
    <w:rsid w:val="003C741C"/>
    <w:rsid w:val="003C749A"/>
    <w:rsid w:val="003C7898"/>
    <w:rsid w:val="003C7954"/>
    <w:rsid w:val="003C7ADB"/>
    <w:rsid w:val="003C7BA6"/>
    <w:rsid w:val="003C7C0B"/>
    <w:rsid w:val="003C7CA6"/>
    <w:rsid w:val="003D005C"/>
    <w:rsid w:val="003D0199"/>
    <w:rsid w:val="003D02D8"/>
    <w:rsid w:val="003D02E1"/>
    <w:rsid w:val="003D03C4"/>
    <w:rsid w:val="003D043D"/>
    <w:rsid w:val="003D0461"/>
    <w:rsid w:val="003D0517"/>
    <w:rsid w:val="003D0568"/>
    <w:rsid w:val="003D0582"/>
    <w:rsid w:val="003D08D6"/>
    <w:rsid w:val="003D0918"/>
    <w:rsid w:val="003D095F"/>
    <w:rsid w:val="003D0974"/>
    <w:rsid w:val="003D0B11"/>
    <w:rsid w:val="003D1062"/>
    <w:rsid w:val="003D1123"/>
    <w:rsid w:val="003D1180"/>
    <w:rsid w:val="003D11A4"/>
    <w:rsid w:val="003D1275"/>
    <w:rsid w:val="003D153C"/>
    <w:rsid w:val="003D1588"/>
    <w:rsid w:val="003D1982"/>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00E"/>
    <w:rsid w:val="003D320E"/>
    <w:rsid w:val="003D3286"/>
    <w:rsid w:val="003D32D6"/>
    <w:rsid w:val="003D342B"/>
    <w:rsid w:val="003D3A1A"/>
    <w:rsid w:val="003D3BFD"/>
    <w:rsid w:val="003D3CCA"/>
    <w:rsid w:val="003D3CD4"/>
    <w:rsid w:val="003D3FA6"/>
    <w:rsid w:val="003D4025"/>
    <w:rsid w:val="003D41AE"/>
    <w:rsid w:val="003D4396"/>
    <w:rsid w:val="003D450E"/>
    <w:rsid w:val="003D4520"/>
    <w:rsid w:val="003D474F"/>
    <w:rsid w:val="003D4AAE"/>
    <w:rsid w:val="003D4C38"/>
    <w:rsid w:val="003D4EEE"/>
    <w:rsid w:val="003D4F9C"/>
    <w:rsid w:val="003D501B"/>
    <w:rsid w:val="003D50B8"/>
    <w:rsid w:val="003D5179"/>
    <w:rsid w:val="003D5186"/>
    <w:rsid w:val="003D51B8"/>
    <w:rsid w:val="003D56A6"/>
    <w:rsid w:val="003D58FE"/>
    <w:rsid w:val="003D5AFB"/>
    <w:rsid w:val="003D5B09"/>
    <w:rsid w:val="003D5C18"/>
    <w:rsid w:val="003D5CFC"/>
    <w:rsid w:val="003D5E93"/>
    <w:rsid w:val="003D6072"/>
    <w:rsid w:val="003D60FB"/>
    <w:rsid w:val="003D62D5"/>
    <w:rsid w:val="003D633E"/>
    <w:rsid w:val="003D67CF"/>
    <w:rsid w:val="003D692D"/>
    <w:rsid w:val="003D6A68"/>
    <w:rsid w:val="003D6C7A"/>
    <w:rsid w:val="003D6ED1"/>
    <w:rsid w:val="003D6F4A"/>
    <w:rsid w:val="003D6FA1"/>
    <w:rsid w:val="003D7063"/>
    <w:rsid w:val="003D72F5"/>
    <w:rsid w:val="003D735F"/>
    <w:rsid w:val="003D739B"/>
    <w:rsid w:val="003D73A8"/>
    <w:rsid w:val="003D7528"/>
    <w:rsid w:val="003D7730"/>
    <w:rsid w:val="003D7907"/>
    <w:rsid w:val="003D7A9B"/>
    <w:rsid w:val="003D7EAC"/>
    <w:rsid w:val="003D7F0B"/>
    <w:rsid w:val="003E0199"/>
    <w:rsid w:val="003E0476"/>
    <w:rsid w:val="003E0587"/>
    <w:rsid w:val="003E0C99"/>
    <w:rsid w:val="003E0DB7"/>
    <w:rsid w:val="003E0DD7"/>
    <w:rsid w:val="003E0DF5"/>
    <w:rsid w:val="003E0E1F"/>
    <w:rsid w:val="003E0FAE"/>
    <w:rsid w:val="003E1086"/>
    <w:rsid w:val="003E1701"/>
    <w:rsid w:val="003E1744"/>
    <w:rsid w:val="003E1AD8"/>
    <w:rsid w:val="003E1AFB"/>
    <w:rsid w:val="003E1C2D"/>
    <w:rsid w:val="003E2191"/>
    <w:rsid w:val="003E2260"/>
    <w:rsid w:val="003E235B"/>
    <w:rsid w:val="003E2391"/>
    <w:rsid w:val="003E271C"/>
    <w:rsid w:val="003E2768"/>
    <w:rsid w:val="003E2DDC"/>
    <w:rsid w:val="003E2EA3"/>
    <w:rsid w:val="003E2EC1"/>
    <w:rsid w:val="003E2F17"/>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B26"/>
    <w:rsid w:val="003E4CD9"/>
    <w:rsid w:val="003E50C1"/>
    <w:rsid w:val="003E516D"/>
    <w:rsid w:val="003E51A2"/>
    <w:rsid w:val="003E54E9"/>
    <w:rsid w:val="003E5573"/>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A82"/>
    <w:rsid w:val="003E7B0E"/>
    <w:rsid w:val="003E7C6A"/>
    <w:rsid w:val="003E7D55"/>
    <w:rsid w:val="003E7DA0"/>
    <w:rsid w:val="003F00ED"/>
    <w:rsid w:val="003F01E8"/>
    <w:rsid w:val="003F0392"/>
    <w:rsid w:val="003F0618"/>
    <w:rsid w:val="003F0A31"/>
    <w:rsid w:val="003F0CAC"/>
    <w:rsid w:val="003F0D7C"/>
    <w:rsid w:val="003F10D4"/>
    <w:rsid w:val="003F123F"/>
    <w:rsid w:val="003F1286"/>
    <w:rsid w:val="003F13C0"/>
    <w:rsid w:val="003F14E4"/>
    <w:rsid w:val="003F15DB"/>
    <w:rsid w:val="003F164A"/>
    <w:rsid w:val="003F16F5"/>
    <w:rsid w:val="003F1C4E"/>
    <w:rsid w:val="003F1C68"/>
    <w:rsid w:val="003F1CBD"/>
    <w:rsid w:val="003F1DC4"/>
    <w:rsid w:val="003F2037"/>
    <w:rsid w:val="003F20E9"/>
    <w:rsid w:val="003F223F"/>
    <w:rsid w:val="003F224F"/>
    <w:rsid w:val="003F226F"/>
    <w:rsid w:val="003F2327"/>
    <w:rsid w:val="003F2585"/>
    <w:rsid w:val="003F26EC"/>
    <w:rsid w:val="003F2786"/>
    <w:rsid w:val="003F2815"/>
    <w:rsid w:val="003F2F5A"/>
    <w:rsid w:val="003F32C5"/>
    <w:rsid w:val="003F3450"/>
    <w:rsid w:val="003F361D"/>
    <w:rsid w:val="003F39B4"/>
    <w:rsid w:val="003F3BF2"/>
    <w:rsid w:val="003F3F87"/>
    <w:rsid w:val="003F404D"/>
    <w:rsid w:val="003F4108"/>
    <w:rsid w:val="003F428A"/>
    <w:rsid w:val="003F4355"/>
    <w:rsid w:val="003F435B"/>
    <w:rsid w:val="003F43BD"/>
    <w:rsid w:val="003F4400"/>
    <w:rsid w:val="003F48FB"/>
    <w:rsid w:val="003F4975"/>
    <w:rsid w:val="003F4CF4"/>
    <w:rsid w:val="003F4D65"/>
    <w:rsid w:val="003F4E32"/>
    <w:rsid w:val="003F533D"/>
    <w:rsid w:val="003F5349"/>
    <w:rsid w:val="003F583A"/>
    <w:rsid w:val="003F5969"/>
    <w:rsid w:val="003F59EE"/>
    <w:rsid w:val="003F59F2"/>
    <w:rsid w:val="003F59F7"/>
    <w:rsid w:val="003F5ACF"/>
    <w:rsid w:val="003F601D"/>
    <w:rsid w:val="003F6671"/>
    <w:rsid w:val="003F67AE"/>
    <w:rsid w:val="003F68C5"/>
    <w:rsid w:val="003F68CB"/>
    <w:rsid w:val="003F6A24"/>
    <w:rsid w:val="003F6F44"/>
    <w:rsid w:val="003F6F46"/>
    <w:rsid w:val="003F70AE"/>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144"/>
    <w:rsid w:val="00401274"/>
    <w:rsid w:val="00401640"/>
    <w:rsid w:val="00401677"/>
    <w:rsid w:val="004018AD"/>
    <w:rsid w:val="00401D4F"/>
    <w:rsid w:val="00402196"/>
    <w:rsid w:val="0040225A"/>
    <w:rsid w:val="0040232D"/>
    <w:rsid w:val="004023E0"/>
    <w:rsid w:val="004023EE"/>
    <w:rsid w:val="00402419"/>
    <w:rsid w:val="00402775"/>
    <w:rsid w:val="00402848"/>
    <w:rsid w:val="00402A15"/>
    <w:rsid w:val="00402C7E"/>
    <w:rsid w:val="00402E44"/>
    <w:rsid w:val="00402FF2"/>
    <w:rsid w:val="00403058"/>
    <w:rsid w:val="004031F8"/>
    <w:rsid w:val="00403276"/>
    <w:rsid w:val="0040327D"/>
    <w:rsid w:val="004034CA"/>
    <w:rsid w:val="0040358F"/>
    <w:rsid w:val="0040373C"/>
    <w:rsid w:val="004038A8"/>
    <w:rsid w:val="0040407F"/>
    <w:rsid w:val="00404138"/>
    <w:rsid w:val="00404192"/>
    <w:rsid w:val="004042D8"/>
    <w:rsid w:val="00404320"/>
    <w:rsid w:val="0040440D"/>
    <w:rsid w:val="004044E7"/>
    <w:rsid w:val="00404665"/>
    <w:rsid w:val="004047AD"/>
    <w:rsid w:val="00404ACD"/>
    <w:rsid w:val="00404CD8"/>
    <w:rsid w:val="00404F7E"/>
    <w:rsid w:val="004050AC"/>
    <w:rsid w:val="00405119"/>
    <w:rsid w:val="004051C5"/>
    <w:rsid w:val="0040534A"/>
    <w:rsid w:val="004054F1"/>
    <w:rsid w:val="004059DF"/>
    <w:rsid w:val="00405A88"/>
    <w:rsid w:val="00405AC3"/>
    <w:rsid w:val="00405AF5"/>
    <w:rsid w:val="00405B6C"/>
    <w:rsid w:val="00405D12"/>
    <w:rsid w:val="00405F9B"/>
    <w:rsid w:val="004060AC"/>
    <w:rsid w:val="00406311"/>
    <w:rsid w:val="00406433"/>
    <w:rsid w:val="00406521"/>
    <w:rsid w:val="00406665"/>
    <w:rsid w:val="00406A19"/>
    <w:rsid w:val="00406B27"/>
    <w:rsid w:val="00406D43"/>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9F7"/>
    <w:rsid w:val="00410D6D"/>
    <w:rsid w:val="00410FEA"/>
    <w:rsid w:val="00411452"/>
    <w:rsid w:val="0041184E"/>
    <w:rsid w:val="00411AAC"/>
    <w:rsid w:val="00411DF2"/>
    <w:rsid w:val="00412218"/>
    <w:rsid w:val="004122E0"/>
    <w:rsid w:val="004124ED"/>
    <w:rsid w:val="004125EC"/>
    <w:rsid w:val="00412820"/>
    <w:rsid w:val="00412A5D"/>
    <w:rsid w:val="00412BDA"/>
    <w:rsid w:val="0041309C"/>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1F"/>
    <w:rsid w:val="00414C63"/>
    <w:rsid w:val="004150C1"/>
    <w:rsid w:val="0041515B"/>
    <w:rsid w:val="00415174"/>
    <w:rsid w:val="004152FF"/>
    <w:rsid w:val="00415472"/>
    <w:rsid w:val="00415515"/>
    <w:rsid w:val="0041591D"/>
    <w:rsid w:val="004159AF"/>
    <w:rsid w:val="00415A2D"/>
    <w:rsid w:val="00415A83"/>
    <w:rsid w:val="00415ADA"/>
    <w:rsid w:val="00415D16"/>
    <w:rsid w:val="00415D79"/>
    <w:rsid w:val="00415EEF"/>
    <w:rsid w:val="00416137"/>
    <w:rsid w:val="0041633F"/>
    <w:rsid w:val="004163AA"/>
    <w:rsid w:val="004164D9"/>
    <w:rsid w:val="0041660C"/>
    <w:rsid w:val="00416662"/>
    <w:rsid w:val="004168A7"/>
    <w:rsid w:val="00416A0F"/>
    <w:rsid w:val="00416BB7"/>
    <w:rsid w:val="00416EFF"/>
    <w:rsid w:val="00416FAA"/>
    <w:rsid w:val="00417134"/>
    <w:rsid w:val="004171C2"/>
    <w:rsid w:val="004174C6"/>
    <w:rsid w:val="0041761C"/>
    <w:rsid w:val="004178A5"/>
    <w:rsid w:val="00417BC0"/>
    <w:rsid w:val="00417D73"/>
    <w:rsid w:val="00417E23"/>
    <w:rsid w:val="00417F4C"/>
    <w:rsid w:val="0042035A"/>
    <w:rsid w:val="004204B5"/>
    <w:rsid w:val="00420616"/>
    <w:rsid w:val="0042097A"/>
    <w:rsid w:val="00420A6B"/>
    <w:rsid w:val="00420B67"/>
    <w:rsid w:val="00420BC0"/>
    <w:rsid w:val="00420C6D"/>
    <w:rsid w:val="00420CA3"/>
    <w:rsid w:val="00421284"/>
    <w:rsid w:val="0042128F"/>
    <w:rsid w:val="00421455"/>
    <w:rsid w:val="0042165D"/>
    <w:rsid w:val="004218BD"/>
    <w:rsid w:val="004218F7"/>
    <w:rsid w:val="00421924"/>
    <w:rsid w:val="00421C61"/>
    <w:rsid w:val="00421C9B"/>
    <w:rsid w:val="00421DAC"/>
    <w:rsid w:val="004220AE"/>
    <w:rsid w:val="00422648"/>
    <w:rsid w:val="0042265D"/>
    <w:rsid w:val="00422929"/>
    <w:rsid w:val="0042296C"/>
    <w:rsid w:val="00422B23"/>
    <w:rsid w:val="00422C2D"/>
    <w:rsid w:val="00422EE7"/>
    <w:rsid w:val="00423089"/>
    <w:rsid w:val="00423645"/>
    <w:rsid w:val="00423676"/>
    <w:rsid w:val="004237C8"/>
    <w:rsid w:val="00423DF8"/>
    <w:rsid w:val="00424014"/>
    <w:rsid w:val="004243EA"/>
    <w:rsid w:val="0042498D"/>
    <w:rsid w:val="00424FE5"/>
    <w:rsid w:val="0042511D"/>
    <w:rsid w:val="004256FF"/>
    <w:rsid w:val="004257EB"/>
    <w:rsid w:val="004259F2"/>
    <w:rsid w:val="00425ECD"/>
    <w:rsid w:val="00425ED5"/>
    <w:rsid w:val="00425F1F"/>
    <w:rsid w:val="00426084"/>
    <w:rsid w:val="00426145"/>
    <w:rsid w:val="00426169"/>
    <w:rsid w:val="0042661D"/>
    <w:rsid w:val="004267A5"/>
    <w:rsid w:val="00426A1E"/>
    <w:rsid w:val="00426C0D"/>
    <w:rsid w:val="00426C3B"/>
    <w:rsid w:val="00426E1E"/>
    <w:rsid w:val="00427101"/>
    <w:rsid w:val="00427424"/>
    <w:rsid w:val="0042748A"/>
    <w:rsid w:val="0042748D"/>
    <w:rsid w:val="004276F9"/>
    <w:rsid w:val="0042776D"/>
    <w:rsid w:val="00427853"/>
    <w:rsid w:val="00427C73"/>
    <w:rsid w:val="00427D23"/>
    <w:rsid w:val="00430240"/>
    <w:rsid w:val="00430A0C"/>
    <w:rsid w:val="00430A31"/>
    <w:rsid w:val="00430A7F"/>
    <w:rsid w:val="00430B97"/>
    <w:rsid w:val="00430C1D"/>
    <w:rsid w:val="00430D32"/>
    <w:rsid w:val="00430E39"/>
    <w:rsid w:val="004312EA"/>
    <w:rsid w:val="004313B9"/>
    <w:rsid w:val="00431949"/>
    <w:rsid w:val="00431A9C"/>
    <w:rsid w:val="00431D40"/>
    <w:rsid w:val="00431E1C"/>
    <w:rsid w:val="00431E1E"/>
    <w:rsid w:val="00431E65"/>
    <w:rsid w:val="00431E71"/>
    <w:rsid w:val="0043262F"/>
    <w:rsid w:val="004327EC"/>
    <w:rsid w:val="00432B8A"/>
    <w:rsid w:val="00432BC6"/>
    <w:rsid w:val="00432C3B"/>
    <w:rsid w:val="00432C84"/>
    <w:rsid w:val="00432D52"/>
    <w:rsid w:val="00432F1B"/>
    <w:rsid w:val="00432FB6"/>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90E"/>
    <w:rsid w:val="00434A32"/>
    <w:rsid w:val="00434C71"/>
    <w:rsid w:val="00434CC6"/>
    <w:rsid w:val="00434ECE"/>
    <w:rsid w:val="00434FBB"/>
    <w:rsid w:val="0043513D"/>
    <w:rsid w:val="0043516B"/>
    <w:rsid w:val="00435458"/>
    <w:rsid w:val="004355B0"/>
    <w:rsid w:val="004355E6"/>
    <w:rsid w:val="00435638"/>
    <w:rsid w:val="00435D7B"/>
    <w:rsid w:val="00435EC4"/>
    <w:rsid w:val="00435F1C"/>
    <w:rsid w:val="00436291"/>
    <w:rsid w:val="0043640F"/>
    <w:rsid w:val="004364CA"/>
    <w:rsid w:val="004365B6"/>
    <w:rsid w:val="00436655"/>
    <w:rsid w:val="004367C2"/>
    <w:rsid w:val="004368AD"/>
    <w:rsid w:val="00436F16"/>
    <w:rsid w:val="00436F80"/>
    <w:rsid w:val="0043702D"/>
    <w:rsid w:val="004370B9"/>
    <w:rsid w:val="004371FE"/>
    <w:rsid w:val="0043781D"/>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647"/>
    <w:rsid w:val="004427B4"/>
    <w:rsid w:val="00442C29"/>
    <w:rsid w:val="00442DB7"/>
    <w:rsid w:val="00442F05"/>
    <w:rsid w:val="0044326E"/>
    <w:rsid w:val="00443373"/>
    <w:rsid w:val="00443719"/>
    <w:rsid w:val="00443789"/>
    <w:rsid w:val="00443A1D"/>
    <w:rsid w:val="00443A78"/>
    <w:rsid w:val="00443CCD"/>
    <w:rsid w:val="00443CF6"/>
    <w:rsid w:val="00444238"/>
    <w:rsid w:val="0044466F"/>
    <w:rsid w:val="00444888"/>
    <w:rsid w:val="00444A61"/>
    <w:rsid w:val="00444B18"/>
    <w:rsid w:val="0044528D"/>
    <w:rsid w:val="004452B0"/>
    <w:rsid w:val="0044547F"/>
    <w:rsid w:val="004456F6"/>
    <w:rsid w:val="0044579B"/>
    <w:rsid w:val="004458A9"/>
    <w:rsid w:val="004458C1"/>
    <w:rsid w:val="00445994"/>
    <w:rsid w:val="00445DBC"/>
    <w:rsid w:val="00445DFA"/>
    <w:rsid w:val="0044606B"/>
    <w:rsid w:val="00446757"/>
    <w:rsid w:val="00446880"/>
    <w:rsid w:val="004468FE"/>
    <w:rsid w:val="0044692C"/>
    <w:rsid w:val="00446AC7"/>
    <w:rsid w:val="00446F7B"/>
    <w:rsid w:val="00446F86"/>
    <w:rsid w:val="00446F98"/>
    <w:rsid w:val="004478D6"/>
    <w:rsid w:val="004478EA"/>
    <w:rsid w:val="00447A6D"/>
    <w:rsid w:val="00447D9A"/>
    <w:rsid w:val="00447E03"/>
    <w:rsid w:val="00450018"/>
    <w:rsid w:val="00450058"/>
    <w:rsid w:val="004500A8"/>
    <w:rsid w:val="004502E3"/>
    <w:rsid w:val="00450554"/>
    <w:rsid w:val="004507DF"/>
    <w:rsid w:val="004508A2"/>
    <w:rsid w:val="00450AD2"/>
    <w:rsid w:val="00450B4C"/>
    <w:rsid w:val="00450FCA"/>
    <w:rsid w:val="0045116E"/>
    <w:rsid w:val="004511C3"/>
    <w:rsid w:val="004516D1"/>
    <w:rsid w:val="00451CBB"/>
    <w:rsid w:val="00451D97"/>
    <w:rsid w:val="00452070"/>
    <w:rsid w:val="004522DB"/>
    <w:rsid w:val="0045238B"/>
    <w:rsid w:val="004524C9"/>
    <w:rsid w:val="00452731"/>
    <w:rsid w:val="004528AE"/>
    <w:rsid w:val="00452A3B"/>
    <w:rsid w:val="00452B64"/>
    <w:rsid w:val="00452CF8"/>
    <w:rsid w:val="00452FDD"/>
    <w:rsid w:val="00453316"/>
    <w:rsid w:val="00453343"/>
    <w:rsid w:val="00453647"/>
    <w:rsid w:val="00453882"/>
    <w:rsid w:val="00453A61"/>
    <w:rsid w:val="00453B19"/>
    <w:rsid w:val="00453C22"/>
    <w:rsid w:val="00454131"/>
    <w:rsid w:val="0045440B"/>
    <w:rsid w:val="00454574"/>
    <w:rsid w:val="00454643"/>
    <w:rsid w:val="004547DE"/>
    <w:rsid w:val="00454AA7"/>
    <w:rsid w:val="00454B56"/>
    <w:rsid w:val="00454BB6"/>
    <w:rsid w:val="00454C7F"/>
    <w:rsid w:val="00454CAD"/>
    <w:rsid w:val="00454CFE"/>
    <w:rsid w:val="00454F76"/>
    <w:rsid w:val="00454F7B"/>
    <w:rsid w:val="00455017"/>
    <w:rsid w:val="00455588"/>
    <w:rsid w:val="00455634"/>
    <w:rsid w:val="0045568D"/>
    <w:rsid w:val="00455B02"/>
    <w:rsid w:val="00455B0D"/>
    <w:rsid w:val="00455CAC"/>
    <w:rsid w:val="00455F65"/>
    <w:rsid w:val="00455F85"/>
    <w:rsid w:val="0045616A"/>
    <w:rsid w:val="0045622B"/>
    <w:rsid w:val="00456306"/>
    <w:rsid w:val="004565D9"/>
    <w:rsid w:val="00456891"/>
    <w:rsid w:val="004568AD"/>
    <w:rsid w:val="00456947"/>
    <w:rsid w:val="00456AED"/>
    <w:rsid w:val="00456AF4"/>
    <w:rsid w:val="00456B2B"/>
    <w:rsid w:val="00456B9B"/>
    <w:rsid w:val="00456BE7"/>
    <w:rsid w:val="00456D1E"/>
    <w:rsid w:val="00456FF4"/>
    <w:rsid w:val="0045706A"/>
    <w:rsid w:val="0045720B"/>
    <w:rsid w:val="004574A7"/>
    <w:rsid w:val="00457812"/>
    <w:rsid w:val="00460109"/>
    <w:rsid w:val="00460144"/>
    <w:rsid w:val="004602D9"/>
    <w:rsid w:val="0046064D"/>
    <w:rsid w:val="0046068C"/>
    <w:rsid w:val="004607BC"/>
    <w:rsid w:val="00460D95"/>
    <w:rsid w:val="00460EC9"/>
    <w:rsid w:val="0046116C"/>
    <w:rsid w:val="004611AA"/>
    <w:rsid w:val="004611FD"/>
    <w:rsid w:val="00461339"/>
    <w:rsid w:val="004613A4"/>
    <w:rsid w:val="00461649"/>
    <w:rsid w:val="00461C3A"/>
    <w:rsid w:val="00461C69"/>
    <w:rsid w:val="00461DD1"/>
    <w:rsid w:val="00461EC2"/>
    <w:rsid w:val="00461F51"/>
    <w:rsid w:val="0046227D"/>
    <w:rsid w:val="004623C0"/>
    <w:rsid w:val="00462411"/>
    <w:rsid w:val="00462413"/>
    <w:rsid w:val="00462497"/>
    <w:rsid w:val="0046258C"/>
    <w:rsid w:val="00462687"/>
    <w:rsid w:val="00462B74"/>
    <w:rsid w:val="00462C07"/>
    <w:rsid w:val="00462D90"/>
    <w:rsid w:val="00462E9E"/>
    <w:rsid w:val="00462EE3"/>
    <w:rsid w:val="004635CC"/>
    <w:rsid w:val="00463989"/>
    <w:rsid w:val="004639C1"/>
    <w:rsid w:val="00463AC6"/>
    <w:rsid w:val="00463C19"/>
    <w:rsid w:val="00463E0E"/>
    <w:rsid w:val="00463EAD"/>
    <w:rsid w:val="00463FA2"/>
    <w:rsid w:val="00463FE7"/>
    <w:rsid w:val="004640DB"/>
    <w:rsid w:val="004642DA"/>
    <w:rsid w:val="0046458D"/>
    <w:rsid w:val="00464738"/>
    <w:rsid w:val="00464857"/>
    <w:rsid w:val="00464A03"/>
    <w:rsid w:val="00464B54"/>
    <w:rsid w:val="00464D47"/>
    <w:rsid w:val="00464E86"/>
    <w:rsid w:val="0046501F"/>
    <w:rsid w:val="00465113"/>
    <w:rsid w:val="004651C2"/>
    <w:rsid w:val="00465229"/>
    <w:rsid w:val="004652D7"/>
    <w:rsid w:val="00465648"/>
    <w:rsid w:val="00465685"/>
    <w:rsid w:val="004656E6"/>
    <w:rsid w:val="00465755"/>
    <w:rsid w:val="0046593C"/>
    <w:rsid w:val="00465A33"/>
    <w:rsid w:val="00465BDB"/>
    <w:rsid w:val="00465BF7"/>
    <w:rsid w:val="00465D98"/>
    <w:rsid w:val="00465F3F"/>
    <w:rsid w:val="00465F7B"/>
    <w:rsid w:val="00466223"/>
    <w:rsid w:val="0046642A"/>
    <w:rsid w:val="0046651E"/>
    <w:rsid w:val="00466681"/>
    <w:rsid w:val="0046683B"/>
    <w:rsid w:val="00466AD3"/>
    <w:rsid w:val="00466C02"/>
    <w:rsid w:val="00466D65"/>
    <w:rsid w:val="00466E7E"/>
    <w:rsid w:val="00466FCE"/>
    <w:rsid w:val="004671F7"/>
    <w:rsid w:val="00467587"/>
    <w:rsid w:val="004676FA"/>
    <w:rsid w:val="004677EF"/>
    <w:rsid w:val="0046794C"/>
    <w:rsid w:val="0047021A"/>
    <w:rsid w:val="00470243"/>
    <w:rsid w:val="0047081B"/>
    <w:rsid w:val="00470CCE"/>
    <w:rsid w:val="00470DF6"/>
    <w:rsid w:val="00470E74"/>
    <w:rsid w:val="00470EBB"/>
    <w:rsid w:val="0047104B"/>
    <w:rsid w:val="0047120E"/>
    <w:rsid w:val="004712E5"/>
    <w:rsid w:val="00471424"/>
    <w:rsid w:val="004715C5"/>
    <w:rsid w:val="0047173A"/>
    <w:rsid w:val="004717E4"/>
    <w:rsid w:val="00471885"/>
    <w:rsid w:val="00471933"/>
    <w:rsid w:val="00471A76"/>
    <w:rsid w:val="00471AA0"/>
    <w:rsid w:val="00471BCE"/>
    <w:rsid w:val="00472062"/>
    <w:rsid w:val="004720A4"/>
    <w:rsid w:val="0047224A"/>
    <w:rsid w:val="00472687"/>
    <w:rsid w:val="00472B53"/>
    <w:rsid w:val="00472BB8"/>
    <w:rsid w:val="00472E8D"/>
    <w:rsid w:val="00472FAF"/>
    <w:rsid w:val="00473148"/>
    <w:rsid w:val="00473179"/>
    <w:rsid w:val="0047322A"/>
    <w:rsid w:val="004735B6"/>
    <w:rsid w:val="004736EB"/>
    <w:rsid w:val="004737CE"/>
    <w:rsid w:val="004737DA"/>
    <w:rsid w:val="00473800"/>
    <w:rsid w:val="00473808"/>
    <w:rsid w:val="00473A30"/>
    <w:rsid w:val="00473D7F"/>
    <w:rsid w:val="00473FBA"/>
    <w:rsid w:val="004741E8"/>
    <w:rsid w:val="00474243"/>
    <w:rsid w:val="004744AB"/>
    <w:rsid w:val="00474800"/>
    <w:rsid w:val="00474819"/>
    <w:rsid w:val="00474870"/>
    <w:rsid w:val="00474CB8"/>
    <w:rsid w:val="00475031"/>
    <w:rsid w:val="004751F0"/>
    <w:rsid w:val="0047532A"/>
    <w:rsid w:val="004753A3"/>
    <w:rsid w:val="004753E0"/>
    <w:rsid w:val="0047541A"/>
    <w:rsid w:val="004757A3"/>
    <w:rsid w:val="00475865"/>
    <w:rsid w:val="00475978"/>
    <w:rsid w:val="004759FA"/>
    <w:rsid w:val="00475C3E"/>
    <w:rsid w:val="00475C96"/>
    <w:rsid w:val="00475EB8"/>
    <w:rsid w:val="00475FF7"/>
    <w:rsid w:val="00476065"/>
    <w:rsid w:val="00476185"/>
    <w:rsid w:val="00476471"/>
    <w:rsid w:val="004764A1"/>
    <w:rsid w:val="004765C5"/>
    <w:rsid w:val="00476664"/>
    <w:rsid w:val="004766BE"/>
    <w:rsid w:val="004766C5"/>
    <w:rsid w:val="004768AC"/>
    <w:rsid w:val="004769D2"/>
    <w:rsid w:val="00476AC8"/>
    <w:rsid w:val="00476F58"/>
    <w:rsid w:val="0047702A"/>
    <w:rsid w:val="004771CB"/>
    <w:rsid w:val="0047731E"/>
    <w:rsid w:val="00477395"/>
    <w:rsid w:val="004776B9"/>
    <w:rsid w:val="004776BB"/>
    <w:rsid w:val="00477A1D"/>
    <w:rsid w:val="00477A4C"/>
    <w:rsid w:val="00477C52"/>
    <w:rsid w:val="00477CB6"/>
    <w:rsid w:val="00477F8A"/>
    <w:rsid w:val="00480018"/>
    <w:rsid w:val="004803B9"/>
    <w:rsid w:val="004805F0"/>
    <w:rsid w:val="00480631"/>
    <w:rsid w:val="004806CB"/>
    <w:rsid w:val="004807EE"/>
    <w:rsid w:val="004809F4"/>
    <w:rsid w:val="00480B41"/>
    <w:rsid w:val="00480B82"/>
    <w:rsid w:val="00481382"/>
    <w:rsid w:val="004813C9"/>
    <w:rsid w:val="004813F0"/>
    <w:rsid w:val="0048175B"/>
    <w:rsid w:val="0048181F"/>
    <w:rsid w:val="00481919"/>
    <w:rsid w:val="0048196C"/>
    <w:rsid w:val="004819D7"/>
    <w:rsid w:val="00481A95"/>
    <w:rsid w:val="00481D11"/>
    <w:rsid w:val="00481F7C"/>
    <w:rsid w:val="0048213C"/>
    <w:rsid w:val="00482165"/>
    <w:rsid w:val="004822C5"/>
    <w:rsid w:val="00482591"/>
    <w:rsid w:val="004826AD"/>
    <w:rsid w:val="0048282B"/>
    <w:rsid w:val="00482995"/>
    <w:rsid w:val="004829A1"/>
    <w:rsid w:val="00482A63"/>
    <w:rsid w:val="00482CC5"/>
    <w:rsid w:val="004830AB"/>
    <w:rsid w:val="004830B6"/>
    <w:rsid w:val="0048316B"/>
    <w:rsid w:val="0048326C"/>
    <w:rsid w:val="004834DC"/>
    <w:rsid w:val="00483587"/>
    <w:rsid w:val="00483770"/>
    <w:rsid w:val="00483942"/>
    <w:rsid w:val="004839C8"/>
    <w:rsid w:val="00483CB4"/>
    <w:rsid w:val="00483D88"/>
    <w:rsid w:val="00483FF3"/>
    <w:rsid w:val="00484120"/>
    <w:rsid w:val="0048417D"/>
    <w:rsid w:val="00484223"/>
    <w:rsid w:val="00484290"/>
    <w:rsid w:val="004844F3"/>
    <w:rsid w:val="00484529"/>
    <w:rsid w:val="00484661"/>
    <w:rsid w:val="00484735"/>
    <w:rsid w:val="00484761"/>
    <w:rsid w:val="00484C8B"/>
    <w:rsid w:val="00484D4D"/>
    <w:rsid w:val="00484F88"/>
    <w:rsid w:val="0048513E"/>
    <w:rsid w:val="00485192"/>
    <w:rsid w:val="004851B6"/>
    <w:rsid w:val="004851BA"/>
    <w:rsid w:val="00485500"/>
    <w:rsid w:val="00485618"/>
    <w:rsid w:val="004856C4"/>
    <w:rsid w:val="00485751"/>
    <w:rsid w:val="0048593E"/>
    <w:rsid w:val="00485A55"/>
    <w:rsid w:val="00485C6C"/>
    <w:rsid w:val="0048608F"/>
    <w:rsid w:val="004861B7"/>
    <w:rsid w:val="004864CC"/>
    <w:rsid w:val="00486915"/>
    <w:rsid w:val="004869CF"/>
    <w:rsid w:val="00486A61"/>
    <w:rsid w:val="00486D30"/>
    <w:rsid w:val="00486DF7"/>
    <w:rsid w:val="00487343"/>
    <w:rsid w:val="004873F9"/>
    <w:rsid w:val="0048764A"/>
    <w:rsid w:val="00487710"/>
    <w:rsid w:val="004878A3"/>
    <w:rsid w:val="004878EF"/>
    <w:rsid w:val="004879CD"/>
    <w:rsid w:val="00487CB8"/>
    <w:rsid w:val="00487E77"/>
    <w:rsid w:val="00487E7C"/>
    <w:rsid w:val="004901C5"/>
    <w:rsid w:val="00490200"/>
    <w:rsid w:val="00490253"/>
    <w:rsid w:val="00490512"/>
    <w:rsid w:val="00490827"/>
    <w:rsid w:val="0049083B"/>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2F0F"/>
    <w:rsid w:val="00492F34"/>
    <w:rsid w:val="00493057"/>
    <w:rsid w:val="0049324D"/>
    <w:rsid w:val="00493274"/>
    <w:rsid w:val="00493426"/>
    <w:rsid w:val="0049343E"/>
    <w:rsid w:val="0049371F"/>
    <w:rsid w:val="00493942"/>
    <w:rsid w:val="00493A10"/>
    <w:rsid w:val="00493A74"/>
    <w:rsid w:val="00493C24"/>
    <w:rsid w:val="00493C81"/>
    <w:rsid w:val="00493D75"/>
    <w:rsid w:val="00493E44"/>
    <w:rsid w:val="00494040"/>
    <w:rsid w:val="0049405C"/>
    <w:rsid w:val="00494377"/>
    <w:rsid w:val="004943FA"/>
    <w:rsid w:val="00494425"/>
    <w:rsid w:val="004944EA"/>
    <w:rsid w:val="00494637"/>
    <w:rsid w:val="004946B0"/>
    <w:rsid w:val="004946BB"/>
    <w:rsid w:val="004949CC"/>
    <w:rsid w:val="00494A25"/>
    <w:rsid w:val="00494B15"/>
    <w:rsid w:val="00494BDA"/>
    <w:rsid w:val="00494DFC"/>
    <w:rsid w:val="00494ED2"/>
    <w:rsid w:val="00495476"/>
    <w:rsid w:val="004955A3"/>
    <w:rsid w:val="004955F7"/>
    <w:rsid w:val="004956C4"/>
    <w:rsid w:val="004956EC"/>
    <w:rsid w:val="0049587A"/>
    <w:rsid w:val="00495CE6"/>
    <w:rsid w:val="00495CF4"/>
    <w:rsid w:val="00495D92"/>
    <w:rsid w:val="00495DAE"/>
    <w:rsid w:val="00495FB9"/>
    <w:rsid w:val="004961BB"/>
    <w:rsid w:val="004961F1"/>
    <w:rsid w:val="00496226"/>
    <w:rsid w:val="004962B3"/>
    <w:rsid w:val="00496737"/>
    <w:rsid w:val="00496742"/>
    <w:rsid w:val="004967DE"/>
    <w:rsid w:val="004969D1"/>
    <w:rsid w:val="00496A49"/>
    <w:rsid w:val="00496CD7"/>
    <w:rsid w:val="00496F85"/>
    <w:rsid w:val="00497003"/>
    <w:rsid w:val="00497063"/>
    <w:rsid w:val="004971A5"/>
    <w:rsid w:val="004972D1"/>
    <w:rsid w:val="004976C2"/>
    <w:rsid w:val="00497975"/>
    <w:rsid w:val="00497D9D"/>
    <w:rsid w:val="00497DCA"/>
    <w:rsid w:val="00497E72"/>
    <w:rsid w:val="00497E85"/>
    <w:rsid w:val="00497FE7"/>
    <w:rsid w:val="004A00AC"/>
    <w:rsid w:val="004A061C"/>
    <w:rsid w:val="004A0761"/>
    <w:rsid w:val="004A0A39"/>
    <w:rsid w:val="004A0AB5"/>
    <w:rsid w:val="004A10CA"/>
    <w:rsid w:val="004A10D2"/>
    <w:rsid w:val="004A10DE"/>
    <w:rsid w:val="004A140D"/>
    <w:rsid w:val="004A146C"/>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6DA"/>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5E48"/>
    <w:rsid w:val="004A60FB"/>
    <w:rsid w:val="004A610B"/>
    <w:rsid w:val="004A61A5"/>
    <w:rsid w:val="004A61CD"/>
    <w:rsid w:val="004A6295"/>
    <w:rsid w:val="004A6605"/>
    <w:rsid w:val="004A676F"/>
    <w:rsid w:val="004A67A0"/>
    <w:rsid w:val="004A68A3"/>
    <w:rsid w:val="004A6D90"/>
    <w:rsid w:val="004A6EE9"/>
    <w:rsid w:val="004A6FDA"/>
    <w:rsid w:val="004A7111"/>
    <w:rsid w:val="004A7161"/>
    <w:rsid w:val="004A73FA"/>
    <w:rsid w:val="004A751F"/>
    <w:rsid w:val="004A7624"/>
    <w:rsid w:val="004A7776"/>
    <w:rsid w:val="004A788F"/>
    <w:rsid w:val="004A7950"/>
    <w:rsid w:val="004A7C7C"/>
    <w:rsid w:val="004A7E18"/>
    <w:rsid w:val="004B0116"/>
    <w:rsid w:val="004B01DF"/>
    <w:rsid w:val="004B021B"/>
    <w:rsid w:val="004B05C8"/>
    <w:rsid w:val="004B06AB"/>
    <w:rsid w:val="004B071A"/>
    <w:rsid w:val="004B0853"/>
    <w:rsid w:val="004B091B"/>
    <w:rsid w:val="004B0B90"/>
    <w:rsid w:val="004B0B9E"/>
    <w:rsid w:val="004B0D28"/>
    <w:rsid w:val="004B0D8E"/>
    <w:rsid w:val="004B0F3A"/>
    <w:rsid w:val="004B1116"/>
    <w:rsid w:val="004B1235"/>
    <w:rsid w:val="004B13CA"/>
    <w:rsid w:val="004B14BB"/>
    <w:rsid w:val="004B179E"/>
    <w:rsid w:val="004B1827"/>
    <w:rsid w:val="004B1895"/>
    <w:rsid w:val="004B191B"/>
    <w:rsid w:val="004B1925"/>
    <w:rsid w:val="004B1EF7"/>
    <w:rsid w:val="004B1F0C"/>
    <w:rsid w:val="004B24A6"/>
    <w:rsid w:val="004B258F"/>
    <w:rsid w:val="004B2632"/>
    <w:rsid w:val="004B2670"/>
    <w:rsid w:val="004B26F5"/>
    <w:rsid w:val="004B28CD"/>
    <w:rsid w:val="004B2C74"/>
    <w:rsid w:val="004B2C8F"/>
    <w:rsid w:val="004B2DC6"/>
    <w:rsid w:val="004B3089"/>
    <w:rsid w:val="004B30CE"/>
    <w:rsid w:val="004B3195"/>
    <w:rsid w:val="004B3356"/>
    <w:rsid w:val="004B3814"/>
    <w:rsid w:val="004B3A9D"/>
    <w:rsid w:val="004B3ADF"/>
    <w:rsid w:val="004B3C47"/>
    <w:rsid w:val="004B3D57"/>
    <w:rsid w:val="004B3E02"/>
    <w:rsid w:val="004B3E17"/>
    <w:rsid w:val="004B3F78"/>
    <w:rsid w:val="004B4092"/>
    <w:rsid w:val="004B4312"/>
    <w:rsid w:val="004B4627"/>
    <w:rsid w:val="004B497E"/>
    <w:rsid w:val="004B4991"/>
    <w:rsid w:val="004B4AB5"/>
    <w:rsid w:val="004B4E28"/>
    <w:rsid w:val="004B505D"/>
    <w:rsid w:val="004B517A"/>
    <w:rsid w:val="004B51CB"/>
    <w:rsid w:val="004B51DF"/>
    <w:rsid w:val="004B552E"/>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59"/>
    <w:rsid w:val="004B6879"/>
    <w:rsid w:val="004B68A8"/>
    <w:rsid w:val="004B68B9"/>
    <w:rsid w:val="004B693D"/>
    <w:rsid w:val="004B6CCD"/>
    <w:rsid w:val="004B6E48"/>
    <w:rsid w:val="004B6FA6"/>
    <w:rsid w:val="004B6FEE"/>
    <w:rsid w:val="004B70EC"/>
    <w:rsid w:val="004B72EC"/>
    <w:rsid w:val="004B7542"/>
    <w:rsid w:val="004B771E"/>
    <w:rsid w:val="004B7785"/>
    <w:rsid w:val="004B7978"/>
    <w:rsid w:val="004B79A3"/>
    <w:rsid w:val="004B79E3"/>
    <w:rsid w:val="004B7A73"/>
    <w:rsid w:val="004B7AE1"/>
    <w:rsid w:val="004B7F2E"/>
    <w:rsid w:val="004C0118"/>
    <w:rsid w:val="004C026C"/>
    <w:rsid w:val="004C0552"/>
    <w:rsid w:val="004C0631"/>
    <w:rsid w:val="004C0685"/>
    <w:rsid w:val="004C080B"/>
    <w:rsid w:val="004C0895"/>
    <w:rsid w:val="004C0A96"/>
    <w:rsid w:val="004C0C2A"/>
    <w:rsid w:val="004C0C36"/>
    <w:rsid w:val="004C1167"/>
    <w:rsid w:val="004C12F5"/>
    <w:rsid w:val="004C140A"/>
    <w:rsid w:val="004C1426"/>
    <w:rsid w:val="004C1449"/>
    <w:rsid w:val="004C1500"/>
    <w:rsid w:val="004C153B"/>
    <w:rsid w:val="004C183F"/>
    <w:rsid w:val="004C18C4"/>
    <w:rsid w:val="004C1AAA"/>
    <w:rsid w:val="004C1B72"/>
    <w:rsid w:val="004C1C7B"/>
    <w:rsid w:val="004C1D57"/>
    <w:rsid w:val="004C1F29"/>
    <w:rsid w:val="004C1F9A"/>
    <w:rsid w:val="004C225E"/>
    <w:rsid w:val="004C22C8"/>
    <w:rsid w:val="004C2369"/>
    <w:rsid w:val="004C238B"/>
    <w:rsid w:val="004C24B4"/>
    <w:rsid w:val="004C25AB"/>
    <w:rsid w:val="004C2859"/>
    <w:rsid w:val="004C2A5B"/>
    <w:rsid w:val="004C323F"/>
    <w:rsid w:val="004C326C"/>
    <w:rsid w:val="004C3496"/>
    <w:rsid w:val="004C34CF"/>
    <w:rsid w:val="004C36F5"/>
    <w:rsid w:val="004C3726"/>
    <w:rsid w:val="004C373E"/>
    <w:rsid w:val="004C3786"/>
    <w:rsid w:val="004C37C0"/>
    <w:rsid w:val="004C39BA"/>
    <w:rsid w:val="004C3E29"/>
    <w:rsid w:val="004C40DC"/>
    <w:rsid w:val="004C43BC"/>
    <w:rsid w:val="004C45BC"/>
    <w:rsid w:val="004C46E9"/>
    <w:rsid w:val="004C49BE"/>
    <w:rsid w:val="004C5399"/>
    <w:rsid w:val="004C55D3"/>
    <w:rsid w:val="004C57CA"/>
    <w:rsid w:val="004C5931"/>
    <w:rsid w:val="004C5A8A"/>
    <w:rsid w:val="004C5BCC"/>
    <w:rsid w:val="004C5E0B"/>
    <w:rsid w:val="004C60D6"/>
    <w:rsid w:val="004C613D"/>
    <w:rsid w:val="004C6554"/>
    <w:rsid w:val="004C66C8"/>
    <w:rsid w:val="004C6B8F"/>
    <w:rsid w:val="004C7017"/>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97D"/>
    <w:rsid w:val="004D0AE0"/>
    <w:rsid w:val="004D0B97"/>
    <w:rsid w:val="004D0EFF"/>
    <w:rsid w:val="004D0FCA"/>
    <w:rsid w:val="004D10BE"/>
    <w:rsid w:val="004D119A"/>
    <w:rsid w:val="004D1505"/>
    <w:rsid w:val="004D1546"/>
    <w:rsid w:val="004D18FC"/>
    <w:rsid w:val="004D1CDC"/>
    <w:rsid w:val="004D1D59"/>
    <w:rsid w:val="004D1DB3"/>
    <w:rsid w:val="004D2024"/>
    <w:rsid w:val="004D2069"/>
    <w:rsid w:val="004D213D"/>
    <w:rsid w:val="004D2200"/>
    <w:rsid w:val="004D2695"/>
    <w:rsid w:val="004D26F8"/>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61C"/>
    <w:rsid w:val="004D4717"/>
    <w:rsid w:val="004D4807"/>
    <w:rsid w:val="004D4954"/>
    <w:rsid w:val="004D4A2D"/>
    <w:rsid w:val="004D4A94"/>
    <w:rsid w:val="004D52B6"/>
    <w:rsid w:val="004D5495"/>
    <w:rsid w:val="004D566B"/>
    <w:rsid w:val="004D57A8"/>
    <w:rsid w:val="004D57B1"/>
    <w:rsid w:val="004D5CD3"/>
    <w:rsid w:val="004D5FAC"/>
    <w:rsid w:val="004D5FD6"/>
    <w:rsid w:val="004D6048"/>
    <w:rsid w:val="004D6246"/>
    <w:rsid w:val="004D63B7"/>
    <w:rsid w:val="004D63C3"/>
    <w:rsid w:val="004D6678"/>
    <w:rsid w:val="004D66D2"/>
    <w:rsid w:val="004D6950"/>
    <w:rsid w:val="004D6B38"/>
    <w:rsid w:val="004D6DD1"/>
    <w:rsid w:val="004D6FD1"/>
    <w:rsid w:val="004D782E"/>
    <w:rsid w:val="004D7A39"/>
    <w:rsid w:val="004D7D88"/>
    <w:rsid w:val="004E0184"/>
    <w:rsid w:val="004E01A3"/>
    <w:rsid w:val="004E03FF"/>
    <w:rsid w:val="004E066C"/>
    <w:rsid w:val="004E06B0"/>
    <w:rsid w:val="004E07BF"/>
    <w:rsid w:val="004E0852"/>
    <w:rsid w:val="004E0858"/>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17A"/>
    <w:rsid w:val="004E23BA"/>
    <w:rsid w:val="004E2582"/>
    <w:rsid w:val="004E278B"/>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40B"/>
    <w:rsid w:val="004E45A1"/>
    <w:rsid w:val="004E4AFB"/>
    <w:rsid w:val="004E4CDD"/>
    <w:rsid w:val="004E4E24"/>
    <w:rsid w:val="004E4E61"/>
    <w:rsid w:val="004E4FD2"/>
    <w:rsid w:val="004E4FFF"/>
    <w:rsid w:val="004E5173"/>
    <w:rsid w:val="004E5267"/>
    <w:rsid w:val="004E53F5"/>
    <w:rsid w:val="004E54CB"/>
    <w:rsid w:val="004E54CE"/>
    <w:rsid w:val="004E5505"/>
    <w:rsid w:val="004E5513"/>
    <w:rsid w:val="004E55F7"/>
    <w:rsid w:val="004E56C4"/>
    <w:rsid w:val="004E5CBC"/>
    <w:rsid w:val="004E6110"/>
    <w:rsid w:val="004E6161"/>
    <w:rsid w:val="004E65A0"/>
    <w:rsid w:val="004E65F5"/>
    <w:rsid w:val="004E6729"/>
    <w:rsid w:val="004E67D7"/>
    <w:rsid w:val="004E691E"/>
    <w:rsid w:val="004E6B46"/>
    <w:rsid w:val="004E6C11"/>
    <w:rsid w:val="004E6C7C"/>
    <w:rsid w:val="004E6D46"/>
    <w:rsid w:val="004E6EDC"/>
    <w:rsid w:val="004E6F99"/>
    <w:rsid w:val="004E7057"/>
    <w:rsid w:val="004E7212"/>
    <w:rsid w:val="004E7275"/>
    <w:rsid w:val="004E76BF"/>
    <w:rsid w:val="004E795E"/>
    <w:rsid w:val="004E7BA7"/>
    <w:rsid w:val="004E7CC1"/>
    <w:rsid w:val="004E7D94"/>
    <w:rsid w:val="004E7F11"/>
    <w:rsid w:val="004F0230"/>
    <w:rsid w:val="004F027F"/>
    <w:rsid w:val="004F06B5"/>
    <w:rsid w:val="004F07FF"/>
    <w:rsid w:val="004F0856"/>
    <w:rsid w:val="004F0984"/>
    <w:rsid w:val="004F09C7"/>
    <w:rsid w:val="004F0A79"/>
    <w:rsid w:val="004F0AC1"/>
    <w:rsid w:val="004F0AF9"/>
    <w:rsid w:val="004F0B18"/>
    <w:rsid w:val="004F0D54"/>
    <w:rsid w:val="004F0F0D"/>
    <w:rsid w:val="004F1053"/>
    <w:rsid w:val="004F134A"/>
    <w:rsid w:val="004F15A0"/>
    <w:rsid w:val="004F1733"/>
    <w:rsid w:val="004F190D"/>
    <w:rsid w:val="004F1A72"/>
    <w:rsid w:val="004F202B"/>
    <w:rsid w:val="004F219C"/>
    <w:rsid w:val="004F24DD"/>
    <w:rsid w:val="004F25C2"/>
    <w:rsid w:val="004F26E3"/>
    <w:rsid w:val="004F28B9"/>
    <w:rsid w:val="004F293D"/>
    <w:rsid w:val="004F303F"/>
    <w:rsid w:val="004F33EE"/>
    <w:rsid w:val="004F36B5"/>
    <w:rsid w:val="004F3898"/>
    <w:rsid w:val="004F390C"/>
    <w:rsid w:val="004F390F"/>
    <w:rsid w:val="004F39D7"/>
    <w:rsid w:val="004F3ACA"/>
    <w:rsid w:val="004F3B08"/>
    <w:rsid w:val="004F3C65"/>
    <w:rsid w:val="004F3CA4"/>
    <w:rsid w:val="004F414E"/>
    <w:rsid w:val="004F41D9"/>
    <w:rsid w:val="004F432E"/>
    <w:rsid w:val="004F43D7"/>
    <w:rsid w:val="004F43E6"/>
    <w:rsid w:val="004F441F"/>
    <w:rsid w:val="004F4481"/>
    <w:rsid w:val="004F4779"/>
    <w:rsid w:val="004F47D9"/>
    <w:rsid w:val="004F4ADD"/>
    <w:rsid w:val="004F4B78"/>
    <w:rsid w:val="004F4C1D"/>
    <w:rsid w:val="004F4D21"/>
    <w:rsid w:val="004F50CE"/>
    <w:rsid w:val="004F5466"/>
    <w:rsid w:val="004F5525"/>
    <w:rsid w:val="004F5544"/>
    <w:rsid w:val="004F55BA"/>
    <w:rsid w:val="004F5772"/>
    <w:rsid w:val="004F57A9"/>
    <w:rsid w:val="004F5812"/>
    <w:rsid w:val="004F5885"/>
    <w:rsid w:val="004F59DC"/>
    <w:rsid w:val="004F5CC6"/>
    <w:rsid w:val="004F60D4"/>
    <w:rsid w:val="004F610C"/>
    <w:rsid w:val="004F6115"/>
    <w:rsid w:val="004F6279"/>
    <w:rsid w:val="004F631A"/>
    <w:rsid w:val="004F63C0"/>
    <w:rsid w:val="004F6545"/>
    <w:rsid w:val="004F6693"/>
    <w:rsid w:val="004F6747"/>
    <w:rsid w:val="004F6766"/>
    <w:rsid w:val="004F6767"/>
    <w:rsid w:val="004F6829"/>
    <w:rsid w:val="004F6958"/>
    <w:rsid w:val="004F6B8E"/>
    <w:rsid w:val="004F6C89"/>
    <w:rsid w:val="004F6F39"/>
    <w:rsid w:val="004F723C"/>
    <w:rsid w:val="004F72C7"/>
    <w:rsid w:val="004F747F"/>
    <w:rsid w:val="004F75FB"/>
    <w:rsid w:val="004F782F"/>
    <w:rsid w:val="004F78BD"/>
    <w:rsid w:val="004F7E1B"/>
    <w:rsid w:val="004F7F78"/>
    <w:rsid w:val="004F7FD3"/>
    <w:rsid w:val="00500096"/>
    <w:rsid w:val="005001A4"/>
    <w:rsid w:val="005001B2"/>
    <w:rsid w:val="005005A6"/>
    <w:rsid w:val="005006E8"/>
    <w:rsid w:val="005008B9"/>
    <w:rsid w:val="00500AE8"/>
    <w:rsid w:val="00500AEB"/>
    <w:rsid w:val="00500DEF"/>
    <w:rsid w:val="00500E16"/>
    <w:rsid w:val="0050103F"/>
    <w:rsid w:val="005010A5"/>
    <w:rsid w:val="00501370"/>
    <w:rsid w:val="00501550"/>
    <w:rsid w:val="005015BB"/>
    <w:rsid w:val="00501653"/>
    <w:rsid w:val="005017EB"/>
    <w:rsid w:val="0050198E"/>
    <w:rsid w:val="00501D3C"/>
    <w:rsid w:val="00501F86"/>
    <w:rsid w:val="00502177"/>
    <w:rsid w:val="0050254C"/>
    <w:rsid w:val="00502663"/>
    <w:rsid w:val="005026BA"/>
    <w:rsid w:val="00502B7B"/>
    <w:rsid w:val="00502CFA"/>
    <w:rsid w:val="0050318D"/>
    <w:rsid w:val="00503196"/>
    <w:rsid w:val="005032F3"/>
    <w:rsid w:val="0050388D"/>
    <w:rsid w:val="00503A01"/>
    <w:rsid w:val="00503A8D"/>
    <w:rsid w:val="00503AAE"/>
    <w:rsid w:val="00503B14"/>
    <w:rsid w:val="00503B82"/>
    <w:rsid w:val="00503C91"/>
    <w:rsid w:val="00503E90"/>
    <w:rsid w:val="00504224"/>
    <w:rsid w:val="005043F8"/>
    <w:rsid w:val="00504708"/>
    <w:rsid w:val="0050484C"/>
    <w:rsid w:val="005049EC"/>
    <w:rsid w:val="00504A0A"/>
    <w:rsid w:val="00504E54"/>
    <w:rsid w:val="0050525A"/>
    <w:rsid w:val="005058E9"/>
    <w:rsid w:val="005059F4"/>
    <w:rsid w:val="00505BDD"/>
    <w:rsid w:val="00505DE3"/>
    <w:rsid w:val="00505E3E"/>
    <w:rsid w:val="00505EAA"/>
    <w:rsid w:val="005060AA"/>
    <w:rsid w:val="0050613E"/>
    <w:rsid w:val="005062EF"/>
    <w:rsid w:val="00506368"/>
    <w:rsid w:val="005066AC"/>
    <w:rsid w:val="005066B3"/>
    <w:rsid w:val="005067A7"/>
    <w:rsid w:val="00507ADF"/>
    <w:rsid w:val="00507AF8"/>
    <w:rsid w:val="00507BF0"/>
    <w:rsid w:val="00507D45"/>
    <w:rsid w:val="00507DCA"/>
    <w:rsid w:val="00510099"/>
    <w:rsid w:val="005100A8"/>
    <w:rsid w:val="00510456"/>
    <w:rsid w:val="00510697"/>
    <w:rsid w:val="00510E62"/>
    <w:rsid w:val="00511303"/>
    <w:rsid w:val="00511604"/>
    <w:rsid w:val="005116AF"/>
    <w:rsid w:val="0051189A"/>
    <w:rsid w:val="005118BF"/>
    <w:rsid w:val="00511AEE"/>
    <w:rsid w:val="00511AF8"/>
    <w:rsid w:val="00511E06"/>
    <w:rsid w:val="005126D9"/>
    <w:rsid w:val="0051275D"/>
    <w:rsid w:val="00512878"/>
    <w:rsid w:val="00512D1F"/>
    <w:rsid w:val="00512E23"/>
    <w:rsid w:val="00512F59"/>
    <w:rsid w:val="00512FB1"/>
    <w:rsid w:val="005132A5"/>
    <w:rsid w:val="005132BE"/>
    <w:rsid w:val="005133AC"/>
    <w:rsid w:val="005133E9"/>
    <w:rsid w:val="005133FB"/>
    <w:rsid w:val="00513659"/>
    <w:rsid w:val="005136A4"/>
    <w:rsid w:val="0051388F"/>
    <w:rsid w:val="00513C64"/>
    <w:rsid w:val="00513CC5"/>
    <w:rsid w:val="00513CE2"/>
    <w:rsid w:val="00513DC3"/>
    <w:rsid w:val="00513EDA"/>
    <w:rsid w:val="005147A3"/>
    <w:rsid w:val="00514AEC"/>
    <w:rsid w:val="00514CE9"/>
    <w:rsid w:val="00514D5C"/>
    <w:rsid w:val="00514EB0"/>
    <w:rsid w:val="005152F9"/>
    <w:rsid w:val="0051557F"/>
    <w:rsid w:val="00515734"/>
    <w:rsid w:val="00515808"/>
    <w:rsid w:val="0051580B"/>
    <w:rsid w:val="005158DC"/>
    <w:rsid w:val="00515C94"/>
    <w:rsid w:val="00515CB5"/>
    <w:rsid w:val="00515DA7"/>
    <w:rsid w:val="00516175"/>
    <w:rsid w:val="00516811"/>
    <w:rsid w:val="00516860"/>
    <w:rsid w:val="0051699E"/>
    <w:rsid w:val="005169A2"/>
    <w:rsid w:val="00516B0F"/>
    <w:rsid w:val="00516C2B"/>
    <w:rsid w:val="00516D24"/>
    <w:rsid w:val="00516F7A"/>
    <w:rsid w:val="00517088"/>
    <w:rsid w:val="0051734B"/>
    <w:rsid w:val="00517576"/>
    <w:rsid w:val="00517884"/>
    <w:rsid w:val="00517AA8"/>
    <w:rsid w:val="00517E12"/>
    <w:rsid w:val="0052006A"/>
    <w:rsid w:val="00520281"/>
    <w:rsid w:val="0052043A"/>
    <w:rsid w:val="00520775"/>
    <w:rsid w:val="00520B59"/>
    <w:rsid w:val="00520BBB"/>
    <w:rsid w:val="00520E81"/>
    <w:rsid w:val="00520F9E"/>
    <w:rsid w:val="005215C4"/>
    <w:rsid w:val="00521609"/>
    <w:rsid w:val="00521957"/>
    <w:rsid w:val="00521B35"/>
    <w:rsid w:val="00522910"/>
    <w:rsid w:val="00522915"/>
    <w:rsid w:val="005229BA"/>
    <w:rsid w:val="00522CFC"/>
    <w:rsid w:val="00522D25"/>
    <w:rsid w:val="00522FF7"/>
    <w:rsid w:val="00523239"/>
    <w:rsid w:val="005235FF"/>
    <w:rsid w:val="00523C6E"/>
    <w:rsid w:val="00523E4A"/>
    <w:rsid w:val="00523FF7"/>
    <w:rsid w:val="005242BB"/>
    <w:rsid w:val="00524338"/>
    <w:rsid w:val="0052485C"/>
    <w:rsid w:val="005249A9"/>
    <w:rsid w:val="005249B1"/>
    <w:rsid w:val="00524AAA"/>
    <w:rsid w:val="00524BE8"/>
    <w:rsid w:val="00524C78"/>
    <w:rsid w:val="00524E31"/>
    <w:rsid w:val="005251EE"/>
    <w:rsid w:val="005254CE"/>
    <w:rsid w:val="00525578"/>
    <w:rsid w:val="00525689"/>
    <w:rsid w:val="005256A5"/>
    <w:rsid w:val="005257B0"/>
    <w:rsid w:val="005257D4"/>
    <w:rsid w:val="00525D4A"/>
    <w:rsid w:val="00525DA0"/>
    <w:rsid w:val="00526018"/>
    <w:rsid w:val="00526305"/>
    <w:rsid w:val="00526351"/>
    <w:rsid w:val="005263F3"/>
    <w:rsid w:val="005268BF"/>
    <w:rsid w:val="00526C63"/>
    <w:rsid w:val="00526D62"/>
    <w:rsid w:val="005270F6"/>
    <w:rsid w:val="00527123"/>
    <w:rsid w:val="005273C1"/>
    <w:rsid w:val="005273FF"/>
    <w:rsid w:val="00527739"/>
    <w:rsid w:val="00527AAF"/>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5BC"/>
    <w:rsid w:val="00531621"/>
    <w:rsid w:val="005316B2"/>
    <w:rsid w:val="005316C1"/>
    <w:rsid w:val="005318AC"/>
    <w:rsid w:val="005318BF"/>
    <w:rsid w:val="00531ADC"/>
    <w:rsid w:val="00531C6B"/>
    <w:rsid w:val="005321CF"/>
    <w:rsid w:val="0053225B"/>
    <w:rsid w:val="00532536"/>
    <w:rsid w:val="00532578"/>
    <w:rsid w:val="005326C7"/>
    <w:rsid w:val="005328CF"/>
    <w:rsid w:val="00532A40"/>
    <w:rsid w:val="00532C6E"/>
    <w:rsid w:val="00532CBE"/>
    <w:rsid w:val="005330A3"/>
    <w:rsid w:val="00533370"/>
    <w:rsid w:val="005335CB"/>
    <w:rsid w:val="00533728"/>
    <w:rsid w:val="00533996"/>
    <w:rsid w:val="00533DC5"/>
    <w:rsid w:val="00533E3E"/>
    <w:rsid w:val="0053400E"/>
    <w:rsid w:val="005341B1"/>
    <w:rsid w:val="00534268"/>
    <w:rsid w:val="00534397"/>
    <w:rsid w:val="005343CE"/>
    <w:rsid w:val="005346F6"/>
    <w:rsid w:val="00534799"/>
    <w:rsid w:val="00534A97"/>
    <w:rsid w:val="00534C51"/>
    <w:rsid w:val="00534CBD"/>
    <w:rsid w:val="00534E54"/>
    <w:rsid w:val="00534EFD"/>
    <w:rsid w:val="00534FD7"/>
    <w:rsid w:val="00535229"/>
    <w:rsid w:val="005353EF"/>
    <w:rsid w:val="005355B3"/>
    <w:rsid w:val="0053565C"/>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87"/>
    <w:rsid w:val="00536AC7"/>
    <w:rsid w:val="00536E31"/>
    <w:rsid w:val="00536E7A"/>
    <w:rsid w:val="005370BC"/>
    <w:rsid w:val="00537174"/>
    <w:rsid w:val="00537236"/>
    <w:rsid w:val="00537361"/>
    <w:rsid w:val="00537362"/>
    <w:rsid w:val="00537859"/>
    <w:rsid w:val="00537910"/>
    <w:rsid w:val="00537C55"/>
    <w:rsid w:val="00537CE1"/>
    <w:rsid w:val="00537D54"/>
    <w:rsid w:val="00537D62"/>
    <w:rsid w:val="00540316"/>
    <w:rsid w:val="00540475"/>
    <w:rsid w:val="0054052F"/>
    <w:rsid w:val="005406DA"/>
    <w:rsid w:val="00540747"/>
    <w:rsid w:val="00540748"/>
    <w:rsid w:val="005409CE"/>
    <w:rsid w:val="00540A76"/>
    <w:rsid w:val="00540D08"/>
    <w:rsid w:val="00540D36"/>
    <w:rsid w:val="005413E5"/>
    <w:rsid w:val="00541788"/>
    <w:rsid w:val="00541A27"/>
    <w:rsid w:val="00541B68"/>
    <w:rsid w:val="00541B69"/>
    <w:rsid w:val="00541BA6"/>
    <w:rsid w:val="00541BC3"/>
    <w:rsid w:val="00541CED"/>
    <w:rsid w:val="00541E7F"/>
    <w:rsid w:val="00541F23"/>
    <w:rsid w:val="00542199"/>
    <w:rsid w:val="00542381"/>
    <w:rsid w:val="00542497"/>
    <w:rsid w:val="005425B3"/>
    <w:rsid w:val="0054268F"/>
    <w:rsid w:val="005426A6"/>
    <w:rsid w:val="0054273E"/>
    <w:rsid w:val="0054279D"/>
    <w:rsid w:val="00542AA6"/>
    <w:rsid w:val="00542D4D"/>
    <w:rsid w:val="00543490"/>
    <w:rsid w:val="005435A9"/>
    <w:rsid w:val="0054369C"/>
    <w:rsid w:val="005436AC"/>
    <w:rsid w:val="00543B19"/>
    <w:rsid w:val="00543D46"/>
    <w:rsid w:val="0054421E"/>
    <w:rsid w:val="00544419"/>
    <w:rsid w:val="00544C60"/>
    <w:rsid w:val="00544CAD"/>
    <w:rsid w:val="00544F6C"/>
    <w:rsid w:val="00545380"/>
    <w:rsid w:val="00545585"/>
    <w:rsid w:val="0054568A"/>
    <w:rsid w:val="00545AC9"/>
    <w:rsid w:val="00545C91"/>
    <w:rsid w:val="00545D1B"/>
    <w:rsid w:val="00545F05"/>
    <w:rsid w:val="00545F8F"/>
    <w:rsid w:val="0054600B"/>
    <w:rsid w:val="0054608C"/>
    <w:rsid w:val="00546461"/>
    <w:rsid w:val="00546611"/>
    <w:rsid w:val="005467AC"/>
    <w:rsid w:val="005469A8"/>
    <w:rsid w:val="00546A73"/>
    <w:rsid w:val="00546CA7"/>
    <w:rsid w:val="00546DBF"/>
    <w:rsid w:val="00546F65"/>
    <w:rsid w:val="005471A8"/>
    <w:rsid w:val="005474CA"/>
    <w:rsid w:val="005475E0"/>
    <w:rsid w:val="005475E8"/>
    <w:rsid w:val="00547894"/>
    <w:rsid w:val="005478BD"/>
    <w:rsid w:val="005479D4"/>
    <w:rsid w:val="00547B11"/>
    <w:rsid w:val="00547E60"/>
    <w:rsid w:val="00547F28"/>
    <w:rsid w:val="00547FD5"/>
    <w:rsid w:val="005500BC"/>
    <w:rsid w:val="005500C5"/>
    <w:rsid w:val="005502CF"/>
    <w:rsid w:val="0055035F"/>
    <w:rsid w:val="0055047A"/>
    <w:rsid w:val="00550604"/>
    <w:rsid w:val="00550694"/>
    <w:rsid w:val="00550840"/>
    <w:rsid w:val="00550862"/>
    <w:rsid w:val="00550932"/>
    <w:rsid w:val="00550B9E"/>
    <w:rsid w:val="00550CF8"/>
    <w:rsid w:val="00550ED9"/>
    <w:rsid w:val="005510DC"/>
    <w:rsid w:val="00551112"/>
    <w:rsid w:val="00551252"/>
    <w:rsid w:val="0055146B"/>
    <w:rsid w:val="00551507"/>
    <w:rsid w:val="0055155E"/>
    <w:rsid w:val="005519F8"/>
    <w:rsid w:val="00551D88"/>
    <w:rsid w:val="00552344"/>
    <w:rsid w:val="00552817"/>
    <w:rsid w:val="00552998"/>
    <w:rsid w:val="00552C2C"/>
    <w:rsid w:val="00552C3F"/>
    <w:rsid w:val="00552C9E"/>
    <w:rsid w:val="00552EE7"/>
    <w:rsid w:val="0055300C"/>
    <w:rsid w:val="0055320F"/>
    <w:rsid w:val="0055329F"/>
    <w:rsid w:val="005532AF"/>
    <w:rsid w:val="005533BF"/>
    <w:rsid w:val="00553527"/>
    <w:rsid w:val="00553A34"/>
    <w:rsid w:val="00553A46"/>
    <w:rsid w:val="00553B6C"/>
    <w:rsid w:val="00553CB0"/>
    <w:rsid w:val="00553DB4"/>
    <w:rsid w:val="00553DBA"/>
    <w:rsid w:val="00553F5E"/>
    <w:rsid w:val="00553FC9"/>
    <w:rsid w:val="0055423B"/>
    <w:rsid w:val="0055424C"/>
    <w:rsid w:val="005543EC"/>
    <w:rsid w:val="005543F7"/>
    <w:rsid w:val="00554408"/>
    <w:rsid w:val="00554582"/>
    <w:rsid w:val="005548C9"/>
    <w:rsid w:val="005549EE"/>
    <w:rsid w:val="00554CBD"/>
    <w:rsid w:val="00554D45"/>
    <w:rsid w:val="00554D69"/>
    <w:rsid w:val="00554DA0"/>
    <w:rsid w:val="00554EC6"/>
    <w:rsid w:val="00555227"/>
    <w:rsid w:val="0055537C"/>
    <w:rsid w:val="0055548F"/>
    <w:rsid w:val="0055589F"/>
    <w:rsid w:val="0055594E"/>
    <w:rsid w:val="00555B3F"/>
    <w:rsid w:val="00555B81"/>
    <w:rsid w:val="00555C74"/>
    <w:rsid w:val="005564A5"/>
    <w:rsid w:val="00556512"/>
    <w:rsid w:val="0055667E"/>
    <w:rsid w:val="005566EF"/>
    <w:rsid w:val="005567C5"/>
    <w:rsid w:val="00556871"/>
    <w:rsid w:val="005569C6"/>
    <w:rsid w:val="00556AC9"/>
    <w:rsid w:val="00556D0C"/>
    <w:rsid w:val="00556E74"/>
    <w:rsid w:val="005571B5"/>
    <w:rsid w:val="005571CA"/>
    <w:rsid w:val="00557375"/>
    <w:rsid w:val="005573B3"/>
    <w:rsid w:val="00557677"/>
    <w:rsid w:val="00557ADB"/>
    <w:rsid w:val="00557B5F"/>
    <w:rsid w:val="00557C28"/>
    <w:rsid w:val="0056005E"/>
    <w:rsid w:val="00560073"/>
    <w:rsid w:val="0056010C"/>
    <w:rsid w:val="00560626"/>
    <w:rsid w:val="00560636"/>
    <w:rsid w:val="00560666"/>
    <w:rsid w:val="0056067C"/>
    <w:rsid w:val="00560778"/>
    <w:rsid w:val="00560BD3"/>
    <w:rsid w:val="00560C35"/>
    <w:rsid w:val="00560E0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DED"/>
    <w:rsid w:val="00562FA8"/>
    <w:rsid w:val="0056314B"/>
    <w:rsid w:val="0056338E"/>
    <w:rsid w:val="005635D1"/>
    <w:rsid w:val="005635F2"/>
    <w:rsid w:val="005638A4"/>
    <w:rsid w:val="00563B1D"/>
    <w:rsid w:val="00563EE2"/>
    <w:rsid w:val="00563F32"/>
    <w:rsid w:val="00564286"/>
    <w:rsid w:val="005645C2"/>
    <w:rsid w:val="0056463A"/>
    <w:rsid w:val="005646F6"/>
    <w:rsid w:val="00564818"/>
    <w:rsid w:val="00564E05"/>
    <w:rsid w:val="00564E92"/>
    <w:rsid w:val="00564F01"/>
    <w:rsid w:val="00565304"/>
    <w:rsid w:val="005655A3"/>
    <w:rsid w:val="00565983"/>
    <w:rsid w:val="00565A57"/>
    <w:rsid w:val="00565BE8"/>
    <w:rsid w:val="00565F2E"/>
    <w:rsid w:val="005660E5"/>
    <w:rsid w:val="00566368"/>
    <w:rsid w:val="005667C1"/>
    <w:rsid w:val="00566861"/>
    <w:rsid w:val="005668E1"/>
    <w:rsid w:val="005668FC"/>
    <w:rsid w:val="00566B18"/>
    <w:rsid w:val="00566DC8"/>
    <w:rsid w:val="00566F6A"/>
    <w:rsid w:val="00566FE3"/>
    <w:rsid w:val="00567010"/>
    <w:rsid w:val="005673CD"/>
    <w:rsid w:val="005673F8"/>
    <w:rsid w:val="005674F3"/>
    <w:rsid w:val="00567506"/>
    <w:rsid w:val="005676A1"/>
    <w:rsid w:val="005676F0"/>
    <w:rsid w:val="00567763"/>
    <w:rsid w:val="0056777A"/>
    <w:rsid w:val="00567783"/>
    <w:rsid w:val="00567F68"/>
    <w:rsid w:val="00570125"/>
    <w:rsid w:val="00570240"/>
    <w:rsid w:val="005704E4"/>
    <w:rsid w:val="00570812"/>
    <w:rsid w:val="00570836"/>
    <w:rsid w:val="0057091D"/>
    <w:rsid w:val="005709B5"/>
    <w:rsid w:val="005709F2"/>
    <w:rsid w:val="00570A23"/>
    <w:rsid w:val="00570E0E"/>
    <w:rsid w:val="00570F57"/>
    <w:rsid w:val="00571193"/>
    <w:rsid w:val="0057136F"/>
    <w:rsid w:val="005717CB"/>
    <w:rsid w:val="00571858"/>
    <w:rsid w:val="00571904"/>
    <w:rsid w:val="00571B40"/>
    <w:rsid w:val="00571C6A"/>
    <w:rsid w:val="00571CF6"/>
    <w:rsid w:val="00571CF7"/>
    <w:rsid w:val="00571F7D"/>
    <w:rsid w:val="005725E6"/>
    <w:rsid w:val="0057265B"/>
    <w:rsid w:val="00572831"/>
    <w:rsid w:val="005728FD"/>
    <w:rsid w:val="00572A0C"/>
    <w:rsid w:val="00572A9F"/>
    <w:rsid w:val="00572B6F"/>
    <w:rsid w:val="00572B93"/>
    <w:rsid w:val="00572C21"/>
    <w:rsid w:val="00572CBD"/>
    <w:rsid w:val="00572D49"/>
    <w:rsid w:val="00572F77"/>
    <w:rsid w:val="00572FD1"/>
    <w:rsid w:val="005730F7"/>
    <w:rsid w:val="0057334C"/>
    <w:rsid w:val="00573598"/>
    <w:rsid w:val="0057366D"/>
    <w:rsid w:val="00573C84"/>
    <w:rsid w:val="00573E68"/>
    <w:rsid w:val="00573EDB"/>
    <w:rsid w:val="00573F3A"/>
    <w:rsid w:val="00573FED"/>
    <w:rsid w:val="00574436"/>
    <w:rsid w:val="005746A8"/>
    <w:rsid w:val="00575173"/>
    <w:rsid w:val="005759E9"/>
    <w:rsid w:val="00575D61"/>
    <w:rsid w:val="00575DCC"/>
    <w:rsid w:val="00576182"/>
    <w:rsid w:val="005762D6"/>
    <w:rsid w:val="00576561"/>
    <w:rsid w:val="005765A2"/>
    <w:rsid w:val="0057661B"/>
    <w:rsid w:val="00576620"/>
    <w:rsid w:val="0057686A"/>
    <w:rsid w:val="00576891"/>
    <w:rsid w:val="0057695B"/>
    <w:rsid w:val="00576E7B"/>
    <w:rsid w:val="00576FFA"/>
    <w:rsid w:val="0057712C"/>
    <w:rsid w:val="005771E3"/>
    <w:rsid w:val="00577283"/>
    <w:rsid w:val="00577341"/>
    <w:rsid w:val="005773D7"/>
    <w:rsid w:val="00577513"/>
    <w:rsid w:val="005779F8"/>
    <w:rsid w:val="00577BA0"/>
    <w:rsid w:val="00580034"/>
    <w:rsid w:val="00580043"/>
    <w:rsid w:val="005800AE"/>
    <w:rsid w:val="00580290"/>
    <w:rsid w:val="005802D5"/>
    <w:rsid w:val="005804B6"/>
    <w:rsid w:val="0058061D"/>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019"/>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99"/>
    <w:rsid w:val="00583EE8"/>
    <w:rsid w:val="00583FF1"/>
    <w:rsid w:val="005841DD"/>
    <w:rsid w:val="00584547"/>
    <w:rsid w:val="00584AB8"/>
    <w:rsid w:val="00584D5B"/>
    <w:rsid w:val="00584D78"/>
    <w:rsid w:val="00584F29"/>
    <w:rsid w:val="005851CF"/>
    <w:rsid w:val="005853BB"/>
    <w:rsid w:val="00585680"/>
    <w:rsid w:val="00585721"/>
    <w:rsid w:val="005859FA"/>
    <w:rsid w:val="00585EA8"/>
    <w:rsid w:val="00585F10"/>
    <w:rsid w:val="005860C0"/>
    <w:rsid w:val="0058615C"/>
    <w:rsid w:val="00586569"/>
    <w:rsid w:val="0058695C"/>
    <w:rsid w:val="00586A55"/>
    <w:rsid w:val="00586B65"/>
    <w:rsid w:val="00586CCA"/>
    <w:rsid w:val="00586E22"/>
    <w:rsid w:val="005873F8"/>
    <w:rsid w:val="005874D8"/>
    <w:rsid w:val="00587602"/>
    <w:rsid w:val="005876B8"/>
    <w:rsid w:val="0058777C"/>
    <w:rsid w:val="005877D6"/>
    <w:rsid w:val="00587863"/>
    <w:rsid w:val="005878FE"/>
    <w:rsid w:val="00587ABC"/>
    <w:rsid w:val="00587DA0"/>
    <w:rsid w:val="00587E30"/>
    <w:rsid w:val="0059015D"/>
    <w:rsid w:val="005901BE"/>
    <w:rsid w:val="005907FF"/>
    <w:rsid w:val="005908F7"/>
    <w:rsid w:val="00590982"/>
    <w:rsid w:val="005909E8"/>
    <w:rsid w:val="00590B04"/>
    <w:rsid w:val="005912AA"/>
    <w:rsid w:val="005913B8"/>
    <w:rsid w:val="005914EF"/>
    <w:rsid w:val="00591519"/>
    <w:rsid w:val="00591AAF"/>
    <w:rsid w:val="00591B1E"/>
    <w:rsid w:val="00591BD2"/>
    <w:rsid w:val="00591D15"/>
    <w:rsid w:val="00591E6F"/>
    <w:rsid w:val="00591E81"/>
    <w:rsid w:val="00591EAD"/>
    <w:rsid w:val="0059210C"/>
    <w:rsid w:val="00592407"/>
    <w:rsid w:val="005926E5"/>
    <w:rsid w:val="00592722"/>
    <w:rsid w:val="00592750"/>
    <w:rsid w:val="005928F2"/>
    <w:rsid w:val="00592B73"/>
    <w:rsid w:val="00592C1C"/>
    <w:rsid w:val="00592CC0"/>
    <w:rsid w:val="00592D38"/>
    <w:rsid w:val="00592E4C"/>
    <w:rsid w:val="00592EF2"/>
    <w:rsid w:val="00593268"/>
    <w:rsid w:val="00593391"/>
    <w:rsid w:val="0059376A"/>
    <w:rsid w:val="0059378B"/>
    <w:rsid w:val="005938A1"/>
    <w:rsid w:val="0059396C"/>
    <w:rsid w:val="00593B94"/>
    <w:rsid w:val="00593F9C"/>
    <w:rsid w:val="00594353"/>
    <w:rsid w:val="00594B78"/>
    <w:rsid w:val="00594D59"/>
    <w:rsid w:val="00594DC9"/>
    <w:rsid w:val="00594EF2"/>
    <w:rsid w:val="00594FFB"/>
    <w:rsid w:val="00594FFF"/>
    <w:rsid w:val="005952D1"/>
    <w:rsid w:val="0059538C"/>
    <w:rsid w:val="005953D3"/>
    <w:rsid w:val="00595434"/>
    <w:rsid w:val="0059546A"/>
    <w:rsid w:val="005954FA"/>
    <w:rsid w:val="00595762"/>
    <w:rsid w:val="005957EC"/>
    <w:rsid w:val="00595BE7"/>
    <w:rsid w:val="00595BFF"/>
    <w:rsid w:val="00595D15"/>
    <w:rsid w:val="00595E5F"/>
    <w:rsid w:val="00595F55"/>
    <w:rsid w:val="005961CD"/>
    <w:rsid w:val="00596389"/>
    <w:rsid w:val="00596587"/>
    <w:rsid w:val="0059684A"/>
    <w:rsid w:val="00596891"/>
    <w:rsid w:val="00596906"/>
    <w:rsid w:val="00596A39"/>
    <w:rsid w:val="00596C17"/>
    <w:rsid w:val="00596E3A"/>
    <w:rsid w:val="00596E93"/>
    <w:rsid w:val="00596EAF"/>
    <w:rsid w:val="00596F3C"/>
    <w:rsid w:val="005970FB"/>
    <w:rsid w:val="00597154"/>
    <w:rsid w:val="005972F0"/>
    <w:rsid w:val="00597490"/>
    <w:rsid w:val="005976F3"/>
    <w:rsid w:val="00597A27"/>
    <w:rsid w:val="00597EF9"/>
    <w:rsid w:val="005A00DC"/>
    <w:rsid w:val="005A0105"/>
    <w:rsid w:val="005A0317"/>
    <w:rsid w:val="005A03CB"/>
    <w:rsid w:val="005A0409"/>
    <w:rsid w:val="005A0708"/>
    <w:rsid w:val="005A0783"/>
    <w:rsid w:val="005A07C6"/>
    <w:rsid w:val="005A08D8"/>
    <w:rsid w:val="005A0C52"/>
    <w:rsid w:val="005A0E16"/>
    <w:rsid w:val="005A0E30"/>
    <w:rsid w:val="005A1073"/>
    <w:rsid w:val="005A18A3"/>
    <w:rsid w:val="005A1E03"/>
    <w:rsid w:val="005A207F"/>
    <w:rsid w:val="005A2179"/>
    <w:rsid w:val="005A2AA3"/>
    <w:rsid w:val="005A2DD7"/>
    <w:rsid w:val="005A30E8"/>
    <w:rsid w:val="005A3248"/>
    <w:rsid w:val="005A385A"/>
    <w:rsid w:val="005A39DA"/>
    <w:rsid w:val="005A3B7E"/>
    <w:rsid w:val="005A3E7F"/>
    <w:rsid w:val="005A3F8E"/>
    <w:rsid w:val="005A3FE7"/>
    <w:rsid w:val="005A405D"/>
    <w:rsid w:val="005A40D1"/>
    <w:rsid w:val="005A4185"/>
    <w:rsid w:val="005A42CA"/>
    <w:rsid w:val="005A4336"/>
    <w:rsid w:val="005A46FE"/>
    <w:rsid w:val="005A4768"/>
    <w:rsid w:val="005A4A10"/>
    <w:rsid w:val="005A4AF7"/>
    <w:rsid w:val="005A4C07"/>
    <w:rsid w:val="005A5399"/>
    <w:rsid w:val="005A5775"/>
    <w:rsid w:val="005A578D"/>
    <w:rsid w:val="005A5BCF"/>
    <w:rsid w:val="005A5C59"/>
    <w:rsid w:val="005A5C65"/>
    <w:rsid w:val="005A5C7B"/>
    <w:rsid w:val="005A617F"/>
    <w:rsid w:val="005A6228"/>
    <w:rsid w:val="005A62D6"/>
    <w:rsid w:val="005A638E"/>
    <w:rsid w:val="005A673A"/>
    <w:rsid w:val="005A697D"/>
    <w:rsid w:val="005A6B7D"/>
    <w:rsid w:val="005A6E1F"/>
    <w:rsid w:val="005A7022"/>
    <w:rsid w:val="005A7179"/>
    <w:rsid w:val="005A75D0"/>
    <w:rsid w:val="005A7A9C"/>
    <w:rsid w:val="005A7CCD"/>
    <w:rsid w:val="005A7D01"/>
    <w:rsid w:val="005A7E55"/>
    <w:rsid w:val="005A7ED4"/>
    <w:rsid w:val="005A7F9B"/>
    <w:rsid w:val="005B0346"/>
    <w:rsid w:val="005B03A6"/>
    <w:rsid w:val="005B03FD"/>
    <w:rsid w:val="005B06E4"/>
    <w:rsid w:val="005B080A"/>
    <w:rsid w:val="005B090E"/>
    <w:rsid w:val="005B09FC"/>
    <w:rsid w:val="005B0A1B"/>
    <w:rsid w:val="005B0B51"/>
    <w:rsid w:val="005B0C24"/>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0D9"/>
    <w:rsid w:val="005B2483"/>
    <w:rsid w:val="005B2525"/>
    <w:rsid w:val="005B25D6"/>
    <w:rsid w:val="005B268B"/>
    <w:rsid w:val="005B27FF"/>
    <w:rsid w:val="005B2E2A"/>
    <w:rsid w:val="005B2E8B"/>
    <w:rsid w:val="005B2F01"/>
    <w:rsid w:val="005B3189"/>
    <w:rsid w:val="005B35B1"/>
    <w:rsid w:val="005B363B"/>
    <w:rsid w:val="005B36B3"/>
    <w:rsid w:val="005B3A95"/>
    <w:rsid w:val="005B3D03"/>
    <w:rsid w:val="005B3E30"/>
    <w:rsid w:val="005B4014"/>
    <w:rsid w:val="005B4178"/>
    <w:rsid w:val="005B41E7"/>
    <w:rsid w:val="005B446E"/>
    <w:rsid w:val="005B44DD"/>
    <w:rsid w:val="005B4B68"/>
    <w:rsid w:val="005B4C6F"/>
    <w:rsid w:val="005B4D1B"/>
    <w:rsid w:val="005B500F"/>
    <w:rsid w:val="005B506F"/>
    <w:rsid w:val="005B5488"/>
    <w:rsid w:val="005B5526"/>
    <w:rsid w:val="005B577F"/>
    <w:rsid w:val="005B580D"/>
    <w:rsid w:val="005B5A14"/>
    <w:rsid w:val="005B5A73"/>
    <w:rsid w:val="005B64F7"/>
    <w:rsid w:val="005B666F"/>
    <w:rsid w:val="005B692D"/>
    <w:rsid w:val="005B6A58"/>
    <w:rsid w:val="005B6A6C"/>
    <w:rsid w:val="005B6D1A"/>
    <w:rsid w:val="005B70E8"/>
    <w:rsid w:val="005B7533"/>
    <w:rsid w:val="005B760E"/>
    <w:rsid w:val="005C000A"/>
    <w:rsid w:val="005C025F"/>
    <w:rsid w:val="005C0449"/>
    <w:rsid w:val="005C092A"/>
    <w:rsid w:val="005C0BCF"/>
    <w:rsid w:val="005C0E3D"/>
    <w:rsid w:val="005C130E"/>
    <w:rsid w:val="005C1527"/>
    <w:rsid w:val="005C1592"/>
    <w:rsid w:val="005C16CC"/>
    <w:rsid w:val="005C181F"/>
    <w:rsid w:val="005C18B7"/>
    <w:rsid w:val="005C1CA5"/>
    <w:rsid w:val="005C1CA6"/>
    <w:rsid w:val="005C1D2E"/>
    <w:rsid w:val="005C1DE9"/>
    <w:rsid w:val="005C204F"/>
    <w:rsid w:val="005C2089"/>
    <w:rsid w:val="005C212A"/>
    <w:rsid w:val="005C21E4"/>
    <w:rsid w:val="005C25F1"/>
    <w:rsid w:val="005C2640"/>
    <w:rsid w:val="005C2699"/>
    <w:rsid w:val="005C27BD"/>
    <w:rsid w:val="005C2ADA"/>
    <w:rsid w:val="005C2DBB"/>
    <w:rsid w:val="005C2E66"/>
    <w:rsid w:val="005C2E9F"/>
    <w:rsid w:val="005C2F0B"/>
    <w:rsid w:val="005C3068"/>
    <w:rsid w:val="005C3255"/>
    <w:rsid w:val="005C326C"/>
    <w:rsid w:val="005C32FC"/>
    <w:rsid w:val="005C3437"/>
    <w:rsid w:val="005C34E5"/>
    <w:rsid w:val="005C3611"/>
    <w:rsid w:val="005C3813"/>
    <w:rsid w:val="005C3840"/>
    <w:rsid w:val="005C393A"/>
    <w:rsid w:val="005C39FD"/>
    <w:rsid w:val="005C3D0D"/>
    <w:rsid w:val="005C3E08"/>
    <w:rsid w:val="005C3F46"/>
    <w:rsid w:val="005C46F6"/>
    <w:rsid w:val="005C4878"/>
    <w:rsid w:val="005C494F"/>
    <w:rsid w:val="005C4B5C"/>
    <w:rsid w:val="005C4CE8"/>
    <w:rsid w:val="005C4D7B"/>
    <w:rsid w:val="005C4DAB"/>
    <w:rsid w:val="005C4DCE"/>
    <w:rsid w:val="005C4DF7"/>
    <w:rsid w:val="005C4E2D"/>
    <w:rsid w:val="005C4E57"/>
    <w:rsid w:val="005C4FD7"/>
    <w:rsid w:val="005C5215"/>
    <w:rsid w:val="005C53AA"/>
    <w:rsid w:val="005C53E9"/>
    <w:rsid w:val="005C5634"/>
    <w:rsid w:val="005C57A6"/>
    <w:rsid w:val="005C58F2"/>
    <w:rsid w:val="005C5B5B"/>
    <w:rsid w:val="005C6291"/>
    <w:rsid w:val="005C645A"/>
    <w:rsid w:val="005C6887"/>
    <w:rsid w:val="005C6A35"/>
    <w:rsid w:val="005C6E6D"/>
    <w:rsid w:val="005C7284"/>
    <w:rsid w:val="005C72BD"/>
    <w:rsid w:val="005C7495"/>
    <w:rsid w:val="005C758E"/>
    <w:rsid w:val="005C7693"/>
    <w:rsid w:val="005C7784"/>
    <w:rsid w:val="005C78E3"/>
    <w:rsid w:val="005C7B5D"/>
    <w:rsid w:val="005C7E95"/>
    <w:rsid w:val="005D033C"/>
    <w:rsid w:val="005D036B"/>
    <w:rsid w:val="005D03A1"/>
    <w:rsid w:val="005D0604"/>
    <w:rsid w:val="005D064A"/>
    <w:rsid w:val="005D073E"/>
    <w:rsid w:val="005D0992"/>
    <w:rsid w:val="005D09D8"/>
    <w:rsid w:val="005D114A"/>
    <w:rsid w:val="005D1248"/>
    <w:rsid w:val="005D12FD"/>
    <w:rsid w:val="005D1307"/>
    <w:rsid w:val="005D15D2"/>
    <w:rsid w:val="005D15F8"/>
    <w:rsid w:val="005D1851"/>
    <w:rsid w:val="005D1A7D"/>
    <w:rsid w:val="005D1B19"/>
    <w:rsid w:val="005D1D62"/>
    <w:rsid w:val="005D1D6B"/>
    <w:rsid w:val="005D1EA1"/>
    <w:rsid w:val="005D1F42"/>
    <w:rsid w:val="005D2088"/>
    <w:rsid w:val="005D2158"/>
    <w:rsid w:val="005D26F1"/>
    <w:rsid w:val="005D2935"/>
    <w:rsid w:val="005D2BC2"/>
    <w:rsid w:val="005D2D9A"/>
    <w:rsid w:val="005D2EC1"/>
    <w:rsid w:val="005D2F23"/>
    <w:rsid w:val="005D31D6"/>
    <w:rsid w:val="005D32D2"/>
    <w:rsid w:val="005D34C9"/>
    <w:rsid w:val="005D35CD"/>
    <w:rsid w:val="005D3776"/>
    <w:rsid w:val="005D3847"/>
    <w:rsid w:val="005D3E7C"/>
    <w:rsid w:val="005D4275"/>
    <w:rsid w:val="005D43B3"/>
    <w:rsid w:val="005D458B"/>
    <w:rsid w:val="005D4662"/>
    <w:rsid w:val="005D468E"/>
    <w:rsid w:val="005D486D"/>
    <w:rsid w:val="005D49E1"/>
    <w:rsid w:val="005D4A86"/>
    <w:rsid w:val="005D4C76"/>
    <w:rsid w:val="005D4D8A"/>
    <w:rsid w:val="005D4E47"/>
    <w:rsid w:val="005D4F08"/>
    <w:rsid w:val="005D4F86"/>
    <w:rsid w:val="005D4F8F"/>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7178"/>
    <w:rsid w:val="005D74D4"/>
    <w:rsid w:val="005D754C"/>
    <w:rsid w:val="005D755A"/>
    <w:rsid w:val="005D75BD"/>
    <w:rsid w:val="005D79FF"/>
    <w:rsid w:val="005D7A9D"/>
    <w:rsid w:val="005D7AC6"/>
    <w:rsid w:val="005D7F63"/>
    <w:rsid w:val="005E013E"/>
    <w:rsid w:val="005E02FB"/>
    <w:rsid w:val="005E03C7"/>
    <w:rsid w:val="005E0558"/>
    <w:rsid w:val="005E0800"/>
    <w:rsid w:val="005E08AF"/>
    <w:rsid w:val="005E090C"/>
    <w:rsid w:val="005E0B48"/>
    <w:rsid w:val="005E0B51"/>
    <w:rsid w:val="005E0D69"/>
    <w:rsid w:val="005E0EF6"/>
    <w:rsid w:val="005E1457"/>
    <w:rsid w:val="005E154B"/>
    <w:rsid w:val="005E1631"/>
    <w:rsid w:val="005E1801"/>
    <w:rsid w:val="005E19AA"/>
    <w:rsid w:val="005E1AB0"/>
    <w:rsid w:val="005E1B1F"/>
    <w:rsid w:val="005E1B3D"/>
    <w:rsid w:val="005E1D82"/>
    <w:rsid w:val="005E2100"/>
    <w:rsid w:val="005E21C2"/>
    <w:rsid w:val="005E22C8"/>
    <w:rsid w:val="005E2782"/>
    <w:rsid w:val="005E297B"/>
    <w:rsid w:val="005E2AE0"/>
    <w:rsid w:val="005E2C99"/>
    <w:rsid w:val="005E2D8C"/>
    <w:rsid w:val="005E2F39"/>
    <w:rsid w:val="005E3175"/>
    <w:rsid w:val="005E3377"/>
    <w:rsid w:val="005E33F1"/>
    <w:rsid w:val="005E34F9"/>
    <w:rsid w:val="005E3529"/>
    <w:rsid w:val="005E36FA"/>
    <w:rsid w:val="005E377E"/>
    <w:rsid w:val="005E3798"/>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92F"/>
    <w:rsid w:val="005E5C4F"/>
    <w:rsid w:val="005E5C6B"/>
    <w:rsid w:val="005E5FED"/>
    <w:rsid w:val="005E6111"/>
    <w:rsid w:val="005E6194"/>
    <w:rsid w:val="005E634A"/>
    <w:rsid w:val="005E682A"/>
    <w:rsid w:val="005E6A44"/>
    <w:rsid w:val="005E6C38"/>
    <w:rsid w:val="005E6D47"/>
    <w:rsid w:val="005E6FF0"/>
    <w:rsid w:val="005E7145"/>
    <w:rsid w:val="005E72F5"/>
    <w:rsid w:val="005E7460"/>
    <w:rsid w:val="005E7786"/>
    <w:rsid w:val="005E7B1C"/>
    <w:rsid w:val="005E7CB2"/>
    <w:rsid w:val="005E7F7D"/>
    <w:rsid w:val="005F026E"/>
    <w:rsid w:val="005F05BB"/>
    <w:rsid w:val="005F06B3"/>
    <w:rsid w:val="005F085D"/>
    <w:rsid w:val="005F1133"/>
    <w:rsid w:val="005F11DB"/>
    <w:rsid w:val="005F12E1"/>
    <w:rsid w:val="005F15E4"/>
    <w:rsid w:val="005F1822"/>
    <w:rsid w:val="005F1948"/>
    <w:rsid w:val="005F1A91"/>
    <w:rsid w:val="005F1BBE"/>
    <w:rsid w:val="005F1C62"/>
    <w:rsid w:val="005F1E65"/>
    <w:rsid w:val="005F1E79"/>
    <w:rsid w:val="005F1FE4"/>
    <w:rsid w:val="005F1FED"/>
    <w:rsid w:val="005F2070"/>
    <w:rsid w:val="005F22CF"/>
    <w:rsid w:val="005F2AE8"/>
    <w:rsid w:val="005F2B4A"/>
    <w:rsid w:val="005F2C47"/>
    <w:rsid w:val="005F2CB6"/>
    <w:rsid w:val="005F30E4"/>
    <w:rsid w:val="005F3992"/>
    <w:rsid w:val="005F3A30"/>
    <w:rsid w:val="005F3CEF"/>
    <w:rsid w:val="005F4021"/>
    <w:rsid w:val="005F4053"/>
    <w:rsid w:val="005F425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926"/>
    <w:rsid w:val="005F59ED"/>
    <w:rsid w:val="005F5A65"/>
    <w:rsid w:val="005F5C03"/>
    <w:rsid w:val="005F5E3D"/>
    <w:rsid w:val="005F61C8"/>
    <w:rsid w:val="005F63E7"/>
    <w:rsid w:val="005F63EC"/>
    <w:rsid w:val="005F6620"/>
    <w:rsid w:val="005F669B"/>
    <w:rsid w:val="005F6999"/>
    <w:rsid w:val="005F6B9C"/>
    <w:rsid w:val="005F6E2B"/>
    <w:rsid w:val="005F6E34"/>
    <w:rsid w:val="005F6FD1"/>
    <w:rsid w:val="005F716D"/>
    <w:rsid w:val="005F761B"/>
    <w:rsid w:val="005F7637"/>
    <w:rsid w:val="005F79C6"/>
    <w:rsid w:val="005F7BF6"/>
    <w:rsid w:val="005F7C67"/>
    <w:rsid w:val="005F7C90"/>
    <w:rsid w:val="005F7E22"/>
    <w:rsid w:val="0060017D"/>
    <w:rsid w:val="0060020B"/>
    <w:rsid w:val="0060030B"/>
    <w:rsid w:val="00600313"/>
    <w:rsid w:val="006004F5"/>
    <w:rsid w:val="006006EF"/>
    <w:rsid w:val="0060091B"/>
    <w:rsid w:val="00600A7B"/>
    <w:rsid w:val="00600A83"/>
    <w:rsid w:val="00600E04"/>
    <w:rsid w:val="006012D9"/>
    <w:rsid w:val="00601358"/>
    <w:rsid w:val="00601834"/>
    <w:rsid w:val="00601A77"/>
    <w:rsid w:val="00601BE4"/>
    <w:rsid w:val="00601DA5"/>
    <w:rsid w:val="00601FAC"/>
    <w:rsid w:val="00602018"/>
    <w:rsid w:val="006021BF"/>
    <w:rsid w:val="00602377"/>
    <w:rsid w:val="006026B3"/>
    <w:rsid w:val="006026E2"/>
    <w:rsid w:val="00602787"/>
    <w:rsid w:val="00602921"/>
    <w:rsid w:val="00602974"/>
    <w:rsid w:val="00602B0E"/>
    <w:rsid w:val="00602F13"/>
    <w:rsid w:val="006030E3"/>
    <w:rsid w:val="00603768"/>
    <w:rsid w:val="00603CBD"/>
    <w:rsid w:val="00603D5D"/>
    <w:rsid w:val="00603DD0"/>
    <w:rsid w:val="00604261"/>
    <w:rsid w:val="00604451"/>
    <w:rsid w:val="006045C1"/>
    <w:rsid w:val="0060463F"/>
    <w:rsid w:val="006047EA"/>
    <w:rsid w:val="00604A75"/>
    <w:rsid w:val="00604C3D"/>
    <w:rsid w:val="00604C66"/>
    <w:rsid w:val="00604CC3"/>
    <w:rsid w:val="00604F88"/>
    <w:rsid w:val="006050F0"/>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630"/>
    <w:rsid w:val="0060770C"/>
    <w:rsid w:val="00607A44"/>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A7"/>
    <w:rsid w:val="006123C0"/>
    <w:rsid w:val="00612402"/>
    <w:rsid w:val="00612637"/>
    <w:rsid w:val="0061263C"/>
    <w:rsid w:val="006126F9"/>
    <w:rsid w:val="0061271B"/>
    <w:rsid w:val="00612854"/>
    <w:rsid w:val="00612874"/>
    <w:rsid w:val="00612EBC"/>
    <w:rsid w:val="006130AD"/>
    <w:rsid w:val="00613174"/>
    <w:rsid w:val="00613288"/>
    <w:rsid w:val="0061337A"/>
    <w:rsid w:val="006133C8"/>
    <w:rsid w:val="006134FF"/>
    <w:rsid w:val="006138F8"/>
    <w:rsid w:val="00613926"/>
    <w:rsid w:val="0061395B"/>
    <w:rsid w:val="006139CA"/>
    <w:rsid w:val="00613DAD"/>
    <w:rsid w:val="00614318"/>
    <w:rsid w:val="00614367"/>
    <w:rsid w:val="00614598"/>
    <w:rsid w:val="006145F8"/>
    <w:rsid w:val="006146D5"/>
    <w:rsid w:val="00614822"/>
    <w:rsid w:val="0061495A"/>
    <w:rsid w:val="006149CC"/>
    <w:rsid w:val="00614A26"/>
    <w:rsid w:val="00614A85"/>
    <w:rsid w:val="00614B61"/>
    <w:rsid w:val="00614CC6"/>
    <w:rsid w:val="00614CF8"/>
    <w:rsid w:val="00614E1E"/>
    <w:rsid w:val="00614F7C"/>
    <w:rsid w:val="006151BE"/>
    <w:rsid w:val="006151CD"/>
    <w:rsid w:val="0061542C"/>
    <w:rsid w:val="0061549C"/>
    <w:rsid w:val="00615A5E"/>
    <w:rsid w:val="00615ADD"/>
    <w:rsid w:val="00615AF8"/>
    <w:rsid w:val="00615B14"/>
    <w:rsid w:val="00615B4D"/>
    <w:rsid w:val="00615B87"/>
    <w:rsid w:val="00615C46"/>
    <w:rsid w:val="00615DDE"/>
    <w:rsid w:val="00615F97"/>
    <w:rsid w:val="00616096"/>
    <w:rsid w:val="0061622E"/>
    <w:rsid w:val="0061624E"/>
    <w:rsid w:val="0061629E"/>
    <w:rsid w:val="006166D8"/>
    <w:rsid w:val="00616761"/>
    <w:rsid w:val="0061699F"/>
    <w:rsid w:val="00616C7D"/>
    <w:rsid w:val="00616E5A"/>
    <w:rsid w:val="00616F35"/>
    <w:rsid w:val="00617095"/>
    <w:rsid w:val="006171C1"/>
    <w:rsid w:val="00617283"/>
    <w:rsid w:val="0061737C"/>
    <w:rsid w:val="00617390"/>
    <w:rsid w:val="00617A0F"/>
    <w:rsid w:val="00617AC3"/>
    <w:rsid w:val="00617DD4"/>
    <w:rsid w:val="006202C8"/>
    <w:rsid w:val="00620517"/>
    <w:rsid w:val="0062054A"/>
    <w:rsid w:val="0062054E"/>
    <w:rsid w:val="0062061B"/>
    <w:rsid w:val="00620A72"/>
    <w:rsid w:val="00620CF7"/>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BF6"/>
    <w:rsid w:val="00622DA7"/>
    <w:rsid w:val="0062328C"/>
    <w:rsid w:val="006233BF"/>
    <w:rsid w:val="00623662"/>
    <w:rsid w:val="00623870"/>
    <w:rsid w:val="00623C00"/>
    <w:rsid w:val="00623E9E"/>
    <w:rsid w:val="00623F62"/>
    <w:rsid w:val="00623F6F"/>
    <w:rsid w:val="00623F7D"/>
    <w:rsid w:val="00624711"/>
    <w:rsid w:val="0062499D"/>
    <w:rsid w:val="006249D9"/>
    <w:rsid w:val="00624DD2"/>
    <w:rsid w:val="0062502A"/>
    <w:rsid w:val="00625215"/>
    <w:rsid w:val="00625225"/>
    <w:rsid w:val="0062531A"/>
    <w:rsid w:val="006253F6"/>
    <w:rsid w:val="00625783"/>
    <w:rsid w:val="00625973"/>
    <w:rsid w:val="00625A01"/>
    <w:rsid w:val="00625A80"/>
    <w:rsid w:val="00625B0C"/>
    <w:rsid w:val="00625B35"/>
    <w:rsid w:val="00625BF0"/>
    <w:rsid w:val="00625C5B"/>
    <w:rsid w:val="00625E38"/>
    <w:rsid w:val="00625F25"/>
    <w:rsid w:val="0062606A"/>
    <w:rsid w:val="006264E0"/>
    <w:rsid w:val="00626603"/>
    <w:rsid w:val="00626633"/>
    <w:rsid w:val="00626635"/>
    <w:rsid w:val="00626680"/>
    <w:rsid w:val="0062680C"/>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725"/>
    <w:rsid w:val="00630805"/>
    <w:rsid w:val="006309EC"/>
    <w:rsid w:val="00630A45"/>
    <w:rsid w:val="00630B80"/>
    <w:rsid w:val="00630F96"/>
    <w:rsid w:val="0063111E"/>
    <w:rsid w:val="006313C0"/>
    <w:rsid w:val="006318F6"/>
    <w:rsid w:val="00631D05"/>
    <w:rsid w:val="00631EFC"/>
    <w:rsid w:val="00632000"/>
    <w:rsid w:val="006320B0"/>
    <w:rsid w:val="00632231"/>
    <w:rsid w:val="006326E6"/>
    <w:rsid w:val="00632C95"/>
    <w:rsid w:val="00632D63"/>
    <w:rsid w:val="0063303D"/>
    <w:rsid w:val="00633060"/>
    <w:rsid w:val="00633094"/>
    <w:rsid w:val="006332B0"/>
    <w:rsid w:val="0063367F"/>
    <w:rsid w:val="006339B1"/>
    <w:rsid w:val="00633ADE"/>
    <w:rsid w:val="00633BAA"/>
    <w:rsid w:val="00633C95"/>
    <w:rsid w:val="00634243"/>
    <w:rsid w:val="00634590"/>
    <w:rsid w:val="00634783"/>
    <w:rsid w:val="006347B4"/>
    <w:rsid w:val="006348DA"/>
    <w:rsid w:val="006348F2"/>
    <w:rsid w:val="00634B27"/>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6F1F"/>
    <w:rsid w:val="0063714E"/>
    <w:rsid w:val="00637AC9"/>
    <w:rsid w:val="00637AF4"/>
    <w:rsid w:val="00637B8A"/>
    <w:rsid w:val="00637DC2"/>
    <w:rsid w:val="00637DE1"/>
    <w:rsid w:val="00637E14"/>
    <w:rsid w:val="00637E35"/>
    <w:rsid w:val="00640106"/>
    <w:rsid w:val="00640186"/>
    <w:rsid w:val="006403C8"/>
    <w:rsid w:val="00640412"/>
    <w:rsid w:val="006404D6"/>
    <w:rsid w:val="00640566"/>
    <w:rsid w:val="00640845"/>
    <w:rsid w:val="006408AC"/>
    <w:rsid w:val="00640C3A"/>
    <w:rsid w:val="00640D9B"/>
    <w:rsid w:val="00641103"/>
    <w:rsid w:val="006411EE"/>
    <w:rsid w:val="006412A4"/>
    <w:rsid w:val="006412B6"/>
    <w:rsid w:val="006418F3"/>
    <w:rsid w:val="00641A57"/>
    <w:rsid w:val="00641AD4"/>
    <w:rsid w:val="00641C25"/>
    <w:rsid w:val="00641E18"/>
    <w:rsid w:val="00641F87"/>
    <w:rsid w:val="0064200D"/>
    <w:rsid w:val="00642138"/>
    <w:rsid w:val="0064221C"/>
    <w:rsid w:val="0064235B"/>
    <w:rsid w:val="0064242B"/>
    <w:rsid w:val="00642485"/>
    <w:rsid w:val="00642540"/>
    <w:rsid w:val="006425DE"/>
    <w:rsid w:val="00642666"/>
    <w:rsid w:val="006426B6"/>
    <w:rsid w:val="006426D6"/>
    <w:rsid w:val="0064284E"/>
    <w:rsid w:val="00642A77"/>
    <w:rsid w:val="00642AF0"/>
    <w:rsid w:val="00642C04"/>
    <w:rsid w:val="00642F1E"/>
    <w:rsid w:val="00643187"/>
    <w:rsid w:val="00643403"/>
    <w:rsid w:val="006434FD"/>
    <w:rsid w:val="006437D1"/>
    <w:rsid w:val="00643836"/>
    <w:rsid w:val="00643A18"/>
    <w:rsid w:val="00643D57"/>
    <w:rsid w:val="00643E7A"/>
    <w:rsid w:val="00643F5E"/>
    <w:rsid w:val="00643FEF"/>
    <w:rsid w:val="0064401D"/>
    <w:rsid w:val="006442E1"/>
    <w:rsid w:val="0064438E"/>
    <w:rsid w:val="006443BD"/>
    <w:rsid w:val="006446D8"/>
    <w:rsid w:val="006447CB"/>
    <w:rsid w:val="0064494A"/>
    <w:rsid w:val="00644FB1"/>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8D9"/>
    <w:rsid w:val="00646A79"/>
    <w:rsid w:val="00646E56"/>
    <w:rsid w:val="00646E64"/>
    <w:rsid w:val="00646F54"/>
    <w:rsid w:val="0064721C"/>
    <w:rsid w:val="00647554"/>
    <w:rsid w:val="006475FE"/>
    <w:rsid w:val="0064769E"/>
    <w:rsid w:val="006476AE"/>
    <w:rsid w:val="00647B97"/>
    <w:rsid w:val="00647CE2"/>
    <w:rsid w:val="00647D38"/>
    <w:rsid w:val="00647FB8"/>
    <w:rsid w:val="006501B9"/>
    <w:rsid w:val="006502B3"/>
    <w:rsid w:val="00650374"/>
    <w:rsid w:val="0065057A"/>
    <w:rsid w:val="006506EC"/>
    <w:rsid w:val="0065071A"/>
    <w:rsid w:val="006508E1"/>
    <w:rsid w:val="00650919"/>
    <w:rsid w:val="006509C5"/>
    <w:rsid w:val="00650AF4"/>
    <w:rsid w:val="00650BFE"/>
    <w:rsid w:val="00650C10"/>
    <w:rsid w:val="00650EBD"/>
    <w:rsid w:val="0065102D"/>
    <w:rsid w:val="00651505"/>
    <w:rsid w:val="006516C0"/>
    <w:rsid w:val="00651B08"/>
    <w:rsid w:val="00651CB6"/>
    <w:rsid w:val="00651D5B"/>
    <w:rsid w:val="00651DB4"/>
    <w:rsid w:val="00651ED2"/>
    <w:rsid w:val="0065258C"/>
    <w:rsid w:val="0065263A"/>
    <w:rsid w:val="00652680"/>
    <w:rsid w:val="006526DD"/>
    <w:rsid w:val="0065278F"/>
    <w:rsid w:val="006527AD"/>
    <w:rsid w:val="00652886"/>
    <w:rsid w:val="00652A33"/>
    <w:rsid w:val="00652AD3"/>
    <w:rsid w:val="00652CF5"/>
    <w:rsid w:val="00652FA9"/>
    <w:rsid w:val="00653212"/>
    <w:rsid w:val="0065325F"/>
    <w:rsid w:val="006532FE"/>
    <w:rsid w:val="0065332A"/>
    <w:rsid w:val="006533CD"/>
    <w:rsid w:val="00653400"/>
    <w:rsid w:val="006534E3"/>
    <w:rsid w:val="00653B72"/>
    <w:rsid w:val="00653ECF"/>
    <w:rsid w:val="00653F86"/>
    <w:rsid w:val="00653FEF"/>
    <w:rsid w:val="0065447B"/>
    <w:rsid w:val="0065467C"/>
    <w:rsid w:val="006546D8"/>
    <w:rsid w:val="00654985"/>
    <w:rsid w:val="00654BCA"/>
    <w:rsid w:val="00654BF5"/>
    <w:rsid w:val="00654CAB"/>
    <w:rsid w:val="00654EA3"/>
    <w:rsid w:val="00654F82"/>
    <w:rsid w:val="00654FA5"/>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7BB"/>
    <w:rsid w:val="00656AFE"/>
    <w:rsid w:val="00656CA9"/>
    <w:rsid w:val="00656E0A"/>
    <w:rsid w:val="00656FD4"/>
    <w:rsid w:val="0065734C"/>
    <w:rsid w:val="00657362"/>
    <w:rsid w:val="006574A7"/>
    <w:rsid w:val="006579AF"/>
    <w:rsid w:val="00657E36"/>
    <w:rsid w:val="00660029"/>
    <w:rsid w:val="006601A3"/>
    <w:rsid w:val="0066027D"/>
    <w:rsid w:val="0066028C"/>
    <w:rsid w:val="006605B1"/>
    <w:rsid w:val="006609FF"/>
    <w:rsid w:val="00660D83"/>
    <w:rsid w:val="006613FC"/>
    <w:rsid w:val="0066163F"/>
    <w:rsid w:val="00661D11"/>
    <w:rsid w:val="00661D15"/>
    <w:rsid w:val="00661D6F"/>
    <w:rsid w:val="00661EAA"/>
    <w:rsid w:val="00661EB0"/>
    <w:rsid w:val="00662598"/>
    <w:rsid w:val="006625F6"/>
    <w:rsid w:val="0066264F"/>
    <w:rsid w:val="00662768"/>
    <w:rsid w:val="00662784"/>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68"/>
    <w:rsid w:val="00663CF8"/>
    <w:rsid w:val="00663DAF"/>
    <w:rsid w:val="00663F4A"/>
    <w:rsid w:val="00663FF1"/>
    <w:rsid w:val="00663FF2"/>
    <w:rsid w:val="0066416C"/>
    <w:rsid w:val="0066428D"/>
    <w:rsid w:val="0066435C"/>
    <w:rsid w:val="006643E9"/>
    <w:rsid w:val="00664730"/>
    <w:rsid w:val="0066490F"/>
    <w:rsid w:val="006649C9"/>
    <w:rsid w:val="00664DBD"/>
    <w:rsid w:val="00665152"/>
    <w:rsid w:val="006651BA"/>
    <w:rsid w:val="0066530C"/>
    <w:rsid w:val="0066546F"/>
    <w:rsid w:val="006654F0"/>
    <w:rsid w:val="0066571A"/>
    <w:rsid w:val="0066583A"/>
    <w:rsid w:val="006658F3"/>
    <w:rsid w:val="00665A6A"/>
    <w:rsid w:val="00665A6E"/>
    <w:rsid w:val="00665BBE"/>
    <w:rsid w:val="00665CBA"/>
    <w:rsid w:val="00665CF1"/>
    <w:rsid w:val="00665EE8"/>
    <w:rsid w:val="00666149"/>
    <w:rsid w:val="0066623C"/>
    <w:rsid w:val="00666291"/>
    <w:rsid w:val="0066674A"/>
    <w:rsid w:val="00666793"/>
    <w:rsid w:val="0066691A"/>
    <w:rsid w:val="0066697A"/>
    <w:rsid w:val="00666A64"/>
    <w:rsid w:val="00666A70"/>
    <w:rsid w:val="00666ABE"/>
    <w:rsid w:val="00666CAC"/>
    <w:rsid w:val="00666DD8"/>
    <w:rsid w:val="00666F18"/>
    <w:rsid w:val="006670F8"/>
    <w:rsid w:val="00667136"/>
    <w:rsid w:val="0066734F"/>
    <w:rsid w:val="00667586"/>
    <w:rsid w:val="006677A6"/>
    <w:rsid w:val="0066797C"/>
    <w:rsid w:val="006679F9"/>
    <w:rsid w:val="00667A02"/>
    <w:rsid w:val="00667ABE"/>
    <w:rsid w:val="00667EEF"/>
    <w:rsid w:val="0067006B"/>
    <w:rsid w:val="00670202"/>
    <w:rsid w:val="006703D4"/>
    <w:rsid w:val="0067070C"/>
    <w:rsid w:val="00670930"/>
    <w:rsid w:val="00670AB4"/>
    <w:rsid w:val="00670CA8"/>
    <w:rsid w:val="00670CD1"/>
    <w:rsid w:val="00670DDD"/>
    <w:rsid w:val="00670E4D"/>
    <w:rsid w:val="00671484"/>
    <w:rsid w:val="00671628"/>
    <w:rsid w:val="006716FF"/>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1D"/>
    <w:rsid w:val="00673967"/>
    <w:rsid w:val="00673A00"/>
    <w:rsid w:val="00673B9E"/>
    <w:rsid w:val="00673E0A"/>
    <w:rsid w:val="00673E4A"/>
    <w:rsid w:val="00673E5C"/>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A01"/>
    <w:rsid w:val="00675C39"/>
    <w:rsid w:val="00675C44"/>
    <w:rsid w:val="00675D7E"/>
    <w:rsid w:val="00675E4F"/>
    <w:rsid w:val="00675F9B"/>
    <w:rsid w:val="00676016"/>
    <w:rsid w:val="006761D6"/>
    <w:rsid w:val="00676399"/>
    <w:rsid w:val="006767DC"/>
    <w:rsid w:val="0067687F"/>
    <w:rsid w:val="00676BA8"/>
    <w:rsid w:val="00676BB8"/>
    <w:rsid w:val="00676D1C"/>
    <w:rsid w:val="00676D35"/>
    <w:rsid w:val="00676E30"/>
    <w:rsid w:val="00676EA0"/>
    <w:rsid w:val="00676F69"/>
    <w:rsid w:val="006772F6"/>
    <w:rsid w:val="0067738B"/>
    <w:rsid w:val="0067743F"/>
    <w:rsid w:val="006775AE"/>
    <w:rsid w:val="0067767C"/>
    <w:rsid w:val="006777CA"/>
    <w:rsid w:val="00677DE6"/>
    <w:rsid w:val="00677F1C"/>
    <w:rsid w:val="0068036E"/>
    <w:rsid w:val="006803D9"/>
    <w:rsid w:val="0068049E"/>
    <w:rsid w:val="006804B2"/>
    <w:rsid w:val="006804DB"/>
    <w:rsid w:val="00680598"/>
    <w:rsid w:val="00680719"/>
    <w:rsid w:val="00680822"/>
    <w:rsid w:val="00680B0E"/>
    <w:rsid w:val="00680C42"/>
    <w:rsid w:val="00681071"/>
    <w:rsid w:val="00681096"/>
    <w:rsid w:val="006810E0"/>
    <w:rsid w:val="00681239"/>
    <w:rsid w:val="006812A0"/>
    <w:rsid w:val="006812F5"/>
    <w:rsid w:val="00681324"/>
    <w:rsid w:val="0068133F"/>
    <w:rsid w:val="006814A8"/>
    <w:rsid w:val="006816B3"/>
    <w:rsid w:val="006817E2"/>
    <w:rsid w:val="006817F3"/>
    <w:rsid w:val="00681918"/>
    <w:rsid w:val="00681A6C"/>
    <w:rsid w:val="00681BD6"/>
    <w:rsid w:val="00681C6B"/>
    <w:rsid w:val="00681D5C"/>
    <w:rsid w:val="0068219C"/>
    <w:rsid w:val="00682333"/>
    <w:rsid w:val="00682364"/>
    <w:rsid w:val="00682506"/>
    <w:rsid w:val="00682929"/>
    <w:rsid w:val="00682B28"/>
    <w:rsid w:val="00682E54"/>
    <w:rsid w:val="006831DD"/>
    <w:rsid w:val="0068367F"/>
    <w:rsid w:val="0068373B"/>
    <w:rsid w:val="0068373D"/>
    <w:rsid w:val="00683A27"/>
    <w:rsid w:val="00683CB9"/>
    <w:rsid w:val="00684142"/>
    <w:rsid w:val="00684198"/>
    <w:rsid w:val="0068431B"/>
    <w:rsid w:val="00684645"/>
    <w:rsid w:val="006849D1"/>
    <w:rsid w:val="00684CA1"/>
    <w:rsid w:val="00684CD9"/>
    <w:rsid w:val="00685139"/>
    <w:rsid w:val="0068527C"/>
    <w:rsid w:val="00685457"/>
    <w:rsid w:val="00685492"/>
    <w:rsid w:val="006854C0"/>
    <w:rsid w:val="0068582F"/>
    <w:rsid w:val="00685AC5"/>
    <w:rsid w:val="00685C24"/>
    <w:rsid w:val="00686028"/>
    <w:rsid w:val="00686029"/>
    <w:rsid w:val="00686618"/>
    <w:rsid w:val="006866E5"/>
    <w:rsid w:val="00686718"/>
    <w:rsid w:val="00686851"/>
    <w:rsid w:val="00686C8A"/>
    <w:rsid w:val="00686DC7"/>
    <w:rsid w:val="0068705E"/>
    <w:rsid w:val="0068759F"/>
    <w:rsid w:val="006875D7"/>
    <w:rsid w:val="006875E7"/>
    <w:rsid w:val="00687676"/>
    <w:rsid w:val="0068769C"/>
    <w:rsid w:val="00687916"/>
    <w:rsid w:val="00687B18"/>
    <w:rsid w:val="00687B68"/>
    <w:rsid w:val="0069026C"/>
    <w:rsid w:val="00690494"/>
    <w:rsid w:val="006904ED"/>
    <w:rsid w:val="006904F3"/>
    <w:rsid w:val="0069055E"/>
    <w:rsid w:val="006909C4"/>
    <w:rsid w:val="00690D95"/>
    <w:rsid w:val="00690E20"/>
    <w:rsid w:val="00691652"/>
    <w:rsid w:val="006917A6"/>
    <w:rsid w:val="006917D8"/>
    <w:rsid w:val="006918E3"/>
    <w:rsid w:val="00691A75"/>
    <w:rsid w:val="00691AD3"/>
    <w:rsid w:val="00691B56"/>
    <w:rsid w:val="00691C37"/>
    <w:rsid w:val="00691DD9"/>
    <w:rsid w:val="00691F58"/>
    <w:rsid w:val="00692248"/>
    <w:rsid w:val="00692281"/>
    <w:rsid w:val="0069244C"/>
    <w:rsid w:val="006925A4"/>
    <w:rsid w:val="006925CC"/>
    <w:rsid w:val="00692862"/>
    <w:rsid w:val="00692942"/>
    <w:rsid w:val="00692C55"/>
    <w:rsid w:val="00692D16"/>
    <w:rsid w:val="00692D3E"/>
    <w:rsid w:val="00692EED"/>
    <w:rsid w:val="00693084"/>
    <w:rsid w:val="006930EF"/>
    <w:rsid w:val="00693128"/>
    <w:rsid w:val="0069366E"/>
    <w:rsid w:val="006937BE"/>
    <w:rsid w:val="00693893"/>
    <w:rsid w:val="00693940"/>
    <w:rsid w:val="00693B0D"/>
    <w:rsid w:val="00693B40"/>
    <w:rsid w:val="00693B7A"/>
    <w:rsid w:val="00693B86"/>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02"/>
    <w:rsid w:val="00695899"/>
    <w:rsid w:val="0069589E"/>
    <w:rsid w:val="00695B36"/>
    <w:rsid w:val="00695E1A"/>
    <w:rsid w:val="00696116"/>
    <w:rsid w:val="006962E6"/>
    <w:rsid w:val="00696404"/>
    <w:rsid w:val="006966F5"/>
    <w:rsid w:val="00696A6B"/>
    <w:rsid w:val="00696B83"/>
    <w:rsid w:val="00696C83"/>
    <w:rsid w:val="00696CA6"/>
    <w:rsid w:val="00697046"/>
    <w:rsid w:val="00697291"/>
    <w:rsid w:val="006977B7"/>
    <w:rsid w:val="006977FA"/>
    <w:rsid w:val="00697842"/>
    <w:rsid w:val="00697FCE"/>
    <w:rsid w:val="006A00D9"/>
    <w:rsid w:val="006A0164"/>
    <w:rsid w:val="006A035C"/>
    <w:rsid w:val="006A04FA"/>
    <w:rsid w:val="006A081F"/>
    <w:rsid w:val="006A0F10"/>
    <w:rsid w:val="006A10D3"/>
    <w:rsid w:val="006A10EC"/>
    <w:rsid w:val="006A1189"/>
    <w:rsid w:val="006A11E6"/>
    <w:rsid w:val="006A13EE"/>
    <w:rsid w:val="006A149E"/>
    <w:rsid w:val="006A1557"/>
    <w:rsid w:val="006A1586"/>
    <w:rsid w:val="006A16C0"/>
    <w:rsid w:val="006A16E2"/>
    <w:rsid w:val="006A16FE"/>
    <w:rsid w:val="006A1712"/>
    <w:rsid w:val="006A17E9"/>
    <w:rsid w:val="006A1888"/>
    <w:rsid w:val="006A1B21"/>
    <w:rsid w:val="006A1E73"/>
    <w:rsid w:val="006A1EC8"/>
    <w:rsid w:val="006A1FE5"/>
    <w:rsid w:val="006A20FA"/>
    <w:rsid w:val="006A23B1"/>
    <w:rsid w:val="006A2421"/>
    <w:rsid w:val="006A26A0"/>
    <w:rsid w:val="006A2753"/>
    <w:rsid w:val="006A2982"/>
    <w:rsid w:val="006A2CF3"/>
    <w:rsid w:val="006A2D61"/>
    <w:rsid w:val="006A2FCF"/>
    <w:rsid w:val="006A30DD"/>
    <w:rsid w:val="006A319F"/>
    <w:rsid w:val="006A3291"/>
    <w:rsid w:val="006A3A33"/>
    <w:rsid w:val="006A3AF1"/>
    <w:rsid w:val="006A3B31"/>
    <w:rsid w:val="006A3D8A"/>
    <w:rsid w:val="006A3EA8"/>
    <w:rsid w:val="006A3EF6"/>
    <w:rsid w:val="006A3F29"/>
    <w:rsid w:val="006A3FA6"/>
    <w:rsid w:val="006A40C0"/>
    <w:rsid w:val="006A434D"/>
    <w:rsid w:val="006A4362"/>
    <w:rsid w:val="006A468E"/>
    <w:rsid w:val="006A471B"/>
    <w:rsid w:val="006A4BD5"/>
    <w:rsid w:val="006A4E67"/>
    <w:rsid w:val="006A4F02"/>
    <w:rsid w:val="006A50A9"/>
    <w:rsid w:val="006A5372"/>
    <w:rsid w:val="006A541C"/>
    <w:rsid w:val="006A58BE"/>
    <w:rsid w:val="006A5929"/>
    <w:rsid w:val="006A5FA0"/>
    <w:rsid w:val="006A6133"/>
    <w:rsid w:val="006A6357"/>
    <w:rsid w:val="006A651A"/>
    <w:rsid w:val="006A6743"/>
    <w:rsid w:val="006A6A20"/>
    <w:rsid w:val="006A7020"/>
    <w:rsid w:val="006A721F"/>
    <w:rsid w:val="006A726C"/>
    <w:rsid w:val="006A7514"/>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1E9C"/>
    <w:rsid w:val="006B2051"/>
    <w:rsid w:val="006B2304"/>
    <w:rsid w:val="006B2334"/>
    <w:rsid w:val="006B274A"/>
    <w:rsid w:val="006B277D"/>
    <w:rsid w:val="006B2782"/>
    <w:rsid w:val="006B2883"/>
    <w:rsid w:val="006B28C6"/>
    <w:rsid w:val="006B2941"/>
    <w:rsid w:val="006B3350"/>
    <w:rsid w:val="006B373D"/>
    <w:rsid w:val="006B376C"/>
    <w:rsid w:val="006B3995"/>
    <w:rsid w:val="006B3CBB"/>
    <w:rsid w:val="006B3D95"/>
    <w:rsid w:val="006B4547"/>
    <w:rsid w:val="006B45E4"/>
    <w:rsid w:val="006B45E6"/>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47"/>
    <w:rsid w:val="006B5FB7"/>
    <w:rsid w:val="006B6338"/>
    <w:rsid w:val="006B654A"/>
    <w:rsid w:val="006B6741"/>
    <w:rsid w:val="006B6D79"/>
    <w:rsid w:val="006B6DF6"/>
    <w:rsid w:val="006B6FF8"/>
    <w:rsid w:val="006B700F"/>
    <w:rsid w:val="006B73DD"/>
    <w:rsid w:val="006B74CC"/>
    <w:rsid w:val="006B77A4"/>
    <w:rsid w:val="006B799D"/>
    <w:rsid w:val="006B7A5C"/>
    <w:rsid w:val="006B7FDA"/>
    <w:rsid w:val="006C0007"/>
    <w:rsid w:val="006C0579"/>
    <w:rsid w:val="006C070C"/>
    <w:rsid w:val="006C0877"/>
    <w:rsid w:val="006C08D2"/>
    <w:rsid w:val="006C0906"/>
    <w:rsid w:val="006C0A0C"/>
    <w:rsid w:val="006C0E4D"/>
    <w:rsid w:val="006C0F40"/>
    <w:rsid w:val="006C1146"/>
    <w:rsid w:val="006C120E"/>
    <w:rsid w:val="006C16D1"/>
    <w:rsid w:val="006C1787"/>
    <w:rsid w:val="006C180C"/>
    <w:rsid w:val="006C199D"/>
    <w:rsid w:val="006C19D3"/>
    <w:rsid w:val="006C1CB6"/>
    <w:rsid w:val="006C1EC6"/>
    <w:rsid w:val="006C2271"/>
    <w:rsid w:val="006C22AF"/>
    <w:rsid w:val="006C22DB"/>
    <w:rsid w:val="006C2500"/>
    <w:rsid w:val="006C29FC"/>
    <w:rsid w:val="006C2A4B"/>
    <w:rsid w:val="006C2B88"/>
    <w:rsid w:val="006C2BB4"/>
    <w:rsid w:val="006C32B0"/>
    <w:rsid w:val="006C34B9"/>
    <w:rsid w:val="006C3558"/>
    <w:rsid w:val="006C39C5"/>
    <w:rsid w:val="006C4000"/>
    <w:rsid w:val="006C4590"/>
    <w:rsid w:val="006C467F"/>
    <w:rsid w:val="006C4707"/>
    <w:rsid w:val="006C49A9"/>
    <w:rsid w:val="006C4A40"/>
    <w:rsid w:val="006C4A5F"/>
    <w:rsid w:val="006C4ABD"/>
    <w:rsid w:val="006C4B27"/>
    <w:rsid w:val="006C4B55"/>
    <w:rsid w:val="006C4EE9"/>
    <w:rsid w:val="006C5121"/>
    <w:rsid w:val="006C5135"/>
    <w:rsid w:val="006C51B8"/>
    <w:rsid w:val="006C5356"/>
    <w:rsid w:val="006C547D"/>
    <w:rsid w:val="006C5550"/>
    <w:rsid w:val="006C55AD"/>
    <w:rsid w:val="006C567B"/>
    <w:rsid w:val="006C57DE"/>
    <w:rsid w:val="006C592B"/>
    <w:rsid w:val="006C5973"/>
    <w:rsid w:val="006C5AAC"/>
    <w:rsid w:val="006C5BC5"/>
    <w:rsid w:val="006C5DFB"/>
    <w:rsid w:val="006C5ED9"/>
    <w:rsid w:val="006C61F7"/>
    <w:rsid w:val="006C63A9"/>
    <w:rsid w:val="006C6567"/>
    <w:rsid w:val="006C6A93"/>
    <w:rsid w:val="006C6B4D"/>
    <w:rsid w:val="006C6C21"/>
    <w:rsid w:val="006C6D9C"/>
    <w:rsid w:val="006C6DC9"/>
    <w:rsid w:val="006C7114"/>
    <w:rsid w:val="006C715E"/>
    <w:rsid w:val="006C74F2"/>
    <w:rsid w:val="006C76E2"/>
    <w:rsid w:val="006C7743"/>
    <w:rsid w:val="006C78CB"/>
    <w:rsid w:val="006C78F3"/>
    <w:rsid w:val="006C7CEB"/>
    <w:rsid w:val="006C7DA1"/>
    <w:rsid w:val="006C7F4C"/>
    <w:rsid w:val="006D0036"/>
    <w:rsid w:val="006D008D"/>
    <w:rsid w:val="006D0264"/>
    <w:rsid w:val="006D0416"/>
    <w:rsid w:val="006D057C"/>
    <w:rsid w:val="006D0671"/>
    <w:rsid w:val="006D0682"/>
    <w:rsid w:val="006D06B1"/>
    <w:rsid w:val="006D0824"/>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17"/>
    <w:rsid w:val="006D4720"/>
    <w:rsid w:val="006D47B8"/>
    <w:rsid w:val="006D48E2"/>
    <w:rsid w:val="006D4913"/>
    <w:rsid w:val="006D4C3A"/>
    <w:rsid w:val="006D4E42"/>
    <w:rsid w:val="006D4E8D"/>
    <w:rsid w:val="006D52FE"/>
    <w:rsid w:val="006D53DA"/>
    <w:rsid w:val="006D54B2"/>
    <w:rsid w:val="006D556F"/>
    <w:rsid w:val="006D5A22"/>
    <w:rsid w:val="006D5BE3"/>
    <w:rsid w:val="006D5D0A"/>
    <w:rsid w:val="006D5DCC"/>
    <w:rsid w:val="006D5F53"/>
    <w:rsid w:val="006D5F7A"/>
    <w:rsid w:val="006D6320"/>
    <w:rsid w:val="006D6522"/>
    <w:rsid w:val="006D6714"/>
    <w:rsid w:val="006D6841"/>
    <w:rsid w:val="006D697D"/>
    <w:rsid w:val="006D69F1"/>
    <w:rsid w:val="006D6A0B"/>
    <w:rsid w:val="006D6B0E"/>
    <w:rsid w:val="006D6ECA"/>
    <w:rsid w:val="006D705F"/>
    <w:rsid w:val="006D7077"/>
    <w:rsid w:val="006D70C8"/>
    <w:rsid w:val="006D7159"/>
    <w:rsid w:val="006D7455"/>
    <w:rsid w:val="006D7592"/>
    <w:rsid w:val="006D75E3"/>
    <w:rsid w:val="006D770C"/>
    <w:rsid w:val="006D7816"/>
    <w:rsid w:val="006D7851"/>
    <w:rsid w:val="006D7971"/>
    <w:rsid w:val="006D7985"/>
    <w:rsid w:val="006D7B25"/>
    <w:rsid w:val="006D7B9A"/>
    <w:rsid w:val="006D7DF1"/>
    <w:rsid w:val="006D7E2A"/>
    <w:rsid w:val="006E0279"/>
    <w:rsid w:val="006E03B0"/>
    <w:rsid w:val="006E04A5"/>
    <w:rsid w:val="006E054E"/>
    <w:rsid w:val="006E06FA"/>
    <w:rsid w:val="006E073A"/>
    <w:rsid w:val="006E0995"/>
    <w:rsid w:val="006E0A21"/>
    <w:rsid w:val="006E0A5C"/>
    <w:rsid w:val="006E0A7B"/>
    <w:rsid w:val="006E0BC1"/>
    <w:rsid w:val="006E0D2B"/>
    <w:rsid w:val="006E0ED3"/>
    <w:rsid w:val="006E1179"/>
    <w:rsid w:val="006E141F"/>
    <w:rsid w:val="006E150E"/>
    <w:rsid w:val="006E17C9"/>
    <w:rsid w:val="006E1D36"/>
    <w:rsid w:val="006E1FC9"/>
    <w:rsid w:val="006E1FD7"/>
    <w:rsid w:val="006E2087"/>
    <w:rsid w:val="006E210C"/>
    <w:rsid w:val="006E2429"/>
    <w:rsid w:val="006E27DE"/>
    <w:rsid w:val="006E2E86"/>
    <w:rsid w:val="006E2EFC"/>
    <w:rsid w:val="006E36DD"/>
    <w:rsid w:val="006E38E4"/>
    <w:rsid w:val="006E394F"/>
    <w:rsid w:val="006E3AD0"/>
    <w:rsid w:val="006E3B6E"/>
    <w:rsid w:val="006E3D42"/>
    <w:rsid w:val="006E4201"/>
    <w:rsid w:val="006E44B1"/>
    <w:rsid w:val="006E4544"/>
    <w:rsid w:val="006E4592"/>
    <w:rsid w:val="006E47AA"/>
    <w:rsid w:val="006E4984"/>
    <w:rsid w:val="006E498C"/>
    <w:rsid w:val="006E4BFA"/>
    <w:rsid w:val="006E4D2E"/>
    <w:rsid w:val="006E51CA"/>
    <w:rsid w:val="006E5535"/>
    <w:rsid w:val="006E5720"/>
    <w:rsid w:val="006E5BCD"/>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2C4"/>
    <w:rsid w:val="006E730D"/>
    <w:rsid w:val="006E73AC"/>
    <w:rsid w:val="006E762A"/>
    <w:rsid w:val="006E7889"/>
    <w:rsid w:val="006E7910"/>
    <w:rsid w:val="006E7960"/>
    <w:rsid w:val="006E79B3"/>
    <w:rsid w:val="006E7AC6"/>
    <w:rsid w:val="006E7B18"/>
    <w:rsid w:val="006E7DBC"/>
    <w:rsid w:val="006E7E9A"/>
    <w:rsid w:val="006F000C"/>
    <w:rsid w:val="006F0271"/>
    <w:rsid w:val="006F03F6"/>
    <w:rsid w:val="006F072A"/>
    <w:rsid w:val="006F0A34"/>
    <w:rsid w:val="006F0B94"/>
    <w:rsid w:val="006F0BE3"/>
    <w:rsid w:val="006F1046"/>
    <w:rsid w:val="006F11DE"/>
    <w:rsid w:val="006F1244"/>
    <w:rsid w:val="006F12C2"/>
    <w:rsid w:val="006F1390"/>
    <w:rsid w:val="006F1416"/>
    <w:rsid w:val="006F16D2"/>
    <w:rsid w:val="006F16D5"/>
    <w:rsid w:val="006F194C"/>
    <w:rsid w:val="006F1D88"/>
    <w:rsid w:val="006F2029"/>
    <w:rsid w:val="006F2038"/>
    <w:rsid w:val="006F2044"/>
    <w:rsid w:val="006F20A9"/>
    <w:rsid w:val="006F21C0"/>
    <w:rsid w:val="006F2228"/>
    <w:rsid w:val="006F22A8"/>
    <w:rsid w:val="006F23A2"/>
    <w:rsid w:val="006F2533"/>
    <w:rsid w:val="006F2853"/>
    <w:rsid w:val="006F28B2"/>
    <w:rsid w:val="006F29B2"/>
    <w:rsid w:val="006F2C20"/>
    <w:rsid w:val="006F2CA6"/>
    <w:rsid w:val="006F2E77"/>
    <w:rsid w:val="006F31E4"/>
    <w:rsid w:val="006F3826"/>
    <w:rsid w:val="006F38DB"/>
    <w:rsid w:val="006F3984"/>
    <w:rsid w:val="006F3BD0"/>
    <w:rsid w:val="006F3C75"/>
    <w:rsid w:val="006F3D35"/>
    <w:rsid w:val="006F405F"/>
    <w:rsid w:val="006F421D"/>
    <w:rsid w:val="006F42A9"/>
    <w:rsid w:val="006F42CA"/>
    <w:rsid w:val="006F441C"/>
    <w:rsid w:val="006F45CA"/>
    <w:rsid w:val="006F45D3"/>
    <w:rsid w:val="006F4601"/>
    <w:rsid w:val="006F46A1"/>
    <w:rsid w:val="006F46FF"/>
    <w:rsid w:val="006F481B"/>
    <w:rsid w:val="006F4B2D"/>
    <w:rsid w:val="006F4B68"/>
    <w:rsid w:val="006F5161"/>
    <w:rsid w:val="006F5188"/>
    <w:rsid w:val="006F51C4"/>
    <w:rsid w:val="006F520C"/>
    <w:rsid w:val="006F533C"/>
    <w:rsid w:val="006F5413"/>
    <w:rsid w:val="006F5438"/>
    <w:rsid w:val="006F5518"/>
    <w:rsid w:val="006F5679"/>
    <w:rsid w:val="006F58F2"/>
    <w:rsid w:val="006F5B8D"/>
    <w:rsid w:val="006F5D00"/>
    <w:rsid w:val="006F6112"/>
    <w:rsid w:val="006F6195"/>
    <w:rsid w:val="006F63AB"/>
    <w:rsid w:val="006F6422"/>
    <w:rsid w:val="006F64B8"/>
    <w:rsid w:val="006F64DD"/>
    <w:rsid w:val="006F65D7"/>
    <w:rsid w:val="006F6750"/>
    <w:rsid w:val="006F678D"/>
    <w:rsid w:val="006F6A8F"/>
    <w:rsid w:val="006F6B5C"/>
    <w:rsid w:val="006F6DAB"/>
    <w:rsid w:val="006F7034"/>
    <w:rsid w:val="006F709F"/>
    <w:rsid w:val="006F7172"/>
    <w:rsid w:val="006F7B1F"/>
    <w:rsid w:val="006F7D40"/>
    <w:rsid w:val="006F7D5C"/>
    <w:rsid w:val="006F7D89"/>
    <w:rsid w:val="006F7E51"/>
    <w:rsid w:val="006F7EC6"/>
    <w:rsid w:val="00700191"/>
    <w:rsid w:val="0070054D"/>
    <w:rsid w:val="0070068E"/>
    <w:rsid w:val="00700693"/>
    <w:rsid w:val="007006B6"/>
    <w:rsid w:val="0070073B"/>
    <w:rsid w:val="00700B52"/>
    <w:rsid w:val="00700C46"/>
    <w:rsid w:val="00700D11"/>
    <w:rsid w:val="00700F72"/>
    <w:rsid w:val="00700FA7"/>
    <w:rsid w:val="00700FB2"/>
    <w:rsid w:val="0070104E"/>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E43"/>
    <w:rsid w:val="00702F4B"/>
    <w:rsid w:val="00703139"/>
    <w:rsid w:val="00703437"/>
    <w:rsid w:val="00703CB7"/>
    <w:rsid w:val="00703D1C"/>
    <w:rsid w:val="00703DCF"/>
    <w:rsid w:val="00703E26"/>
    <w:rsid w:val="00703EC2"/>
    <w:rsid w:val="00704096"/>
    <w:rsid w:val="00704157"/>
    <w:rsid w:val="007041FB"/>
    <w:rsid w:val="00704520"/>
    <w:rsid w:val="0070465A"/>
    <w:rsid w:val="00704948"/>
    <w:rsid w:val="00704D03"/>
    <w:rsid w:val="00704F6D"/>
    <w:rsid w:val="007052B3"/>
    <w:rsid w:val="007055DF"/>
    <w:rsid w:val="007056E3"/>
    <w:rsid w:val="00705867"/>
    <w:rsid w:val="007058D5"/>
    <w:rsid w:val="00705910"/>
    <w:rsid w:val="00705AAA"/>
    <w:rsid w:val="00705EF5"/>
    <w:rsid w:val="0070618B"/>
    <w:rsid w:val="007061E2"/>
    <w:rsid w:val="007064BB"/>
    <w:rsid w:val="007065F2"/>
    <w:rsid w:val="007067E5"/>
    <w:rsid w:val="00706B69"/>
    <w:rsid w:val="00706C19"/>
    <w:rsid w:val="00706D70"/>
    <w:rsid w:val="007070FA"/>
    <w:rsid w:val="00707248"/>
    <w:rsid w:val="00707554"/>
    <w:rsid w:val="007075E2"/>
    <w:rsid w:val="00707AD9"/>
    <w:rsid w:val="00707AEC"/>
    <w:rsid w:val="00707B89"/>
    <w:rsid w:val="00710241"/>
    <w:rsid w:val="0071030C"/>
    <w:rsid w:val="007103C3"/>
    <w:rsid w:val="007103DA"/>
    <w:rsid w:val="00710966"/>
    <w:rsid w:val="007109B1"/>
    <w:rsid w:val="00710AE8"/>
    <w:rsid w:val="00710B31"/>
    <w:rsid w:val="00710B87"/>
    <w:rsid w:val="00710E49"/>
    <w:rsid w:val="0071145A"/>
    <w:rsid w:val="0071161B"/>
    <w:rsid w:val="00711A43"/>
    <w:rsid w:val="00711CFA"/>
    <w:rsid w:val="00711D34"/>
    <w:rsid w:val="00711DBC"/>
    <w:rsid w:val="00712455"/>
    <w:rsid w:val="007125C3"/>
    <w:rsid w:val="0071271D"/>
    <w:rsid w:val="00712811"/>
    <w:rsid w:val="0071294D"/>
    <w:rsid w:val="00712ABF"/>
    <w:rsid w:val="00712C02"/>
    <w:rsid w:val="00712C87"/>
    <w:rsid w:val="00712D51"/>
    <w:rsid w:val="00712D87"/>
    <w:rsid w:val="00712ECF"/>
    <w:rsid w:val="0071303C"/>
    <w:rsid w:val="00713106"/>
    <w:rsid w:val="007131A5"/>
    <w:rsid w:val="007131EF"/>
    <w:rsid w:val="007133AE"/>
    <w:rsid w:val="00713667"/>
    <w:rsid w:val="00713A5B"/>
    <w:rsid w:val="00713A97"/>
    <w:rsid w:val="00713AEE"/>
    <w:rsid w:val="00713E40"/>
    <w:rsid w:val="00713F74"/>
    <w:rsid w:val="00714295"/>
    <w:rsid w:val="00714494"/>
    <w:rsid w:val="00714536"/>
    <w:rsid w:val="00714608"/>
    <w:rsid w:val="00714868"/>
    <w:rsid w:val="00714911"/>
    <w:rsid w:val="00715095"/>
    <w:rsid w:val="00715407"/>
    <w:rsid w:val="007155D4"/>
    <w:rsid w:val="0071568C"/>
    <w:rsid w:val="007159EE"/>
    <w:rsid w:val="00715E0A"/>
    <w:rsid w:val="00715E6C"/>
    <w:rsid w:val="00715F14"/>
    <w:rsid w:val="00715F57"/>
    <w:rsid w:val="00715F68"/>
    <w:rsid w:val="00716152"/>
    <w:rsid w:val="0071617E"/>
    <w:rsid w:val="007161B8"/>
    <w:rsid w:val="0071628F"/>
    <w:rsid w:val="007163C4"/>
    <w:rsid w:val="00716553"/>
    <w:rsid w:val="00716930"/>
    <w:rsid w:val="00716A4C"/>
    <w:rsid w:val="00716AF7"/>
    <w:rsid w:val="00716BD4"/>
    <w:rsid w:val="00716D65"/>
    <w:rsid w:val="00716E72"/>
    <w:rsid w:val="0071706B"/>
    <w:rsid w:val="0071708C"/>
    <w:rsid w:val="007170B2"/>
    <w:rsid w:val="00717457"/>
    <w:rsid w:val="00717795"/>
    <w:rsid w:val="0071780F"/>
    <w:rsid w:val="00717939"/>
    <w:rsid w:val="00717B74"/>
    <w:rsid w:val="00717C23"/>
    <w:rsid w:val="00717D74"/>
    <w:rsid w:val="00717ED1"/>
    <w:rsid w:val="00720121"/>
    <w:rsid w:val="0072016C"/>
    <w:rsid w:val="007203A4"/>
    <w:rsid w:val="00720695"/>
    <w:rsid w:val="007206DC"/>
    <w:rsid w:val="007209E6"/>
    <w:rsid w:val="00720A64"/>
    <w:rsid w:val="00720D6E"/>
    <w:rsid w:val="00720E73"/>
    <w:rsid w:val="00720E92"/>
    <w:rsid w:val="00721037"/>
    <w:rsid w:val="0072113F"/>
    <w:rsid w:val="00721249"/>
    <w:rsid w:val="00721570"/>
    <w:rsid w:val="00721836"/>
    <w:rsid w:val="007219DF"/>
    <w:rsid w:val="00721BCC"/>
    <w:rsid w:val="007224CC"/>
    <w:rsid w:val="007225F3"/>
    <w:rsid w:val="007229FD"/>
    <w:rsid w:val="00722C21"/>
    <w:rsid w:val="00722CA2"/>
    <w:rsid w:val="0072304B"/>
    <w:rsid w:val="00723190"/>
    <w:rsid w:val="007234CF"/>
    <w:rsid w:val="007234ED"/>
    <w:rsid w:val="007235C3"/>
    <w:rsid w:val="00723782"/>
    <w:rsid w:val="007237D1"/>
    <w:rsid w:val="007237E4"/>
    <w:rsid w:val="00723847"/>
    <w:rsid w:val="00723938"/>
    <w:rsid w:val="00723956"/>
    <w:rsid w:val="00723B0E"/>
    <w:rsid w:val="0072409E"/>
    <w:rsid w:val="007240BF"/>
    <w:rsid w:val="007240D0"/>
    <w:rsid w:val="007242A7"/>
    <w:rsid w:val="0072452F"/>
    <w:rsid w:val="007245CC"/>
    <w:rsid w:val="00724774"/>
    <w:rsid w:val="0072496F"/>
    <w:rsid w:val="00724BD5"/>
    <w:rsid w:val="00724C27"/>
    <w:rsid w:val="00724D2C"/>
    <w:rsid w:val="00724DB0"/>
    <w:rsid w:val="00724E43"/>
    <w:rsid w:val="00724E9E"/>
    <w:rsid w:val="00724F0B"/>
    <w:rsid w:val="00725091"/>
    <w:rsid w:val="007250C8"/>
    <w:rsid w:val="007251ED"/>
    <w:rsid w:val="00725222"/>
    <w:rsid w:val="007253B6"/>
    <w:rsid w:val="00725806"/>
    <w:rsid w:val="007258A6"/>
    <w:rsid w:val="007258CE"/>
    <w:rsid w:val="007258E2"/>
    <w:rsid w:val="00725A2C"/>
    <w:rsid w:val="00725B59"/>
    <w:rsid w:val="00725F5D"/>
    <w:rsid w:val="007260BF"/>
    <w:rsid w:val="007262C7"/>
    <w:rsid w:val="00726314"/>
    <w:rsid w:val="007263CA"/>
    <w:rsid w:val="00726694"/>
    <w:rsid w:val="007268EC"/>
    <w:rsid w:val="007269DC"/>
    <w:rsid w:val="00726E24"/>
    <w:rsid w:val="00726E7C"/>
    <w:rsid w:val="00727204"/>
    <w:rsid w:val="00727300"/>
    <w:rsid w:val="0072748A"/>
    <w:rsid w:val="00727A60"/>
    <w:rsid w:val="00727A71"/>
    <w:rsid w:val="00727C33"/>
    <w:rsid w:val="00727E96"/>
    <w:rsid w:val="007301AF"/>
    <w:rsid w:val="007302FF"/>
    <w:rsid w:val="00730337"/>
    <w:rsid w:val="00730642"/>
    <w:rsid w:val="00730886"/>
    <w:rsid w:val="007308D6"/>
    <w:rsid w:val="00730C31"/>
    <w:rsid w:val="00731031"/>
    <w:rsid w:val="0073107F"/>
    <w:rsid w:val="00731263"/>
    <w:rsid w:val="007314C0"/>
    <w:rsid w:val="00731661"/>
    <w:rsid w:val="007319B1"/>
    <w:rsid w:val="00731DD8"/>
    <w:rsid w:val="007320BD"/>
    <w:rsid w:val="007323CD"/>
    <w:rsid w:val="0073247B"/>
    <w:rsid w:val="007328FD"/>
    <w:rsid w:val="00732A4C"/>
    <w:rsid w:val="00732A91"/>
    <w:rsid w:val="00732C32"/>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4F1B"/>
    <w:rsid w:val="00735169"/>
    <w:rsid w:val="00735318"/>
    <w:rsid w:val="0073554A"/>
    <w:rsid w:val="007355B2"/>
    <w:rsid w:val="00735649"/>
    <w:rsid w:val="007358BA"/>
    <w:rsid w:val="00735929"/>
    <w:rsid w:val="00735D6A"/>
    <w:rsid w:val="00735E5A"/>
    <w:rsid w:val="00735E6E"/>
    <w:rsid w:val="00736029"/>
    <w:rsid w:val="00736070"/>
    <w:rsid w:val="007360A2"/>
    <w:rsid w:val="00736426"/>
    <w:rsid w:val="00736429"/>
    <w:rsid w:val="007364E4"/>
    <w:rsid w:val="007364F3"/>
    <w:rsid w:val="007365A7"/>
    <w:rsid w:val="007365C2"/>
    <w:rsid w:val="007366B9"/>
    <w:rsid w:val="00736899"/>
    <w:rsid w:val="0073690F"/>
    <w:rsid w:val="007369C9"/>
    <w:rsid w:val="007371AA"/>
    <w:rsid w:val="007377D0"/>
    <w:rsid w:val="0074005C"/>
    <w:rsid w:val="00740161"/>
    <w:rsid w:val="007403EB"/>
    <w:rsid w:val="00740780"/>
    <w:rsid w:val="007409EB"/>
    <w:rsid w:val="00740B31"/>
    <w:rsid w:val="00740C60"/>
    <w:rsid w:val="00740CA7"/>
    <w:rsid w:val="00741263"/>
    <w:rsid w:val="00741487"/>
    <w:rsid w:val="007414CD"/>
    <w:rsid w:val="007415D9"/>
    <w:rsid w:val="007415F1"/>
    <w:rsid w:val="00741763"/>
    <w:rsid w:val="007417F3"/>
    <w:rsid w:val="00741AD0"/>
    <w:rsid w:val="00741B9F"/>
    <w:rsid w:val="00741BB1"/>
    <w:rsid w:val="00741C00"/>
    <w:rsid w:val="00741C0A"/>
    <w:rsid w:val="00741F8C"/>
    <w:rsid w:val="007421A3"/>
    <w:rsid w:val="0074227C"/>
    <w:rsid w:val="00742336"/>
    <w:rsid w:val="0074234F"/>
    <w:rsid w:val="007425B9"/>
    <w:rsid w:val="007428F2"/>
    <w:rsid w:val="00742AA8"/>
    <w:rsid w:val="00742B5C"/>
    <w:rsid w:val="00742BC7"/>
    <w:rsid w:val="00742D5D"/>
    <w:rsid w:val="00742DB4"/>
    <w:rsid w:val="00742E01"/>
    <w:rsid w:val="00742E6E"/>
    <w:rsid w:val="00742F8F"/>
    <w:rsid w:val="00742FCF"/>
    <w:rsid w:val="007431FA"/>
    <w:rsid w:val="00743564"/>
    <w:rsid w:val="00743627"/>
    <w:rsid w:val="007436B9"/>
    <w:rsid w:val="0074372F"/>
    <w:rsid w:val="00743740"/>
    <w:rsid w:val="00743756"/>
    <w:rsid w:val="00743B67"/>
    <w:rsid w:val="00744071"/>
    <w:rsid w:val="007442C5"/>
    <w:rsid w:val="0074438C"/>
    <w:rsid w:val="0074467A"/>
    <w:rsid w:val="00744B80"/>
    <w:rsid w:val="00744BBD"/>
    <w:rsid w:val="00744C5E"/>
    <w:rsid w:val="00744E09"/>
    <w:rsid w:val="00744E17"/>
    <w:rsid w:val="0074501F"/>
    <w:rsid w:val="0074508A"/>
    <w:rsid w:val="00745140"/>
    <w:rsid w:val="00745793"/>
    <w:rsid w:val="007457B4"/>
    <w:rsid w:val="0074585C"/>
    <w:rsid w:val="00745874"/>
    <w:rsid w:val="00745926"/>
    <w:rsid w:val="00745D7A"/>
    <w:rsid w:val="007460AB"/>
    <w:rsid w:val="0074621C"/>
    <w:rsid w:val="00746266"/>
    <w:rsid w:val="007462C0"/>
    <w:rsid w:val="007463CB"/>
    <w:rsid w:val="007463DB"/>
    <w:rsid w:val="007464C6"/>
    <w:rsid w:val="00746527"/>
    <w:rsid w:val="0074656B"/>
    <w:rsid w:val="0074659F"/>
    <w:rsid w:val="007469D3"/>
    <w:rsid w:val="00746A4F"/>
    <w:rsid w:val="00746BA7"/>
    <w:rsid w:val="00746C0F"/>
    <w:rsid w:val="00746C27"/>
    <w:rsid w:val="00746D50"/>
    <w:rsid w:val="00746DC3"/>
    <w:rsid w:val="007470CE"/>
    <w:rsid w:val="007471A5"/>
    <w:rsid w:val="007471FF"/>
    <w:rsid w:val="0074729A"/>
    <w:rsid w:val="00747490"/>
    <w:rsid w:val="0074759B"/>
    <w:rsid w:val="007477FA"/>
    <w:rsid w:val="0074795F"/>
    <w:rsid w:val="007479B3"/>
    <w:rsid w:val="00747B57"/>
    <w:rsid w:val="00747D65"/>
    <w:rsid w:val="00747FA0"/>
    <w:rsid w:val="00750082"/>
    <w:rsid w:val="00750090"/>
    <w:rsid w:val="007500BA"/>
    <w:rsid w:val="007502EE"/>
    <w:rsid w:val="00750328"/>
    <w:rsid w:val="00750557"/>
    <w:rsid w:val="0075057E"/>
    <w:rsid w:val="00750734"/>
    <w:rsid w:val="0075093B"/>
    <w:rsid w:val="00750CCA"/>
    <w:rsid w:val="0075112D"/>
    <w:rsid w:val="007512D2"/>
    <w:rsid w:val="00751323"/>
    <w:rsid w:val="007513E8"/>
    <w:rsid w:val="00751615"/>
    <w:rsid w:val="0075184B"/>
    <w:rsid w:val="007519B1"/>
    <w:rsid w:val="007519DA"/>
    <w:rsid w:val="00751A37"/>
    <w:rsid w:val="00751A53"/>
    <w:rsid w:val="00751B3C"/>
    <w:rsid w:val="00751D18"/>
    <w:rsid w:val="007520D6"/>
    <w:rsid w:val="007521AA"/>
    <w:rsid w:val="00752205"/>
    <w:rsid w:val="0075222E"/>
    <w:rsid w:val="007522E4"/>
    <w:rsid w:val="00752377"/>
    <w:rsid w:val="007525F5"/>
    <w:rsid w:val="0075278D"/>
    <w:rsid w:val="007527C1"/>
    <w:rsid w:val="007529AC"/>
    <w:rsid w:val="00752CEE"/>
    <w:rsid w:val="00752D31"/>
    <w:rsid w:val="00752E17"/>
    <w:rsid w:val="00753127"/>
    <w:rsid w:val="00753166"/>
    <w:rsid w:val="007531ED"/>
    <w:rsid w:val="007532A5"/>
    <w:rsid w:val="0075364B"/>
    <w:rsid w:val="0075387A"/>
    <w:rsid w:val="00753B41"/>
    <w:rsid w:val="00753C98"/>
    <w:rsid w:val="007540DA"/>
    <w:rsid w:val="00754483"/>
    <w:rsid w:val="007545AB"/>
    <w:rsid w:val="00754826"/>
    <w:rsid w:val="00754977"/>
    <w:rsid w:val="007549D7"/>
    <w:rsid w:val="00755130"/>
    <w:rsid w:val="00755199"/>
    <w:rsid w:val="00755322"/>
    <w:rsid w:val="00755507"/>
    <w:rsid w:val="00755514"/>
    <w:rsid w:val="0075552E"/>
    <w:rsid w:val="0075595B"/>
    <w:rsid w:val="00755BDA"/>
    <w:rsid w:val="0075602B"/>
    <w:rsid w:val="007561D1"/>
    <w:rsid w:val="00756205"/>
    <w:rsid w:val="007562F1"/>
    <w:rsid w:val="00756381"/>
    <w:rsid w:val="00756406"/>
    <w:rsid w:val="00756499"/>
    <w:rsid w:val="0075652A"/>
    <w:rsid w:val="007565E8"/>
    <w:rsid w:val="00756AFA"/>
    <w:rsid w:val="00756E7D"/>
    <w:rsid w:val="00756FA8"/>
    <w:rsid w:val="007572AD"/>
    <w:rsid w:val="0075749B"/>
    <w:rsid w:val="007578D9"/>
    <w:rsid w:val="00757B27"/>
    <w:rsid w:val="00757B7B"/>
    <w:rsid w:val="00757DA1"/>
    <w:rsid w:val="00757E27"/>
    <w:rsid w:val="0076004E"/>
    <w:rsid w:val="0076021A"/>
    <w:rsid w:val="007605AA"/>
    <w:rsid w:val="00760610"/>
    <w:rsid w:val="00760B0F"/>
    <w:rsid w:val="00760C85"/>
    <w:rsid w:val="00760E44"/>
    <w:rsid w:val="00761156"/>
    <w:rsid w:val="0076139A"/>
    <w:rsid w:val="007616A0"/>
    <w:rsid w:val="00761B38"/>
    <w:rsid w:val="00761B8A"/>
    <w:rsid w:val="00761BA6"/>
    <w:rsid w:val="00761E77"/>
    <w:rsid w:val="00761F94"/>
    <w:rsid w:val="0076229F"/>
    <w:rsid w:val="00762452"/>
    <w:rsid w:val="007625E9"/>
    <w:rsid w:val="007627A4"/>
    <w:rsid w:val="0076296C"/>
    <w:rsid w:val="00762A41"/>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3F82"/>
    <w:rsid w:val="00764239"/>
    <w:rsid w:val="0076426E"/>
    <w:rsid w:val="007642A7"/>
    <w:rsid w:val="007642CE"/>
    <w:rsid w:val="007642E3"/>
    <w:rsid w:val="0076444A"/>
    <w:rsid w:val="007647C8"/>
    <w:rsid w:val="007649EB"/>
    <w:rsid w:val="00764A45"/>
    <w:rsid w:val="00764ACE"/>
    <w:rsid w:val="00764B6E"/>
    <w:rsid w:val="00764B77"/>
    <w:rsid w:val="00764D0B"/>
    <w:rsid w:val="00764D9F"/>
    <w:rsid w:val="00764FC6"/>
    <w:rsid w:val="00765208"/>
    <w:rsid w:val="00765555"/>
    <w:rsid w:val="007655CC"/>
    <w:rsid w:val="00765720"/>
    <w:rsid w:val="007659DE"/>
    <w:rsid w:val="00765BB3"/>
    <w:rsid w:val="00765D1A"/>
    <w:rsid w:val="00765DAE"/>
    <w:rsid w:val="007660A7"/>
    <w:rsid w:val="00766112"/>
    <w:rsid w:val="007663C0"/>
    <w:rsid w:val="0076644A"/>
    <w:rsid w:val="00766520"/>
    <w:rsid w:val="00766521"/>
    <w:rsid w:val="0076655E"/>
    <w:rsid w:val="007666B4"/>
    <w:rsid w:val="007667C3"/>
    <w:rsid w:val="00766A8F"/>
    <w:rsid w:val="00766ACB"/>
    <w:rsid w:val="00766B36"/>
    <w:rsid w:val="00766D53"/>
    <w:rsid w:val="007673CE"/>
    <w:rsid w:val="0076782F"/>
    <w:rsid w:val="007678CF"/>
    <w:rsid w:val="0076792C"/>
    <w:rsid w:val="00767A05"/>
    <w:rsid w:val="00767A77"/>
    <w:rsid w:val="00767BA7"/>
    <w:rsid w:val="00767DBC"/>
    <w:rsid w:val="00770048"/>
    <w:rsid w:val="00770117"/>
    <w:rsid w:val="0077026C"/>
    <w:rsid w:val="007702F8"/>
    <w:rsid w:val="00770318"/>
    <w:rsid w:val="0077034B"/>
    <w:rsid w:val="00770420"/>
    <w:rsid w:val="007704DE"/>
    <w:rsid w:val="007704FD"/>
    <w:rsid w:val="00770814"/>
    <w:rsid w:val="0077085C"/>
    <w:rsid w:val="00770A0C"/>
    <w:rsid w:val="00770D01"/>
    <w:rsid w:val="00770E8C"/>
    <w:rsid w:val="00771259"/>
    <w:rsid w:val="00771312"/>
    <w:rsid w:val="00771434"/>
    <w:rsid w:val="0077181B"/>
    <w:rsid w:val="00771CDC"/>
    <w:rsid w:val="007723F1"/>
    <w:rsid w:val="00772A5E"/>
    <w:rsid w:val="00772A8A"/>
    <w:rsid w:val="00772E94"/>
    <w:rsid w:val="0077338E"/>
    <w:rsid w:val="00773521"/>
    <w:rsid w:val="007738C3"/>
    <w:rsid w:val="00773C7B"/>
    <w:rsid w:val="00773DB6"/>
    <w:rsid w:val="00773EAC"/>
    <w:rsid w:val="00773EBC"/>
    <w:rsid w:val="00774192"/>
    <w:rsid w:val="00774304"/>
    <w:rsid w:val="007746F2"/>
    <w:rsid w:val="007748CF"/>
    <w:rsid w:val="00774BA8"/>
    <w:rsid w:val="00774BCC"/>
    <w:rsid w:val="00774DB4"/>
    <w:rsid w:val="00774DF2"/>
    <w:rsid w:val="00774E11"/>
    <w:rsid w:val="00774EAB"/>
    <w:rsid w:val="00774EC1"/>
    <w:rsid w:val="007750CA"/>
    <w:rsid w:val="0077517A"/>
    <w:rsid w:val="00775427"/>
    <w:rsid w:val="0077557E"/>
    <w:rsid w:val="00775972"/>
    <w:rsid w:val="00775AE3"/>
    <w:rsid w:val="00775AF0"/>
    <w:rsid w:val="00775BC4"/>
    <w:rsid w:val="00775C10"/>
    <w:rsid w:val="00775DEE"/>
    <w:rsid w:val="00775E09"/>
    <w:rsid w:val="00775E69"/>
    <w:rsid w:val="00775EC6"/>
    <w:rsid w:val="007761DA"/>
    <w:rsid w:val="0077632B"/>
    <w:rsid w:val="007765CE"/>
    <w:rsid w:val="00776751"/>
    <w:rsid w:val="007769C0"/>
    <w:rsid w:val="007769CB"/>
    <w:rsid w:val="00776D59"/>
    <w:rsid w:val="0077702B"/>
    <w:rsid w:val="0077729C"/>
    <w:rsid w:val="007776DE"/>
    <w:rsid w:val="00777BB7"/>
    <w:rsid w:val="00777C23"/>
    <w:rsid w:val="00777D27"/>
    <w:rsid w:val="00777E20"/>
    <w:rsid w:val="00777FD5"/>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93"/>
    <w:rsid w:val="007816AE"/>
    <w:rsid w:val="00781859"/>
    <w:rsid w:val="00781C4C"/>
    <w:rsid w:val="00781DC8"/>
    <w:rsid w:val="00781E31"/>
    <w:rsid w:val="00781E7E"/>
    <w:rsid w:val="00781EAC"/>
    <w:rsid w:val="00781F6E"/>
    <w:rsid w:val="00782987"/>
    <w:rsid w:val="007829DA"/>
    <w:rsid w:val="00782A4F"/>
    <w:rsid w:val="00782B4B"/>
    <w:rsid w:val="00782B60"/>
    <w:rsid w:val="00782F22"/>
    <w:rsid w:val="0078348D"/>
    <w:rsid w:val="00783499"/>
    <w:rsid w:val="007837D5"/>
    <w:rsid w:val="0078394E"/>
    <w:rsid w:val="00783A87"/>
    <w:rsid w:val="00783D1F"/>
    <w:rsid w:val="00783F04"/>
    <w:rsid w:val="00784439"/>
    <w:rsid w:val="00784547"/>
    <w:rsid w:val="00784AE2"/>
    <w:rsid w:val="00784F3F"/>
    <w:rsid w:val="007850D5"/>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6F2E"/>
    <w:rsid w:val="007873B0"/>
    <w:rsid w:val="00787409"/>
    <w:rsid w:val="007874F8"/>
    <w:rsid w:val="007875F9"/>
    <w:rsid w:val="0078765D"/>
    <w:rsid w:val="00787768"/>
    <w:rsid w:val="00787C9E"/>
    <w:rsid w:val="007900C0"/>
    <w:rsid w:val="00790210"/>
    <w:rsid w:val="00790446"/>
    <w:rsid w:val="0079048E"/>
    <w:rsid w:val="00790618"/>
    <w:rsid w:val="00790716"/>
    <w:rsid w:val="00790867"/>
    <w:rsid w:val="00790890"/>
    <w:rsid w:val="00790A2E"/>
    <w:rsid w:val="00790BBA"/>
    <w:rsid w:val="00790CDF"/>
    <w:rsid w:val="007910BD"/>
    <w:rsid w:val="007913BE"/>
    <w:rsid w:val="007918B6"/>
    <w:rsid w:val="00791AED"/>
    <w:rsid w:val="00791E89"/>
    <w:rsid w:val="0079222B"/>
    <w:rsid w:val="00792250"/>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464"/>
    <w:rsid w:val="007945F9"/>
    <w:rsid w:val="0079487A"/>
    <w:rsid w:val="00794B6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97E81"/>
    <w:rsid w:val="007A00E9"/>
    <w:rsid w:val="007A01E5"/>
    <w:rsid w:val="007A0760"/>
    <w:rsid w:val="007A07A9"/>
    <w:rsid w:val="007A07F8"/>
    <w:rsid w:val="007A0A6E"/>
    <w:rsid w:val="007A0CA8"/>
    <w:rsid w:val="007A0E0C"/>
    <w:rsid w:val="007A0E6F"/>
    <w:rsid w:val="007A1526"/>
    <w:rsid w:val="007A17E7"/>
    <w:rsid w:val="007A192E"/>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2FD6"/>
    <w:rsid w:val="007A314F"/>
    <w:rsid w:val="007A34B3"/>
    <w:rsid w:val="007A3974"/>
    <w:rsid w:val="007A3B91"/>
    <w:rsid w:val="007A3C7B"/>
    <w:rsid w:val="007A3D5B"/>
    <w:rsid w:val="007A3DEB"/>
    <w:rsid w:val="007A3DF7"/>
    <w:rsid w:val="007A46CC"/>
    <w:rsid w:val="007A47AA"/>
    <w:rsid w:val="007A49AB"/>
    <w:rsid w:val="007A4CB2"/>
    <w:rsid w:val="007A4CE2"/>
    <w:rsid w:val="007A4FE8"/>
    <w:rsid w:val="007A502D"/>
    <w:rsid w:val="007A54F6"/>
    <w:rsid w:val="007A561B"/>
    <w:rsid w:val="007A5865"/>
    <w:rsid w:val="007A5910"/>
    <w:rsid w:val="007A5D2C"/>
    <w:rsid w:val="007A5F6A"/>
    <w:rsid w:val="007A6188"/>
    <w:rsid w:val="007A6371"/>
    <w:rsid w:val="007A647E"/>
    <w:rsid w:val="007A68DA"/>
    <w:rsid w:val="007A6AC6"/>
    <w:rsid w:val="007A6B52"/>
    <w:rsid w:val="007A732E"/>
    <w:rsid w:val="007A77FB"/>
    <w:rsid w:val="007A784D"/>
    <w:rsid w:val="007A78FC"/>
    <w:rsid w:val="007A798E"/>
    <w:rsid w:val="007A7997"/>
    <w:rsid w:val="007A7B96"/>
    <w:rsid w:val="007A7E42"/>
    <w:rsid w:val="007B01E0"/>
    <w:rsid w:val="007B0256"/>
    <w:rsid w:val="007B0521"/>
    <w:rsid w:val="007B0564"/>
    <w:rsid w:val="007B0608"/>
    <w:rsid w:val="007B069C"/>
    <w:rsid w:val="007B0751"/>
    <w:rsid w:val="007B09F6"/>
    <w:rsid w:val="007B0B95"/>
    <w:rsid w:val="007B0BF4"/>
    <w:rsid w:val="007B0D15"/>
    <w:rsid w:val="007B0D3B"/>
    <w:rsid w:val="007B0D75"/>
    <w:rsid w:val="007B0EAE"/>
    <w:rsid w:val="007B10E7"/>
    <w:rsid w:val="007B121F"/>
    <w:rsid w:val="007B12AF"/>
    <w:rsid w:val="007B1451"/>
    <w:rsid w:val="007B1506"/>
    <w:rsid w:val="007B16A4"/>
    <w:rsid w:val="007B17F8"/>
    <w:rsid w:val="007B1B01"/>
    <w:rsid w:val="007B1C26"/>
    <w:rsid w:val="007B1D56"/>
    <w:rsid w:val="007B1D91"/>
    <w:rsid w:val="007B1DB2"/>
    <w:rsid w:val="007B21C5"/>
    <w:rsid w:val="007B232D"/>
    <w:rsid w:val="007B2675"/>
    <w:rsid w:val="007B28C2"/>
    <w:rsid w:val="007B28F0"/>
    <w:rsid w:val="007B2967"/>
    <w:rsid w:val="007B2C45"/>
    <w:rsid w:val="007B2F00"/>
    <w:rsid w:val="007B3042"/>
    <w:rsid w:val="007B32D3"/>
    <w:rsid w:val="007B32F7"/>
    <w:rsid w:val="007B3538"/>
    <w:rsid w:val="007B3575"/>
    <w:rsid w:val="007B36FF"/>
    <w:rsid w:val="007B3813"/>
    <w:rsid w:val="007B3967"/>
    <w:rsid w:val="007B3CED"/>
    <w:rsid w:val="007B3E44"/>
    <w:rsid w:val="007B3E88"/>
    <w:rsid w:val="007B47FE"/>
    <w:rsid w:val="007B492A"/>
    <w:rsid w:val="007B4B3B"/>
    <w:rsid w:val="007B4BFA"/>
    <w:rsid w:val="007B5298"/>
    <w:rsid w:val="007B54CC"/>
    <w:rsid w:val="007B55A2"/>
    <w:rsid w:val="007B5664"/>
    <w:rsid w:val="007B56BA"/>
    <w:rsid w:val="007B5948"/>
    <w:rsid w:val="007B5A87"/>
    <w:rsid w:val="007B5FA4"/>
    <w:rsid w:val="007B60EE"/>
    <w:rsid w:val="007B62B2"/>
    <w:rsid w:val="007B642B"/>
    <w:rsid w:val="007B6665"/>
    <w:rsid w:val="007B6826"/>
    <w:rsid w:val="007B6CA1"/>
    <w:rsid w:val="007B701C"/>
    <w:rsid w:val="007B7036"/>
    <w:rsid w:val="007B72A4"/>
    <w:rsid w:val="007B7438"/>
    <w:rsid w:val="007B748D"/>
    <w:rsid w:val="007B799C"/>
    <w:rsid w:val="007B7AC3"/>
    <w:rsid w:val="007B7D9F"/>
    <w:rsid w:val="007B7EC9"/>
    <w:rsid w:val="007C00CB"/>
    <w:rsid w:val="007C0198"/>
    <w:rsid w:val="007C036E"/>
    <w:rsid w:val="007C0486"/>
    <w:rsid w:val="007C05A4"/>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1D99"/>
    <w:rsid w:val="007C2369"/>
    <w:rsid w:val="007C238A"/>
    <w:rsid w:val="007C2429"/>
    <w:rsid w:val="007C27AD"/>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3F9B"/>
    <w:rsid w:val="007C423B"/>
    <w:rsid w:val="007C4294"/>
    <w:rsid w:val="007C42E7"/>
    <w:rsid w:val="007C4309"/>
    <w:rsid w:val="007C43AE"/>
    <w:rsid w:val="007C44AD"/>
    <w:rsid w:val="007C46DD"/>
    <w:rsid w:val="007C4870"/>
    <w:rsid w:val="007C4B76"/>
    <w:rsid w:val="007C4DCB"/>
    <w:rsid w:val="007C4E4D"/>
    <w:rsid w:val="007C4FDA"/>
    <w:rsid w:val="007C50A2"/>
    <w:rsid w:val="007C513A"/>
    <w:rsid w:val="007C5232"/>
    <w:rsid w:val="007C5253"/>
    <w:rsid w:val="007C5304"/>
    <w:rsid w:val="007C56E8"/>
    <w:rsid w:val="007C57E1"/>
    <w:rsid w:val="007C5840"/>
    <w:rsid w:val="007C58B5"/>
    <w:rsid w:val="007C5F7E"/>
    <w:rsid w:val="007C60B4"/>
    <w:rsid w:val="007C6253"/>
    <w:rsid w:val="007C6387"/>
    <w:rsid w:val="007C6448"/>
    <w:rsid w:val="007C659A"/>
    <w:rsid w:val="007C65A0"/>
    <w:rsid w:val="007C66F5"/>
    <w:rsid w:val="007C6860"/>
    <w:rsid w:val="007C691A"/>
    <w:rsid w:val="007C6AF2"/>
    <w:rsid w:val="007C6B6E"/>
    <w:rsid w:val="007C6CDA"/>
    <w:rsid w:val="007C6DFC"/>
    <w:rsid w:val="007C6F1C"/>
    <w:rsid w:val="007C7366"/>
    <w:rsid w:val="007C7386"/>
    <w:rsid w:val="007C7426"/>
    <w:rsid w:val="007C757B"/>
    <w:rsid w:val="007C75F0"/>
    <w:rsid w:val="007C7997"/>
    <w:rsid w:val="007C7B22"/>
    <w:rsid w:val="007C7C6D"/>
    <w:rsid w:val="007C7D6C"/>
    <w:rsid w:val="007C7DBE"/>
    <w:rsid w:val="007C7EEF"/>
    <w:rsid w:val="007D0194"/>
    <w:rsid w:val="007D031F"/>
    <w:rsid w:val="007D08DB"/>
    <w:rsid w:val="007D0910"/>
    <w:rsid w:val="007D0918"/>
    <w:rsid w:val="007D0CDA"/>
    <w:rsid w:val="007D0E0D"/>
    <w:rsid w:val="007D10DF"/>
    <w:rsid w:val="007D1211"/>
    <w:rsid w:val="007D12FE"/>
    <w:rsid w:val="007D1403"/>
    <w:rsid w:val="007D1590"/>
    <w:rsid w:val="007D176C"/>
    <w:rsid w:val="007D1E80"/>
    <w:rsid w:val="007D1FAA"/>
    <w:rsid w:val="007D2222"/>
    <w:rsid w:val="007D2297"/>
    <w:rsid w:val="007D2502"/>
    <w:rsid w:val="007D25E7"/>
    <w:rsid w:val="007D26F2"/>
    <w:rsid w:val="007D26F3"/>
    <w:rsid w:val="007D276E"/>
    <w:rsid w:val="007D2920"/>
    <w:rsid w:val="007D2D79"/>
    <w:rsid w:val="007D2F8D"/>
    <w:rsid w:val="007D304D"/>
    <w:rsid w:val="007D35C7"/>
    <w:rsid w:val="007D35EE"/>
    <w:rsid w:val="007D36C3"/>
    <w:rsid w:val="007D3A6C"/>
    <w:rsid w:val="007D3ADD"/>
    <w:rsid w:val="007D3BED"/>
    <w:rsid w:val="007D3C44"/>
    <w:rsid w:val="007D3D16"/>
    <w:rsid w:val="007D3E94"/>
    <w:rsid w:val="007D4031"/>
    <w:rsid w:val="007D429D"/>
    <w:rsid w:val="007D430E"/>
    <w:rsid w:val="007D434A"/>
    <w:rsid w:val="007D489A"/>
    <w:rsid w:val="007D497E"/>
    <w:rsid w:val="007D4AD1"/>
    <w:rsid w:val="007D4BBB"/>
    <w:rsid w:val="007D4DE9"/>
    <w:rsid w:val="007D4FD7"/>
    <w:rsid w:val="007D50DE"/>
    <w:rsid w:val="007D5187"/>
    <w:rsid w:val="007D53A0"/>
    <w:rsid w:val="007D5865"/>
    <w:rsid w:val="007D587A"/>
    <w:rsid w:val="007D5AA3"/>
    <w:rsid w:val="007D5B61"/>
    <w:rsid w:val="007D5CEC"/>
    <w:rsid w:val="007D60D6"/>
    <w:rsid w:val="007D61B3"/>
    <w:rsid w:val="007D62E2"/>
    <w:rsid w:val="007D664C"/>
    <w:rsid w:val="007D66D2"/>
    <w:rsid w:val="007D6709"/>
    <w:rsid w:val="007D6754"/>
    <w:rsid w:val="007D682D"/>
    <w:rsid w:val="007D68C2"/>
    <w:rsid w:val="007D690F"/>
    <w:rsid w:val="007D69D6"/>
    <w:rsid w:val="007D701A"/>
    <w:rsid w:val="007D73F4"/>
    <w:rsid w:val="007D7407"/>
    <w:rsid w:val="007D7716"/>
    <w:rsid w:val="007D7756"/>
    <w:rsid w:val="007D776F"/>
    <w:rsid w:val="007D79D4"/>
    <w:rsid w:val="007D7A67"/>
    <w:rsid w:val="007D7D31"/>
    <w:rsid w:val="007E0341"/>
    <w:rsid w:val="007E03B7"/>
    <w:rsid w:val="007E04FB"/>
    <w:rsid w:val="007E07C4"/>
    <w:rsid w:val="007E0A04"/>
    <w:rsid w:val="007E0C47"/>
    <w:rsid w:val="007E0D11"/>
    <w:rsid w:val="007E0EA8"/>
    <w:rsid w:val="007E106D"/>
    <w:rsid w:val="007E1127"/>
    <w:rsid w:val="007E15D8"/>
    <w:rsid w:val="007E15FF"/>
    <w:rsid w:val="007E16DE"/>
    <w:rsid w:val="007E173F"/>
    <w:rsid w:val="007E1826"/>
    <w:rsid w:val="007E191B"/>
    <w:rsid w:val="007E1BBA"/>
    <w:rsid w:val="007E2070"/>
    <w:rsid w:val="007E22A5"/>
    <w:rsid w:val="007E2503"/>
    <w:rsid w:val="007E2506"/>
    <w:rsid w:val="007E2603"/>
    <w:rsid w:val="007E2746"/>
    <w:rsid w:val="007E287B"/>
    <w:rsid w:val="007E2C01"/>
    <w:rsid w:val="007E2C89"/>
    <w:rsid w:val="007E2D08"/>
    <w:rsid w:val="007E2DF5"/>
    <w:rsid w:val="007E2F6E"/>
    <w:rsid w:val="007E302D"/>
    <w:rsid w:val="007E315B"/>
    <w:rsid w:val="007E32A1"/>
    <w:rsid w:val="007E373E"/>
    <w:rsid w:val="007E383B"/>
    <w:rsid w:val="007E3BEF"/>
    <w:rsid w:val="007E3BF3"/>
    <w:rsid w:val="007E3F1F"/>
    <w:rsid w:val="007E407E"/>
    <w:rsid w:val="007E40A7"/>
    <w:rsid w:val="007E4193"/>
    <w:rsid w:val="007E419F"/>
    <w:rsid w:val="007E44BC"/>
    <w:rsid w:val="007E458A"/>
    <w:rsid w:val="007E4998"/>
    <w:rsid w:val="007E4A8E"/>
    <w:rsid w:val="007E4CE4"/>
    <w:rsid w:val="007E4F48"/>
    <w:rsid w:val="007E525A"/>
    <w:rsid w:val="007E57F8"/>
    <w:rsid w:val="007E5939"/>
    <w:rsid w:val="007E5BE3"/>
    <w:rsid w:val="007E5E53"/>
    <w:rsid w:val="007E5E61"/>
    <w:rsid w:val="007E6216"/>
    <w:rsid w:val="007E62D3"/>
    <w:rsid w:val="007E64E4"/>
    <w:rsid w:val="007E66E6"/>
    <w:rsid w:val="007E685D"/>
    <w:rsid w:val="007E6B0D"/>
    <w:rsid w:val="007E6C2F"/>
    <w:rsid w:val="007E6E34"/>
    <w:rsid w:val="007E6EA9"/>
    <w:rsid w:val="007E7262"/>
    <w:rsid w:val="007E745D"/>
    <w:rsid w:val="007E746A"/>
    <w:rsid w:val="007E74BF"/>
    <w:rsid w:val="007E797D"/>
    <w:rsid w:val="007E799C"/>
    <w:rsid w:val="007F0004"/>
    <w:rsid w:val="007F001A"/>
    <w:rsid w:val="007F012B"/>
    <w:rsid w:val="007F0205"/>
    <w:rsid w:val="007F0490"/>
    <w:rsid w:val="007F05D1"/>
    <w:rsid w:val="007F0686"/>
    <w:rsid w:val="007F0762"/>
    <w:rsid w:val="007F09F0"/>
    <w:rsid w:val="007F0C13"/>
    <w:rsid w:val="007F0C71"/>
    <w:rsid w:val="007F0F91"/>
    <w:rsid w:val="007F0FE4"/>
    <w:rsid w:val="007F1043"/>
    <w:rsid w:val="007F1295"/>
    <w:rsid w:val="007F12BE"/>
    <w:rsid w:val="007F13C7"/>
    <w:rsid w:val="007F15BC"/>
    <w:rsid w:val="007F175E"/>
    <w:rsid w:val="007F17EF"/>
    <w:rsid w:val="007F181E"/>
    <w:rsid w:val="007F18D0"/>
    <w:rsid w:val="007F1A72"/>
    <w:rsid w:val="007F1AC9"/>
    <w:rsid w:val="007F1C84"/>
    <w:rsid w:val="007F1F04"/>
    <w:rsid w:val="007F2632"/>
    <w:rsid w:val="007F26A7"/>
    <w:rsid w:val="007F2796"/>
    <w:rsid w:val="007F292E"/>
    <w:rsid w:val="007F29B8"/>
    <w:rsid w:val="007F2BD4"/>
    <w:rsid w:val="007F2C8B"/>
    <w:rsid w:val="007F2E2C"/>
    <w:rsid w:val="007F2EF8"/>
    <w:rsid w:val="007F3087"/>
    <w:rsid w:val="007F3165"/>
    <w:rsid w:val="007F3172"/>
    <w:rsid w:val="007F3175"/>
    <w:rsid w:val="007F32FD"/>
    <w:rsid w:val="007F334B"/>
    <w:rsid w:val="007F3C47"/>
    <w:rsid w:val="007F3CA8"/>
    <w:rsid w:val="007F40E4"/>
    <w:rsid w:val="007F42CE"/>
    <w:rsid w:val="007F42E5"/>
    <w:rsid w:val="007F4386"/>
    <w:rsid w:val="007F4498"/>
    <w:rsid w:val="007F461F"/>
    <w:rsid w:val="007F4708"/>
    <w:rsid w:val="007F474B"/>
    <w:rsid w:val="007F4857"/>
    <w:rsid w:val="007F48CB"/>
    <w:rsid w:val="007F4AB4"/>
    <w:rsid w:val="007F4B64"/>
    <w:rsid w:val="007F4B8C"/>
    <w:rsid w:val="007F4BDD"/>
    <w:rsid w:val="007F4C0A"/>
    <w:rsid w:val="007F4C4F"/>
    <w:rsid w:val="007F4ECE"/>
    <w:rsid w:val="007F5143"/>
    <w:rsid w:val="007F5387"/>
    <w:rsid w:val="007F53E2"/>
    <w:rsid w:val="007F597E"/>
    <w:rsid w:val="007F5A86"/>
    <w:rsid w:val="007F5C62"/>
    <w:rsid w:val="007F5D2E"/>
    <w:rsid w:val="007F5F76"/>
    <w:rsid w:val="007F5FBA"/>
    <w:rsid w:val="007F604F"/>
    <w:rsid w:val="007F6214"/>
    <w:rsid w:val="007F635B"/>
    <w:rsid w:val="007F6382"/>
    <w:rsid w:val="007F66C7"/>
    <w:rsid w:val="007F69AF"/>
    <w:rsid w:val="007F6B57"/>
    <w:rsid w:val="007F6C00"/>
    <w:rsid w:val="007F6F41"/>
    <w:rsid w:val="007F6F4C"/>
    <w:rsid w:val="007F724F"/>
    <w:rsid w:val="007F7455"/>
    <w:rsid w:val="007F783B"/>
    <w:rsid w:val="007F7860"/>
    <w:rsid w:val="007F78D4"/>
    <w:rsid w:val="007F799A"/>
    <w:rsid w:val="007F7ADC"/>
    <w:rsid w:val="007F7E09"/>
    <w:rsid w:val="0080031C"/>
    <w:rsid w:val="0080034E"/>
    <w:rsid w:val="00800A82"/>
    <w:rsid w:val="00800AFE"/>
    <w:rsid w:val="008011B5"/>
    <w:rsid w:val="00801294"/>
    <w:rsid w:val="008012F3"/>
    <w:rsid w:val="008016ED"/>
    <w:rsid w:val="00801A63"/>
    <w:rsid w:val="00801CE5"/>
    <w:rsid w:val="00801DC6"/>
    <w:rsid w:val="00801DF4"/>
    <w:rsid w:val="00801DF9"/>
    <w:rsid w:val="00802005"/>
    <w:rsid w:val="00802189"/>
    <w:rsid w:val="008022E1"/>
    <w:rsid w:val="00802578"/>
    <w:rsid w:val="0080264D"/>
    <w:rsid w:val="00802939"/>
    <w:rsid w:val="00802B08"/>
    <w:rsid w:val="00802F1F"/>
    <w:rsid w:val="00802FAD"/>
    <w:rsid w:val="00803100"/>
    <w:rsid w:val="00803152"/>
    <w:rsid w:val="008032C0"/>
    <w:rsid w:val="008032FC"/>
    <w:rsid w:val="0080364A"/>
    <w:rsid w:val="00803939"/>
    <w:rsid w:val="00803BA9"/>
    <w:rsid w:val="00803BDE"/>
    <w:rsid w:val="00803D76"/>
    <w:rsid w:val="00803FCA"/>
    <w:rsid w:val="00804086"/>
    <w:rsid w:val="0080424B"/>
    <w:rsid w:val="008042CB"/>
    <w:rsid w:val="00804518"/>
    <w:rsid w:val="008045DC"/>
    <w:rsid w:val="0080473D"/>
    <w:rsid w:val="00804837"/>
    <w:rsid w:val="00804A83"/>
    <w:rsid w:val="00804CB3"/>
    <w:rsid w:val="00804D0F"/>
    <w:rsid w:val="00804D23"/>
    <w:rsid w:val="00805578"/>
    <w:rsid w:val="008057E3"/>
    <w:rsid w:val="00805859"/>
    <w:rsid w:val="008058D7"/>
    <w:rsid w:val="00805C60"/>
    <w:rsid w:val="00805CBA"/>
    <w:rsid w:val="00805CE4"/>
    <w:rsid w:val="00805E16"/>
    <w:rsid w:val="00805E7B"/>
    <w:rsid w:val="008063F6"/>
    <w:rsid w:val="008065D9"/>
    <w:rsid w:val="008069E6"/>
    <w:rsid w:val="00806B5B"/>
    <w:rsid w:val="00806C2B"/>
    <w:rsid w:val="00806D10"/>
    <w:rsid w:val="00806E82"/>
    <w:rsid w:val="00806F68"/>
    <w:rsid w:val="00807022"/>
    <w:rsid w:val="0080714F"/>
    <w:rsid w:val="00807408"/>
    <w:rsid w:val="00807454"/>
    <w:rsid w:val="0080758B"/>
    <w:rsid w:val="008077A5"/>
    <w:rsid w:val="008077A9"/>
    <w:rsid w:val="008078BD"/>
    <w:rsid w:val="00807A3E"/>
    <w:rsid w:val="00807EA3"/>
    <w:rsid w:val="00807ECB"/>
    <w:rsid w:val="008101A7"/>
    <w:rsid w:val="008101D4"/>
    <w:rsid w:val="00810527"/>
    <w:rsid w:val="00810538"/>
    <w:rsid w:val="008106B2"/>
    <w:rsid w:val="00810AA6"/>
    <w:rsid w:val="00811022"/>
    <w:rsid w:val="0081109F"/>
    <w:rsid w:val="008110C4"/>
    <w:rsid w:val="008112BD"/>
    <w:rsid w:val="00811434"/>
    <w:rsid w:val="0081171D"/>
    <w:rsid w:val="00811AB5"/>
    <w:rsid w:val="00811C5F"/>
    <w:rsid w:val="00811FA4"/>
    <w:rsid w:val="00811FB2"/>
    <w:rsid w:val="0081216A"/>
    <w:rsid w:val="00812183"/>
    <w:rsid w:val="0081222E"/>
    <w:rsid w:val="00812257"/>
    <w:rsid w:val="00812574"/>
    <w:rsid w:val="008125AF"/>
    <w:rsid w:val="00812647"/>
    <w:rsid w:val="0081298B"/>
    <w:rsid w:val="00812DC1"/>
    <w:rsid w:val="00812E2A"/>
    <w:rsid w:val="00812EE3"/>
    <w:rsid w:val="00812FA5"/>
    <w:rsid w:val="00813078"/>
    <w:rsid w:val="00813108"/>
    <w:rsid w:val="00813334"/>
    <w:rsid w:val="00813438"/>
    <w:rsid w:val="008138BE"/>
    <w:rsid w:val="00813A84"/>
    <w:rsid w:val="00813AC4"/>
    <w:rsid w:val="00813EDD"/>
    <w:rsid w:val="00813F1B"/>
    <w:rsid w:val="008140BA"/>
    <w:rsid w:val="00814451"/>
    <w:rsid w:val="00814480"/>
    <w:rsid w:val="008145ED"/>
    <w:rsid w:val="00814690"/>
    <w:rsid w:val="00814A6D"/>
    <w:rsid w:val="00814AC3"/>
    <w:rsid w:val="00814AD2"/>
    <w:rsid w:val="00814E45"/>
    <w:rsid w:val="0081515B"/>
    <w:rsid w:val="0081515D"/>
    <w:rsid w:val="0081574B"/>
    <w:rsid w:val="00815AB5"/>
    <w:rsid w:val="00815C0A"/>
    <w:rsid w:val="00815C3D"/>
    <w:rsid w:val="00815C54"/>
    <w:rsid w:val="00815CCD"/>
    <w:rsid w:val="00815D27"/>
    <w:rsid w:val="008160CF"/>
    <w:rsid w:val="008160D2"/>
    <w:rsid w:val="0081611A"/>
    <w:rsid w:val="00816160"/>
    <w:rsid w:val="008161E3"/>
    <w:rsid w:val="008164D1"/>
    <w:rsid w:val="00816520"/>
    <w:rsid w:val="0081659D"/>
    <w:rsid w:val="0081666F"/>
    <w:rsid w:val="008166B0"/>
    <w:rsid w:val="008169E0"/>
    <w:rsid w:val="00816C0F"/>
    <w:rsid w:val="00816C2C"/>
    <w:rsid w:val="00816CA6"/>
    <w:rsid w:val="00816E0A"/>
    <w:rsid w:val="00816E13"/>
    <w:rsid w:val="008172E5"/>
    <w:rsid w:val="00817436"/>
    <w:rsid w:val="008174A2"/>
    <w:rsid w:val="0081764A"/>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76"/>
    <w:rsid w:val="008217FA"/>
    <w:rsid w:val="008219DD"/>
    <w:rsid w:val="00821C8D"/>
    <w:rsid w:val="00821D72"/>
    <w:rsid w:val="00821DA4"/>
    <w:rsid w:val="00821E0D"/>
    <w:rsid w:val="00821EE4"/>
    <w:rsid w:val="008224D1"/>
    <w:rsid w:val="00822984"/>
    <w:rsid w:val="00822AE9"/>
    <w:rsid w:val="00822BC9"/>
    <w:rsid w:val="00822E46"/>
    <w:rsid w:val="00822E79"/>
    <w:rsid w:val="00823635"/>
    <w:rsid w:val="00823734"/>
    <w:rsid w:val="0082398D"/>
    <w:rsid w:val="00823A6B"/>
    <w:rsid w:val="00823EF4"/>
    <w:rsid w:val="00824149"/>
    <w:rsid w:val="00824252"/>
    <w:rsid w:val="008244C5"/>
    <w:rsid w:val="00824533"/>
    <w:rsid w:val="00824977"/>
    <w:rsid w:val="00824C10"/>
    <w:rsid w:val="00824D28"/>
    <w:rsid w:val="00824D50"/>
    <w:rsid w:val="00824E3A"/>
    <w:rsid w:val="00824E5E"/>
    <w:rsid w:val="00824E69"/>
    <w:rsid w:val="00824FAC"/>
    <w:rsid w:val="00824FC5"/>
    <w:rsid w:val="00825078"/>
    <w:rsid w:val="008250B4"/>
    <w:rsid w:val="00825102"/>
    <w:rsid w:val="0082512B"/>
    <w:rsid w:val="008255A5"/>
    <w:rsid w:val="00825ACA"/>
    <w:rsid w:val="00825AF1"/>
    <w:rsid w:val="00825D10"/>
    <w:rsid w:val="00825E57"/>
    <w:rsid w:val="00825F1F"/>
    <w:rsid w:val="0082600C"/>
    <w:rsid w:val="00826020"/>
    <w:rsid w:val="00826068"/>
    <w:rsid w:val="0082630E"/>
    <w:rsid w:val="00826321"/>
    <w:rsid w:val="008264C1"/>
    <w:rsid w:val="00826676"/>
    <w:rsid w:val="00826963"/>
    <w:rsid w:val="00826B5E"/>
    <w:rsid w:val="00827212"/>
    <w:rsid w:val="008272CC"/>
    <w:rsid w:val="00830020"/>
    <w:rsid w:val="00830342"/>
    <w:rsid w:val="008303DE"/>
    <w:rsid w:val="008303EC"/>
    <w:rsid w:val="008304DD"/>
    <w:rsid w:val="00830772"/>
    <w:rsid w:val="00830989"/>
    <w:rsid w:val="00830B81"/>
    <w:rsid w:val="00830BB3"/>
    <w:rsid w:val="00830BD4"/>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282"/>
    <w:rsid w:val="00833286"/>
    <w:rsid w:val="00833431"/>
    <w:rsid w:val="0083364F"/>
    <w:rsid w:val="00833755"/>
    <w:rsid w:val="008338A6"/>
    <w:rsid w:val="00833C2C"/>
    <w:rsid w:val="00833D2C"/>
    <w:rsid w:val="00833DE2"/>
    <w:rsid w:val="008340AC"/>
    <w:rsid w:val="0083413D"/>
    <w:rsid w:val="00834280"/>
    <w:rsid w:val="00834419"/>
    <w:rsid w:val="00834457"/>
    <w:rsid w:val="00834493"/>
    <w:rsid w:val="0083449C"/>
    <w:rsid w:val="00834664"/>
    <w:rsid w:val="0083478A"/>
    <w:rsid w:val="0083481F"/>
    <w:rsid w:val="00834A3F"/>
    <w:rsid w:val="00834B43"/>
    <w:rsid w:val="00834B76"/>
    <w:rsid w:val="00835003"/>
    <w:rsid w:val="0083531E"/>
    <w:rsid w:val="0083535B"/>
    <w:rsid w:val="00835504"/>
    <w:rsid w:val="00835827"/>
    <w:rsid w:val="00835957"/>
    <w:rsid w:val="008359D1"/>
    <w:rsid w:val="00835D96"/>
    <w:rsid w:val="00835DE9"/>
    <w:rsid w:val="00835F7A"/>
    <w:rsid w:val="008361B7"/>
    <w:rsid w:val="00836203"/>
    <w:rsid w:val="008365A6"/>
    <w:rsid w:val="00836882"/>
    <w:rsid w:val="00836A12"/>
    <w:rsid w:val="00836A21"/>
    <w:rsid w:val="00836B32"/>
    <w:rsid w:val="00836CDB"/>
    <w:rsid w:val="00836D11"/>
    <w:rsid w:val="00836E91"/>
    <w:rsid w:val="00836F33"/>
    <w:rsid w:val="008376CF"/>
    <w:rsid w:val="008378D0"/>
    <w:rsid w:val="00837AB2"/>
    <w:rsid w:val="00837B6F"/>
    <w:rsid w:val="00837CC6"/>
    <w:rsid w:val="00837D6E"/>
    <w:rsid w:val="00837E32"/>
    <w:rsid w:val="008405AC"/>
    <w:rsid w:val="00840634"/>
    <w:rsid w:val="0084070B"/>
    <w:rsid w:val="00840E2B"/>
    <w:rsid w:val="00840E46"/>
    <w:rsid w:val="00840F31"/>
    <w:rsid w:val="0084117B"/>
    <w:rsid w:val="008413F1"/>
    <w:rsid w:val="008414F9"/>
    <w:rsid w:val="0084152A"/>
    <w:rsid w:val="008415D0"/>
    <w:rsid w:val="00841C25"/>
    <w:rsid w:val="00841CFA"/>
    <w:rsid w:val="00841EAD"/>
    <w:rsid w:val="00841F0B"/>
    <w:rsid w:val="00842147"/>
    <w:rsid w:val="0084223D"/>
    <w:rsid w:val="00842266"/>
    <w:rsid w:val="0084234F"/>
    <w:rsid w:val="008423D8"/>
    <w:rsid w:val="0084249C"/>
    <w:rsid w:val="00842566"/>
    <w:rsid w:val="00842631"/>
    <w:rsid w:val="00842B65"/>
    <w:rsid w:val="00842C48"/>
    <w:rsid w:val="00842CA5"/>
    <w:rsid w:val="00842DB1"/>
    <w:rsid w:val="00843081"/>
    <w:rsid w:val="00843318"/>
    <w:rsid w:val="0084332A"/>
    <w:rsid w:val="0084378B"/>
    <w:rsid w:val="00843BA0"/>
    <w:rsid w:val="0084430B"/>
    <w:rsid w:val="008444F5"/>
    <w:rsid w:val="00844518"/>
    <w:rsid w:val="008447DA"/>
    <w:rsid w:val="00844860"/>
    <w:rsid w:val="00844D5B"/>
    <w:rsid w:val="00844E04"/>
    <w:rsid w:val="00844E3A"/>
    <w:rsid w:val="00844ED8"/>
    <w:rsid w:val="00844FE2"/>
    <w:rsid w:val="00845029"/>
    <w:rsid w:val="00845244"/>
    <w:rsid w:val="00845316"/>
    <w:rsid w:val="008453ED"/>
    <w:rsid w:val="0084551B"/>
    <w:rsid w:val="00845A1C"/>
    <w:rsid w:val="00845C8C"/>
    <w:rsid w:val="00845DB3"/>
    <w:rsid w:val="00845ECF"/>
    <w:rsid w:val="00845F73"/>
    <w:rsid w:val="00846141"/>
    <w:rsid w:val="00846286"/>
    <w:rsid w:val="00846621"/>
    <w:rsid w:val="008467C0"/>
    <w:rsid w:val="0084695B"/>
    <w:rsid w:val="00846D2F"/>
    <w:rsid w:val="00846DD0"/>
    <w:rsid w:val="0084700E"/>
    <w:rsid w:val="008472DD"/>
    <w:rsid w:val="0084747C"/>
    <w:rsid w:val="00847799"/>
    <w:rsid w:val="008477F3"/>
    <w:rsid w:val="00847A75"/>
    <w:rsid w:val="00847F96"/>
    <w:rsid w:val="00850283"/>
    <w:rsid w:val="00850354"/>
    <w:rsid w:val="0085037E"/>
    <w:rsid w:val="008503AE"/>
    <w:rsid w:val="008504C4"/>
    <w:rsid w:val="00850546"/>
    <w:rsid w:val="0085057E"/>
    <w:rsid w:val="00850744"/>
    <w:rsid w:val="008507CB"/>
    <w:rsid w:val="00850A20"/>
    <w:rsid w:val="00850B8D"/>
    <w:rsid w:val="008513D8"/>
    <w:rsid w:val="00851AC3"/>
    <w:rsid w:val="00851D76"/>
    <w:rsid w:val="00851E52"/>
    <w:rsid w:val="00851F16"/>
    <w:rsid w:val="00851FCB"/>
    <w:rsid w:val="008520B8"/>
    <w:rsid w:val="00852186"/>
    <w:rsid w:val="00852194"/>
    <w:rsid w:val="008522CB"/>
    <w:rsid w:val="008524C1"/>
    <w:rsid w:val="00852732"/>
    <w:rsid w:val="00852780"/>
    <w:rsid w:val="00852942"/>
    <w:rsid w:val="008529D4"/>
    <w:rsid w:val="00852A4C"/>
    <w:rsid w:val="00852AD2"/>
    <w:rsid w:val="00852CBD"/>
    <w:rsid w:val="00852F76"/>
    <w:rsid w:val="0085308A"/>
    <w:rsid w:val="008530C0"/>
    <w:rsid w:val="00853542"/>
    <w:rsid w:val="0085384B"/>
    <w:rsid w:val="008538AB"/>
    <w:rsid w:val="00853C0B"/>
    <w:rsid w:val="00853D7A"/>
    <w:rsid w:val="00853DF6"/>
    <w:rsid w:val="00853F59"/>
    <w:rsid w:val="0085434A"/>
    <w:rsid w:val="0085441D"/>
    <w:rsid w:val="008547C6"/>
    <w:rsid w:val="00854FFF"/>
    <w:rsid w:val="0085531A"/>
    <w:rsid w:val="008554A7"/>
    <w:rsid w:val="008555B5"/>
    <w:rsid w:val="008555F4"/>
    <w:rsid w:val="0085568E"/>
    <w:rsid w:val="0085585E"/>
    <w:rsid w:val="00855B3F"/>
    <w:rsid w:val="00855E40"/>
    <w:rsid w:val="00856196"/>
    <w:rsid w:val="008561FB"/>
    <w:rsid w:val="00856348"/>
    <w:rsid w:val="00856607"/>
    <w:rsid w:val="00856683"/>
    <w:rsid w:val="008568FA"/>
    <w:rsid w:val="00856923"/>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360"/>
    <w:rsid w:val="00861628"/>
    <w:rsid w:val="0086167A"/>
    <w:rsid w:val="008616EF"/>
    <w:rsid w:val="00861874"/>
    <w:rsid w:val="00861AC6"/>
    <w:rsid w:val="00861B6A"/>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45"/>
    <w:rsid w:val="0086337E"/>
    <w:rsid w:val="00863C1D"/>
    <w:rsid w:val="00863E11"/>
    <w:rsid w:val="00864174"/>
    <w:rsid w:val="008642B6"/>
    <w:rsid w:val="00864362"/>
    <w:rsid w:val="00864440"/>
    <w:rsid w:val="008644AC"/>
    <w:rsid w:val="008645E4"/>
    <w:rsid w:val="00864AAC"/>
    <w:rsid w:val="00864B9C"/>
    <w:rsid w:val="00864E3A"/>
    <w:rsid w:val="00864FAA"/>
    <w:rsid w:val="00865214"/>
    <w:rsid w:val="00865355"/>
    <w:rsid w:val="00865671"/>
    <w:rsid w:val="008656DD"/>
    <w:rsid w:val="0086575E"/>
    <w:rsid w:val="00865A9F"/>
    <w:rsid w:val="00865CED"/>
    <w:rsid w:val="00865DFA"/>
    <w:rsid w:val="00865F0E"/>
    <w:rsid w:val="00866036"/>
    <w:rsid w:val="0086603B"/>
    <w:rsid w:val="008661AB"/>
    <w:rsid w:val="00866211"/>
    <w:rsid w:val="008663E9"/>
    <w:rsid w:val="0086659B"/>
    <w:rsid w:val="008665E7"/>
    <w:rsid w:val="00866791"/>
    <w:rsid w:val="00866975"/>
    <w:rsid w:val="008669AA"/>
    <w:rsid w:val="008669DC"/>
    <w:rsid w:val="00866A35"/>
    <w:rsid w:val="00866BAD"/>
    <w:rsid w:val="00866CA1"/>
    <w:rsid w:val="00866CD7"/>
    <w:rsid w:val="00866D8A"/>
    <w:rsid w:val="00866E1D"/>
    <w:rsid w:val="00866F29"/>
    <w:rsid w:val="008672CA"/>
    <w:rsid w:val="008675D9"/>
    <w:rsid w:val="00867E15"/>
    <w:rsid w:val="008703E2"/>
    <w:rsid w:val="008705DC"/>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1EB"/>
    <w:rsid w:val="008722FD"/>
    <w:rsid w:val="008723AA"/>
    <w:rsid w:val="008723FC"/>
    <w:rsid w:val="0087246B"/>
    <w:rsid w:val="00872515"/>
    <w:rsid w:val="00872528"/>
    <w:rsid w:val="00872607"/>
    <w:rsid w:val="008726DE"/>
    <w:rsid w:val="00872877"/>
    <w:rsid w:val="008729DB"/>
    <w:rsid w:val="00872C5F"/>
    <w:rsid w:val="00873210"/>
    <w:rsid w:val="0087338D"/>
    <w:rsid w:val="0087338E"/>
    <w:rsid w:val="008734C9"/>
    <w:rsid w:val="008735B0"/>
    <w:rsid w:val="0087362E"/>
    <w:rsid w:val="0087370E"/>
    <w:rsid w:val="00873869"/>
    <w:rsid w:val="00873C3A"/>
    <w:rsid w:val="00873CC2"/>
    <w:rsid w:val="00873CD7"/>
    <w:rsid w:val="00873F80"/>
    <w:rsid w:val="00874059"/>
    <w:rsid w:val="0087446C"/>
    <w:rsid w:val="00874595"/>
    <w:rsid w:val="008748C1"/>
    <w:rsid w:val="00874CAE"/>
    <w:rsid w:val="00874D1D"/>
    <w:rsid w:val="00874DA9"/>
    <w:rsid w:val="00874EF1"/>
    <w:rsid w:val="00874FFA"/>
    <w:rsid w:val="008751BB"/>
    <w:rsid w:val="008751E0"/>
    <w:rsid w:val="00875744"/>
    <w:rsid w:val="00875861"/>
    <w:rsid w:val="00875AAD"/>
    <w:rsid w:val="00875C24"/>
    <w:rsid w:val="0087618D"/>
    <w:rsid w:val="008763EF"/>
    <w:rsid w:val="008768A9"/>
    <w:rsid w:val="00876990"/>
    <w:rsid w:val="008770B4"/>
    <w:rsid w:val="0087718F"/>
    <w:rsid w:val="00877321"/>
    <w:rsid w:val="00877392"/>
    <w:rsid w:val="008773B7"/>
    <w:rsid w:val="00877524"/>
    <w:rsid w:val="00877788"/>
    <w:rsid w:val="00877A52"/>
    <w:rsid w:val="00877D75"/>
    <w:rsid w:val="00877F1F"/>
    <w:rsid w:val="00880016"/>
    <w:rsid w:val="008800D8"/>
    <w:rsid w:val="008806A6"/>
    <w:rsid w:val="00880862"/>
    <w:rsid w:val="0088095B"/>
    <w:rsid w:val="008809CF"/>
    <w:rsid w:val="00880AFB"/>
    <w:rsid w:val="00881140"/>
    <w:rsid w:val="0088148F"/>
    <w:rsid w:val="00881638"/>
    <w:rsid w:val="008818C6"/>
    <w:rsid w:val="00881A42"/>
    <w:rsid w:val="0088207A"/>
    <w:rsid w:val="00882462"/>
    <w:rsid w:val="008824A9"/>
    <w:rsid w:val="008826F1"/>
    <w:rsid w:val="008829BC"/>
    <w:rsid w:val="00882CB6"/>
    <w:rsid w:val="00882CC3"/>
    <w:rsid w:val="00882CF6"/>
    <w:rsid w:val="00883070"/>
    <w:rsid w:val="00883374"/>
    <w:rsid w:val="00883502"/>
    <w:rsid w:val="0088357D"/>
    <w:rsid w:val="00883601"/>
    <w:rsid w:val="00883B79"/>
    <w:rsid w:val="00883D60"/>
    <w:rsid w:val="00883E54"/>
    <w:rsid w:val="00884023"/>
    <w:rsid w:val="00884191"/>
    <w:rsid w:val="008841E1"/>
    <w:rsid w:val="00884461"/>
    <w:rsid w:val="00884582"/>
    <w:rsid w:val="0088465F"/>
    <w:rsid w:val="0088484F"/>
    <w:rsid w:val="0088499D"/>
    <w:rsid w:val="00884A55"/>
    <w:rsid w:val="00884F6B"/>
    <w:rsid w:val="00884FCD"/>
    <w:rsid w:val="00884FDC"/>
    <w:rsid w:val="00885209"/>
    <w:rsid w:val="00885300"/>
    <w:rsid w:val="00885435"/>
    <w:rsid w:val="00885622"/>
    <w:rsid w:val="0088570A"/>
    <w:rsid w:val="008859C8"/>
    <w:rsid w:val="00885C4F"/>
    <w:rsid w:val="00885F18"/>
    <w:rsid w:val="00885FF5"/>
    <w:rsid w:val="008860B3"/>
    <w:rsid w:val="008860BF"/>
    <w:rsid w:val="00886151"/>
    <w:rsid w:val="008862DE"/>
    <w:rsid w:val="00886304"/>
    <w:rsid w:val="00886344"/>
    <w:rsid w:val="00886416"/>
    <w:rsid w:val="00886440"/>
    <w:rsid w:val="0088648E"/>
    <w:rsid w:val="00886607"/>
    <w:rsid w:val="00886719"/>
    <w:rsid w:val="00886727"/>
    <w:rsid w:val="0088677F"/>
    <w:rsid w:val="008867D1"/>
    <w:rsid w:val="008867FC"/>
    <w:rsid w:val="00886811"/>
    <w:rsid w:val="00886885"/>
    <w:rsid w:val="00886AAA"/>
    <w:rsid w:val="00886E90"/>
    <w:rsid w:val="00886EF1"/>
    <w:rsid w:val="00886F87"/>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A7"/>
    <w:rsid w:val="00890ECD"/>
    <w:rsid w:val="00890F8E"/>
    <w:rsid w:val="00891378"/>
    <w:rsid w:val="008913C2"/>
    <w:rsid w:val="0089148F"/>
    <w:rsid w:val="00891608"/>
    <w:rsid w:val="00891740"/>
    <w:rsid w:val="0089184A"/>
    <w:rsid w:val="008920A4"/>
    <w:rsid w:val="0089230A"/>
    <w:rsid w:val="0089267B"/>
    <w:rsid w:val="0089274E"/>
    <w:rsid w:val="0089287E"/>
    <w:rsid w:val="008929F5"/>
    <w:rsid w:val="00892CE3"/>
    <w:rsid w:val="00892D34"/>
    <w:rsid w:val="00892D7F"/>
    <w:rsid w:val="00892E5B"/>
    <w:rsid w:val="00892E71"/>
    <w:rsid w:val="00892F65"/>
    <w:rsid w:val="00892FFA"/>
    <w:rsid w:val="008932E0"/>
    <w:rsid w:val="0089333C"/>
    <w:rsid w:val="00893341"/>
    <w:rsid w:val="00893342"/>
    <w:rsid w:val="008934B3"/>
    <w:rsid w:val="00893504"/>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1CC"/>
    <w:rsid w:val="0089520F"/>
    <w:rsid w:val="0089547B"/>
    <w:rsid w:val="00895699"/>
    <w:rsid w:val="008957C0"/>
    <w:rsid w:val="008957C8"/>
    <w:rsid w:val="0089592A"/>
    <w:rsid w:val="008959BD"/>
    <w:rsid w:val="00895AE5"/>
    <w:rsid w:val="00895B41"/>
    <w:rsid w:val="00895CA4"/>
    <w:rsid w:val="00895D12"/>
    <w:rsid w:val="00895E18"/>
    <w:rsid w:val="00895ED4"/>
    <w:rsid w:val="00895F9D"/>
    <w:rsid w:val="008962E5"/>
    <w:rsid w:val="00896395"/>
    <w:rsid w:val="0089665B"/>
    <w:rsid w:val="00896DA7"/>
    <w:rsid w:val="00896E8F"/>
    <w:rsid w:val="00896EFC"/>
    <w:rsid w:val="00896F77"/>
    <w:rsid w:val="00897143"/>
    <w:rsid w:val="00897156"/>
    <w:rsid w:val="00897307"/>
    <w:rsid w:val="008974A8"/>
    <w:rsid w:val="008974E4"/>
    <w:rsid w:val="00897753"/>
    <w:rsid w:val="0089779E"/>
    <w:rsid w:val="008977A3"/>
    <w:rsid w:val="00897807"/>
    <w:rsid w:val="00897A0C"/>
    <w:rsid w:val="008A0798"/>
    <w:rsid w:val="008A07BB"/>
    <w:rsid w:val="008A08DC"/>
    <w:rsid w:val="008A0ABF"/>
    <w:rsid w:val="008A0C6F"/>
    <w:rsid w:val="008A0D3E"/>
    <w:rsid w:val="008A0E46"/>
    <w:rsid w:val="008A0E56"/>
    <w:rsid w:val="008A1132"/>
    <w:rsid w:val="008A127A"/>
    <w:rsid w:val="008A1328"/>
    <w:rsid w:val="008A16A7"/>
    <w:rsid w:val="008A17B3"/>
    <w:rsid w:val="008A1AD3"/>
    <w:rsid w:val="008A1B72"/>
    <w:rsid w:val="008A1BDC"/>
    <w:rsid w:val="008A1D77"/>
    <w:rsid w:val="008A218D"/>
    <w:rsid w:val="008A2274"/>
    <w:rsid w:val="008A22E7"/>
    <w:rsid w:val="008A2348"/>
    <w:rsid w:val="008A23A2"/>
    <w:rsid w:val="008A24CD"/>
    <w:rsid w:val="008A25F8"/>
    <w:rsid w:val="008A285B"/>
    <w:rsid w:val="008A28CE"/>
    <w:rsid w:val="008A2C39"/>
    <w:rsid w:val="008A38DB"/>
    <w:rsid w:val="008A39BF"/>
    <w:rsid w:val="008A3CB0"/>
    <w:rsid w:val="008A3CD9"/>
    <w:rsid w:val="008A3D91"/>
    <w:rsid w:val="008A3E02"/>
    <w:rsid w:val="008A4405"/>
    <w:rsid w:val="008A44D4"/>
    <w:rsid w:val="008A4854"/>
    <w:rsid w:val="008A4A41"/>
    <w:rsid w:val="008A4BBB"/>
    <w:rsid w:val="008A4C60"/>
    <w:rsid w:val="008A4F56"/>
    <w:rsid w:val="008A5009"/>
    <w:rsid w:val="008A503E"/>
    <w:rsid w:val="008A5046"/>
    <w:rsid w:val="008A5053"/>
    <w:rsid w:val="008A51C2"/>
    <w:rsid w:val="008A51FE"/>
    <w:rsid w:val="008A5371"/>
    <w:rsid w:val="008A5C20"/>
    <w:rsid w:val="008A5DC2"/>
    <w:rsid w:val="008A5EC6"/>
    <w:rsid w:val="008A65A4"/>
    <w:rsid w:val="008A6650"/>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C70"/>
    <w:rsid w:val="008A7D96"/>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C7C"/>
    <w:rsid w:val="008B2E9A"/>
    <w:rsid w:val="008B2F98"/>
    <w:rsid w:val="008B331C"/>
    <w:rsid w:val="008B38A6"/>
    <w:rsid w:val="008B3E54"/>
    <w:rsid w:val="008B3E60"/>
    <w:rsid w:val="008B3E8C"/>
    <w:rsid w:val="008B44E4"/>
    <w:rsid w:val="008B4619"/>
    <w:rsid w:val="008B4689"/>
    <w:rsid w:val="008B471E"/>
    <w:rsid w:val="008B4745"/>
    <w:rsid w:val="008B4831"/>
    <w:rsid w:val="008B4A33"/>
    <w:rsid w:val="008B4A68"/>
    <w:rsid w:val="008B50FA"/>
    <w:rsid w:val="008B5196"/>
    <w:rsid w:val="008B51F0"/>
    <w:rsid w:val="008B5866"/>
    <w:rsid w:val="008B5D7A"/>
    <w:rsid w:val="008B6134"/>
    <w:rsid w:val="008B62C8"/>
    <w:rsid w:val="008B639C"/>
    <w:rsid w:val="008B646D"/>
    <w:rsid w:val="008B6529"/>
    <w:rsid w:val="008B65E4"/>
    <w:rsid w:val="008B6603"/>
    <w:rsid w:val="008B68E0"/>
    <w:rsid w:val="008B6A82"/>
    <w:rsid w:val="008B6D19"/>
    <w:rsid w:val="008B6D8C"/>
    <w:rsid w:val="008B71C7"/>
    <w:rsid w:val="008B71DD"/>
    <w:rsid w:val="008B72CF"/>
    <w:rsid w:val="008B79AD"/>
    <w:rsid w:val="008B7A3D"/>
    <w:rsid w:val="008B7B3F"/>
    <w:rsid w:val="008B7B46"/>
    <w:rsid w:val="008B7B81"/>
    <w:rsid w:val="008B7D92"/>
    <w:rsid w:val="008B7FA5"/>
    <w:rsid w:val="008B7FD1"/>
    <w:rsid w:val="008C002F"/>
    <w:rsid w:val="008C00AE"/>
    <w:rsid w:val="008C01BA"/>
    <w:rsid w:val="008C0250"/>
    <w:rsid w:val="008C0482"/>
    <w:rsid w:val="008C052E"/>
    <w:rsid w:val="008C054F"/>
    <w:rsid w:val="008C087C"/>
    <w:rsid w:val="008C0C04"/>
    <w:rsid w:val="008C11F2"/>
    <w:rsid w:val="008C1283"/>
    <w:rsid w:val="008C1584"/>
    <w:rsid w:val="008C15AD"/>
    <w:rsid w:val="008C15D1"/>
    <w:rsid w:val="008C1B7C"/>
    <w:rsid w:val="008C1C62"/>
    <w:rsid w:val="008C1CD3"/>
    <w:rsid w:val="008C1CE7"/>
    <w:rsid w:val="008C202D"/>
    <w:rsid w:val="008C209D"/>
    <w:rsid w:val="008C24EF"/>
    <w:rsid w:val="008C26C7"/>
    <w:rsid w:val="008C277F"/>
    <w:rsid w:val="008C28A8"/>
    <w:rsid w:val="008C296E"/>
    <w:rsid w:val="008C29EA"/>
    <w:rsid w:val="008C2AD8"/>
    <w:rsid w:val="008C2C70"/>
    <w:rsid w:val="008C2D5B"/>
    <w:rsid w:val="008C2EF5"/>
    <w:rsid w:val="008C3596"/>
    <w:rsid w:val="008C3739"/>
    <w:rsid w:val="008C3A21"/>
    <w:rsid w:val="008C3B4E"/>
    <w:rsid w:val="008C3C26"/>
    <w:rsid w:val="008C3DBF"/>
    <w:rsid w:val="008C41F2"/>
    <w:rsid w:val="008C42BB"/>
    <w:rsid w:val="008C43E8"/>
    <w:rsid w:val="008C489E"/>
    <w:rsid w:val="008C48ED"/>
    <w:rsid w:val="008C4D85"/>
    <w:rsid w:val="008C5059"/>
    <w:rsid w:val="008C54A1"/>
    <w:rsid w:val="008C54F9"/>
    <w:rsid w:val="008C56D8"/>
    <w:rsid w:val="008C575A"/>
    <w:rsid w:val="008C5763"/>
    <w:rsid w:val="008C5A22"/>
    <w:rsid w:val="008C5AAE"/>
    <w:rsid w:val="008C5D3F"/>
    <w:rsid w:val="008C5D92"/>
    <w:rsid w:val="008C61A4"/>
    <w:rsid w:val="008C6553"/>
    <w:rsid w:val="008C65CC"/>
    <w:rsid w:val="008C66A4"/>
    <w:rsid w:val="008C6A47"/>
    <w:rsid w:val="008C6B05"/>
    <w:rsid w:val="008C6D9C"/>
    <w:rsid w:val="008C7045"/>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1D45"/>
    <w:rsid w:val="008D20BF"/>
    <w:rsid w:val="008D20D1"/>
    <w:rsid w:val="008D21EA"/>
    <w:rsid w:val="008D2338"/>
    <w:rsid w:val="008D23E1"/>
    <w:rsid w:val="008D23F4"/>
    <w:rsid w:val="008D243F"/>
    <w:rsid w:val="008D244B"/>
    <w:rsid w:val="008D24B5"/>
    <w:rsid w:val="008D27B7"/>
    <w:rsid w:val="008D2889"/>
    <w:rsid w:val="008D2B1D"/>
    <w:rsid w:val="008D2BA4"/>
    <w:rsid w:val="008D2C9A"/>
    <w:rsid w:val="008D2D6E"/>
    <w:rsid w:val="008D2F15"/>
    <w:rsid w:val="008D2F7C"/>
    <w:rsid w:val="008D31D1"/>
    <w:rsid w:val="008D31DE"/>
    <w:rsid w:val="008D3212"/>
    <w:rsid w:val="008D3738"/>
    <w:rsid w:val="008D37B0"/>
    <w:rsid w:val="008D3AD3"/>
    <w:rsid w:val="008D3D70"/>
    <w:rsid w:val="008D3DA1"/>
    <w:rsid w:val="008D3DD5"/>
    <w:rsid w:val="008D3E0C"/>
    <w:rsid w:val="008D3FB5"/>
    <w:rsid w:val="008D4086"/>
    <w:rsid w:val="008D4210"/>
    <w:rsid w:val="008D422B"/>
    <w:rsid w:val="008D42DB"/>
    <w:rsid w:val="008D42EB"/>
    <w:rsid w:val="008D4309"/>
    <w:rsid w:val="008D44B9"/>
    <w:rsid w:val="008D4528"/>
    <w:rsid w:val="008D461E"/>
    <w:rsid w:val="008D4672"/>
    <w:rsid w:val="008D4CE9"/>
    <w:rsid w:val="008D4DDB"/>
    <w:rsid w:val="008D5109"/>
    <w:rsid w:val="008D511E"/>
    <w:rsid w:val="008D51A3"/>
    <w:rsid w:val="008D5378"/>
    <w:rsid w:val="008D5447"/>
    <w:rsid w:val="008D5786"/>
    <w:rsid w:val="008D593D"/>
    <w:rsid w:val="008D596E"/>
    <w:rsid w:val="008D5A64"/>
    <w:rsid w:val="008D5E33"/>
    <w:rsid w:val="008D5EC9"/>
    <w:rsid w:val="008D5F05"/>
    <w:rsid w:val="008D5F62"/>
    <w:rsid w:val="008D5FB1"/>
    <w:rsid w:val="008D63B5"/>
    <w:rsid w:val="008D6520"/>
    <w:rsid w:val="008D664D"/>
    <w:rsid w:val="008D676F"/>
    <w:rsid w:val="008D67EC"/>
    <w:rsid w:val="008D6917"/>
    <w:rsid w:val="008D6AAE"/>
    <w:rsid w:val="008D6C39"/>
    <w:rsid w:val="008D6DB0"/>
    <w:rsid w:val="008D6E3A"/>
    <w:rsid w:val="008D6F1B"/>
    <w:rsid w:val="008D6F3D"/>
    <w:rsid w:val="008D704E"/>
    <w:rsid w:val="008D7168"/>
    <w:rsid w:val="008D7240"/>
    <w:rsid w:val="008D7433"/>
    <w:rsid w:val="008D76C7"/>
    <w:rsid w:val="008D7738"/>
    <w:rsid w:val="008D77A0"/>
    <w:rsid w:val="008D790D"/>
    <w:rsid w:val="008D7BAB"/>
    <w:rsid w:val="008D7C76"/>
    <w:rsid w:val="008E0184"/>
    <w:rsid w:val="008E047D"/>
    <w:rsid w:val="008E09DE"/>
    <w:rsid w:val="008E0C44"/>
    <w:rsid w:val="008E0F05"/>
    <w:rsid w:val="008E105A"/>
    <w:rsid w:val="008E112C"/>
    <w:rsid w:val="008E12C2"/>
    <w:rsid w:val="008E13AD"/>
    <w:rsid w:val="008E16AA"/>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2F"/>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4D8D"/>
    <w:rsid w:val="008E4E8D"/>
    <w:rsid w:val="008E5124"/>
    <w:rsid w:val="008E5163"/>
    <w:rsid w:val="008E53B0"/>
    <w:rsid w:val="008E53CE"/>
    <w:rsid w:val="008E5615"/>
    <w:rsid w:val="008E57EE"/>
    <w:rsid w:val="008E588D"/>
    <w:rsid w:val="008E594E"/>
    <w:rsid w:val="008E5B4D"/>
    <w:rsid w:val="008E5BDB"/>
    <w:rsid w:val="008E5C2D"/>
    <w:rsid w:val="008E6098"/>
    <w:rsid w:val="008E613B"/>
    <w:rsid w:val="008E61A2"/>
    <w:rsid w:val="008E61A6"/>
    <w:rsid w:val="008E631C"/>
    <w:rsid w:val="008E6372"/>
    <w:rsid w:val="008E63A3"/>
    <w:rsid w:val="008E63B3"/>
    <w:rsid w:val="008E63D1"/>
    <w:rsid w:val="008E64E0"/>
    <w:rsid w:val="008E6671"/>
    <w:rsid w:val="008E66B6"/>
    <w:rsid w:val="008E6874"/>
    <w:rsid w:val="008E69E4"/>
    <w:rsid w:val="008E6A72"/>
    <w:rsid w:val="008E6B8F"/>
    <w:rsid w:val="008E6C25"/>
    <w:rsid w:val="008E6F1A"/>
    <w:rsid w:val="008E70B0"/>
    <w:rsid w:val="008E70BF"/>
    <w:rsid w:val="008E70F3"/>
    <w:rsid w:val="008E7516"/>
    <w:rsid w:val="008E7692"/>
    <w:rsid w:val="008E773D"/>
    <w:rsid w:val="008E787C"/>
    <w:rsid w:val="008E7A6D"/>
    <w:rsid w:val="008E7B1C"/>
    <w:rsid w:val="008E7DAF"/>
    <w:rsid w:val="008E7E23"/>
    <w:rsid w:val="008F008C"/>
    <w:rsid w:val="008F0193"/>
    <w:rsid w:val="008F02A6"/>
    <w:rsid w:val="008F030E"/>
    <w:rsid w:val="008F03E7"/>
    <w:rsid w:val="008F06B5"/>
    <w:rsid w:val="008F097D"/>
    <w:rsid w:val="008F09C4"/>
    <w:rsid w:val="008F0A31"/>
    <w:rsid w:val="008F0BA8"/>
    <w:rsid w:val="008F0C4D"/>
    <w:rsid w:val="008F0D84"/>
    <w:rsid w:val="008F1204"/>
    <w:rsid w:val="008F1397"/>
    <w:rsid w:val="008F1A84"/>
    <w:rsid w:val="008F1B33"/>
    <w:rsid w:val="008F1CE9"/>
    <w:rsid w:val="008F1DF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CB1"/>
    <w:rsid w:val="008F3EDA"/>
    <w:rsid w:val="008F3EF9"/>
    <w:rsid w:val="008F3F00"/>
    <w:rsid w:val="008F3F5B"/>
    <w:rsid w:val="008F3FAB"/>
    <w:rsid w:val="008F400A"/>
    <w:rsid w:val="008F4099"/>
    <w:rsid w:val="008F42DD"/>
    <w:rsid w:val="008F4430"/>
    <w:rsid w:val="008F4646"/>
    <w:rsid w:val="008F46AC"/>
    <w:rsid w:val="008F472B"/>
    <w:rsid w:val="008F49E0"/>
    <w:rsid w:val="008F4AE3"/>
    <w:rsid w:val="008F4B58"/>
    <w:rsid w:val="008F4F46"/>
    <w:rsid w:val="008F51F1"/>
    <w:rsid w:val="008F5371"/>
    <w:rsid w:val="008F5438"/>
    <w:rsid w:val="008F54FC"/>
    <w:rsid w:val="008F5596"/>
    <w:rsid w:val="008F565D"/>
    <w:rsid w:val="008F572A"/>
    <w:rsid w:val="008F5B6A"/>
    <w:rsid w:val="008F5BB2"/>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8F7E1C"/>
    <w:rsid w:val="0090019F"/>
    <w:rsid w:val="009003DA"/>
    <w:rsid w:val="009007E9"/>
    <w:rsid w:val="0090087F"/>
    <w:rsid w:val="00900B68"/>
    <w:rsid w:val="00900DA6"/>
    <w:rsid w:val="00900F11"/>
    <w:rsid w:val="0090116A"/>
    <w:rsid w:val="0090118D"/>
    <w:rsid w:val="009011B2"/>
    <w:rsid w:val="009011DC"/>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09"/>
    <w:rsid w:val="00902AA6"/>
    <w:rsid w:val="00902CC8"/>
    <w:rsid w:val="00902CDC"/>
    <w:rsid w:val="009033D4"/>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E5"/>
    <w:rsid w:val="00906B48"/>
    <w:rsid w:val="00906E9D"/>
    <w:rsid w:val="00907139"/>
    <w:rsid w:val="00907316"/>
    <w:rsid w:val="009076BC"/>
    <w:rsid w:val="00907874"/>
    <w:rsid w:val="00907886"/>
    <w:rsid w:val="00907BC3"/>
    <w:rsid w:val="00907C7D"/>
    <w:rsid w:val="00907D0A"/>
    <w:rsid w:val="00907DB2"/>
    <w:rsid w:val="00907F2B"/>
    <w:rsid w:val="0091000A"/>
    <w:rsid w:val="0091001E"/>
    <w:rsid w:val="00910451"/>
    <w:rsid w:val="00910500"/>
    <w:rsid w:val="009105D7"/>
    <w:rsid w:val="009106E7"/>
    <w:rsid w:val="00910858"/>
    <w:rsid w:val="009108C1"/>
    <w:rsid w:val="00910D2E"/>
    <w:rsid w:val="00910D52"/>
    <w:rsid w:val="00910EF6"/>
    <w:rsid w:val="00910F09"/>
    <w:rsid w:val="009110DF"/>
    <w:rsid w:val="0091111E"/>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0AD"/>
    <w:rsid w:val="0091312E"/>
    <w:rsid w:val="0091315B"/>
    <w:rsid w:val="009133BE"/>
    <w:rsid w:val="0091368C"/>
    <w:rsid w:val="009136DE"/>
    <w:rsid w:val="00913800"/>
    <w:rsid w:val="0091382F"/>
    <w:rsid w:val="00913859"/>
    <w:rsid w:val="009138EA"/>
    <w:rsid w:val="00913919"/>
    <w:rsid w:val="0091393D"/>
    <w:rsid w:val="00913A55"/>
    <w:rsid w:val="00913AE3"/>
    <w:rsid w:val="00913CE6"/>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A68"/>
    <w:rsid w:val="00916C4A"/>
    <w:rsid w:val="00916E96"/>
    <w:rsid w:val="00916F22"/>
    <w:rsid w:val="0091715D"/>
    <w:rsid w:val="0091723F"/>
    <w:rsid w:val="009173A8"/>
    <w:rsid w:val="00917693"/>
    <w:rsid w:val="009177C0"/>
    <w:rsid w:val="009177E5"/>
    <w:rsid w:val="00917C3A"/>
    <w:rsid w:val="00917DA5"/>
    <w:rsid w:val="00917FF5"/>
    <w:rsid w:val="00920202"/>
    <w:rsid w:val="009205DE"/>
    <w:rsid w:val="00920789"/>
    <w:rsid w:val="009207F5"/>
    <w:rsid w:val="009208E3"/>
    <w:rsid w:val="00920A34"/>
    <w:rsid w:val="00920A42"/>
    <w:rsid w:val="00920ADD"/>
    <w:rsid w:val="009216F4"/>
    <w:rsid w:val="00921878"/>
    <w:rsid w:val="00921D47"/>
    <w:rsid w:val="00921DBD"/>
    <w:rsid w:val="00922313"/>
    <w:rsid w:val="00922405"/>
    <w:rsid w:val="0092258D"/>
    <w:rsid w:val="00922642"/>
    <w:rsid w:val="00922944"/>
    <w:rsid w:val="00922CEC"/>
    <w:rsid w:val="00922F58"/>
    <w:rsid w:val="009230BE"/>
    <w:rsid w:val="0092318D"/>
    <w:rsid w:val="00923318"/>
    <w:rsid w:val="0092343D"/>
    <w:rsid w:val="009235DB"/>
    <w:rsid w:val="00923873"/>
    <w:rsid w:val="00923C5F"/>
    <w:rsid w:val="00924040"/>
    <w:rsid w:val="0092443B"/>
    <w:rsid w:val="009246CD"/>
    <w:rsid w:val="00924794"/>
    <w:rsid w:val="00924968"/>
    <w:rsid w:val="00924996"/>
    <w:rsid w:val="00924DE9"/>
    <w:rsid w:val="00924E33"/>
    <w:rsid w:val="00925022"/>
    <w:rsid w:val="009250FA"/>
    <w:rsid w:val="00925407"/>
    <w:rsid w:val="00925581"/>
    <w:rsid w:val="009255F2"/>
    <w:rsid w:val="00925A9F"/>
    <w:rsid w:val="00925C4E"/>
    <w:rsid w:val="00925D54"/>
    <w:rsid w:val="00925E58"/>
    <w:rsid w:val="00925ED6"/>
    <w:rsid w:val="009262C3"/>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7FA"/>
    <w:rsid w:val="00927A2D"/>
    <w:rsid w:val="0093003A"/>
    <w:rsid w:val="009300BC"/>
    <w:rsid w:val="00930150"/>
    <w:rsid w:val="00930224"/>
    <w:rsid w:val="00930343"/>
    <w:rsid w:val="0093062D"/>
    <w:rsid w:val="009306C1"/>
    <w:rsid w:val="009306CA"/>
    <w:rsid w:val="00930886"/>
    <w:rsid w:val="009311AC"/>
    <w:rsid w:val="009313E4"/>
    <w:rsid w:val="00931AA6"/>
    <w:rsid w:val="00931B38"/>
    <w:rsid w:val="00931CEF"/>
    <w:rsid w:val="00931E2D"/>
    <w:rsid w:val="00931F91"/>
    <w:rsid w:val="00931FE4"/>
    <w:rsid w:val="009320FA"/>
    <w:rsid w:val="00932189"/>
    <w:rsid w:val="00932310"/>
    <w:rsid w:val="00932344"/>
    <w:rsid w:val="009325A1"/>
    <w:rsid w:val="009325E3"/>
    <w:rsid w:val="009326DA"/>
    <w:rsid w:val="00932728"/>
    <w:rsid w:val="0093278A"/>
    <w:rsid w:val="00932A67"/>
    <w:rsid w:val="00932E2A"/>
    <w:rsid w:val="00932E2C"/>
    <w:rsid w:val="00933105"/>
    <w:rsid w:val="009333DB"/>
    <w:rsid w:val="00933788"/>
    <w:rsid w:val="009337AE"/>
    <w:rsid w:val="009338AE"/>
    <w:rsid w:val="009338F5"/>
    <w:rsid w:val="00933BA0"/>
    <w:rsid w:val="00933F5B"/>
    <w:rsid w:val="00933FD5"/>
    <w:rsid w:val="00933FDF"/>
    <w:rsid w:val="009342D1"/>
    <w:rsid w:val="00934434"/>
    <w:rsid w:val="00934724"/>
    <w:rsid w:val="0093477E"/>
    <w:rsid w:val="0093484B"/>
    <w:rsid w:val="009349F6"/>
    <w:rsid w:val="00934BD7"/>
    <w:rsid w:val="00934FEC"/>
    <w:rsid w:val="009350B4"/>
    <w:rsid w:val="009351CF"/>
    <w:rsid w:val="0093538D"/>
    <w:rsid w:val="0093549C"/>
    <w:rsid w:val="009354B4"/>
    <w:rsid w:val="0093567D"/>
    <w:rsid w:val="00935A52"/>
    <w:rsid w:val="00935AE0"/>
    <w:rsid w:val="00935CB6"/>
    <w:rsid w:val="00935E05"/>
    <w:rsid w:val="00935E93"/>
    <w:rsid w:val="00935EDE"/>
    <w:rsid w:val="0093606C"/>
    <w:rsid w:val="009360B3"/>
    <w:rsid w:val="009361DE"/>
    <w:rsid w:val="00936268"/>
    <w:rsid w:val="00936312"/>
    <w:rsid w:val="00936388"/>
    <w:rsid w:val="0093673F"/>
    <w:rsid w:val="0093679D"/>
    <w:rsid w:val="009367E6"/>
    <w:rsid w:val="00936D5B"/>
    <w:rsid w:val="00936D92"/>
    <w:rsid w:val="00936F4F"/>
    <w:rsid w:val="00937106"/>
    <w:rsid w:val="009371EE"/>
    <w:rsid w:val="0093734C"/>
    <w:rsid w:val="00937391"/>
    <w:rsid w:val="0093741F"/>
    <w:rsid w:val="009377DA"/>
    <w:rsid w:val="00937BA1"/>
    <w:rsid w:val="00937BBB"/>
    <w:rsid w:val="00937F3E"/>
    <w:rsid w:val="009402FE"/>
    <w:rsid w:val="009406F2"/>
    <w:rsid w:val="00940DCE"/>
    <w:rsid w:val="00940E83"/>
    <w:rsid w:val="00940FC4"/>
    <w:rsid w:val="00940FC7"/>
    <w:rsid w:val="00941492"/>
    <w:rsid w:val="009415C2"/>
    <w:rsid w:val="00941734"/>
    <w:rsid w:val="00941789"/>
    <w:rsid w:val="00941BC5"/>
    <w:rsid w:val="00941DAE"/>
    <w:rsid w:val="00941FC3"/>
    <w:rsid w:val="009420DA"/>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3BCF"/>
    <w:rsid w:val="00944267"/>
    <w:rsid w:val="00944279"/>
    <w:rsid w:val="009444DC"/>
    <w:rsid w:val="00944B3B"/>
    <w:rsid w:val="00944B75"/>
    <w:rsid w:val="00944DFA"/>
    <w:rsid w:val="00944F11"/>
    <w:rsid w:val="00944F2C"/>
    <w:rsid w:val="00944F2E"/>
    <w:rsid w:val="00945001"/>
    <w:rsid w:val="00945578"/>
    <w:rsid w:val="00945595"/>
    <w:rsid w:val="009458E3"/>
    <w:rsid w:val="009459AC"/>
    <w:rsid w:val="00945BFB"/>
    <w:rsid w:val="00945D52"/>
    <w:rsid w:val="00945D80"/>
    <w:rsid w:val="00945D9B"/>
    <w:rsid w:val="00945E37"/>
    <w:rsid w:val="0094642B"/>
    <w:rsid w:val="009469A0"/>
    <w:rsid w:val="00946BAE"/>
    <w:rsid w:val="00946C85"/>
    <w:rsid w:val="00946EE8"/>
    <w:rsid w:val="00947023"/>
    <w:rsid w:val="00947120"/>
    <w:rsid w:val="0094729F"/>
    <w:rsid w:val="0094738D"/>
    <w:rsid w:val="0094749C"/>
    <w:rsid w:val="009477E0"/>
    <w:rsid w:val="009479AD"/>
    <w:rsid w:val="00947B18"/>
    <w:rsid w:val="00947E47"/>
    <w:rsid w:val="00947F82"/>
    <w:rsid w:val="00950038"/>
    <w:rsid w:val="00950499"/>
    <w:rsid w:val="00950757"/>
    <w:rsid w:val="009507CE"/>
    <w:rsid w:val="00950868"/>
    <w:rsid w:val="009508FF"/>
    <w:rsid w:val="00951334"/>
    <w:rsid w:val="00951590"/>
    <w:rsid w:val="0095169D"/>
    <w:rsid w:val="00951750"/>
    <w:rsid w:val="00951926"/>
    <w:rsid w:val="00951BA4"/>
    <w:rsid w:val="00951CD1"/>
    <w:rsid w:val="00951D0D"/>
    <w:rsid w:val="00951DDB"/>
    <w:rsid w:val="00951E81"/>
    <w:rsid w:val="00951EAD"/>
    <w:rsid w:val="009520F5"/>
    <w:rsid w:val="00952262"/>
    <w:rsid w:val="009524EE"/>
    <w:rsid w:val="009525CE"/>
    <w:rsid w:val="009525FA"/>
    <w:rsid w:val="00952815"/>
    <w:rsid w:val="00952872"/>
    <w:rsid w:val="00952BA3"/>
    <w:rsid w:val="00952C66"/>
    <w:rsid w:val="00952DBE"/>
    <w:rsid w:val="00952F33"/>
    <w:rsid w:val="009530BC"/>
    <w:rsid w:val="009530F6"/>
    <w:rsid w:val="0095320B"/>
    <w:rsid w:val="00953239"/>
    <w:rsid w:val="009532AE"/>
    <w:rsid w:val="00953329"/>
    <w:rsid w:val="00953384"/>
    <w:rsid w:val="0095355B"/>
    <w:rsid w:val="009536DF"/>
    <w:rsid w:val="00953835"/>
    <w:rsid w:val="00953847"/>
    <w:rsid w:val="0095399C"/>
    <w:rsid w:val="009539DE"/>
    <w:rsid w:val="00953B41"/>
    <w:rsid w:val="00953E41"/>
    <w:rsid w:val="009541DB"/>
    <w:rsid w:val="009541EB"/>
    <w:rsid w:val="00954584"/>
    <w:rsid w:val="00954585"/>
    <w:rsid w:val="0095463B"/>
    <w:rsid w:val="00954A1E"/>
    <w:rsid w:val="00954A4B"/>
    <w:rsid w:val="00954B4D"/>
    <w:rsid w:val="00954FE8"/>
    <w:rsid w:val="0095502A"/>
    <w:rsid w:val="00955093"/>
    <w:rsid w:val="00955340"/>
    <w:rsid w:val="00955678"/>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51"/>
    <w:rsid w:val="00957F9E"/>
    <w:rsid w:val="00960303"/>
    <w:rsid w:val="00960388"/>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4B2"/>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8AD"/>
    <w:rsid w:val="00964A8D"/>
    <w:rsid w:val="00964B6D"/>
    <w:rsid w:val="00964B98"/>
    <w:rsid w:val="00964C01"/>
    <w:rsid w:val="0096501C"/>
    <w:rsid w:val="00965094"/>
    <w:rsid w:val="00965166"/>
    <w:rsid w:val="009651C0"/>
    <w:rsid w:val="00965320"/>
    <w:rsid w:val="00965454"/>
    <w:rsid w:val="009655D6"/>
    <w:rsid w:val="0096569F"/>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EEA"/>
    <w:rsid w:val="00966F1C"/>
    <w:rsid w:val="00966F35"/>
    <w:rsid w:val="009670AC"/>
    <w:rsid w:val="009670DB"/>
    <w:rsid w:val="00967101"/>
    <w:rsid w:val="0096727A"/>
    <w:rsid w:val="009672AA"/>
    <w:rsid w:val="009676A9"/>
    <w:rsid w:val="00967739"/>
    <w:rsid w:val="00967852"/>
    <w:rsid w:val="0096788C"/>
    <w:rsid w:val="00967897"/>
    <w:rsid w:val="009678E8"/>
    <w:rsid w:val="00967B58"/>
    <w:rsid w:val="00967C09"/>
    <w:rsid w:val="00967C82"/>
    <w:rsid w:val="00967CE9"/>
    <w:rsid w:val="0097000C"/>
    <w:rsid w:val="009700F0"/>
    <w:rsid w:val="009701B6"/>
    <w:rsid w:val="00970234"/>
    <w:rsid w:val="009702AD"/>
    <w:rsid w:val="009703C3"/>
    <w:rsid w:val="009703DC"/>
    <w:rsid w:val="0097089C"/>
    <w:rsid w:val="0097095D"/>
    <w:rsid w:val="00970A71"/>
    <w:rsid w:val="00970B6E"/>
    <w:rsid w:val="00970B90"/>
    <w:rsid w:val="00970D1C"/>
    <w:rsid w:val="00970D99"/>
    <w:rsid w:val="00970ED6"/>
    <w:rsid w:val="00971086"/>
    <w:rsid w:val="0097125E"/>
    <w:rsid w:val="009713D1"/>
    <w:rsid w:val="0097151F"/>
    <w:rsid w:val="00971526"/>
    <w:rsid w:val="009719A0"/>
    <w:rsid w:val="009719C3"/>
    <w:rsid w:val="00971A48"/>
    <w:rsid w:val="00971BE9"/>
    <w:rsid w:val="00971C28"/>
    <w:rsid w:val="00971C2E"/>
    <w:rsid w:val="00971E4D"/>
    <w:rsid w:val="00972220"/>
    <w:rsid w:val="00972389"/>
    <w:rsid w:val="00972460"/>
    <w:rsid w:val="00972472"/>
    <w:rsid w:val="00972575"/>
    <w:rsid w:val="009725D3"/>
    <w:rsid w:val="00972934"/>
    <w:rsid w:val="00972BFE"/>
    <w:rsid w:val="00972C47"/>
    <w:rsid w:val="00972C73"/>
    <w:rsid w:val="00972C9F"/>
    <w:rsid w:val="0097351B"/>
    <w:rsid w:val="009738C7"/>
    <w:rsid w:val="00973A6D"/>
    <w:rsid w:val="00973CFA"/>
    <w:rsid w:val="00973D46"/>
    <w:rsid w:val="00974204"/>
    <w:rsid w:val="009743F6"/>
    <w:rsid w:val="009746D0"/>
    <w:rsid w:val="00974709"/>
    <w:rsid w:val="00974C33"/>
    <w:rsid w:val="00974C36"/>
    <w:rsid w:val="0097516B"/>
    <w:rsid w:val="00975274"/>
    <w:rsid w:val="009755B8"/>
    <w:rsid w:val="009755C6"/>
    <w:rsid w:val="00975720"/>
    <w:rsid w:val="00975DDA"/>
    <w:rsid w:val="00975F0F"/>
    <w:rsid w:val="009765BC"/>
    <w:rsid w:val="00976630"/>
    <w:rsid w:val="00976829"/>
    <w:rsid w:val="00976937"/>
    <w:rsid w:val="00976A08"/>
    <w:rsid w:val="00976B09"/>
    <w:rsid w:val="00976C90"/>
    <w:rsid w:val="00976E90"/>
    <w:rsid w:val="00977070"/>
    <w:rsid w:val="00977132"/>
    <w:rsid w:val="00977135"/>
    <w:rsid w:val="009773FC"/>
    <w:rsid w:val="009775BD"/>
    <w:rsid w:val="0097766B"/>
    <w:rsid w:val="009777DB"/>
    <w:rsid w:val="0097789C"/>
    <w:rsid w:val="00977A42"/>
    <w:rsid w:val="00977BC4"/>
    <w:rsid w:val="00977BCB"/>
    <w:rsid w:val="00977E14"/>
    <w:rsid w:val="00977ECD"/>
    <w:rsid w:val="00977F06"/>
    <w:rsid w:val="00980118"/>
    <w:rsid w:val="00980294"/>
    <w:rsid w:val="009803AA"/>
    <w:rsid w:val="009803BB"/>
    <w:rsid w:val="0098078B"/>
    <w:rsid w:val="009808B9"/>
    <w:rsid w:val="00980A77"/>
    <w:rsid w:val="00980C72"/>
    <w:rsid w:val="00980CA6"/>
    <w:rsid w:val="00980CEC"/>
    <w:rsid w:val="00980E96"/>
    <w:rsid w:val="00981065"/>
    <w:rsid w:val="009811F4"/>
    <w:rsid w:val="00981B03"/>
    <w:rsid w:val="00981BF8"/>
    <w:rsid w:val="00981C5E"/>
    <w:rsid w:val="00981C91"/>
    <w:rsid w:val="00981C9E"/>
    <w:rsid w:val="00981E0F"/>
    <w:rsid w:val="009820D2"/>
    <w:rsid w:val="0098213B"/>
    <w:rsid w:val="00982174"/>
    <w:rsid w:val="009822EE"/>
    <w:rsid w:val="0098270F"/>
    <w:rsid w:val="00982769"/>
    <w:rsid w:val="00982A24"/>
    <w:rsid w:val="00982AF7"/>
    <w:rsid w:val="00982C9A"/>
    <w:rsid w:val="00982CA7"/>
    <w:rsid w:val="00982CF9"/>
    <w:rsid w:val="00982DC8"/>
    <w:rsid w:val="00982F11"/>
    <w:rsid w:val="009839A2"/>
    <w:rsid w:val="00983A61"/>
    <w:rsid w:val="00983D0E"/>
    <w:rsid w:val="00983DCA"/>
    <w:rsid w:val="0098408C"/>
    <w:rsid w:val="00984148"/>
    <w:rsid w:val="009841F0"/>
    <w:rsid w:val="00984201"/>
    <w:rsid w:val="00984312"/>
    <w:rsid w:val="00984325"/>
    <w:rsid w:val="009843E1"/>
    <w:rsid w:val="00984694"/>
    <w:rsid w:val="00984747"/>
    <w:rsid w:val="00984A18"/>
    <w:rsid w:val="00984EE3"/>
    <w:rsid w:val="00985059"/>
    <w:rsid w:val="009855BD"/>
    <w:rsid w:val="0098579D"/>
    <w:rsid w:val="009859C6"/>
    <w:rsid w:val="00985B08"/>
    <w:rsid w:val="00985BAC"/>
    <w:rsid w:val="00985BF5"/>
    <w:rsid w:val="00985F9B"/>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86"/>
    <w:rsid w:val="009903D0"/>
    <w:rsid w:val="009906A2"/>
    <w:rsid w:val="00990A18"/>
    <w:rsid w:val="00990B16"/>
    <w:rsid w:val="00990BEB"/>
    <w:rsid w:val="00990CC9"/>
    <w:rsid w:val="00990D62"/>
    <w:rsid w:val="00990EBF"/>
    <w:rsid w:val="00990FF9"/>
    <w:rsid w:val="00991244"/>
    <w:rsid w:val="0099154A"/>
    <w:rsid w:val="00991810"/>
    <w:rsid w:val="00991831"/>
    <w:rsid w:val="0099190F"/>
    <w:rsid w:val="00991923"/>
    <w:rsid w:val="00991A58"/>
    <w:rsid w:val="00991C42"/>
    <w:rsid w:val="00991EFF"/>
    <w:rsid w:val="00992135"/>
    <w:rsid w:val="00992164"/>
    <w:rsid w:val="00992294"/>
    <w:rsid w:val="009922F8"/>
    <w:rsid w:val="009923E2"/>
    <w:rsid w:val="009924F2"/>
    <w:rsid w:val="0099268C"/>
    <w:rsid w:val="00992984"/>
    <w:rsid w:val="00992D60"/>
    <w:rsid w:val="00993057"/>
    <w:rsid w:val="00993386"/>
    <w:rsid w:val="00993492"/>
    <w:rsid w:val="009934E0"/>
    <w:rsid w:val="00993730"/>
    <w:rsid w:val="00993947"/>
    <w:rsid w:val="00993A77"/>
    <w:rsid w:val="00993CBE"/>
    <w:rsid w:val="00993D73"/>
    <w:rsid w:val="00993DA2"/>
    <w:rsid w:val="00993DC0"/>
    <w:rsid w:val="00993E99"/>
    <w:rsid w:val="00993F72"/>
    <w:rsid w:val="00994496"/>
    <w:rsid w:val="00994858"/>
    <w:rsid w:val="00994861"/>
    <w:rsid w:val="00994F77"/>
    <w:rsid w:val="00995062"/>
    <w:rsid w:val="009952E4"/>
    <w:rsid w:val="009953D7"/>
    <w:rsid w:val="00995413"/>
    <w:rsid w:val="00995902"/>
    <w:rsid w:val="00995B03"/>
    <w:rsid w:val="00995BAA"/>
    <w:rsid w:val="00995EE0"/>
    <w:rsid w:val="009962A0"/>
    <w:rsid w:val="00996558"/>
    <w:rsid w:val="00996931"/>
    <w:rsid w:val="009969B2"/>
    <w:rsid w:val="00996B26"/>
    <w:rsid w:val="00996C46"/>
    <w:rsid w:val="00996DC0"/>
    <w:rsid w:val="00997538"/>
    <w:rsid w:val="009975BA"/>
    <w:rsid w:val="00997632"/>
    <w:rsid w:val="00997659"/>
    <w:rsid w:val="0099775B"/>
    <w:rsid w:val="009978EB"/>
    <w:rsid w:val="00997A31"/>
    <w:rsid w:val="00997BA7"/>
    <w:rsid w:val="00997DC5"/>
    <w:rsid w:val="00997E92"/>
    <w:rsid w:val="009A00AD"/>
    <w:rsid w:val="009A04FE"/>
    <w:rsid w:val="009A056B"/>
    <w:rsid w:val="009A077C"/>
    <w:rsid w:val="009A0A08"/>
    <w:rsid w:val="009A0BBA"/>
    <w:rsid w:val="009A0F87"/>
    <w:rsid w:val="009A1503"/>
    <w:rsid w:val="009A1655"/>
    <w:rsid w:val="009A171E"/>
    <w:rsid w:val="009A173D"/>
    <w:rsid w:val="009A17F1"/>
    <w:rsid w:val="009A19B6"/>
    <w:rsid w:val="009A1D74"/>
    <w:rsid w:val="009A1F21"/>
    <w:rsid w:val="009A21A1"/>
    <w:rsid w:val="009A2498"/>
    <w:rsid w:val="009A2847"/>
    <w:rsid w:val="009A2D8E"/>
    <w:rsid w:val="009A306D"/>
    <w:rsid w:val="009A3149"/>
    <w:rsid w:val="009A31DA"/>
    <w:rsid w:val="009A331A"/>
    <w:rsid w:val="009A33CD"/>
    <w:rsid w:val="009A341F"/>
    <w:rsid w:val="009A345E"/>
    <w:rsid w:val="009A34B1"/>
    <w:rsid w:val="009A3684"/>
    <w:rsid w:val="009A38C7"/>
    <w:rsid w:val="009A3E1E"/>
    <w:rsid w:val="009A3E32"/>
    <w:rsid w:val="009A3F39"/>
    <w:rsid w:val="009A410B"/>
    <w:rsid w:val="009A4277"/>
    <w:rsid w:val="009A489F"/>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E40"/>
    <w:rsid w:val="009A6F86"/>
    <w:rsid w:val="009A709F"/>
    <w:rsid w:val="009A71B7"/>
    <w:rsid w:val="009A71E3"/>
    <w:rsid w:val="009A74F5"/>
    <w:rsid w:val="009A7690"/>
    <w:rsid w:val="009A76BA"/>
    <w:rsid w:val="009A76C1"/>
    <w:rsid w:val="009A7732"/>
    <w:rsid w:val="009A78E9"/>
    <w:rsid w:val="009A7A7C"/>
    <w:rsid w:val="009A7D2A"/>
    <w:rsid w:val="009A7D9F"/>
    <w:rsid w:val="009B03A0"/>
    <w:rsid w:val="009B0481"/>
    <w:rsid w:val="009B0647"/>
    <w:rsid w:val="009B06CC"/>
    <w:rsid w:val="009B07BD"/>
    <w:rsid w:val="009B0A95"/>
    <w:rsid w:val="009B0B6F"/>
    <w:rsid w:val="009B0CBD"/>
    <w:rsid w:val="009B0F12"/>
    <w:rsid w:val="009B12C6"/>
    <w:rsid w:val="009B1316"/>
    <w:rsid w:val="009B1363"/>
    <w:rsid w:val="009B16E4"/>
    <w:rsid w:val="009B18AC"/>
    <w:rsid w:val="009B1C84"/>
    <w:rsid w:val="009B1EA1"/>
    <w:rsid w:val="009B1FA0"/>
    <w:rsid w:val="009B2092"/>
    <w:rsid w:val="009B221C"/>
    <w:rsid w:val="009B224B"/>
    <w:rsid w:val="009B2266"/>
    <w:rsid w:val="009B24A0"/>
    <w:rsid w:val="009B279D"/>
    <w:rsid w:val="009B2AF5"/>
    <w:rsid w:val="009B2B7A"/>
    <w:rsid w:val="009B2C5D"/>
    <w:rsid w:val="009B2DB7"/>
    <w:rsid w:val="009B2E2C"/>
    <w:rsid w:val="009B2E2D"/>
    <w:rsid w:val="009B3362"/>
    <w:rsid w:val="009B3414"/>
    <w:rsid w:val="009B3639"/>
    <w:rsid w:val="009B366B"/>
    <w:rsid w:val="009B368D"/>
    <w:rsid w:val="009B3762"/>
    <w:rsid w:val="009B3859"/>
    <w:rsid w:val="009B3AB6"/>
    <w:rsid w:val="009B3B7E"/>
    <w:rsid w:val="009B3C47"/>
    <w:rsid w:val="009B3C8E"/>
    <w:rsid w:val="009B419D"/>
    <w:rsid w:val="009B41B7"/>
    <w:rsid w:val="009B42D2"/>
    <w:rsid w:val="009B4531"/>
    <w:rsid w:val="009B4872"/>
    <w:rsid w:val="009B4C36"/>
    <w:rsid w:val="009B4DAE"/>
    <w:rsid w:val="009B4F8D"/>
    <w:rsid w:val="009B512F"/>
    <w:rsid w:val="009B557A"/>
    <w:rsid w:val="009B5674"/>
    <w:rsid w:val="009B568E"/>
    <w:rsid w:val="009B5950"/>
    <w:rsid w:val="009B6084"/>
    <w:rsid w:val="009B6382"/>
    <w:rsid w:val="009B64E6"/>
    <w:rsid w:val="009B6624"/>
    <w:rsid w:val="009B672A"/>
    <w:rsid w:val="009B6731"/>
    <w:rsid w:val="009B6738"/>
    <w:rsid w:val="009B6D67"/>
    <w:rsid w:val="009B6ED8"/>
    <w:rsid w:val="009B701B"/>
    <w:rsid w:val="009B706B"/>
    <w:rsid w:val="009B713F"/>
    <w:rsid w:val="009B72A8"/>
    <w:rsid w:val="009B731D"/>
    <w:rsid w:val="009B7452"/>
    <w:rsid w:val="009B76AA"/>
    <w:rsid w:val="009B7CB2"/>
    <w:rsid w:val="009C02DD"/>
    <w:rsid w:val="009C051F"/>
    <w:rsid w:val="009C05EA"/>
    <w:rsid w:val="009C0708"/>
    <w:rsid w:val="009C0A8A"/>
    <w:rsid w:val="009C0B09"/>
    <w:rsid w:val="009C0B40"/>
    <w:rsid w:val="009C0B59"/>
    <w:rsid w:val="009C0DC0"/>
    <w:rsid w:val="009C0E38"/>
    <w:rsid w:val="009C0F7A"/>
    <w:rsid w:val="009C109A"/>
    <w:rsid w:val="009C14BB"/>
    <w:rsid w:val="009C16E9"/>
    <w:rsid w:val="009C1773"/>
    <w:rsid w:val="009C1A37"/>
    <w:rsid w:val="009C1B8A"/>
    <w:rsid w:val="009C1C83"/>
    <w:rsid w:val="009C1CEF"/>
    <w:rsid w:val="009C1D7C"/>
    <w:rsid w:val="009C1D8F"/>
    <w:rsid w:val="009C1E08"/>
    <w:rsid w:val="009C1F08"/>
    <w:rsid w:val="009C210E"/>
    <w:rsid w:val="009C2439"/>
    <w:rsid w:val="009C2544"/>
    <w:rsid w:val="009C2680"/>
    <w:rsid w:val="009C29E9"/>
    <w:rsid w:val="009C2A22"/>
    <w:rsid w:val="009C2DF6"/>
    <w:rsid w:val="009C2E82"/>
    <w:rsid w:val="009C3006"/>
    <w:rsid w:val="009C314E"/>
    <w:rsid w:val="009C318A"/>
    <w:rsid w:val="009C3225"/>
    <w:rsid w:val="009C3598"/>
    <w:rsid w:val="009C3706"/>
    <w:rsid w:val="009C3825"/>
    <w:rsid w:val="009C394C"/>
    <w:rsid w:val="009C394E"/>
    <w:rsid w:val="009C3C44"/>
    <w:rsid w:val="009C3E6C"/>
    <w:rsid w:val="009C4346"/>
    <w:rsid w:val="009C47AF"/>
    <w:rsid w:val="009C47FB"/>
    <w:rsid w:val="009C4AFB"/>
    <w:rsid w:val="009C4D61"/>
    <w:rsid w:val="009C4EC8"/>
    <w:rsid w:val="009C4F26"/>
    <w:rsid w:val="009C51D0"/>
    <w:rsid w:val="009C521E"/>
    <w:rsid w:val="009C5439"/>
    <w:rsid w:val="009C579F"/>
    <w:rsid w:val="009C5936"/>
    <w:rsid w:val="009C5DD6"/>
    <w:rsid w:val="009C5EC0"/>
    <w:rsid w:val="009C5FB0"/>
    <w:rsid w:val="009C5FEF"/>
    <w:rsid w:val="009C609D"/>
    <w:rsid w:val="009C60DD"/>
    <w:rsid w:val="009C61C3"/>
    <w:rsid w:val="009C63E0"/>
    <w:rsid w:val="009C641E"/>
    <w:rsid w:val="009C68C5"/>
    <w:rsid w:val="009C68D4"/>
    <w:rsid w:val="009C68FD"/>
    <w:rsid w:val="009C6A30"/>
    <w:rsid w:val="009C6A85"/>
    <w:rsid w:val="009C6DBF"/>
    <w:rsid w:val="009C6FE8"/>
    <w:rsid w:val="009C708C"/>
    <w:rsid w:val="009C7091"/>
    <w:rsid w:val="009C7112"/>
    <w:rsid w:val="009C718C"/>
    <w:rsid w:val="009C71A5"/>
    <w:rsid w:val="009C7410"/>
    <w:rsid w:val="009C741F"/>
    <w:rsid w:val="009C785F"/>
    <w:rsid w:val="009C7A51"/>
    <w:rsid w:val="009C7D26"/>
    <w:rsid w:val="009C7D63"/>
    <w:rsid w:val="009C7E54"/>
    <w:rsid w:val="009D0224"/>
    <w:rsid w:val="009D0366"/>
    <w:rsid w:val="009D049C"/>
    <w:rsid w:val="009D0731"/>
    <w:rsid w:val="009D07AA"/>
    <w:rsid w:val="009D0A05"/>
    <w:rsid w:val="009D0C17"/>
    <w:rsid w:val="009D0E79"/>
    <w:rsid w:val="009D0E9B"/>
    <w:rsid w:val="009D0FBB"/>
    <w:rsid w:val="009D14A1"/>
    <w:rsid w:val="009D14E8"/>
    <w:rsid w:val="009D16F8"/>
    <w:rsid w:val="009D17F3"/>
    <w:rsid w:val="009D1831"/>
    <w:rsid w:val="009D185A"/>
    <w:rsid w:val="009D1EB1"/>
    <w:rsid w:val="009D21E3"/>
    <w:rsid w:val="009D229D"/>
    <w:rsid w:val="009D23E0"/>
    <w:rsid w:val="009D23F7"/>
    <w:rsid w:val="009D2A6D"/>
    <w:rsid w:val="009D2DC8"/>
    <w:rsid w:val="009D31A4"/>
    <w:rsid w:val="009D32F8"/>
    <w:rsid w:val="009D33AD"/>
    <w:rsid w:val="009D33CA"/>
    <w:rsid w:val="009D33DA"/>
    <w:rsid w:val="009D36D5"/>
    <w:rsid w:val="009D3794"/>
    <w:rsid w:val="009D3ACA"/>
    <w:rsid w:val="009D3E00"/>
    <w:rsid w:val="009D3E04"/>
    <w:rsid w:val="009D3E97"/>
    <w:rsid w:val="009D3F08"/>
    <w:rsid w:val="009D4258"/>
    <w:rsid w:val="009D42AF"/>
    <w:rsid w:val="009D4608"/>
    <w:rsid w:val="009D4B88"/>
    <w:rsid w:val="009D4FEA"/>
    <w:rsid w:val="009D50C4"/>
    <w:rsid w:val="009D5269"/>
    <w:rsid w:val="009D528A"/>
    <w:rsid w:val="009D52A8"/>
    <w:rsid w:val="009D52C9"/>
    <w:rsid w:val="009D53D7"/>
    <w:rsid w:val="009D54A6"/>
    <w:rsid w:val="009D5547"/>
    <w:rsid w:val="009D5577"/>
    <w:rsid w:val="009D56AD"/>
    <w:rsid w:val="009D56F2"/>
    <w:rsid w:val="009D589D"/>
    <w:rsid w:val="009D5B44"/>
    <w:rsid w:val="009D5BFB"/>
    <w:rsid w:val="009D5FE4"/>
    <w:rsid w:val="009D634A"/>
    <w:rsid w:val="009D661A"/>
    <w:rsid w:val="009D69CE"/>
    <w:rsid w:val="009D6A2A"/>
    <w:rsid w:val="009D6B64"/>
    <w:rsid w:val="009D6EB1"/>
    <w:rsid w:val="009D6F13"/>
    <w:rsid w:val="009D7041"/>
    <w:rsid w:val="009D72D6"/>
    <w:rsid w:val="009D7625"/>
    <w:rsid w:val="009D77A4"/>
    <w:rsid w:val="009D7967"/>
    <w:rsid w:val="009D7A14"/>
    <w:rsid w:val="009D7EE4"/>
    <w:rsid w:val="009E02D7"/>
    <w:rsid w:val="009E0305"/>
    <w:rsid w:val="009E0616"/>
    <w:rsid w:val="009E0B1C"/>
    <w:rsid w:val="009E0DDC"/>
    <w:rsid w:val="009E0E2A"/>
    <w:rsid w:val="009E0E3E"/>
    <w:rsid w:val="009E122A"/>
    <w:rsid w:val="009E126A"/>
    <w:rsid w:val="009E1CF3"/>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770"/>
    <w:rsid w:val="009E3A42"/>
    <w:rsid w:val="009E3B8D"/>
    <w:rsid w:val="009E3CD8"/>
    <w:rsid w:val="009E3D11"/>
    <w:rsid w:val="009E3D18"/>
    <w:rsid w:val="009E3DCD"/>
    <w:rsid w:val="009E3EB2"/>
    <w:rsid w:val="009E3F1D"/>
    <w:rsid w:val="009E3FBD"/>
    <w:rsid w:val="009E4009"/>
    <w:rsid w:val="009E4206"/>
    <w:rsid w:val="009E43E1"/>
    <w:rsid w:val="009E4562"/>
    <w:rsid w:val="009E45D0"/>
    <w:rsid w:val="009E47BF"/>
    <w:rsid w:val="009E47FC"/>
    <w:rsid w:val="009E4879"/>
    <w:rsid w:val="009E4CE4"/>
    <w:rsid w:val="009E4D3B"/>
    <w:rsid w:val="009E51B6"/>
    <w:rsid w:val="009E5349"/>
    <w:rsid w:val="009E55F8"/>
    <w:rsid w:val="009E5638"/>
    <w:rsid w:val="009E5662"/>
    <w:rsid w:val="009E58CC"/>
    <w:rsid w:val="009E595D"/>
    <w:rsid w:val="009E59F4"/>
    <w:rsid w:val="009E5BF8"/>
    <w:rsid w:val="009E5FA7"/>
    <w:rsid w:val="009E5FC1"/>
    <w:rsid w:val="009E6053"/>
    <w:rsid w:val="009E611E"/>
    <w:rsid w:val="009E6309"/>
    <w:rsid w:val="009E6373"/>
    <w:rsid w:val="009E63BF"/>
    <w:rsid w:val="009E63DD"/>
    <w:rsid w:val="009E64D5"/>
    <w:rsid w:val="009E6678"/>
    <w:rsid w:val="009E67AF"/>
    <w:rsid w:val="009E68E3"/>
    <w:rsid w:val="009E6A57"/>
    <w:rsid w:val="009E6A7B"/>
    <w:rsid w:val="009E6A9F"/>
    <w:rsid w:val="009E6B44"/>
    <w:rsid w:val="009E6E37"/>
    <w:rsid w:val="009E7265"/>
    <w:rsid w:val="009E73FF"/>
    <w:rsid w:val="009E7585"/>
    <w:rsid w:val="009E75E2"/>
    <w:rsid w:val="009E771E"/>
    <w:rsid w:val="009E7792"/>
    <w:rsid w:val="009E7C32"/>
    <w:rsid w:val="009E7DBC"/>
    <w:rsid w:val="009F00BD"/>
    <w:rsid w:val="009F05BA"/>
    <w:rsid w:val="009F0B6F"/>
    <w:rsid w:val="009F0B77"/>
    <w:rsid w:val="009F0B85"/>
    <w:rsid w:val="009F0E0F"/>
    <w:rsid w:val="009F0F32"/>
    <w:rsid w:val="009F111A"/>
    <w:rsid w:val="009F114D"/>
    <w:rsid w:val="009F1271"/>
    <w:rsid w:val="009F14A0"/>
    <w:rsid w:val="009F1A6C"/>
    <w:rsid w:val="009F1A73"/>
    <w:rsid w:val="009F1B9E"/>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C3A"/>
    <w:rsid w:val="009F3F40"/>
    <w:rsid w:val="009F40A6"/>
    <w:rsid w:val="009F40F1"/>
    <w:rsid w:val="009F4221"/>
    <w:rsid w:val="009F4276"/>
    <w:rsid w:val="009F44D2"/>
    <w:rsid w:val="009F4593"/>
    <w:rsid w:val="009F45B9"/>
    <w:rsid w:val="009F47A5"/>
    <w:rsid w:val="009F48E2"/>
    <w:rsid w:val="009F4947"/>
    <w:rsid w:val="009F4CEC"/>
    <w:rsid w:val="009F4DC2"/>
    <w:rsid w:val="009F4F53"/>
    <w:rsid w:val="009F509B"/>
    <w:rsid w:val="009F525B"/>
    <w:rsid w:val="009F531E"/>
    <w:rsid w:val="009F57E6"/>
    <w:rsid w:val="009F5822"/>
    <w:rsid w:val="009F5851"/>
    <w:rsid w:val="009F59A2"/>
    <w:rsid w:val="009F5A2E"/>
    <w:rsid w:val="009F5B24"/>
    <w:rsid w:val="009F5F41"/>
    <w:rsid w:val="009F62C7"/>
    <w:rsid w:val="009F6503"/>
    <w:rsid w:val="009F652C"/>
    <w:rsid w:val="009F6609"/>
    <w:rsid w:val="009F66CF"/>
    <w:rsid w:val="009F6B99"/>
    <w:rsid w:val="009F6CA9"/>
    <w:rsid w:val="009F6D1E"/>
    <w:rsid w:val="009F6DA7"/>
    <w:rsid w:val="009F6DCA"/>
    <w:rsid w:val="009F6E77"/>
    <w:rsid w:val="009F6F84"/>
    <w:rsid w:val="009F7061"/>
    <w:rsid w:val="009F71A3"/>
    <w:rsid w:val="009F7486"/>
    <w:rsid w:val="009F7656"/>
    <w:rsid w:val="009F78E5"/>
    <w:rsid w:val="009F7A4C"/>
    <w:rsid w:val="009F7B77"/>
    <w:rsid w:val="009F7C95"/>
    <w:rsid w:val="009F7DD6"/>
    <w:rsid w:val="00A0010F"/>
    <w:rsid w:val="00A003E4"/>
    <w:rsid w:val="00A00489"/>
    <w:rsid w:val="00A0079D"/>
    <w:rsid w:val="00A00A47"/>
    <w:rsid w:val="00A00AD3"/>
    <w:rsid w:val="00A00B55"/>
    <w:rsid w:val="00A00B6D"/>
    <w:rsid w:val="00A00CC5"/>
    <w:rsid w:val="00A00D98"/>
    <w:rsid w:val="00A00E38"/>
    <w:rsid w:val="00A00EF9"/>
    <w:rsid w:val="00A00F3D"/>
    <w:rsid w:val="00A00F89"/>
    <w:rsid w:val="00A0127C"/>
    <w:rsid w:val="00A01409"/>
    <w:rsid w:val="00A018A6"/>
    <w:rsid w:val="00A01925"/>
    <w:rsid w:val="00A01A2D"/>
    <w:rsid w:val="00A01A3B"/>
    <w:rsid w:val="00A01AAB"/>
    <w:rsid w:val="00A01E78"/>
    <w:rsid w:val="00A01EAF"/>
    <w:rsid w:val="00A02043"/>
    <w:rsid w:val="00A02350"/>
    <w:rsid w:val="00A02480"/>
    <w:rsid w:val="00A0251D"/>
    <w:rsid w:val="00A0258B"/>
    <w:rsid w:val="00A0267E"/>
    <w:rsid w:val="00A026FD"/>
    <w:rsid w:val="00A027AE"/>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CDE"/>
    <w:rsid w:val="00A03F33"/>
    <w:rsid w:val="00A03F8A"/>
    <w:rsid w:val="00A044AA"/>
    <w:rsid w:val="00A044DF"/>
    <w:rsid w:val="00A0460B"/>
    <w:rsid w:val="00A0472E"/>
    <w:rsid w:val="00A048BF"/>
    <w:rsid w:val="00A04919"/>
    <w:rsid w:val="00A04A2E"/>
    <w:rsid w:val="00A04CD2"/>
    <w:rsid w:val="00A05155"/>
    <w:rsid w:val="00A0518C"/>
    <w:rsid w:val="00A0526C"/>
    <w:rsid w:val="00A0546C"/>
    <w:rsid w:val="00A05831"/>
    <w:rsid w:val="00A0587E"/>
    <w:rsid w:val="00A05B01"/>
    <w:rsid w:val="00A05B4E"/>
    <w:rsid w:val="00A05C1A"/>
    <w:rsid w:val="00A05CFB"/>
    <w:rsid w:val="00A05D11"/>
    <w:rsid w:val="00A05E48"/>
    <w:rsid w:val="00A05E71"/>
    <w:rsid w:val="00A0618C"/>
    <w:rsid w:val="00A0639A"/>
    <w:rsid w:val="00A064EC"/>
    <w:rsid w:val="00A0668D"/>
    <w:rsid w:val="00A06956"/>
    <w:rsid w:val="00A06A84"/>
    <w:rsid w:val="00A06D5B"/>
    <w:rsid w:val="00A071CF"/>
    <w:rsid w:val="00A07262"/>
    <w:rsid w:val="00A0733D"/>
    <w:rsid w:val="00A07616"/>
    <w:rsid w:val="00A0761F"/>
    <w:rsid w:val="00A077E7"/>
    <w:rsid w:val="00A07847"/>
    <w:rsid w:val="00A07999"/>
    <w:rsid w:val="00A1036F"/>
    <w:rsid w:val="00A10AFB"/>
    <w:rsid w:val="00A10E1B"/>
    <w:rsid w:val="00A10F15"/>
    <w:rsid w:val="00A11096"/>
    <w:rsid w:val="00A110F2"/>
    <w:rsid w:val="00A11192"/>
    <w:rsid w:val="00A11643"/>
    <w:rsid w:val="00A11838"/>
    <w:rsid w:val="00A11903"/>
    <w:rsid w:val="00A11920"/>
    <w:rsid w:val="00A11927"/>
    <w:rsid w:val="00A11A8C"/>
    <w:rsid w:val="00A11AE5"/>
    <w:rsid w:val="00A11C08"/>
    <w:rsid w:val="00A11FC0"/>
    <w:rsid w:val="00A122B0"/>
    <w:rsid w:val="00A125C4"/>
    <w:rsid w:val="00A12794"/>
    <w:rsid w:val="00A1281E"/>
    <w:rsid w:val="00A12917"/>
    <w:rsid w:val="00A12BCB"/>
    <w:rsid w:val="00A12CBA"/>
    <w:rsid w:val="00A12EDC"/>
    <w:rsid w:val="00A13287"/>
    <w:rsid w:val="00A132CE"/>
    <w:rsid w:val="00A132FC"/>
    <w:rsid w:val="00A13402"/>
    <w:rsid w:val="00A13525"/>
    <w:rsid w:val="00A135F3"/>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7B5"/>
    <w:rsid w:val="00A16A45"/>
    <w:rsid w:val="00A16ADE"/>
    <w:rsid w:val="00A16D3A"/>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0F4F"/>
    <w:rsid w:val="00A21017"/>
    <w:rsid w:val="00A2134F"/>
    <w:rsid w:val="00A2135E"/>
    <w:rsid w:val="00A2146A"/>
    <w:rsid w:val="00A21482"/>
    <w:rsid w:val="00A219A7"/>
    <w:rsid w:val="00A21AEF"/>
    <w:rsid w:val="00A21C53"/>
    <w:rsid w:val="00A220ED"/>
    <w:rsid w:val="00A2220C"/>
    <w:rsid w:val="00A22361"/>
    <w:rsid w:val="00A2239B"/>
    <w:rsid w:val="00A22417"/>
    <w:rsid w:val="00A224B8"/>
    <w:rsid w:val="00A22963"/>
    <w:rsid w:val="00A229A5"/>
    <w:rsid w:val="00A229D0"/>
    <w:rsid w:val="00A22DE7"/>
    <w:rsid w:val="00A22ED1"/>
    <w:rsid w:val="00A23230"/>
    <w:rsid w:val="00A2333F"/>
    <w:rsid w:val="00A234BF"/>
    <w:rsid w:val="00A23532"/>
    <w:rsid w:val="00A236AC"/>
    <w:rsid w:val="00A23873"/>
    <w:rsid w:val="00A23A45"/>
    <w:rsid w:val="00A24212"/>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B17"/>
    <w:rsid w:val="00A25C87"/>
    <w:rsid w:val="00A25D40"/>
    <w:rsid w:val="00A25D69"/>
    <w:rsid w:val="00A26083"/>
    <w:rsid w:val="00A2632D"/>
    <w:rsid w:val="00A26524"/>
    <w:rsid w:val="00A26716"/>
    <w:rsid w:val="00A268C8"/>
    <w:rsid w:val="00A269C9"/>
    <w:rsid w:val="00A26B9C"/>
    <w:rsid w:val="00A26D4C"/>
    <w:rsid w:val="00A26E1D"/>
    <w:rsid w:val="00A27043"/>
    <w:rsid w:val="00A2704C"/>
    <w:rsid w:val="00A271E4"/>
    <w:rsid w:val="00A2735C"/>
    <w:rsid w:val="00A273E2"/>
    <w:rsid w:val="00A27479"/>
    <w:rsid w:val="00A2780E"/>
    <w:rsid w:val="00A278DD"/>
    <w:rsid w:val="00A27944"/>
    <w:rsid w:val="00A279CF"/>
    <w:rsid w:val="00A27A6F"/>
    <w:rsid w:val="00A27AE9"/>
    <w:rsid w:val="00A27B6A"/>
    <w:rsid w:val="00A27C48"/>
    <w:rsid w:val="00A27C62"/>
    <w:rsid w:val="00A27D29"/>
    <w:rsid w:val="00A27D71"/>
    <w:rsid w:val="00A27DC9"/>
    <w:rsid w:val="00A27F9A"/>
    <w:rsid w:val="00A30189"/>
    <w:rsid w:val="00A306BD"/>
    <w:rsid w:val="00A307B5"/>
    <w:rsid w:val="00A30CE0"/>
    <w:rsid w:val="00A30D5B"/>
    <w:rsid w:val="00A30E1D"/>
    <w:rsid w:val="00A30EFB"/>
    <w:rsid w:val="00A30F3E"/>
    <w:rsid w:val="00A3111B"/>
    <w:rsid w:val="00A31230"/>
    <w:rsid w:val="00A312A5"/>
    <w:rsid w:val="00A3133E"/>
    <w:rsid w:val="00A31A8B"/>
    <w:rsid w:val="00A31EAD"/>
    <w:rsid w:val="00A32162"/>
    <w:rsid w:val="00A32371"/>
    <w:rsid w:val="00A32447"/>
    <w:rsid w:val="00A32853"/>
    <w:rsid w:val="00A329FC"/>
    <w:rsid w:val="00A32A9D"/>
    <w:rsid w:val="00A32C52"/>
    <w:rsid w:val="00A32E19"/>
    <w:rsid w:val="00A32F19"/>
    <w:rsid w:val="00A33119"/>
    <w:rsid w:val="00A3311E"/>
    <w:rsid w:val="00A3311F"/>
    <w:rsid w:val="00A337D4"/>
    <w:rsid w:val="00A33823"/>
    <w:rsid w:val="00A33891"/>
    <w:rsid w:val="00A33F90"/>
    <w:rsid w:val="00A33F98"/>
    <w:rsid w:val="00A342FC"/>
    <w:rsid w:val="00A34442"/>
    <w:rsid w:val="00A3446A"/>
    <w:rsid w:val="00A3479E"/>
    <w:rsid w:val="00A34992"/>
    <w:rsid w:val="00A34C7E"/>
    <w:rsid w:val="00A34DAD"/>
    <w:rsid w:val="00A34DBD"/>
    <w:rsid w:val="00A34E68"/>
    <w:rsid w:val="00A35190"/>
    <w:rsid w:val="00A35197"/>
    <w:rsid w:val="00A35549"/>
    <w:rsid w:val="00A35778"/>
    <w:rsid w:val="00A35835"/>
    <w:rsid w:val="00A3585A"/>
    <w:rsid w:val="00A35883"/>
    <w:rsid w:val="00A3593D"/>
    <w:rsid w:val="00A35C5E"/>
    <w:rsid w:val="00A35EBB"/>
    <w:rsid w:val="00A36357"/>
    <w:rsid w:val="00A36840"/>
    <w:rsid w:val="00A36884"/>
    <w:rsid w:val="00A36931"/>
    <w:rsid w:val="00A36AE7"/>
    <w:rsid w:val="00A36DCB"/>
    <w:rsid w:val="00A3745D"/>
    <w:rsid w:val="00A374CD"/>
    <w:rsid w:val="00A3787D"/>
    <w:rsid w:val="00A37DAC"/>
    <w:rsid w:val="00A37F37"/>
    <w:rsid w:val="00A401F6"/>
    <w:rsid w:val="00A402E6"/>
    <w:rsid w:val="00A405E9"/>
    <w:rsid w:val="00A40A3A"/>
    <w:rsid w:val="00A40CA4"/>
    <w:rsid w:val="00A40D23"/>
    <w:rsid w:val="00A41186"/>
    <w:rsid w:val="00A41572"/>
    <w:rsid w:val="00A416D4"/>
    <w:rsid w:val="00A41A1E"/>
    <w:rsid w:val="00A41AB3"/>
    <w:rsid w:val="00A4207A"/>
    <w:rsid w:val="00A420B9"/>
    <w:rsid w:val="00A4230B"/>
    <w:rsid w:val="00A4250D"/>
    <w:rsid w:val="00A427B6"/>
    <w:rsid w:val="00A4285C"/>
    <w:rsid w:val="00A42970"/>
    <w:rsid w:val="00A42B5D"/>
    <w:rsid w:val="00A42C20"/>
    <w:rsid w:val="00A42C80"/>
    <w:rsid w:val="00A42EE3"/>
    <w:rsid w:val="00A433B3"/>
    <w:rsid w:val="00A434B3"/>
    <w:rsid w:val="00A43558"/>
    <w:rsid w:val="00A436A3"/>
    <w:rsid w:val="00A43872"/>
    <w:rsid w:val="00A43B7C"/>
    <w:rsid w:val="00A43D00"/>
    <w:rsid w:val="00A43DAE"/>
    <w:rsid w:val="00A43E9C"/>
    <w:rsid w:val="00A440AD"/>
    <w:rsid w:val="00A44147"/>
    <w:rsid w:val="00A444C5"/>
    <w:rsid w:val="00A4457E"/>
    <w:rsid w:val="00A4476F"/>
    <w:rsid w:val="00A449D2"/>
    <w:rsid w:val="00A44A11"/>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39"/>
    <w:rsid w:val="00A463FD"/>
    <w:rsid w:val="00A464AC"/>
    <w:rsid w:val="00A4668F"/>
    <w:rsid w:val="00A4674E"/>
    <w:rsid w:val="00A4685D"/>
    <w:rsid w:val="00A4690A"/>
    <w:rsid w:val="00A46AB7"/>
    <w:rsid w:val="00A46BB1"/>
    <w:rsid w:val="00A46D32"/>
    <w:rsid w:val="00A46FD9"/>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002"/>
    <w:rsid w:val="00A5109E"/>
    <w:rsid w:val="00A51141"/>
    <w:rsid w:val="00A511F4"/>
    <w:rsid w:val="00A51D25"/>
    <w:rsid w:val="00A51FA4"/>
    <w:rsid w:val="00A51FB9"/>
    <w:rsid w:val="00A52063"/>
    <w:rsid w:val="00A52193"/>
    <w:rsid w:val="00A521AA"/>
    <w:rsid w:val="00A525AB"/>
    <w:rsid w:val="00A52717"/>
    <w:rsid w:val="00A52ADD"/>
    <w:rsid w:val="00A52CCD"/>
    <w:rsid w:val="00A52F2C"/>
    <w:rsid w:val="00A5302B"/>
    <w:rsid w:val="00A53486"/>
    <w:rsid w:val="00A53666"/>
    <w:rsid w:val="00A53756"/>
    <w:rsid w:val="00A53918"/>
    <w:rsid w:val="00A53952"/>
    <w:rsid w:val="00A53A3A"/>
    <w:rsid w:val="00A53E75"/>
    <w:rsid w:val="00A54115"/>
    <w:rsid w:val="00A54199"/>
    <w:rsid w:val="00A54386"/>
    <w:rsid w:val="00A5462D"/>
    <w:rsid w:val="00A54991"/>
    <w:rsid w:val="00A54B8F"/>
    <w:rsid w:val="00A54CC0"/>
    <w:rsid w:val="00A54EA9"/>
    <w:rsid w:val="00A54EE8"/>
    <w:rsid w:val="00A5501D"/>
    <w:rsid w:val="00A55128"/>
    <w:rsid w:val="00A55132"/>
    <w:rsid w:val="00A5532E"/>
    <w:rsid w:val="00A55363"/>
    <w:rsid w:val="00A55580"/>
    <w:rsid w:val="00A555B9"/>
    <w:rsid w:val="00A55CF0"/>
    <w:rsid w:val="00A55D0C"/>
    <w:rsid w:val="00A55DD9"/>
    <w:rsid w:val="00A55F31"/>
    <w:rsid w:val="00A56046"/>
    <w:rsid w:val="00A561CC"/>
    <w:rsid w:val="00A56248"/>
    <w:rsid w:val="00A56302"/>
    <w:rsid w:val="00A56387"/>
    <w:rsid w:val="00A563B4"/>
    <w:rsid w:val="00A56461"/>
    <w:rsid w:val="00A56566"/>
    <w:rsid w:val="00A566E1"/>
    <w:rsid w:val="00A567D2"/>
    <w:rsid w:val="00A5681A"/>
    <w:rsid w:val="00A56911"/>
    <w:rsid w:val="00A56944"/>
    <w:rsid w:val="00A57075"/>
    <w:rsid w:val="00A57097"/>
    <w:rsid w:val="00A570D7"/>
    <w:rsid w:val="00A57351"/>
    <w:rsid w:val="00A573AA"/>
    <w:rsid w:val="00A5741A"/>
    <w:rsid w:val="00A57C85"/>
    <w:rsid w:val="00A57D15"/>
    <w:rsid w:val="00A57F1C"/>
    <w:rsid w:val="00A6014F"/>
    <w:rsid w:val="00A60934"/>
    <w:rsid w:val="00A60950"/>
    <w:rsid w:val="00A60A70"/>
    <w:rsid w:val="00A60BB3"/>
    <w:rsid w:val="00A60D14"/>
    <w:rsid w:val="00A615D8"/>
    <w:rsid w:val="00A616FC"/>
    <w:rsid w:val="00A61792"/>
    <w:rsid w:val="00A617C2"/>
    <w:rsid w:val="00A6180F"/>
    <w:rsid w:val="00A61C4D"/>
    <w:rsid w:val="00A61D14"/>
    <w:rsid w:val="00A61E2D"/>
    <w:rsid w:val="00A62168"/>
    <w:rsid w:val="00A62249"/>
    <w:rsid w:val="00A622E1"/>
    <w:rsid w:val="00A62572"/>
    <w:rsid w:val="00A62695"/>
    <w:rsid w:val="00A6338D"/>
    <w:rsid w:val="00A633E6"/>
    <w:rsid w:val="00A63492"/>
    <w:rsid w:val="00A635DE"/>
    <w:rsid w:val="00A6389E"/>
    <w:rsid w:val="00A638B2"/>
    <w:rsid w:val="00A63C43"/>
    <w:rsid w:val="00A63CE4"/>
    <w:rsid w:val="00A63D3B"/>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C64"/>
    <w:rsid w:val="00A66E10"/>
    <w:rsid w:val="00A674AB"/>
    <w:rsid w:val="00A674DF"/>
    <w:rsid w:val="00A67542"/>
    <w:rsid w:val="00A679F4"/>
    <w:rsid w:val="00A67A43"/>
    <w:rsid w:val="00A67C42"/>
    <w:rsid w:val="00A67D14"/>
    <w:rsid w:val="00A67DD9"/>
    <w:rsid w:val="00A67EAF"/>
    <w:rsid w:val="00A67ED3"/>
    <w:rsid w:val="00A7002C"/>
    <w:rsid w:val="00A7016D"/>
    <w:rsid w:val="00A7034C"/>
    <w:rsid w:val="00A704C9"/>
    <w:rsid w:val="00A70AED"/>
    <w:rsid w:val="00A70C1E"/>
    <w:rsid w:val="00A70C95"/>
    <w:rsid w:val="00A70CB5"/>
    <w:rsid w:val="00A710C9"/>
    <w:rsid w:val="00A71196"/>
    <w:rsid w:val="00A713D8"/>
    <w:rsid w:val="00A713E9"/>
    <w:rsid w:val="00A71467"/>
    <w:rsid w:val="00A71797"/>
    <w:rsid w:val="00A718DC"/>
    <w:rsid w:val="00A7194A"/>
    <w:rsid w:val="00A71C6F"/>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89C"/>
    <w:rsid w:val="00A7492C"/>
    <w:rsid w:val="00A74D32"/>
    <w:rsid w:val="00A74DE5"/>
    <w:rsid w:val="00A75447"/>
    <w:rsid w:val="00A754DB"/>
    <w:rsid w:val="00A75794"/>
    <w:rsid w:val="00A757B9"/>
    <w:rsid w:val="00A75B14"/>
    <w:rsid w:val="00A75BCA"/>
    <w:rsid w:val="00A75C7E"/>
    <w:rsid w:val="00A75E8F"/>
    <w:rsid w:val="00A75FDA"/>
    <w:rsid w:val="00A764BB"/>
    <w:rsid w:val="00A76748"/>
    <w:rsid w:val="00A768F7"/>
    <w:rsid w:val="00A7696A"/>
    <w:rsid w:val="00A76BE4"/>
    <w:rsid w:val="00A76CB7"/>
    <w:rsid w:val="00A76D4A"/>
    <w:rsid w:val="00A76DE2"/>
    <w:rsid w:val="00A7722D"/>
    <w:rsid w:val="00A77666"/>
    <w:rsid w:val="00A776B9"/>
    <w:rsid w:val="00A776BB"/>
    <w:rsid w:val="00A77951"/>
    <w:rsid w:val="00A779B4"/>
    <w:rsid w:val="00A77AA4"/>
    <w:rsid w:val="00A77AC5"/>
    <w:rsid w:val="00A77B58"/>
    <w:rsid w:val="00A77BAD"/>
    <w:rsid w:val="00A77C3F"/>
    <w:rsid w:val="00A77F85"/>
    <w:rsid w:val="00A8009C"/>
    <w:rsid w:val="00A800A7"/>
    <w:rsid w:val="00A8021F"/>
    <w:rsid w:val="00A80308"/>
    <w:rsid w:val="00A80366"/>
    <w:rsid w:val="00A806CB"/>
    <w:rsid w:val="00A80820"/>
    <w:rsid w:val="00A8098A"/>
    <w:rsid w:val="00A80ED1"/>
    <w:rsid w:val="00A80F7B"/>
    <w:rsid w:val="00A80F91"/>
    <w:rsid w:val="00A80FD7"/>
    <w:rsid w:val="00A8131E"/>
    <w:rsid w:val="00A81491"/>
    <w:rsid w:val="00A81585"/>
    <w:rsid w:val="00A81696"/>
    <w:rsid w:val="00A8175E"/>
    <w:rsid w:val="00A817A9"/>
    <w:rsid w:val="00A818E4"/>
    <w:rsid w:val="00A81C24"/>
    <w:rsid w:val="00A81CDD"/>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1C0"/>
    <w:rsid w:val="00A8434D"/>
    <w:rsid w:val="00A8448F"/>
    <w:rsid w:val="00A84512"/>
    <w:rsid w:val="00A84B03"/>
    <w:rsid w:val="00A84B16"/>
    <w:rsid w:val="00A84B28"/>
    <w:rsid w:val="00A85029"/>
    <w:rsid w:val="00A85071"/>
    <w:rsid w:val="00A8527B"/>
    <w:rsid w:val="00A85296"/>
    <w:rsid w:val="00A8544C"/>
    <w:rsid w:val="00A85775"/>
    <w:rsid w:val="00A858E9"/>
    <w:rsid w:val="00A85C6B"/>
    <w:rsid w:val="00A85DFB"/>
    <w:rsid w:val="00A85EEB"/>
    <w:rsid w:val="00A85EF8"/>
    <w:rsid w:val="00A860BE"/>
    <w:rsid w:val="00A861F3"/>
    <w:rsid w:val="00A86207"/>
    <w:rsid w:val="00A863AD"/>
    <w:rsid w:val="00A8655E"/>
    <w:rsid w:val="00A8657B"/>
    <w:rsid w:val="00A8679A"/>
    <w:rsid w:val="00A86813"/>
    <w:rsid w:val="00A86A63"/>
    <w:rsid w:val="00A86AC0"/>
    <w:rsid w:val="00A86ACA"/>
    <w:rsid w:val="00A86EAB"/>
    <w:rsid w:val="00A86F4B"/>
    <w:rsid w:val="00A870D6"/>
    <w:rsid w:val="00A874F8"/>
    <w:rsid w:val="00A8764C"/>
    <w:rsid w:val="00A8773F"/>
    <w:rsid w:val="00A877C0"/>
    <w:rsid w:val="00A877D1"/>
    <w:rsid w:val="00A878E6"/>
    <w:rsid w:val="00A87C05"/>
    <w:rsid w:val="00A87D36"/>
    <w:rsid w:val="00A902F6"/>
    <w:rsid w:val="00A903D1"/>
    <w:rsid w:val="00A904DD"/>
    <w:rsid w:val="00A9072A"/>
    <w:rsid w:val="00A90775"/>
    <w:rsid w:val="00A9099F"/>
    <w:rsid w:val="00A90D92"/>
    <w:rsid w:val="00A90F93"/>
    <w:rsid w:val="00A90FD3"/>
    <w:rsid w:val="00A91179"/>
    <w:rsid w:val="00A9126D"/>
    <w:rsid w:val="00A91C72"/>
    <w:rsid w:val="00A9200F"/>
    <w:rsid w:val="00A92230"/>
    <w:rsid w:val="00A923A5"/>
    <w:rsid w:val="00A9258E"/>
    <w:rsid w:val="00A9273C"/>
    <w:rsid w:val="00A928EC"/>
    <w:rsid w:val="00A92A7E"/>
    <w:rsid w:val="00A92B41"/>
    <w:rsid w:val="00A92CFD"/>
    <w:rsid w:val="00A92D56"/>
    <w:rsid w:val="00A9304E"/>
    <w:rsid w:val="00A931A6"/>
    <w:rsid w:val="00A93298"/>
    <w:rsid w:val="00A93415"/>
    <w:rsid w:val="00A934B6"/>
    <w:rsid w:val="00A936CA"/>
    <w:rsid w:val="00A93733"/>
    <w:rsid w:val="00A93776"/>
    <w:rsid w:val="00A939EC"/>
    <w:rsid w:val="00A93A9A"/>
    <w:rsid w:val="00A93B34"/>
    <w:rsid w:val="00A93C36"/>
    <w:rsid w:val="00A93C92"/>
    <w:rsid w:val="00A94150"/>
    <w:rsid w:val="00A9419A"/>
    <w:rsid w:val="00A94425"/>
    <w:rsid w:val="00A9452A"/>
    <w:rsid w:val="00A94649"/>
    <w:rsid w:val="00A9475C"/>
    <w:rsid w:val="00A94797"/>
    <w:rsid w:val="00A94907"/>
    <w:rsid w:val="00A949E8"/>
    <w:rsid w:val="00A94D20"/>
    <w:rsid w:val="00A94D93"/>
    <w:rsid w:val="00A94E8C"/>
    <w:rsid w:val="00A94F20"/>
    <w:rsid w:val="00A94FDA"/>
    <w:rsid w:val="00A952C6"/>
    <w:rsid w:val="00A953CD"/>
    <w:rsid w:val="00A9549A"/>
    <w:rsid w:val="00A954FA"/>
    <w:rsid w:val="00A95534"/>
    <w:rsid w:val="00A95589"/>
    <w:rsid w:val="00A958E0"/>
    <w:rsid w:val="00A95A8C"/>
    <w:rsid w:val="00A95ABC"/>
    <w:rsid w:val="00A95AC7"/>
    <w:rsid w:val="00A95DE7"/>
    <w:rsid w:val="00A96054"/>
    <w:rsid w:val="00A960C4"/>
    <w:rsid w:val="00A960EE"/>
    <w:rsid w:val="00A9624E"/>
    <w:rsid w:val="00A962CD"/>
    <w:rsid w:val="00A96566"/>
    <w:rsid w:val="00A9675B"/>
    <w:rsid w:val="00A96C59"/>
    <w:rsid w:val="00A96C73"/>
    <w:rsid w:val="00A96CDC"/>
    <w:rsid w:val="00A96CF3"/>
    <w:rsid w:val="00A96DF0"/>
    <w:rsid w:val="00A97080"/>
    <w:rsid w:val="00A97161"/>
    <w:rsid w:val="00A974A1"/>
    <w:rsid w:val="00A975E1"/>
    <w:rsid w:val="00A9763F"/>
    <w:rsid w:val="00A97775"/>
    <w:rsid w:val="00A97841"/>
    <w:rsid w:val="00A97906"/>
    <w:rsid w:val="00A97B49"/>
    <w:rsid w:val="00AA01F0"/>
    <w:rsid w:val="00AA050F"/>
    <w:rsid w:val="00AA066F"/>
    <w:rsid w:val="00AA0699"/>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E96"/>
    <w:rsid w:val="00AA2F1B"/>
    <w:rsid w:val="00AA2F30"/>
    <w:rsid w:val="00AA2F69"/>
    <w:rsid w:val="00AA3069"/>
    <w:rsid w:val="00AA3390"/>
    <w:rsid w:val="00AA3A8F"/>
    <w:rsid w:val="00AA3EE1"/>
    <w:rsid w:val="00AA432C"/>
    <w:rsid w:val="00AA438B"/>
    <w:rsid w:val="00AA480F"/>
    <w:rsid w:val="00AA4840"/>
    <w:rsid w:val="00AA4922"/>
    <w:rsid w:val="00AA49B5"/>
    <w:rsid w:val="00AA4B53"/>
    <w:rsid w:val="00AA4CB4"/>
    <w:rsid w:val="00AA4F7E"/>
    <w:rsid w:val="00AA5090"/>
    <w:rsid w:val="00AA5407"/>
    <w:rsid w:val="00AA5436"/>
    <w:rsid w:val="00AA5716"/>
    <w:rsid w:val="00AA57C4"/>
    <w:rsid w:val="00AA584A"/>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C6C"/>
    <w:rsid w:val="00AA7FF3"/>
    <w:rsid w:val="00AB015F"/>
    <w:rsid w:val="00AB021F"/>
    <w:rsid w:val="00AB05C2"/>
    <w:rsid w:val="00AB0838"/>
    <w:rsid w:val="00AB090D"/>
    <w:rsid w:val="00AB0B92"/>
    <w:rsid w:val="00AB0C85"/>
    <w:rsid w:val="00AB0E6D"/>
    <w:rsid w:val="00AB0E98"/>
    <w:rsid w:val="00AB114D"/>
    <w:rsid w:val="00AB136E"/>
    <w:rsid w:val="00AB1588"/>
    <w:rsid w:val="00AB1B58"/>
    <w:rsid w:val="00AB210D"/>
    <w:rsid w:val="00AB23B7"/>
    <w:rsid w:val="00AB2474"/>
    <w:rsid w:val="00AB2493"/>
    <w:rsid w:val="00AB2678"/>
    <w:rsid w:val="00AB27FD"/>
    <w:rsid w:val="00AB2861"/>
    <w:rsid w:val="00AB2914"/>
    <w:rsid w:val="00AB2916"/>
    <w:rsid w:val="00AB2938"/>
    <w:rsid w:val="00AB2D6C"/>
    <w:rsid w:val="00AB2E2D"/>
    <w:rsid w:val="00AB2F9E"/>
    <w:rsid w:val="00AB337F"/>
    <w:rsid w:val="00AB3529"/>
    <w:rsid w:val="00AB3897"/>
    <w:rsid w:val="00AB396B"/>
    <w:rsid w:val="00AB3DE5"/>
    <w:rsid w:val="00AB3EBE"/>
    <w:rsid w:val="00AB3FD2"/>
    <w:rsid w:val="00AB4294"/>
    <w:rsid w:val="00AB4442"/>
    <w:rsid w:val="00AB4467"/>
    <w:rsid w:val="00AB4469"/>
    <w:rsid w:val="00AB45B4"/>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6FEF"/>
    <w:rsid w:val="00AB7224"/>
    <w:rsid w:val="00AB7399"/>
    <w:rsid w:val="00AB73B3"/>
    <w:rsid w:val="00AB756D"/>
    <w:rsid w:val="00AB773F"/>
    <w:rsid w:val="00AB785F"/>
    <w:rsid w:val="00AB7C7F"/>
    <w:rsid w:val="00AB7D58"/>
    <w:rsid w:val="00AB7DB9"/>
    <w:rsid w:val="00AC00D9"/>
    <w:rsid w:val="00AC05BB"/>
    <w:rsid w:val="00AC077B"/>
    <w:rsid w:val="00AC07E4"/>
    <w:rsid w:val="00AC085B"/>
    <w:rsid w:val="00AC08EA"/>
    <w:rsid w:val="00AC122F"/>
    <w:rsid w:val="00AC197F"/>
    <w:rsid w:val="00AC1E6F"/>
    <w:rsid w:val="00AC1F42"/>
    <w:rsid w:val="00AC1FF7"/>
    <w:rsid w:val="00AC22E2"/>
    <w:rsid w:val="00AC23F5"/>
    <w:rsid w:val="00AC2957"/>
    <w:rsid w:val="00AC2D16"/>
    <w:rsid w:val="00AC301B"/>
    <w:rsid w:val="00AC314A"/>
    <w:rsid w:val="00AC3259"/>
    <w:rsid w:val="00AC33AD"/>
    <w:rsid w:val="00AC359E"/>
    <w:rsid w:val="00AC386F"/>
    <w:rsid w:val="00AC3899"/>
    <w:rsid w:val="00AC38A1"/>
    <w:rsid w:val="00AC3ABD"/>
    <w:rsid w:val="00AC3B32"/>
    <w:rsid w:val="00AC3E2A"/>
    <w:rsid w:val="00AC41FD"/>
    <w:rsid w:val="00AC4634"/>
    <w:rsid w:val="00AC470F"/>
    <w:rsid w:val="00AC478D"/>
    <w:rsid w:val="00AC4A33"/>
    <w:rsid w:val="00AC4B41"/>
    <w:rsid w:val="00AC4FA5"/>
    <w:rsid w:val="00AC4FDC"/>
    <w:rsid w:val="00AC5066"/>
    <w:rsid w:val="00AC5483"/>
    <w:rsid w:val="00AC5A6C"/>
    <w:rsid w:val="00AC5C96"/>
    <w:rsid w:val="00AC5E0B"/>
    <w:rsid w:val="00AC5E8F"/>
    <w:rsid w:val="00AC5F0D"/>
    <w:rsid w:val="00AC60DE"/>
    <w:rsid w:val="00AC62AA"/>
    <w:rsid w:val="00AC62E2"/>
    <w:rsid w:val="00AC63AB"/>
    <w:rsid w:val="00AC663D"/>
    <w:rsid w:val="00AC67E4"/>
    <w:rsid w:val="00AC6855"/>
    <w:rsid w:val="00AC68F4"/>
    <w:rsid w:val="00AC69E9"/>
    <w:rsid w:val="00AC6D46"/>
    <w:rsid w:val="00AC6E27"/>
    <w:rsid w:val="00AC7439"/>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1DDC"/>
    <w:rsid w:val="00AD21D2"/>
    <w:rsid w:val="00AD23B1"/>
    <w:rsid w:val="00AD27F1"/>
    <w:rsid w:val="00AD2928"/>
    <w:rsid w:val="00AD2944"/>
    <w:rsid w:val="00AD2A2D"/>
    <w:rsid w:val="00AD2DFD"/>
    <w:rsid w:val="00AD2E5B"/>
    <w:rsid w:val="00AD3068"/>
    <w:rsid w:val="00AD31C7"/>
    <w:rsid w:val="00AD331E"/>
    <w:rsid w:val="00AD3370"/>
    <w:rsid w:val="00AD3698"/>
    <w:rsid w:val="00AD36B1"/>
    <w:rsid w:val="00AD37D5"/>
    <w:rsid w:val="00AD3854"/>
    <w:rsid w:val="00AD3B49"/>
    <w:rsid w:val="00AD3CB1"/>
    <w:rsid w:val="00AD3EC3"/>
    <w:rsid w:val="00AD3FBC"/>
    <w:rsid w:val="00AD4042"/>
    <w:rsid w:val="00AD4221"/>
    <w:rsid w:val="00AD4290"/>
    <w:rsid w:val="00AD45E8"/>
    <w:rsid w:val="00AD4648"/>
    <w:rsid w:val="00AD491E"/>
    <w:rsid w:val="00AD4EB0"/>
    <w:rsid w:val="00AD4F01"/>
    <w:rsid w:val="00AD4FFE"/>
    <w:rsid w:val="00AD5379"/>
    <w:rsid w:val="00AD5504"/>
    <w:rsid w:val="00AD57E0"/>
    <w:rsid w:val="00AD5838"/>
    <w:rsid w:val="00AD58FF"/>
    <w:rsid w:val="00AD5B3B"/>
    <w:rsid w:val="00AD6055"/>
    <w:rsid w:val="00AD6090"/>
    <w:rsid w:val="00AD618D"/>
    <w:rsid w:val="00AD6302"/>
    <w:rsid w:val="00AD63C0"/>
    <w:rsid w:val="00AD66CC"/>
    <w:rsid w:val="00AD69FA"/>
    <w:rsid w:val="00AD6AD8"/>
    <w:rsid w:val="00AD6FE9"/>
    <w:rsid w:val="00AD72F1"/>
    <w:rsid w:val="00AD7564"/>
    <w:rsid w:val="00AD77C4"/>
    <w:rsid w:val="00AD7981"/>
    <w:rsid w:val="00AE0098"/>
    <w:rsid w:val="00AE0119"/>
    <w:rsid w:val="00AE0277"/>
    <w:rsid w:val="00AE0286"/>
    <w:rsid w:val="00AE0441"/>
    <w:rsid w:val="00AE08A6"/>
    <w:rsid w:val="00AE0D27"/>
    <w:rsid w:val="00AE115A"/>
    <w:rsid w:val="00AE1172"/>
    <w:rsid w:val="00AE1377"/>
    <w:rsid w:val="00AE13C5"/>
    <w:rsid w:val="00AE13D1"/>
    <w:rsid w:val="00AE147E"/>
    <w:rsid w:val="00AE1526"/>
    <w:rsid w:val="00AE1644"/>
    <w:rsid w:val="00AE1836"/>
    <w:rsid w:val="00AE1A5F"/>
    <w:rsid w:val="00AE1D21"/>
    <w:rsid w:val="00AE1D8F"/>
    <w:rsid w:val="00AE1DD5"/>
    <w:rsid w:val="00AE1F2C"/>
    <w:rsid w:val="00AE1F45"/>
    <w:rsid w:val="00AE2083"/>
    <w:rsid w:val="00AE26AD"/>
    <w:rsid w:val="00AE275B"/>
    <w:rsid w:val="00AE2848"/>
    <w:rsid w:val="00AE2A67"/>
    <w:rsid w:val="00AE2EB2"/>
    <w:rsid w:val="00AE2F2D"/>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06F"/>
    <w:rsid w:val="00AE50F8"/>
    <w:rsid w:val="00AE520F"/>
    <w:rsid w:val="00AE5626"/>
    <w:rsid w:val="00AE5654"/>
    <w:rsid w:val="00AE5710"/>
    <w:rsid w:val="00AE57F4"/>
    <w:rsid w:val="00AE5B1B"/>
    <w:rsid w:val="00AE5BBF"/>
    <w:rsid w:val="00AE5F6E"/>
    <w:rsid w:val="00AE5FBE"/>
    <w:rsid w:val="00AE6146"/>
    <w:rsid w:val="00AE61B2"/>
    <w:rsid w:val="00AE6210"/>
    <w:rsid w:val="00AE6536"/>
    <w:rsid w:val="00AE66E2"/>
    <w:rsid w:val="00AE68B9"/>
    <w:rsid w:val="00AE69C6"/>
    <w:rsid w:val="00AE6A5A"/>
    <w:rsid w:val="00AE6A74"/>
    <w:rsid w:val="00AE6A79"/>
    <w:rsid w:val="00AE6EDE"/>
    <w:rsid w:val="00AE6F40"/>
    <w:rsid w:val="00AE70E7"/>
    <w:rsid w:val="00AE71C4"/>
    <w:rsid w:val="00AE71C8"/>
    <w:rsid w:val="00AE7244"/>
    <w:rsid w:val="00AE7549"/>
    <w:rsid w:val="00AE78E5"/>
    <w:rsid w:val="00AE7A20"/>
    <w:rsid w:val="00AE7B16"/>
    <w:rsid w:val="00AE7DC6"/>
    <w:rsid w:val="00AF01CE"/>
    <w:rsid w:val="00AF0269"/>
    <w:rsid w:val="00AF0365"/>
    <w:rsid w:val="00AF051F"/>
    <w:rsid w:val="00AF0533"/>
    <w:rsid w:val="00AF073A"/>
    <w:rsid w:val="00AF0954"/>
    <w:rsid w:val="00AF0BB8"/>
    <w:rsid w:val="00AF0E8E"/>
    <w:rsid w:val="00AF1021"/>
    <w:rsid w:val="00AF1042"/>
    <w:rsid w:val="00AF1103"/>
    <w:rsid w:val="00AF11E9"/>
    <w:rsid w:val="00AF1532"/>
    <w:rsid w:val="00AF18F6"/>
    <w:rsid w:val="00AF1A05"/>
    <w:rsid w:val="00AF1CBE"/>
    <w:rsid w:val="00AF2184"/>
    <w:rsid w:val="00AF22EA"/>
    <w:rsid w:val="00AF23D6"/>
    <w:rsid w:val="00AF27E4"/>
    <w:rsid w:val="00AF2977"/>
    <w:rsid w:val="00AF2989"/>
    <w:rsid w:val="00AF29A5"/>
    <w:rsid w:val="00AF2AB6"/>
    <w:rsid w:val="00AF2D38"/>
    <w:rsid w:val="00AF2DF9"/>
    <w:rsid w:val="00AF2E64"/>
    <w:rsid w:val="00AF30BB"/>
    <w:rsid w:val="00AF30F3"/>
    <w:rsid w:val="00AF3170"/>
    <w:rsid w:val="00AF321C"/>
    <w:rsid w:val="00AF34A6"/>
    <w:rsid w:val="00AF34E0"/>
    <w:rsid w:val="00AF3556"/>
    <w:rsid w:val="00AF35CD"/>
    <w:rsid w:val="00AF392A"/>
    <w:rsid w:val="00AF39BE"/>
    <w:rsid w:val="00AF3B10"/>
    <w:rsid w:val="00AF3C72"/>
    <w:rsid w:val="00AF40E1"/>
    <w:rsid w:val="00AF4217"/>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E51"/>
    <w:rsid w:val="00AF6F11"/>
    <w:rsid w:val="00AF6F32"/>
    <w:rsid w:val="00AF712C"/>
    <w:rsid w:val="00AF71CB"/>
    <w:rsid w:val="00AF7354"/>
    <w:rsid w:val="00AF7608"/>
    <w:rsid w:val="00AF7684"/>
    <w:rsid w:val="00AF7E44"/>
    <w:rsid w:val="00B0009D"/>
    <w:rsid w:val="00B000E2"/>
    <w:rsid w:val="00B001A6"/>
    <w:rsid w:val="00B005F6"/>
    <w:rsid w:val="00B00B4F"/>
    <w:rsid w:val="00B013C6"/>
    <w:rsid w:val="00B01409"/>
    <w:rsid w:val="00B0149D"/>
    <w:rsid w:val="00B01742"/>
    <w:rsid w:val="00B017A7"/>
    <w:rsid w:val="00B017F3"/>
    <w:rsid w:val="00B0183B"/>
    <w:rsid w:val="00B018E0"/>
    <w:rsid w:val="00B019DA"/>
    <w:rsid w:val="00B01ADB"/>
    <w:rsid w:val="00B01E36"/>
    <w:rsid w:val="00B01F45"/>
    <w:rsid w:val="00B02044"/>
    <w:rsid w:val="00B021C4"/>
    <w:rsid w:val="00B0232E"/>
    <w:rsid w:val="00B023B3"/>
    <w:rsid w:val="00B023EC"/>
    <w:rsid w:val="00B025B4"/>
    <w:rsid w:val="00B026D0"/>
    <w:rsid w:val="00B02985"/>
    <w:rsid w:val="00B02AA0"/>
    <w:rsid w:val="00B02E8E"/>
    <w:rsid w:val="00B02EEC"/>
    <w:rsid w:val="00B030E6"/>
    <w:rsid w:val="00B032C4"/>
    <w:rsid w:val="00B03470"/>
    <w:rsid w:val="00B0352F"/>
    <w:rsid w:val="00B036E3"/>
    <w:rsid w:val="00B0391B"/>
    <w:rsid w:val="00B03AB8"/>
    <w:rsid w:val="00B03BA2"/>
    <w:rsid w:val="00B03E98"/>
    <w:rsid w:val="00B04498"/>
    <w:rsid w:val="00B045B0"/>
    <w:rsid w:val="00B0463A"/>
    <w:rsid w:val="00B046CD"/>
    <w:rsid w:val="00B04884"/>
    <w:rsid w:val="00B04A93"/>
    <w:rsid w:val="00B04B6F"/>
    <w:rsid w:val="00B04B9E"/>
    <w:rsid w:val="00B04D76"/>
    <w:rsid w:val="00B04DA8"/>
    <w:rsid w:val="00B04DAA"/>
    <w:rsid w:val="00B04EB0"/>
    <w:rsid w:val="00B04F1C"/>
    <w:rsid w:val="00B05656"/>
    <w:rsid w:val="00B05684"/>
    <w:rsid w:val="00B0588F"/>
    <w:rsid w:val="00B05CAB"/>
    <w:rsid w:val="00B05E87"/>
    <w:rsid w:val="00B06061"/>
    <w:rsid w:val="00B0615E"/>
    <w:rsid w:val="00B06285"/>
    <w:rsid w:val="00B06319"/>
    <w:rsid w:val="00B06352"/>
    <w:rsid w:val="00B0649F"/>
    <w:rsid w:val="00B064C2"/>
    <w:rsid w:val="00B06921"/>
    <w:rsid w:val="00B0693C"/>
    <w:rsid w:val="00B0697A"/>
    <w:rsid w:val="00B06A33"/>
    <w:rsid w:val="00B06DDE"/>
    <w:rsid w:val="00B06EA8"/>
    <w:rsid w:val="00B06F1D"/>
    <w:rsid w:val="00B06FE6"/>
    <w:rsid w:val="00B06FF2"/>
    <w:rsid w:val="00B071B2"/>
    <w:rsid w:val="00B0727D"/>
    <w:rsid w:val="00B072A9"/>
    <w:rsid w:val="00B0747A"/>
    <w:rsid w:val="00B0766B"/>
    <w:rsid w:val="00B077F5"/>
    <w:rsid w:val="00B10239"/>
    <w:rsid w:val="00B103D7"/>
    <w:rsid w:val="00B103DE"/>
    <w:rsid w:val="00B10862"/>
    <w:rsid w:val="00B1091E"/>
    <w:rsid w:val="00B10E96"/>
    <w:rsid w:val="00B11115"/>
    <w:rsid w:val="00B11283"/>
    <w:rsid w:val="00B1131E"/>
    <w:rsid w:val="00B11373"/>
    <w:rsid w:val="00B11758"/>
    <w:rsid w:val="00B117C3"/>
    <w:rsid w:val="00B117EB"/>
    <w:rsid w:val="00B1191B"/>
    <w:rsid w:val="00B11A75"/>
    <w:rsid w:val="00B12043"/>
    <w:rsid w:val="00B1218A"/>
    <w:rsid w:val="00B1226E"/>
    <w:rsid w:val="00B122AB"/>
    <w:rsid w:val="00B126F3"/>
    <w:rsid w:val="00B12B92"/>
    <w:rsid w:val="00B12CCD"/>
    <w:rsid w:val="00B12CF1"/>
    <w:rsid w:val="00B12DFB"/>
    <w:rsid w:val="00B12E0F"/>
    <w:rsid w:val="00B12FFA"/>
    <w:rsid w:val="00B1327E"/>
    <w:rsid w:val="00B133D3"/>
    <w:rsid w:val="00B137A2"/>
    <w:rsid w:val="00B13F33"/>
    <w:rsid w:val="00B13F7F"/>
    <w:rsid w:val="00B1447B"/>
    <w:rsid w:val="00B147D5"/>
    <w:rsid w:val="00B14857"/>
    <w:rsid w:val="00B14883"/>
    <w:rsid w:val="00B148CB"/>
    <w:rsid w:val="00B148F4"/>
    <w:rsid w:val="00B1490C"/>
    <w:rsid w:val="00B14A87"/>
    <w:rsid w:val="00B14A8C"/>
    <w:rsid w:val="00B14AB7"/>
    <w:rsid w:val="00B14BE3"/>
    <w:rsid w:val="00B14C04"/>
    <w:rsid w:val="00B14CBF"/>
    <w:rsid w:val="00B14FC9"/>
    <w:rsid w:val="00B150B5"/>
    <w:rsid w:val="00B1521F"/>
    <w:rsid w:val="00B1525B"/>
    <w:rsid w:val="00B152C8"/>
    <w:rsid w:val="00B15497"/>
    <w:rsid w:val="00B1556E"/>
    <w:rsid w:val="00B15775"/>
    <w:rsid w:val="00B1583B"/>
    <w:rsid w:val="00B15AD4"/>
    <w:rsid w:val="00B1623F"/>
    <w:rsid w:val="00B16399"/>
    <w:rsid w:val="00B163F4"/>
    <w:rsid w:val="00B16443"/>
    <w:rsid w:val="00B16462"/>
    <w:rsid w:val="00B169B6"/>
    <w:rsid w:val="00B16B4E"/>
    <w:rsid w:val="00B16E74"/>
    <w:rsid w:val="00B16E84"/>
    <w:rsid w:val="00B17016"/>
    <w:rsid w:val="00B17181"/>
    <w:rsid w:val="00B171AA"/>
    <w:rsid w:val="00B173CD"/>
    <w:rsid w:val="00B17652"/>
    <w:rsid w:val="00B176B6"/>
    <w:rsid w:val="00B179ED"/>
    <w:rsid w:val="00B17B15"/>
    <w:rsid w:val="00B17DD2"/>
    <w:rsid w:val="00B17F83"/>
    <w:rsid w:val="00B17FA9"/>
    <w:rsid w:val="00B2047C"/>
    <w:rsid w:val="00B204DC"/>
    <w:rsid w:val="00B2051A"/>
    <w:rsid w:val="00B2051F"/>
    <w:rsid w:val="00B20864"/>
    <w:rsid w:val="00B20866"/>
    <w:rsid w:val="00B208AB"/>
    <w:rsid w:val="00B20979"/>
    <w:rsid w:val="00B20BFD"/>
    <w:rsid w:val="00B20C67"/>
    <w:rsid w:val="00B20F32"/>
    <w:rsid w:val="00B20FA4"/>
    <w:rsid w:val="00B21152"/>
    <w:rsid w:val="00B2153F"/>
    <w:rsid w:val="00B21644"/>
    <w:rsid w:val="00B217E7"/>
    <w:rsid w:val="00B21822"/>
    <w:rsid w:val="00B21974"/>
    <w:rsid w:val="00B21A13"/>
    <w:rsid w:val="00B21BC2"/>
    <w:rsid w:val="00B21D27"/>
    <w:rsid w:val="00B2201C"/>
    <w:rsid w:val="00B222D5"/>
    <w:rsid w:val="00B223E9"/>
    <w:rsid w:val="00B225D4"/>
    <w:rsid w:val="00B22A83"/>
    <w:rsid w:val="00B22A9F"/>
    <w:rsid w:val="00B22BF0"/>
    <w:rsid w:val="00B22C0C"/>
    <w:rsid w:val="00B22D3C"/>
    <w:rsid w:val="00B22F22"/>
    <w:rsid w:val="00B2300D"/>
    <w:rsid w:val="00B232BA"/>
    <w:rsid w:val="00B2340D"/>
    <w:rsid w:val="00B23719"/>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37"/>
    <w:rsid w:val="00B25CE6"/>
    <w:rsid w:val="00B25D83"/>
    <w:rsid w:val="00B25F81"/>
    <w:rsid w:val="00B26300"/>
    <w:rsid w:val="00B2655F"/>
    <w:rsid w:val="00B265BC"/>
    <w:rsid w:val="00B26602"/>
    <w:rsid w:val="00B26636"/>
    <w:rsid w:val="00B26648"/>
    <w:rsid w:val="00B26691"/>
    <w:rsid w:val="00B268A0"/>
    <w:rsid w:val="00B26B9A"/>
    <w:rsid w:val="00B26C51"/>
    <w:rsid w:val="00B26D18"/>
    <w:rsid w:val="00B26DFC"/>
    <w:rsid w:val="00B26E22"/>
    <w:rsid w:val="00B26FC9"/>
    <w:rsid w:val="00B2706A"/>
    <w:rsid w:val="00B272FA"/>
    <w:rsid w:val="00B27A00"/>
    <w:rsid w:val="00B27A4C"/>
    <w:rsid w:val="00B27C0C"/>
    <w:rsid w:val="00B27C0F"/>
    <w:rsid w:val="00B27D8F"/>
    <w:rsid w:val="00B30045"/>
    <w:rsid w:val="00B3028C"/>
    <w:rsid w:val="00B304EA"/>
    <w:rsid w:val="00B306A9"/>
    <w:rsid w:val="00B3072E"/>
    <w:rsid w:val="00B307D3"/>
    <w:rsid w:val="00B30BB7"/>
    <w:rsid w:val="00B30C60"/>
    <w:rsid w:val="00B30F33"/>
    <w:rsid w:val="00B31260"/>
    <w:rsid w:val="00B31382"/>
    <w:rsid w:val="00B31444"/>
    <w:rsid w:val="00B3150F"/>
    <w:rsid w:val="00B31556"/>
    <w:rsid w:val="00B316A4"/>
    <w:rsid w:val="00B317AC"/>
    <w:rsid w:val="00B3184D"/>
    <w:rsid w:val="00B31905"/>
    <w:rsid w:val="00B31B77"/>
    <w:rsid w:val="00B31BDB"/>
    <w:rsid w:val="00B31C89"/>
    <w:rsid w:val="00B321A4"/>
    <w:rsid w:val="00B32403"/>
    <w:rsid w:val="00B32501"/>
    <w:rsid w:val="00B32733"/>
    <w:rsid w:val="00B32E10"/>
    <w:rsid w:val="00B32E85"/>
    <w:rsid w:val="00B32E8C"/>
    <w:rsid w:val="00B3349D"/>
    <w:rsid w:val="00B3366B"/>
    <w:rsid w:val="00B336B6"/>
    <w:rsid w:val="00B336E0"/>
    <w:rsid w:val="00B33739"/>
    <w:rsid w:val="00B33B31"/>
    <w:rsid w:val="00B33F8C"/>
    <w:rsid w:val="00B34000"/>
    <w:rsid w:val="00B3409F"/>
    <w:rsid w:val="00B340E6"/>
    <w:rsid w:val="00B34402"/>
    <w:rsid w:val="00B34580"/>
    <w:rsid w:val="00B348A4"/>
    <w:rsid w:val="00B34A7C"/>
    <w:rsid w:val="00B34A8E"/>
    <w:rsid w:val="00B34DD3"/>
    <w:rsid w:val="00B34FB7"/>
    <w:rsid w:val="00B350D1"/>
    <w:rsid w:val="00B355BE"/>
    <w:rsid w:val="00B356B0"/>
    <w:rsid w:val="00B357D4"/>
    <w:rsid w:val="00B3582C"/>
    <w:rsid w:val="00B358B4"/>
    <w:rsid w:val="00B36068"/>
    <w:rsid w:val="00B3607A"/>
    <w:rsid w:val="00B36099"/>
    <w:rsid w:val="00B36123"/>
    <w:rsid w:val="00B36241"/>
    <w:rsid w:val="00B362A0"/>
    <w:rsid w:val="00B362F8"/>
    <w:rsid w:val="00B363F9"/>
    <w:rsid w:val="00B36504"/>
    <w:rsid w:val="00B365DE"/>
    <w:rsid w:val="00B368AB"/>
    <w:rsid w:val="00B36BA8"/>
    <w:rsid w:val="00B36E71"/>
    <w:rsid w:val="00B36FD7"/>
    <w:rsid w:val="00B3713C"/>
    <w:rsid w:val="00B37403"/>
    <w:rsid w:val="00B37626"/>
    <w:rsid w:val="00B37637"/>
    <w:rsid w:val="00B377C7"/>
    <w:rsid w:val="00B3795C"/>
    <w:rsid w:val="00B37AD6"/>
    <w:rsid w:val="00B37CC5"/>
    <w:rsid w:val="00B37E7B"/>
    <w:rsid w:val="00B4004E"/>
    <w:rsid w:val="00B40126"/>
    <w:rsid w:val="00B402D5"/>
    <w:rsid w:val="00B403E2"/>
    <w:rsid w:val="00B40700"/>
    <w:rsid w:val="00B40988"/>
    <w:rsid w:val="00B40DB1"/>
    <w:rsid w:val="00B40F3F"/>
    <w:rsid w:val="00B410B7"/>
    <w:rsid w:val="00B4158F"/>
    <w:rsid w:val="00B41765"/>
    <w:rsid w:val="00B417A4"/>
    <w:rsid w:val="00B41854"/>
    <w:rsid w:val="00B41C28"/>
    <w:rsid w:val="00B41F9C"/>
    <w:rsid w:val="00B41FA5"/>
    <w:rsid w:val="00B42076"/>
    <w:rsid w:val="00B4209F"/>
    <w:rsid w:val="00B42112"/>
    <w:rsid w:val="00B4251D"/>
    <w:rsid w:val="00B42586"/>
    <w:rsid w:val="00B429FF"/>
    <w:rsid w:val="00B42AE8"/>
    <w:rsid w:val="00B42B03"/>
    <w:rsid w:val="00B42C4A"/>
    <w:rsid w:val="00B42E68"/>
    <w:rsid w:val="00B4300F"/>
    <w:rsid w:val="00B43016"/>
    <w:rsid w:val="00B436AC"/>
    <w:rsid w:val="00B43746"/>
    <w:rsid w:val="00B43891"/>
    <w:rsid w:val="00B439CA"/>
    <w:rsid w:val="00B43A2D"/>
    <w:rsid w:val="00B44163"/>
    <w:rsid w:val="00B44218"/>
    <w:rsid w:val="00B4426A"/>
    <w:rsid w:val="00B442EE"/>
    <w:rsid w:val="00B4438C"/>
    <w:rsid w:val="00B44B5B"/>
    <w:rsid w:val="00B44BA8"/>
    <w:rsid w:val="00B44F4B"/>
    <w:rsid w:val="00B45007"/>
    <w:rsid w:val="00B45267"/>
    <w:rsid w:val="00B4527A"/>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C41"/>
    <w:rsid w:val="00B47D47"/>
    <w:rsid w:val="00B47DCE"/>
    <w:rsid w:val="00B47DD4"/>
    <w:rsid w:val="00B47F53"/>
    <w:rsid w:val="00B5008B"/>
    <w:rsid w:val="00B501F1"/>
    <w:rsid w:val="00B502F3"/>
    <w:rsid w:val="00B50600"/>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1E"/>
    <w:rsid w:val="00B532AA"/>
    <w:rsid w:val="00B53368"/>
    <w:rsid w:val="00B538D5"/>
    <w:rsid w:val="00B53A19"/>
    <w:rsid w:val="00B53B43"/>
    <w:rsid w:val="00B53BA6"/>
    <w:rsid w:val="00B53D26"/>
    <w:rsid w:val="00B53E1C"/>
    <w:rsid w:val="00B53FEC"/>
    <w:rsid w:val="00B5451F"/>
    <w:rsid w:val="00B54648"/>
    <w:rsid w:val="00B549DD"/>
    <w:rsid w:val="00B54A4B"/>
    <w:rsid w:val="00B54B1C"/>
    <w:rsid w:val="00B54CAB"/>
    <w:rsid w:val="00B55002"/>
    <w:rsid w:val="00B55049"/>
    <w:rsid w:val="00B551E3"/>
    <w:rsid w:val="00B55207"/>
    <w:rsid w:val="00B5524F"/>
    <w:rsid w:val="00B55A5C"/>
    <w:rsid w:val="00B55C88"/>
    <w:rsid w:val="00B55FEF"/>
    <w:rsid w:val="00B56430"/>
    <w:rsid w:val="00B56455"/>
    <w:rsid w:val="00B56510"/>
    <w:rsid w:val="00B565BD"/>
    <w:rsid w:val="00B566BB"/>
    <w:rsid w:val="00B5671D"/>
    <w:rsid w:val="00B56896"/>
    <w:rsid w:val="00B56C1F"/>
    <w:rsid w:val="00B56C21"/>
    <w:rsid w:val="00B56C84"/>
    <w:rsid w:val="00B56E52"/>
    <w:rsid w:val="00B56E67"/>
    <w:rsid w:val="00B56F7E"/>
    <w:rsid w:val="00B5704E"/>
    <w:rsid w:val="00B5711E"/>
    <w:rsid w:val="00B571D8"/>
    <w:rsid w:val="00B572B8"/>
    <w:rsid w:val="00B5733E"/>
    <w:rsid w:val="00B57374"/>
    <w:rsid w:val="00B574EC"/>
    <w:rsid w:val="00B575FC"/>
    <w:rsid w:val="00B5782E"/>
    <w:rsid w:val="00B57895"/>
    <w:rsid w:val="00B57D14"/>
    <w:rsid w:val="00B600E1"/>
    <w:rsid w:val="00B601C4"/>
    <w:rsid w:val="00B606EA"/>
    <w:rsid w:val="00B60CDD"/>
    <w:rsid w:val="00B60E12"/>
    <w:rsid w:val="00B60EBD"/>
    <w:rsid w:val="00B61059"/>
    <w:rsid w:val="00B612C7"/>
    <w:rsid w:val="00B61339"/>
    <w:rsid w:val="00B61398"/>
    <w:rsid w:val="00B614EC"/>
    <w:rsid w:val="00B61579"/>
    <w:rsid w:val="00B616F7"/>
    <w:rsid w:val="00B61763"/>
    <w:rsid w:val="00B61977"/>
    <w:rsid w:val="00B619BD"/>
    <w:rsid w:val="00B61ADE"/>
    <w:rsid w:val="00B61BBE"/>
    <w:rsid w:val="00B61C11"/>
    <w:rsid w:val="00B61CF9"/>
    <w:rsid w:val="00B61D97"/>
    <w:rsid w:val="00B61E86"/>
    <w:rsid w:val="00B62067"/>
    <w:rsid w:val="00B626D7"/>
    <w:rsid w:val="00B626E0"/>
    <w:rsid w:val="00B62716"/>
    <w:rsid w:val="00B628B9"/>
    <w:rsid w:val="00B62A47"/>
    <w:rsid w:val="00B62CEB"/>
    <w:rsid w:val="00B62F70"/>
    <w:rsid w:val="00B63179"/>
    <w:rsid w:val="00B634D0"/>
    <w:rsid w:val="00B6360E"/>
    <w:rsid w:val="00B63C9E"/>
    <w:rsid w:val="00B63DE7"/>
    <w:rsid w:val="00B63E0D"/>
    <w:rsid w:val="00B64327"/>
    <w:rsid w:val="00B64846"/>
    <w:rsid w:val="00B64FD6"/>
    <w:rsid w:val="00B65101"/>
    <w:rsid w:val="00B65339"/>
    <w:rsid w:val="00B656E2"/>
    <w:rsid w:val="00B65910"/>
    <w:rsid w:val="00B65B49"/>
    <w:rsid w:val="00B65B7D"/>
    <w:rsid w:val="00B65E56"/>
    <w:rsid w:val="00B65F07"/>
    <w:rsid w:val="00B65F69"/>
    <w:rsid w:val="00B66040"/>
    <w:rsid w:val="00B660F9"/>
    <w:rsid w:val="00B66117"/>
    <w:rsid w:val="00B66152"/>
    <w:rsid w:val="00B664B3"/>
    <w:rsid w:val="00B666AA"/>
    <w:rsid w:val="00B66782"/>
    <w:rsid w:val="00B66D6D"/>
    <w:rsid w:val="00B66EC1"/>
    <w:rsid w:val="00B66F36"/>
    <w:rsid w:val="00B66F62"/>
    <w:rsid w:val="00B6728C"/>
    <w:rsid w:val="00B6730D"/>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25E"/>
    <w:rsid w:val="00B714E9"/>
    <w:rsid w:val="00B71726"/>
    <w:rsid w:val="00B7185B"/>
    <w:rsid w:val="00B7199F"/>
    <w:rsid w:val="00B71E3D"/>
    <w:rsid w:val="00B71F76"/>
    <w:rsid w:val="00B71FE4"/>
    <w:rsid w:val="00B72102"/>
    <w:rsid w:val="00B72211"/>
    <w:rsid w:val="00B72427"/>
    <w:rsid w:val="00B7242F"/>
    <w:rsid w:val="00B7259E"/>
    <w:rsid w:val="00B725A1"/>
    <w:rsid w:val="00B72706"/>
    <w:rsid w:val="00B7278A"/>
    <w:rsid w:val="00B72ACF"/>
    <w:rsid w:val="00B72E3A"/>
    <w:rsid w:val="00B72EB9"/>
    <w:rsid w:val="00B72EF2"/>
    <w:rsid w:val="00B73088"/>
    <w:rsid w:val="00B730BA"/>
    <w:rsid w:val="00B730F0"/>
    <w:rsid w:val="00B7318A"/>
    <w:rsid w:val="00B731C6"/>
    <w:rsid w:val="00B7322E"/>
    <w:rsid w:val="00B732E9"/>
    <w:rsid w:val="00B73497"/>
    <w:rsid w:val="00B735A1"/>
    <w:rsid w:val="00B74001"/>
    <w:rsid w:val="00B74088"/>
    <w:rsid w:val="00B7444A"/>
    <w:rsid w:val="00B744BB"/>
    <w:rsid w:val="00B74536"/>
    <w:rsid w:val="00B7462D"/>
    <w:rsid w:val="00B74939"/>
    <w:rsid w:val="00B74A23"/>
    <w:rsid w:val="00B74D45"/>
    <w:rsid w:val="00B74F4A"/>
    <w:rsid w:val="00B75259"/>
    <w:rsid w:val="00B75905"/>
    <w:rsid w:val="00B75931"/>
    <w:rsid w:val="00B75D35"/>
    <w:rsid w:val="00B75E37"/>
    <w:rsid w:val="00B75EF7"/>
    <w:rsid w:val="00B75F4F"/>
    <w:rsid w:val="00B75FB1"/>
    <w:rsid w:val="00B76047"/>
    <w:rsid w:val="00B7623B"/>
    <w:rsid w:val="00B762A4"/>
    <w:rsid w:val="00B76751"/>
    <w:rsid w:val="00B76783"/>
    <w:rsid w:val="00B7680F"/>
    <w:rsid w:val="00B7692D"/>
    <w:rsid w:val="00B76BA4"/>
    <w:rsid w:val="00B76D0C"/>
    <w:rsid w:val="00B76DA3"/>
    <w:rsid w:val="00B77169"/>
    <w:rsid w:val="00B77651"/>
    <w:rsid w:val="00B777D2"/>
    <w:rsid w:val="00B77889"/>
    <w:rsid w:val="00B803B1"/>
    <w:rsid w:val="00B803FA"/>
    <w:rsid w:val="00B80415"/>
    <w:rsid w:val="00B80433"/>
    <w:rsid w:val="00B806D0"/>
    <w:rsid w:val="00B808E4"/>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8F4"/>
    <w:rsid w:val="00B839E4"/>
    <w:rsid w:val="00B83BE3"/>
    <w:rsid w:val="00B83C03"/>
    <w:rsid w:val="00B83CC0"/>
    <w:rsid w:val="00B83DEB"/>
    <w:rsid w:val="00B83E28"/>
    <w:rsid w:val="00B83FF7"/>
    <w:rsid w:val="00B84044"/>
    <w:rsid w:val="00B841B0"/>
    <w:rsid w:val="00B8421D"/>
    <w:rsid w:val="00B84372"/>
    <w:rsid w:val="00B846A1"/>
    <w:rsid w:val="00B84B74"/>
    <w:rsid w:val="00B84D1B"/>
    <w:rsid w:val="00B85679"/>
    <w:rsid w:val="00B856C1"/>
    <w:rsid w:val="00B8589F"/>
    <w:rsid w:val="00B85932"/>
    <w:rsid w:val="00B85C50"/>
    <w:rsid w:val="00B85D51"/>
    <w:rsid w:val="00B85FD2"/>
    <w:rsid w:val="00B86036"/>
    <w:rsid w:val="00B860B1"/>
    <w:rsid w:val="00B86241"/>
    <w:rsid w:val="00B866A4"/>
    <w:rsid w:val="00B86BD4"/>
    <w:rsid w:val="00B86D60"/>
    <w:rsid w:val="00B86DAA"/>
    <w:rsid w:val="00B86E48"/>
    <w:rsid w:val="00B87088"/>
    <w:rsid w:val="00B87211"/>
    <w:rsid w:val="00B87450"/>
    <w:rsid w:val="00B87533"/>
    <w:rsid w:val="00B876AA"/>
    <w:rsid w:val="00B8778B"/>
    <w:rsid w:val="00B877B1"/>
    <w:rsid w:val="00B87B75"/>
    <w:rsid w:val="00B87CE8"/>
    <w:rsid w:val="00B90163"/>
    <w:rsid w:val="00B902CC"/>
    <w:rsid w:val="00B90756"/>
    <w:rsid w:val="00B90B9E"/>
    <w:rsid w:val="00B90BDF"/>
    <w:rsid w:val="00B90BF8"/>
    <w:rsid w:val="00B90C57"/>
    <w:rsid w:val="00B90FAA"/>
    <w:rsid w:val="00B91268"/>
    <w:rsid w:val="00B912D4"/>
    <w:rsid w:val="00B91540"/>
    <w:rsid w:val="00B918B9"/>
    <w:rsid w:val="00B9196A"/>
    <w:rsid w:val="00B91DF3"/>
    <w:rsid w:val="00B91F8E"/>
    <w:rsid w:val="00B91F99"/>
    <w:rsid w:val="00B924CF"/>
    <w:rsid w:val="00B92543"/>
    <w:rsid w:val="00B92598"/>
    <w:rsid w:val="00B929E9"/>
    <w:rsid w:val="00B92A19"/>
    <w:rsid w:val="00B92C58"/>
    <w:rsid w:val="00B92CDB"/>
    <w:rsid w:val="00B93060"/>
    <w:rsid w:val="00B930F3"/>
    <w:rsid w:val="00B931E9"/>
    <w:rsid w:val="00B93310"/>
    <w:rsid w:val="00B93377"/>
    <w:rsid w:val="00B9356A"/>
    <w:rsid w:val="00B93D9E"/>
    <w:rsid w:val="00B93F77"/>
    <w:rsid w:val="00B941E1"/>
    <w:rsid w:val="00B9450F"/>
    <w:rsid w:val="00B9463D"/>
    <w:rsid w:val="00B9487F"/>
    <w:rsid w:val="00B9488A"/>
    <w:rsid w:val="00B94904"/>
    <w:rsid w:val="00B94A18"/>
    <w:rsid w:val="00B94C29"/>
    <w:rsid w:val="00B95068"/>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B6F"/>
    <w:rsid w:val="00B97CE7"/>
    <w:rsid w:val="00B97F85"/>
    <w:rsid w:val="00BA0208"/>
    <w:rsid w:val="00BA0322"/>
    <w:rsid w:val="00BA037E"/>
    <w:rsid w:val="00BA04B9"/>
    <w:rsid w:val="00BA0A64"/>
    <w:rsid w:val="00BA0B66"/>
    <w:rsid w:val="00BA0BE3"/>
    <w:rsid w:val="00BA0BE8"/>
    <w:rsid w:val="00BA0C54"/>
    <w:rsid w:val="00BA0DBC"/>
    <w:rsid w:val="00BA0E69"/>
    <w:rsid w:val="00BA0F6F"/>
    <w:rsid w:val="00BA10E2"/>
    <w:rsid w:val="00BA1389"/>
    <w:rsid w:val="00BA16C6"/>
    <w:rsid w:val="00BA17CE"/>
    <w:rsid w:val="00BA1944"/>
    <w:rsid w:val="00BA1A38"/>
    <w:rsid w:val="00BA1B9B"/>
    <w:rsid w:val="00BA1C32"/>
    <w:rsid w:val="00BA2028"/>
    <w:rsid w:val="00BA20CC"/>
    <w:rsid w:val="00BA2101"/>
    <w:rsid w:val="00BA23AA"/>
    <w:rsid w:val="00BA23DE"/>
    <w:rsid w:val="00BA253A"/>
    <w:rsid w:val="00BA2577"/>
    <w:rsid w:val="00BA276A"/>
    <w:rsid w:val="00BA29F8"/>
    <w:rsid w:val="00BA2C76"/>
    <w:rsid w:val="00BA2D44"/>
    <w:rsid w:val="00BA3056"/>
    <w:rsid w:val="00BA3316"/>
    <w:rsid w:val="00BA340F"/>
    <w:rsid w:val="00BA3847"/>
    <w:rsid w:val="00BA39C9"/>
    <w:rsid w:val="00BA3C06"/>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47F"/>
    <w:rsid w:val="00BA6B43"/>
    <w:rsid w:val="00BA7092"/>
    <w:rsid w:val="00BA70A5"/>
    <w:rsid w:val="00BA7223"/>
    <w:rsid w:val="00BA7272"/>
    <w:rsid w:val="00BA7612"/>
    <w:rsid w:val="00BA7675"/>
    <w:rsid w:val="00BA77C0"/>
    <w:rsid w:val="00BA7913"/>
    <w:rsid w:val="00BA7B2F"/>
    <w:rsid w:val="00BA7B97"/>
    <w:rsid w:val="00BA7CBF"/>
    <w:rsid w:val="00BA7EEE"/>
    <w:rsid w:val="00BB0229"/>
    <w:rsid w:val="00BB0252"/>
    <w:rsid w:val="00BB0281"/>
    <w:rsid w:val="00BB041E"/>
    <w:rsid w:val="00BB0447"/>
    <w:rsid w:val="00BB04AE"/>
    <w:rsid w:val="00BB0596"/>
    <w:rsid w:val="00BB07E6"/>
    <w:rsid w:val="00BB08F5"/>
    <w:rsid w:val="00BB0924"/>
    <w:rsid w:val="00BB0B23"/>
    <w:rsid w:val="00BB0B64"/>
    <w:rsid w:val="00BB0F47"/>
    <w:rsid w:val="00BB11E0"/>
    <w:rsid w:val="00BB1261"/>
    <w:rsid w:val="00BB1344"/>
    <w:rsid w:val="00BB13E9"/>
    <w:rsid w:val="00BB1422"/>
    <w:rsid w:val="00BB1604"/>
    <w:rsid w:val="00BB177C"/>
    <w:rsid w:val="00BB188D"/>
    <w:rsid w:val="00BB19E5"/>
    <w:rsid w:val="00BB1A01"/>
    <w:rsid w:val="00BB1DFA"/>
    <w:rsid w:val="00BB22FC"/>
    <w:rsid w:val="00BB2443"/>
    <w:rsid w:val="00BB2471"/>
    <w:rsid w:val="00BB2498"/>
    <w:rsid w:val="00BB266C"/>
    <w:rsid w:val="00BB26E0"/>
    <w:rsid w:val="00BB26EC"/>
    <w:rsid w:val="00BB2824"/>
    <w:rsid w:val="00BB2928"/>
    <w:rsid w:val="00BB2BD1"/>
    <w:rsid w:val="00BB2C81"/>
    <w:rsid w:val="00BB2C8E"/>
    <w:rsid w:val="00BB2D60"/>
    <w:rsid w:val="00BB31F4"/>
    <w:rsid w:val="00BB3330"/>
    <w:rsid w:val="00BB3434"/>
    <w:rsid w:val="00BB35D6"/>
    <w:rsid w:val="00BB362E"/>
    <w:rsid w:val="00BB387B"/>
    <w:rsid w:val="00BB393B"/>
    <w:rsid w:val="00BB3994"/>
    <w:rsid w:val="00BB3A46"/>
    <w:rsid w:val="00BB3B74"/>
    <w:rsid w:val="00BB3B97"/>
    <w:rsid w:val="00BB3D38"/>
    <w:rsid w:val="00BB3D97"/>
    <w:rsid w:val="00BB3DF6"/>
    <w:rsid w:val="00BB405D"/>
    <w:rsid w:val="00BB4425"/>
    <w:rsid w:val="00BB448E"/>
    <w:rsid w:val="00BB4668"/>
    <w:rsid w:val="00BB4747"/>
    <w:rsid w:val="00BB4844"/>
    <w:rsid w:val="00BB48F9"/>
    <w:rsid w:val="00BB4B5A"/>
    <w:rsid w:val="00BB4C5B"/>
    <w:rsid w:val="00BB50BA"/>
    <w:rsid w:val="00BB50D1"/>
    <w:rsid w:val="00BB5540"/>
    <w:rsid w:val="00BB55A0"/>
    <w:rsid w:val="00BB55DA"/>
    <w:rsid w:val="00BB56EB"/>
    <w:rsid w:val="00BB571A"/>
    <w:rsid w:val="00BB5BDD"/>
    <w:rsid w:val="00BB5C69"/>
    <w:rsid w:val="00BB5F17"/>
    <w:rsid w:val="00BB60F9"/>
    <w:rsid w:val="00BB6166"/>
    <w:rsid w:val="00BB61A1"/>
    <w:rsid w:val="00BB61E3"/>
    <w:rsid w:val="00BB6469"/>
    <w:rsid w:val="00BB6502"/>
    <w:rsid w:val="00BB665D"/>
    <w:rsid w:val="00BB6793"/>
    <w:rsid w:val="00BB67AE"/>
    <w:rsid w:val="00BB68E8"/>
    <w:rsid w:val="00BB6926"/>
    <w:rsid w:val="00BB69EA"/>
    <w:rsid w:val="00BB6A9E"/>
    <w:rsid w:val="00BB73DA"/>
    <w:rsid w:val="00BB7461"/>
    <w:rsid w:val="00BB7768"/>
    <w:rsid w:val="00BB7B3F"/>
    <w:rsid w:val="00BB7C8B"/>
    <w:rsid w:val="00BB7D6E"/>
    <w:rsid w:val="00BB7ECF"/>
    <w:rsid w:val="00BC01B2"/>
    <w:rsid w:val="00BC022F"/>
    <w:rsid w:val="00BC053E"/>
    <w:rsid w:val="00BC0772"/>
    <w:rsid w:val="00BC0792"/>
    <w:rsid w:val="00BC0993"/>
    <w:rsid w:val="00BC0A12"/>
    <w:rsid w:val="00BC0A52"/>
    <w:rsid w:val="00BC0ABF"/>
    <w:rsid w:val="00BC0BE0"/>
    <w:rsid w:val="00BC0C2F"/>
    <w:rsid w:val="00BC0CA3"/>
    <w:rsid w:val="00BC0E3A"/>
    <w:rsid w:val="00BC0F67"/>
    <w:rsid w:val="00BC104B"/>
    <w:rsid w:val="00BC1374"/>
    <w:rsid w:val="00BC140A"/>
    <w:rsid w:val="00BC1448"/>
    <w:rsid w:val="00BC162A"/>
    <w:rsid w:val="00BC166D"/>
    <w:rsid w:val="00BC1929"/>
    <w:rsid w:val="00BC192F"/>
    <w:rsid w:val="00BC19B5"/>
    <w:rsid w:val="00BC1B80"/>
    <w:rsid w:val="00BC1FEE"/>
    <w:rsid w:val="00BC217D"/>
    <w:rsid w:val="00BC259A"/>
    <w:rsid w:val="00BC28BD"/>
    <w:rsid w:val="00BC292C"/>
    <w:rsid w:val="00BC2CA2"/>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4F4E"/>
    <w:rsid w:val="00BC543E"/>
    <w:rsid w:val="00BC55BD"/>
    <w:rsid w:val="00BC57D9"/>
    <w:rsid w:val="00BC57E5"/>
    <w:rsid w:val="00BC583F"/>
    <w:rsid w:val="00BC5923"/>
    <w:rsid w:val="00BC5B3B"/>
    <w:rsid w:val="00BC5BE9"/>
    <w:rsid w:val="00BC5C4F"/>
    <w:rsid w:val="00BC5E35"/>
    <w:rsid w:val="00BC5EBC"/>
    <w:rsid w:val="00BC5F14"/>
    <w:rsid w:val="00BC61C5"/>
    <w:rsid w:val="00BC61CF"/>
    <w:rsid w:val="00BC6384"/>
    <w:rsid w:val="00BC64E2"/>
    <w:rsid w:val="00BC6521"/>
    <w:rsid w:val="00BC6650"/>
    <w:rsid w:val="00BC6938"/>
    <w:rsid w:val="00BC6CB6"/>
    <w:rsid w:val="00BC6D03"/>
    <w:rsid w:val="00BC6E34"/>
    <w:rsid w:val="00BC6F35"/>
    <w:rsid w:val="00BC737B"/>
    <w:rsid w:val="00BC7683"/>
    <w:rsid w:val="00BC7866"/>
    <w:rsid w:val="00BC790C"/>
    <w:rsid w:val="00BC7916"/>
    <w:rsid w:val="00BC79E0"/>
    <w:rsid w:val="00BC7AA0"/>
    <w:rsid w:val="00BD0072"/>
    <w:rsid w:val="00BD0394"/>
    <w:rsid w:val="00BD0400"/>
    <w:rsid w:val="00BD0A13"/>
    <w:rsid w:val="00BD0CB9"/>
    <w:rsid w:val="00BD0DCF"/>
    <w:rsid w:val="00BD1033"/>
    <w:rsid w:val="00BD1123"/>
    <w:rsid w:val="00BD13AE"/>
    <w:rsid w:val="00BD1957"/>
    <w:rsid w:val="00BD1A4D"/>
    <w:rsid w:val="00BD1AEA"/>
    <w:rsid w:val="00BD1B85"/>
    <w:rsid w:val="00BD1D9D"/>
    <w:rsid w:val="00BD1DBD"/>
    <w:rsid w:val="00BD1F02"/>
    <w:rsid w:val="00BD1F5B"/>
    <w:rsid w:val="00BD1F5E"/>
    <w:rsid w:val="00BD1FB4"/>
    <w:rsid w:val="00BD2037"/>
    <w:rsid w:val="00BD2082"/>
    <w:rsid w:val="00BD22B2"/>
    <w:rsid w:val="00BD231A"/>
    <w:rsid w:val="00BD23CC"/>
    <w:rsid w:val="00BD2531"/>
    <w:rsid w:val="00BD2869"/>
    <w:rsid w:val="00BD2898"/>
    <w:rsid w:val="00BD2D26"/>
    <w:rsid w:val="00BD30E2"/>
    <w:rsid w:val="00BD39C3"/>
    <w:rsid w:val="00BD3AE6"/>
    <w:rsid w:val="00BD3ECE"/>
    <w:rsid w:val="00BD3F2E"/>
    <w:rsid w:val="00BD4228"/>
    <w:rsid w:val="00BD458D"/>
    <w:rsid w:val="00BD4858"/>
    <w:rsid w:val="00BD4A0D"/>
    <w:rsid w:val="00BD4AC2"/>
    <w:rsid w:val="00BD4B5A"/>
    <w:rsid w:val="00BD4DCC"/>
    <w:rsid w:val="00BD50E6"/>
    <w:rsid w:val="00BD5143"/>
    <w:rsid w:val="00BD5151"/>
    <w:rsid w:val="00BD52B7"/>
    <w:rsid w:val="00BD5313"/>
    <w:rsid w:val="00BD535F"/>
    <w:rsid w:val="00BD54F9"/>
    <w:rsid w:val="00BD5543"/>
    <w:rsid w:val="00BD5A43"/>
    <w:rsid w:val="00BD5AD1"/>
    <w:rsid w:val="00BD5DCE"/>
    <w:rsid w:val="00BD6144"/>
    <w:rsid w:val="00BD6224"/>
    <w:rsid w:val="00BD6259"/>
    <w:rsid w:val="00BD62FE"/>
    <w:rsid w:val="00BD6377"/>
    <w:rsid w:val="00BD63DC"/>
    <w:rsid w:val="00BD64B2"/>
    <w:rsid w:val="00BD6580"/>
    <w:rsid w:val="00BD6651"/>
    <w:rsid w:val="00BD6C05"/>
    <w:rsid w:val="00BD6E8A"/>
    <w:rsid w:val="00BD6EE0"/>
    <w:rsid w:val="00BD7101"/>
    <w:rsid w:val="00BD7126"/>
    <w:rsid w:val="00BD721C"/>
    <w:rsid w:val="00BD7296"/>
    <w:rsid w:val="00BD7355"/>
    <w:rsid w:val="00BD75CA"/>
    <w:rsid w:val="00BD77C8"/>
    <w:rsid w:val="00BD7820"/>
    <w:rsid w:val="00BD7DAA"/>
    <w:rsid w:val="00BE0287"/>
    <w:rsid w:val="00BE02E5"/>
    <w:rsid w:val="00BE03B4"/>
    <w:rsid w:val="00BE0547"/>
    <w:rsid w:val="00BE0601"/>
    <w:rsid w:val="00BE0658"/>
    <w:rsid w:val="00BE06F9"/>
    <w:rsid w:val="00BE0780"/>
    <w:rsid w:val="00BE09F7"/>
    <w:rsid w:val="00BE0A50"/>
    <w:rsid w:val="00BE0AA3"/>
    <w:rsid w:val="00BE0ACE"/>
    <w:rsid w:val="00BE0BE8"/>
    <w:rsid w:val="00BE0ED8"/>
    <w:rsid w:val="00BE10BB"/>
    <w:rsid w:val="00BE11A4"/>
    <w:rsid w:val="00BE12E1"/>
    <w:rsid w:val="00BE1490"/>
    <w:rsid w:val="00BE1673"/>
    <w:rsid w:val="00BE1690"/>
    <w:rsid w:val="00BE1B09"/>
    <w:rsid w:val="00BE1EE9"/>
    <w:rsid w:val="00BE2183"/>
    <w:rsid w:val="00BE2361"/>
    <w:rsid w:val="00BE2CA9"/>
    <w:rsid w:val="00BE3285"/>
    <w:rsid w:val="00BE34A5"/>
    <w:rsid w:val="00BE354C"/>
    <w:rsid w:val="00BE3936"/>
    <w:rsid w:val="00BE39CF"/>
    <w:rsid w:val="00BE3ED6"/>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28"/>
    <w:rsid w:val="00BE79F5"/>
    <w:rsid w:val="00BE7A72"/>
    <w:rsid w:val="00BE7AA5"/>
    <w:rsid w:val="00BE7F52"/>
    <w:rsid w:val="00BF02CB"/>
    <w:rsid w:val="00BF02CF"/>
    <w:rsid w:val="00BF032F"/>
    <w:rsid w:val="00BF03B6"/>
    <w:rsid w:val="00BF0520"/>
    <w:rsid w:val="00BF06A6"/>
    <w:rsid w:val="00BF06D2"/>
    <w:rsid w:val="00BF0870"/>
    <w:rsid w:val="00BF09B6"/>
    <w:rsid w:val="00BF09CA"/>
    <w:rsid w:val="00BF0AA6"/>
    <w:rsid w:val="00BF0E32"/>
    <w:rsid w:val="00BF1172"/>
    <w:rsid w:val="00BF1293"/>
    <w:rsid w:val="00BF144C"/>
    <w:rsid w:val="00BF146C"/>
    <w:rsid w:val="00BF14B2"/>
    <w:rsid w:val="00BF180A"/>
    <w:rsid w:val="00BF18F6"/>
    <w:rsid w:val="00BF1A8D"/>
    <w:rsid w:val="00BF1E58"/>
    <w:rsid w:val="00BF1F40"/>
    <w:rsid w:val="00BF2010"/>
    <w:rsid w:val="00BF2116"/>
    <w:rsid w:val="00BF2491"/>
    <w:rsid w:val="00BF24F7"/>
    <w:rsid w:val="00BF26C0"/>
    <w:rsid w:val="00BF2A53"/>
    <w:rsid w:val="00BF2BB1"/>
    <w:rsid w:val="00BF2D54"/>
    <w:rsid w:val="00BF2E08"/>
    <w:rsid w:val="00BF304E"/>
    <w:rsid w:val="00BF3098"/>
    <w:rsid w:val="00BF3397"/>
    <w:rsid w:val="00BF33EC"/>
    <w:rsid w:val="00BF34B8"/>
    <w:rsid w:val="00BF353F"/>
    <w:rsid w:val="00BF371F"/>
    <w:rsid w:val="00BF37DC"/>
    <w:rsid w:val="00BF38E3"/>
    <w:rsid w:val="00BF39CC"/>
    <w:rsid w:val="00BF3E95"/>
    <w:rsid w:val="00BF3FEC"/>
    <w:rsid w:val="00BF46D1"/>
    <w:rsid w:val="00BF4837"/>
    <w:rsid w:val="00BF48E7"/>
    <w:rsid w:val="00BF4BE7"/>
    <w:rsid w:val="00BF4D7E"/>
    <w:rsid w:val="00BF4E5C"/>
    <w:rsid w:val="00BF52E3"/>
    <w:rsid w:val="00BF5323"/>
    <w:rsid w:val="00BF5846"/>
    <w:rsid w:val="00BF5A7B"/>
    <w:rsid w:val="00BF5BBD"/>
    <w:rsid w:val="00BF5C6F"/>
    <w:rsid w:val="00BF5E08"/>
    <w:rsid w:val="00BF5E9E"/>
    <w:rsid w:val="00BF6070"/>
    <w:rsid w:val="00BF629E"/>
    <w:rsid w:val="00BF6361"/>
    <w:rsid w:val="00BF6747"/>
    <w:rsid w:val="00BF67A6"/>
    <w:rsid w:val="00BF67BD"/>
    <w:rsid w:val="00BF688E"/>
    <w:rsid w:val="00BF69F9"/>
    <w:rsid w:val="00BF6AB2"/>
    <w:rsid w:val="00BF6AF5"/>
    <w:rsid w:val="00BF6B8C"/>
    <w:rsid w:val="00BF6C93"/>
    <w:rsid w:val="00BF6FFC"/>
    <w:rsid w:val="00BF7127"/>
    <w:rsid w:val="00BF71D5"/>
    <w:rsid w:val="00BF7206"/>
    <w:rsid w:val="00BF72BA"/>
    <w:rsid w:val="00BF734B"/>
    <w:rsid w:val="00BF73AB"/>
    <w:rsid w:val="00BF767F"/>
    <w:rsid w:val="00BF7757"/>
    <w:rsid w:val="00BF79C8"/>
    <w:rsid w:val="00BF7B43"/>
    <w:rsid w:val="00BF7F35"/>
    <w:rsid w:val="00C004EA"/>
    <w:rsid w:val="00C0055E"/>
    <w:rsid w:val="00C0068D"/>
    <w:rsid w:val="00C006C4"/>
    <w:rsid w:val="00C007A5"/>
    <w:rsid w:val="00C00A6C"/>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C10"/>
    <w:rsid w:val="00C01F5E"/>
    <w:rsid w:val="00C01FDF"/>
    <w:rsid w:val="00C02062"/>
    <w:rsid w:val="00C020A1"/>
    <w:rsid w:val="00C02541"/>
    <w:rsid w:val="00C02FCC"/>
    <w:rsid w:val="00C0317B"/>
    <w:rsid w:val="00C0326B"/>
    <w:rsid w:val="00C0336D"/>
    <w:rsid w:val="00C033FB"/>
    <w:rsid w:val="00C03633"/>
    <w:rsid w:val="00C038E0"/>
    <w:rsid w:val="00C03922"/>
    <w:rsid w:val="00C03A3E"/>
    <w:rsid w:val="00C03C52"/>
    <w:rsid w:val="00C03E06"/>
    <w:rsid w:val="00C04057"/>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0A9"/>
    <w:rsid w:val="00C10347"/>
    <w:rsid w:val="00C10507"/>
    <w:rsid w:val="00C10526"/>
    <w:rsid w:val="00C10576"/>
    <w:rsid w:val="00C10798"/>
    <w:rsid w:val="00C10B9E"/>
    <w:rsid w:val="00C10BA9"/>
    <w:rsid w:val="00C10BD3"/>
    <w:rsid w:val="00C10CD9"/>
    <w:rsid w:val="00C10E1E"/>
    <w:rsid w:val="00C1107C"/>
    <w:rsid w:val="00C111AB"/>
    <w:rsid w:val="00C11253"/>
    <w:rsid w:val="00C113DB"/>
    <w:rsid w:val="00C1144E"/>
    <w:rsid w:val="00C11666"/>
    <w:rsid w:val="00C11774"/>
    <w:rsid w:val="00C1177B"/>
    <w:rsid w:val="00C11956"/>
    <w:rsid w:val="00C119BB"/>
    <w:rsid w:val="00C11A50"/>
    <w:rsid w:val="00C11BA7"/>
    <w:rsid w:val="00C11CD2"/>
    <w:rsid w:val="00C11CFE"/>
    <w:rsid w:val="00C1204F"/>
    <w:rsid w:val="00C12352"/>
    <w:rsid w:val="00C12444"/>
    <w:rsid w:val="00C1255D"/>
    <w:rsid w:val="00C125BC"/>
    <w:rsid w:val="00C128B3"/>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5FF6"/>
    <w:rsid w:val="00C160E6"/>
    <w:rsid w:val="00C161F7"/>
    <w:rsid w:val="00C162CB"/>
    <w:rsid w:val="00C16490"/>
    <w:rsid w:val="00C16659"/>
    <w:rsid w:val="00C1684B"/>
    <w:rsid w:val="00C16873"/>
    <w:rsid w:val="00C168E7"/>
    <w:rsid w:val="00C16AB2"/>
    <w:rsid w:val="00C16C5E"/>
    <w:rsid w:val="00C16F0B"/>
    <w:rsid w:val="00C1705E"/>
    <w:rsid w:val="00C170F6"/>
    <w:rsid w:val="00C174A3"/>
    <w:rsid w:val="00C17912"/>
    <w:rsid w:val="00C17A89"/>
    <w:rsid w:val="00C17BD0"/>
    <w:rsid w:val="00C17E1F"/>
    <w:rsid w:val="00C17E54"/>
    <w:rsid w:val="00C17EB0"/>
    <w:rsid w:val="00C17ED5"/>
    <w:rsid w:val="00C2014D"/>
    <w:rsid w:val="00C2019C"/>
    <w:rsid w:val="00C2027D"/>
    <w:rsid w:val="00C20B52"/>
    <w:rsid w:val="00C20B57"/>
    <w:rsid w:val="00C20B68"/>
    <w:rsid w:val="00C20BBF"/>
    <w:rsid w:val="00C20D4C"/>
    <w:rsid w:val="00C20DEA"/>
    <w:rsid w:val="00C20F9C"/>
    <w:rsid w:val="00C20FFB"/>
    <w:rsid w:val="00C21419"/>
    <w:rsid w:val="00C21442"/>
    <w:rsid w:val="00C2155A"/>
    <w:rsid w:val="00C215AE"/>
    <w:rsid w:val="00C215EE"/>
    <w:rsid w:val="00C21675"/>
    <w:rsid w:val="00C216BF"/>
    <w:rsid w:val="00C219C6"/>
    <w:rsid w:val="00C21AAF"/>
    <w:rsid w:val="00C21B06"/>
    <w:rsid w:val="00C21B65"/>
    <w:rsid w:val="00C2212A"/>
    <w:rsid w:val="00C2226A"/>
    <w:rsid w:val="00C22613"/>
    <w:rsid w:val="00C22681"/>
    <w:rsid w:val="00C226C8"/>
    <w:rsid w:val="00C22730"/>
    <w:rsid w:val="00C2276B"/>
    <w:rsid w:val="00C22772"/>
    <w:rsid w:val="00C22789"/>
    <w:rsid w:val="00C228AE"/>
    <w:rsid w:val="00C22ABD"/>
    <w:rsid w:val="00C22BC8"/>
    <w:rsid w:val="00C22BF4"/>
    <w:rsid w:val="00C22D21"/>
    <w:rsid w:val="00C22F9E"/>
    <w:rsid w:val="00C230A1"/>
    <w:rsid w:val="00C230DA"/>
    <w:rsid w:val="00C23203"/>
    <w:rsid w:val="00C23533"/>
    <w:rsid w:val="00C2373B"/>
    <w:rsid w:val="00C2397D"/>
    <w:rsid w:val="00C239A9"/>
    <w:rsid w:val="00C23C56"/>
    <w:rsid w:val="00C23D5E"/>
    <w:rsid w:val="00C23DE4"/>
    <w:rsid w:val="00C23DFF"/>
    <w:rsid w:val="00C23F24"/>
    <w:rsid w:val="00C244ED"/>
    <w:rsid w:val="00C24609"/>
    <w:rsid w:val="00C248B4"/>
    <w:rsid w:val="00C24ABF"/>
    <w:rsid w:val="00C24CF0"/>
    <w:rsid w:val="00C24FC3"/>
    <w:rsid w:val="00C2502A"/>
    <w:rsid w:val="00C25051"/>
    <w:rsid w:val="00C254DA"/>
    <w:rsid w:val="00C25578"/>
    <w:rsid w:val="00C25693"/>
    <w:rsid w:val="00C25768"/>
    <w:rsid w:val="00C259B6"/>
    <w:rsid w:val="00C25A13"/>
    <w:rsid w:val="00C25B23"/>
    <w:rsid w:val="00C25D0A"/>
    <w:rsid w:val="00C25D94"/>
    <w:rsid w:val="00C26006"/>
    <w:rsid w:val="00C2609B"/>
    <w:rsid w:val="00C2620F"/>
    <w:rsid w:val="00C26351"/>
    <w:rsid w:val="00C26377"/>
    <w:rsid w:val="00C26427"/>
    <w:rsid w:val="00C26483"/>
    <w:rsid w:val="00C2668B"/>
    <w:rsid w:val="00C266BF"/>
    <w:rsid w:val="00C268C6"/>
    <w:rsid w:val="00C2691A"/>
    <w:rsid w:val="00C26A57"/>
    <w:rsid w:val="00C26B7A"/>
    <w:rsid w:val="00C26BD1"/>
    <w:rsid w:val="00C26C1D"/>
    <w:rsid w:val="00C26EFE"/>
    <w:rsid w:val="00C26F0D"/>
    <w:rsid w:val="00C2754E"/>
    <w:rsid w:val="00C27AC3"/>
    <w:rsid w:val="00C27BBA"/>
    <w:rsid w:val="00C27C88"/>
    <w:rsid w:val="00C3001C"/>
    <w:rsid w:val="00C30358"/>
    <w:rsid w:val="00C30658"/>
    <w:rsid w:val="00C308ED"/>
    <w:rsid w:val="00C30A18"/>
    <w:rsid w:val="00C30AD7"/>
    <w:rsid w:val="00C30BC3"/>
    <w:rsid w:val="00C30C7B"/>
    <w:rsid w:val="00C30FA9"/>
    <w:rsid w:val="00C30FAD"/>
    <w:rsid w:val="00C31159"/>
    <w:rsid w:val="00C312D3"/>
    <w:rsid w:val="00C312F5"/>
    <w:rsid w:val="00C3134A"/>
    <w:rsid w:val="00C314CB"/>
    <w:rsid w:val="00C31605"/>
    <w:rsid w:val="00C319CA"/>
    <w:rsid w:val="00C31AEC"/>
    <w:rsid w:val="00C31C15"/>
    <w:rsid w:val="00C31F14"/>
    <w:rsid w:val="00C32143"/>
    <w:rsid w:val="00C327EB"/>
    <w:rsid w:val="00C32855"/>
    <w:rsid w:val="00C32C25"/>
    <w:rsid w:val="00C32E0E"/>
    <w:rsid w:val="00C32E4C"/>
    <w:rsid w:val="00C32F07"/>
    <w:rsid w:val="00C33102"/>
    <w:rsid w:val="00C332E4"/>
    <w:rsid w:val="00C33351"/>
    <w:rsid w:val="00C3350E"/>
    <w:rsid w:val="00C33760"/>
    <w:rsid w:val="00C33845"/>
    <w:rsid w:val="00C33872"/>
    <w:rsid w:val="00C3391C"/>
    <w:rsid w:val="00C33BE4"/>
    <w:rsid w:val="00C33C4C"/>
    <w:rsid w:val="00C33DB8"/>
    <w:rsid w:val="00C341DF"/>
    <w:rsid w:val="00C344DD"/>
    <w:rsid w:val="00C3483E"/>
    <w:rsid w:val="00C349E9"/>
    <w:rsid w:val="00C34A28"/>
    <w:rsid w:val="00C34A3B"/>
    <w:rsid w:val="00C34ACC"/>
    <w:rsid w:val="00C34AFC"/>
    <w:rsid w:val="00C34BF4"/>
    <w:rsid w:val="00C34C52"/>
    <w:rsid w:val="00C34DE4"/>
    <w:rsid w:val="00C35075"/>
    <w:rsid w:val="00C350FD"/>
    <w:rsid w:val="00C35263"/>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D0C"/>
    <w:rsid w:val="00C36EAD"/>
    <w:rsid w:val="00C36F7E"/>
    <w:rsid w:val="00C37004"/>
    <w:rsid w:val="00C371FF"/>
    <w:rsid w:val="00C372C0"/>
    <w:rsid w:val="00C3788A"/>
    <w:rsid w:val="00C37B57"/>
    <w:rsid w:val="00C37C68"/>
    <w:rsid w:val="00C37EA3"/>
    <w:rsid w:val="00C37EB5"/>
    <w:rsid w:val="00C37EE0"/>
    <w:rsid w:val="00C40200"/>
    <w:rsid w:val="00C40436"/>
    <w:rsid w:val="00C40447"/>
    <w:rsid w:val="00C40495"/>
    <w:rsid w:val="00C404ED"/>
    <w:rsid w:val="00C406A0"/>
    <w:rsid w:val="00C40717"/>
    <w:rsid w:val="00C4072A"/>
    <w:rsid w:val="00C4075E"/>
    <w:rsid w:val="00C408E6"/>
    <w:rsid w:val="00C408EF"/>
    <w:rsid w:val="00C40932"/>
    <w:rsid w:val="00C409DC"/>
    <w:rsid w:val="00C41016"/>
    <w:rsid w:val="00C41082"/>
    <w:rsid w:val="00C41167"/>
    <w:rsid w:val="00C4164E"/>
    <w:rsid w:val="00C41692"/>
    <w:rsid w:val="00C4171C"/>
    <w:rsid w:val="00C4193A"/>
    <w:rsid w:val="00C419D0"/>
    <w:rsid w:val="00C419F0"/>
    <w:rsid w:val="00C41ADD"/>
    <w:rsid w:val="00C41B38"/>
    <w:rsid w:val="00C41CED"/>
    <w:rsid w:val="00C41D1E"/>
    <w:rsid w:val="00C41D28"/>
    <w:rsid w:val="00C41D67"/>
    <w:rsid w:val="00C41F82"/>
    <w:rsid w:val="00C420B9"/>
    <w:rsid w:val="00C4212D"/>
    <w:rsid w:val="00C4226E"/>
    <w:rsid w:val="00C4233B"/>
    <w:rsid w:val="00C423B1"/>
    <w:rsid w:val="00C429F4"/>
    <w:rsid w:val="00C42B5D"/>
    <w:rsid w:val="00C42F77"/>
    <w:rsid w:val="00C434B2"/>
    <w:rsid w:val="00C4354D"/>
    <w:rsid w:val="00C4369C"/>
    <w:rsid w:val="00C43719"/>
    <w:rsid w:val="00C43744"/>
    <w:rsid w:val="00C437D6"/>
    <w:rsid w:val="00C43C66"/>
    <w:rsid w:val="00C43EC8"/>
    <w:rsid w:val="00C43FEF"/>
    <w:rsid w:val="00C44071"/>
    <w:rsid w:val="00C440A1"/>
    <w:rsid w:val="00C44325"/>
    <w:rsid w:val="00C44593"/>
    <w:rsid w:val="00C44778"/>
    <w:rsid w:val="00C447F4"/>
    <w:rsid w:val="00C44A2B"/>
    <w:rsid w:val="00C44C3F"/>
    <w:rsid w:val="00C44E1D"/>
    <w:rsid w:val="00C44E46"/>
    <w:rsid w:val="00C45024"/>
    <w:rsid w:val="00C45278"/>
    <w:rsid w:val="00C455E2"/>
    <w:rsid w:val="00C457B1"/>
    <w:rsid w:val="00C458CB"/>
    <w:rsid w:val="00C45D83"/>
    <w:rsid w:val="00C45F74"/>
    <w:rsid w:val="00C4611F"/>
    <w:rsid w:val="00C46240"/>
    <w:rsid w:val="00C462CD"/>
    <w:rsid w:val="00C463BF"/>
    <w:rsid w:val="00C463F3"/>
    <w:rsid w:val="00C4642E"/>
    <w:rsid w:val="00C4654B"/>
    <w:rsid w:val="00C467A3"/>
    <w:rsid w:val="00C469E4"/>
    <w:rsid w:val="00C46CEC"/>
    <w:rsid w:val="00C46E32"/>
    <w:rsid w:val="00C4752B"/>
    <w:rsid w:val="00C47A87"/>
    <w:rsid w:val="00C47D87"/>
    <w:rsid w:val="00C47DDC"/>
    <w:rsid w:val="00C47E6C"/>
    <w:rsid w:val="00C47FD9"/>
    <w:rsid w:val="00C47FED"/>
    <w:rsid w:val="00C50213"/>
    <w:rsid w:val="00C508FE"/>
    <w:rsid w:val="00C50E0C"/>
    <w:rsid w:val="00C50E5E"/>
    <w:rsid w:val="00C5125D"/>
    <w:rsid w:val="00C51492"/>
    <w:rsid w:val="00C51B78"/>
    <w:rsid w:val="00C51DDB"/>
    <w:rsid w:val="00C51ECB"/>
    <w:rsid w:val="00C51F69"/>
    <w:rsid w:val="00C52063"/>
    <w:rsid w:val="00C52193"/>
    <w:rsid w:val="00C522B1"/>
    <w:rsid w:val="00C52584"/>
    <w:rsid w:val="00C52693"/>
    <w:rsid w:val="00C52738"/>
    <w:rsid w:val="00C529F8"/>
    <w:rsid w:val="00C52A49"/>
    <w:rsid w:val="00C52BFD"/>
    <w:rsid w:val="00C52C6F"/>
    <w:rsid w:val="00C52DCB"/>
    <w:rsid w:val="00C52E45"/>
    <w:rsid w:val="00C52F97"/>
    <w:rsid w:val="00C53200"/>
    <w:rsid w:val="00C533AC"/>
    <w:rsid w:val="00C5353C"/>
    <w:rsid w:val="00C53BEF"/>
    <w:rsid w:val="00C53D15"/>
    <w:rsid w:val="00C5412F"/>
    <w:rsid w:val="00C5423A"/>
    <w:rsid w:val="00C542B4"/>
    <w:rsid w:val="00C54341"/>
    <w:rsid w:val="00C543B3"/>
    <w:rsid w:val="00C549CA"/>
    <w:rsid w:val="00C54BC3"/>
    <w:rsid w:val="00C54BED"/>
    <w:rsid w:val="00C54D9F"/>
    <w:rsid w:val="00C54DBE"/>
    <w:rsid w:val="00C54E37"/>
    <w:rsid w:val="00C54FB0"/>
    <w:rsid w:val="00C54FFE"/>
    <w:rsid w:val="00C553CE"/>
    <w:rsid w:val="00C55659"/>
    <w:rsid w:val="00C55760"/>
    <w:rsid w:val="00C55A57"/>
    <w:rsid w:val="00C55B0E"/>
    <w:rsid w:val="00C55BC9"/>
    <w:rsid w:val="00C55F70"/>
    <w:rsid w:val="00C5604C"/>
    <w:rsid w:val="00C56223"/>
    <w:rsid w:val="00C56624"/>
    <w:rsid w:val="00C56626"/>
    <w:rsid w:val="00C56712"/>
    <w:rsid w:val="00C5692D"/>
    <w:rsid w:val="00C56AC8"/>
    <w:rsid w:val="00C56B22"/>
    <w:rsid w:val="00C56D59"/>
    <w:rsid w:val="00C56E80"/>
    <w:rsid w:val="00C56F0E"/>
    <w:rsid w:val="00C56F51"/>
    <w:rsid w:val="00C571A7"/>
    <w:rsid w:val="00C571FD"/>
    <w:rsid w:val="00C57262"/>
    <w:rsid w:val="00C5728C"/>
    <w:rsid w:val="00C572F0"/>
    <w:rsid w:val="00C573CD"/>
    <w:rsid w:val="00C573FE"/>
    <w:rsid w:val="00C57440"/>
    <w:rsid w:val="00C57467"/>
    <w:rsid w:val="00C57810"/>
    <w:rsid w:val="00C57843"/>
    <w:rsid w:val="00C57891"/>
    <w:rsid w:val="00C578F7"/>
    <w:rsid w:val="00C57B3A"/>
    <w:rsid w:val="00C57CDD"/>
    <w:rsid w:val="00C57ED6"/>
    <w:rsid w:val="00C57FE6"/>
    <w:rsid w:val="00C6002A"/>
    <w:rsid w:val="00C604EF"/>
    <w:rsid w:val="00C6070B"/>
    <w:rsid w:val="00C6073A"/>
    <w:rsid w:val="00C607D9"/>
    <w:rsid w:val="00C60AB7"/>
    <w:rsid w:val="00C60ABB"/>
    <w:rsid w:val="00C60B80"/>
    <w:rsid w:val="00C610EA"/>
    <w:rsid w:val="00C61144"/>
    <w:rsid w:val="00C61148"/>
    <w:rsid w:val="00C6161A"/>
    <w:rsid w:val="00C61821"/>
    <w:rsid w:val="00C618D7"/>
    <w:rsid w:val="00C61A3C"/>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550"/>
    <w:rsid w:val="00C6465B"/>
    <w:rsid w:val="00C64753"/>
    <w:rsid w:val="00C648B5"/>
    <w:rsid w:val="00C64A33"/>
    <w:rsid w:val="00C64BBB"/>
    <w:rsid w:val="00C64FA1"/>
    <w:rsid w:val="00C64FD1"/>
    <w:rsid w:val="00C65507"/>
    <w:rsid w:val="00C6597D"/>
    <w:rsid w:val="00C65B85"/>
    <w:rsid w:val="00C65BC1"/>
    <w:rsid w:val="00C65BF6"/>
    <w:rsid w:val="00C65DC9"/>
    <w:rsid w:val="00C65F3F"/>
    <w:rsid w:val="00C65FCF"/>
    <w:rsid w:val="00C66004"/>
    <w:rsid w:val="00C6639D"/>
    <w:rsid w:val="00C66452"/>
    <w:rsid w:val="00C66826"/>
    <w:rsid w:val="00C669B7"/>
    <w:rsid w:val="00C66BDD"/>
    <w:rsid w:val="00C66C6E"/>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11C"/>
    <w:rsid w:val="00C713BB"/>
    <w:rsid w:val="00C71607"/>
    <w:rsid w:val="00C717A7"/>
    <w:rsid w:val="00C71A2E"/>
    <w:rsid w:val="00C71AC7"/>
    <w:rsid w:val="00C71CCC"/>
    <w:rsid w:val="00C72156"/>
    <w:rsid w:val="00C7217E"/>
    <w:rsid w:val="00C72611"/>
    <w:rsid w:val="00C72723"/>
    <w:rsid w:val="00C72724"/>
    <w:rsid w:val="00C72C74"/>
    <w:rsid w:val="00C72D00"/>
    <w:rsid w:val="00C72DAB"/>
    <w:rsid w:val="00C72EED"/>
    <w:rsid w:val="00C7347C"/>
    <w:rsid w:val="00C7374D"/>
    <w:rsid w:val="00C73A5F"/>
    <w:rsid w:val="00C73B41"/>
    <w:rsid w:val="00C74032"/>
    <w:rsid w:val="00C740ED"/>
    <w:rsid w:val="00C741C8"/>
    <w:rsid w:val="00C74552"/>
    <w:rsid w:val="00C74725"/>
    <w:rsid w:val="00C74747"/>
    <w:rsid w:val="00C7481A"/>
    <w:rsid w:val="00C74883"/>
    <w:rsid w:val="00C74BF4"/>
    <w:rsid w:val="00C74F81"/>
    <w:rsid w:val="00C75061"/>
    <w:rsid w:val="00C75240"/>
    <w:rsid w:val="00C7524A"/>
    <w:rsid w:val="00C754CF"/>
    <w:rsid w:val="00C75B1F"/>
    <w:rsid w:val="00C75CF0"/>
    <w:rsid w:val="00C75F2D"/>
    <w:rsid w:val="00C760B7"/>
    <w:rsid w:val="00C7619C"/>
    <w:rsid w:val="00C761C5"/>
    <w:rsid w:val="00C7635C"/>
    <w:rsid w:val="00C76409"/>
    <w:rsid w:val="00C764A4"/>
    <w:rsid w:val="00C7668B"/>
    <w:rsid w:val="00C767A8"/>
    <w:rsid w:val="00C768B9"/>
    <w:rsid w:val="00C76BA0"/>
    <w:rsid w:val="00C76DE4"/>
    <w:rsid w:val="00C76F44"/>
    <w:rsid w:val="00C77003"/>
    <w:rsid w:val="00C770A1"/>
    <w:rsid w:val="00C7767F"/>
    <w:rsid w:val="00C77694"/>
    <w:rsid w:val="00C77722"/>
    <w:rsid w:val="00C7772A"/>
    <w:rsid w:val="00C77803"/>
    <w:rsid w:val="00C7788A"/>
    <w:rsid w:val="00C77A30"/>
    <w:rsid w:val="00C77B1D"/>
    <w:rsid w:val="00C77D0C"/>
    <w:rsid w:val="00C77E64"/>
    <w:rsid w:val="00C80250"/>
    <w:rsid w:val="00C8053C"/>
    <w:rsid w:val="00C805D9"/>
    <w:rsid w:val="00C8071C"/>
    <w:rsid w:val="00C808D8"/>
    <w:rsid w:val="00C80A13"/>
    <w:rsid w:val="00C80ADD"/>
    <w:rsid w:val="00C80CEE"/>
    <w:rsid w:val="00C80D42"/>
    <w:rsid w:val="00C80F78"/>
    <w:rsid w:val="00C8138B"/>
    <w:rsid w:val="00C81488"/>
    <w:rsid w:val="00C815AB"/>
    <w:rsid w:val="00C815E0"/>
    <w:rsid w:val="00C81BB3"/>
    <w:rsid w:val="00C81C0A"/>
    <w:rsid w:val="00C81D0A"/>
    <w:rsid w:val="00C81E42"/>
    <w:rsid w:val="00C820C1"/>
    <w:rsid w:val="00C824D6"/>
    <w:rsid w:val="00C825D6"/>
    <w:rsid w:val="00C8289E"/>
    <w:rsid w:val="00C82DDD"/>
    <w:rsid w:val="00C8300F"/>
    <w:rsid w:val="00C834BE"/>
    <w:rsid w:val="00C835D7"/>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995"/>
    <w:rsid w:val="00C85BA7"/>
    <w:rsid w:val="00C85BB0"/>
    <w:rsid w:val="00C85F03"/>
    <w:rsid w:val="00C86082"/>
    <w:rsid w:val="00C860B8"/>
    <w:rsid w:val="00C86154"/>
    <w:rsid w:val="00C86332"/>
    <w:rsid w:val="00C865B6"/>
    <w:rsid w:val="00C866D6"/>
    <w:rsid w:val="00C86922"/>
    <w:rsid w:val="00C86C8B"/>
    <w:rsid w:val="00C86CAA"/>
    <w:rsid w:val="00C8716F"/>
    <w:rsid w:val="00C8726E"/>
    <w:rsid w:val="00C877E1"/>
    <w:rsid w:val="00C877FD"/>
    <w:rsid w:val="00C87BDB"/>
    <w:rsid w:val="00C87CF2"/>
    <w:rsid w:val="00C90076"/>
    <w:rsid w:val="00C90164"/>
    <w:rsid w:val="00C903E5"/>
    <w:rsid w:val="00C9051B"/>
    <w:rsid w:val="00C9079B"/>
    <w:rsid w:val="00C90A3F"/>
    <w:rsid w:val="00C90AFE"/>
    <w:rsid w:val="00C90C44"/>
    <w:rsid w:val="00C90CE7"/>
    <w:rsid w:val="00C90F00"/>
    <w:rsid w:val="00C91206"/>
    <w:rsid w:val="00C912B6"/>
    <w:rsid w:val="00C912E4"/>
    <w:rsid w:val="00C913DB"/>
    <w:rsid w:val="00C91405"/>
    <w:rsid w:val="00C91478"/>
    <w:rsid w:val="00C914D8"/>
    <w:rsid w:val="00C9156B"/>
    <w:rsid w:val="00C91775"/>
    <w:rsid w:val="00C917D2"/>
    <w:rsid w:val="00C91828"/>
    <w:rsid w:val="00C91BA7"/>
    <w:rsid w:val="00C91E30"/>
    <w:rsid w:val="00C92012"/>
    <w:rsid w:val="00C92078"/>
    <w:rsid w:val="00C9247A"/>
    <w:rsid w:val="00C924B6"/>
    <w:rsid w:val="00C92743"/>
    <w:rsid w:val="00C9284D"/>
    <w:rsid w:val="00C92A0F"/>
    <w:rsid w:val="00C92B12"/>
    <w:rsid w:val="00C92BCE"/>
    <w:rsid w:val="00C92BD3"/>
    <w:rsid w:val="00C92BFD"/>
    <w:rsid w:val="00C92D6E"/>
    <w:rsid w:val="00C92E2E"/>
    <w:rsid w:val="00C92FA9"/>
    <w:rsid w:val="00C93240"/>
    <w:rsid w:val="00C93277"/>
    <w:rsid w:val="00C9396C"/>
    <w:rsid w:val="00C93B13"/>
    <w:rsid w:val="00C93DF9"/>
    <w:rsid w:val="00C93E14"/>
    <w:rsid w:val="00C93F0E"/>
    <w:rsid w:val="00C94498"/>
    <w:rsid w:val="00C946E2"/>
    <w:rsid w:val="00C94784"/>
    <w:rsid w:val="00C9486A"/>
    <w:rsid w:val="00C948BC"/>
    <w:rsid w:val="00C948F0"/>
    <w:rsid w:val="00C94FFE"/>
    <w:rsid w:val="00C95017"/>
    <w:rsid w:val="00C9507F"/>
    <w:rsid w:val="00C950ED"/>
    <w:rsid w:val="00C9527E"/>
    <w:rsid w:val="00C9567B"/>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4A"/>
    <w:rsid w:val="00CA0667"/>
    <w:rsid w:val="00CA0714"/>
    <w:rsid w:val="00CA08C2"/>
    <w:rsid w:val="00CA0917"/>
    <w:rsid w:val="00CA0964"/>
    <w:rsid w:val="00CA0A2E"/>
    <w:rsid w:val="00CA0B80"/>
    <w:rsid w:val="00CA0E7B"/>
    <w:rsid w:val="00CA0EC2"/>
    <w:rsid w:val="00CA1079"/>
    <w:rsid w:val="00CA135E"/>
    <w:rsid w:val="00CA18F5"/>
    <w:rsid w:val="00CA19E8"/>
    <w:rsid w:val="00CA1A8A"/>
    <w:rsid w:val="00CA1B78"/>
    <w:rsid w:val="00CA1D10"/>
    <w:rsid w:val="00CA1D15"/>
    <w:rsid w:val="00CA1DBB"/>
    <w:rsid w:val="00CA1E2E"/>
    <w:rsid w:val="00CA20C9"/>
    <w:rsid w:val="00CA21E7"/>
    <w:rsid w:val="00CA2484"/>
    <w:rsid w:val="00CA24D0"/>
    <w:rsid w:val="00CA25D0"/>
    <w:rsid w:val="00CA26A2"/>
    <w:rsid w:val="00CA2933"/>
    <w:rsid w:val="00CA2979"/>
    <w:rsid w:val="00CA2D8B"/>
    <w:rsid w:val="00CA2FCC"/>
    <w:rsid w:val="00CA31EB"/>
    <w:rsid w:val="00CA321C"/>
    <w:rsid w:val="00CA335F"/>
    <w:rsid w:val="00CA369E"/>
    <w:rsid w:val="00CA3895"/>
    <w:rsid w:val="00CA3C12"/>
    <w:rsid w:val="00CA431F"/>
    <w:rsid w:val="00CA450F"/>
    <w:rsid w:val="00CA451E"/>
    <w:rsid w:val="00CA48FA"/>
    <w:rsid w:val="00CA4A3B"/>
    <w:rsid w:val="00CA4C83"/>
    <w:rsid w:val="00CA4F2A"/>
    <w:rsid w:val="00CA4F42"/>
    <w:rsid w:val="00CA5D7D"/>
    <w:rsid w:val="00CA62F7"/>
    <w:rsid w:val="00CA6465"/>
    <w:rsid w:val="00CA679E"/>
    <w:rsid w:val="00CA6807"/>
    <w:rsid w:val="00CA6875"/>
    <w:rsid w:val="00CA6ACF"/>
    <w:rsid w:val="00CA6FCB"/>
    <w:rsid w:val="00CA6FDC"/>
    <w:rsid w:val="00CA7612"/>
    <w:rsid w:val="00CA76A0"/>
    <w:rsid w:val="00CA779F"/>
    <w:rsid w:val="00CA77A7"/>
    <w:rsid w:val="00CA77F1"/>
    <w:rsid w:val="00CA7B74"/>
    <w:rsid w:val="00CA7CC9"/>
    <w:rsid w:val="00CA7D5A"/>
    <w:rsid w:val="00CA7E70"/>
    <w:rsid w:val="00CB00A9"/>
    <w:rsid w:val="00CB00F4"/>
    <w:rsid w:val="00CB0157"/>
    <w:rsid w:val="00CB035D"/>
    <w:rsid w:val="00CB0402"/>
    <w:rsid w:val="00CB0403"/>
    <w:rsid w:val="00CB060A"/>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3DC"/>
    <w:rsid w:val="00CB2883"/>
    <w:rsid w:val="00CB2B4C"/>
    <w:rsid w:val="00CB2E01"/>
    <w:rsid w:val="00CB2FB3"/>
    <w:rsid w:val="00CB2FE9"/>
    <w:rsid w:val="00CB30C4"/>
    <w:rsid w:val="00CB3110"/>
    <w:rsid w:val="00CB334C"/>
    <w:rsid w:val="00CB3466"/>
    <w:rsid w:val="00CB36D2"/>
    <w:rsid w:val="00CB3944"/>
    <w:rsid w:val="00CB39FF"/>
    <w:rsid w:val="00CB3CE3"/>
    <w:rsid w:val="00CB3F3D"/>
    <w:rsid w:val="00CB4031"/>
    <w:rsid w:val="00CB409C"/>
    <w:rsid w:val="00CB45FA"/>
    <w:rsid w:val="00CB4799"/>
    <w:rsid w:val="00CB4815"/>
    <w:rsid w:val="00CB4965"/>
    <w:rsid w:val="00CB4B4D"/>
    <w:rsid w:val="00CB4BFD"/>
    <w:rsid w:val="00CB4D6E"/>
    <w:rsid w:val="00CB511D"/>
    <w:rsid w:val="00CB53AE"/>
    <w:rsid w:val="00CB5494"/>
    <w:rsid w:val="00CB55AE"/>
    <w:rsid w:val="00CB577B"/>
    <w:rsid w:val="00CB58F8"/>
    <w:rsid w:val="00CB5901"/>
    <w:rsid w:val="00CB5B08"/>
    <w:rsid w:val="00CB5BB5"/>
    <w:rsid w:val="00CB5C17"/>
    <w:rsid w:val="00CB5CC9"/>
    <w:rsid w:val="00CB5E4A"/>
    <w:rsid w:val="00CB5F77"/>
    <w:rsid w:val="00CB60C4"/>
    <w:rsid w:val="00CB6284"/>
    <w:rsid w:val="00CB63DB"/>
    <w:rsid w:val="00CB6415"/>
    <w:rsid w:val="00CB651F"/>
    <w:rsid w:val="00CB655B"/>
    <w:rsid w:val="00CB6A61"/>
    <w:rsid w:val="00CB6A68"/>
    <w:rsid w:val="00CB6B7A"/>
    <w:rsid w:val="00CB6C1E"/>
    <w:rsid w:val="00CB6C34"/>
    <w:rsid w:val="00CB6C51"/>
    <w:rsid w:val="00CB6D08"/>
    <w:rsid w:val="00CB6DC2"/>
    <w:rsid w:val="00CB73C5"/>
    <w:rsid w:val="00CB7827"/>
    <w:rsid w:val="00CB78E6"/>
    <w:rsid w:val="00CB7A14"/>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3F4"/>
    <w:rsid w:val="00CC144F"/>
    <w:rsid w:val="00CC1516"/>
    <w:rsid w:val="00CC1529"/>
    <w:rsid w:val="00CC17D8"/>
    <w:rsid w:val="00CC187F"/>
    <w:rsid w:val="00CC1985"/>
    <w:rsid w:val="00CC1C32"/>
    <w:rsid w:val="00CC1C82"/>
    <w:rsid w:val="00CC1D9B"/>
    <w:rsid w:val="00CC1DF8"/>
    <w:rsid w:val="00CC2078"/>
    <w:rsid w:val="00CC20CF"/>
    <w:rsid w:val="00CC2203"/>
    <w:rsid w:val="00CC22EC"/>
    <w:rsid w:val="00CC2430"/>
    <w:rsid w:val="00CC2449"/>
    <w:rsid w:val="00CC26F3"/>
    <w:rsid w:val="00CC27DF"/>
    <w:rsid w:val="00CC27F1"/>
    <w:rsid w:val="00CC2A8A"/>
    <w:rsid w:val="00CC2B3F"/>
    <w:rsid w:val="00CC2C27"/>
    <w:rsid w:val="00CC2D93"/>
    <w:rsid w:val="00CC2F7D"/>
    <w:rsid w:val="00CC2FD4"/>
    <w:rsid w:val="00CC31DA"/>
    <w:rsid w:val="00CC331F"/>
    <w:rsid w:val="00CC33E6"/>
    <w:rsid w:val="00CC362C"/>
    <w:rsid w:val="00CC381C"/>
    <w:rsid w:val="00CC385D"/>
    <w:rsid w:val="00CC3C7C"/>
    <w:rsid w:val="00CC3EC1"/>
    <w:rsid w:val="00CC413D"/>
    <w:rsid w:val="00CC421F"/>
    <w:rsid w:val="00CC44F2"/>
    <w:rsid w:val="00CC44F4"/>
    <w:rsid w:val="00CC45FF"/>
    <w:rsid w:val="00CC4691"/>
    <w:rsid w:val="00CC4705"/>
    <w:rsid w:val="00CC489F"/>
    <w:rsid w:val="00CC4B02"/>
    <w:rsid w:val="00CC4D38"/>
    <w:rsid w:val="00CC4FF0"/>
    <w:rsid w:val="00CC53CC"/>
    <w:rsid w:val="00CC599D"/>
    <w:rsid w:val="00CC5BE3"/>
    <w:rsid w:val="00CC5D88"/>
    <w:rsid w:val="00CC5F0A"/>
    <w:rsid w:val="00CC5FD9"/>
    <w:rsid w:val="00CC613A"/>
    <w:rsid w:val="00CC6164"/>
    <w:rsid w:val="00CC642A"/>
    <w:rsid w:val="00CC664D"/>
    <w:rsid w:val="00CC69A5"/>
    <w:rsid w:val="00CC69E5"/>
    <w:rsid w:val="00CC6B27"/>
    <w:rsid w:val="00CC6BC4"/>
    <w:rsid w:val="00CC6BCC"/>
    <w:rsid w:val="00CC72FD"/>
    <w:rsid w:val="00CC751E"/>
    <w:rsid w:val="00CC770F"/>
    <w:rsid w:val="00CC7BF5"/>
    <w:rsid w:val="00CC7D14"/>
    <w:rsid w:val="00CD028E"/>
    <w:rsid w:val="00CD03D8"/>
    <w:rsid w:val="00CD047A"/>
    <w:rsid w:val="00CD0770"/>
    <w:rsid w:val="00CD08E0"/>
    <w:rsid w:val="00CD0B31"/>
    <w:rsid w:val="00CD0BDE"/>
    <w:rsid w:val="00CD0C46"/>
    <w:rsid w:val="00CD0EFE"/>
    <w:rsid w:val="00CD1114"/>
    <w:rsid w:val="00CD1305"/>
    <w:rsid w:val="00CD1643"/>
    <w:rsid w:val="00CD1740"/>
    <w:rsid w:val="00CD177A"/>
    <w:rsid w:val="00CD1BEC"/>
    <w:rsid w:val="00CD1E9E"/>
    <w:rsid w:val="00CD1EDB"/>
    <w:rsid w:val="00CD1F60"/>
    <w:rsid w:val="00CD206B"/>
    <w:rsid w:val="00CD207C"/>
    <w:rsid w:val="00CD20F4"/>
    <w:rsid w:val="00CD2167"/>
    <w:rsid w:val="00CD222A"/>
    <w:rsid w:val="00CD23A3"/>
    <w:rsid w:val="00CD2463"/>
    <w:rsid w:val="00CD27D6"/>
    <w:rsid w:val="00CD2800"/>
    <w:rsid w:val="00CD282E"/>
    <w:rsid w:val="00CD2978"/>
    <w:rsid w:val="00CD29F1"/>
    <w:rsid w:val="00CD2AED"/>
    <w:rsid w:val="00CD2E8D"/>
    <w:rsid w:val="00CD3236"/>
    <w:rsid w:val="00CD32E1"/>
    <w:rsid w:val="00CD359B"/>
    <w:rsid w:val="00CD370E"/>
    <w:rsid w:val="00CD3751"/>
    <w:rsid w:val="00CD3B4C"/>
    <w:rsid w:val="00CD3BD6"/>
    <w:rsid w:val="00CD3D7E"/>
    <w:rsid w:val="00CD400C"/>
    <w:rsid w:val="00CD41B7"/>
    <w:rsid w:val="00CD42D6"/>
    <w:rsid w:val="00CD45D0"/>
    <w:rsid w:val="00CD4749"/>
    <w:rsid w:val="00CD4762"/>
    <w:rsid w:val="00CD493B"/>
    <w:rsid w:val="00CD49DF"/>
    <w:rsid w:val="00CD4C28"/>
    <w:rsid w:val="00CD4C31"/>
    <w:rsid w:val="00CD4C67"/>
    <w:rsid w:val="00CD5112"/>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9D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1BF"/>
    <w:rsid w:val="00CE25DF"/>
    <w:rsid w:val="00CE2908"/>
    <w:rsid w:val="00CE2E19"/>
    <w:rsid w:val="00CE3408"/>
    <w:rsid w:val="00CE387E"/>
    <w:rsid w:val="00CE3AA6"/>
    <w:rsid w:val="00CE3B7C"/>
    <w:rsid w:val="00CE3D34"/>
    <w:rsid w:val="00CE41C2"/>
    <w:rsid w:val="00CE4224"/>
    <w:rsid w:val="00CE4598"/>
    <w:rsid w:val="00CE459A"/>
    <w:rsid w:val="00CE474B"/>
    <w:rsid w:val="00CE4795"/>
    <w:rsid w:val="00CE47AF"/>
    <w:rsid w:val="00CE4CBF"/>
    <w:rsid w:val="00CE4F0C"/>
    <w:rsid w:val="00CE5070"/>
    <w:rsid w:val="00CE565C"/>
    <w:rsid w:val="00CE56E3"/>
    <w:rsid w:val="00CE575F"/>
    <w:rsid w:val="00CE577E"/>
    <w:rsid w:val="00CE5965"/>
    <w:rsid w:val="00CE5A40"/>
    <w:rsid w:val="00CE609C"/>
    <w:rsid w:val="00CE60EF"/>
    <w:rsid w:val="00CE6190"/>
    <w:rsid w:val="00CE6194"/>
    <w:rsid w:val="00CE6218"/>
    <w:rsid w:val="00CE64CF"/>
    <w:rsid w:val="00CE6B5A"/>
    <w:rsid w:val="00CE6C09"/>
    <w:rsid w:val="00CE6C35"/>
    <w:rsid w:val="00CE6D99"/>
    <w:rsid w:val="00CE6E27"/>
    <w:rsid w:val="00CE6F66"/>
    <w:rsid w:val="00CE72BC"/>
    <w:rsid w:val="00CE740C"/>
    <w:rsid w:val="00CE75B4"/>
    <w:rsid w:val="00CE7750"/>
    <w:rsid w:val="00CE781D"/>
    <w:rsid w:val="00CE79A0"/>
    <w:rsid w:val="00CE7A4E"/>
    <w:rsid w:val="00CE7ABD"/>
    <w:rsid w:val="00CE7C92"/>
    <w:rsid w:val="00CE7DEE"/>
    <w:rsid w:val="00CF0366"/>
    <w:rsid w:val="00CF085D"/>
    <w:rsid w:val="00CF0A82"/>
    <w:rsid w:val="00CF0B93"/>
    <w:rsid w:val="00CF0BA9"/>
    <w:rsid w:val="00CF0C47"/>
    <w:rsid w:val="00CF0D22"/>
    <w:rsid w:val="00CF0D6F"/>
    <w:rsid w:val="00CF10A7"/>
    <w:rsid w:val="00CF110B"/>
    <w:rsid w:val="00CF1216"/>
    <w:rsid w:val="00CF1219"/>
    <w:rsid w:val="00CF12A1"/>
    <w:rsid w:val="00CF13A4"/>
    <w:rsid w:val="00CF1574"/>
    <w:rsid w:val="00CF1721"/>
    <w:rsid w:val="00CF17D9"/>
    <w:rsid w:val="00CF1CF4"/>
    <w:rsid w:val="00CF1D6B"/>
    <w:rsid w:val="00CF1E8C"/>
    <w:rsid w:val="00CF207E"/>
    <w:rsid w:val="00CF2217"/>
    <w:rsid w:val="00CF2505"/>
    <w:rsid w:val="00CF25C3"/>
    <w:rsid w:val="00CF25E0"/>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189"/>
    <w:rsid w:val="00CF423A"/>
    <w:rsid w:val="00CF4252"/>
    <w:rsid w:val="00CF449E"/>
    <w:rsid w:val="00CF4855"/>
    <w:rsid w:val="00CF4948"/>
    <w:rsid w:val="00CF4AD6"/>
    <w:rsid w:val="00CF4BA5"/>
    <w:rsid w:val="00CF4BBD"/>
    <w:rsid w:val="00CF4BEB"/>
    <w:rsid w:val="00CF4C8D"/>
    <w:rsid w:val="00CF4CDD"/>
    <w:rsid w:val="00CF4DC0"/>
    <w:rsid w:val="00CF53CC"/>
    <w:rsid w:val="00CF5904"/>
    <w:rsid w:val="00CF5A42"/>
    <w:rsid w:val="00CF5A55"/>
    <w:rsid w:val="00CF5CD8"/>
    <w:rsid w:val="00CF5DFA"/>
    <w:rsid w:val="00CF5E2D"/>
    <w:rsid w:val="00CF5FA8"/>
    <w:rsid w:val="00CF61F8"/>
    <w:rsid w:val="00CF665A"/>
    <w:rsid w:val="00CF6738"/>
    <w:rsid w:val="00CF683C"/>
    <w:rsid w:val="00CF688A"/>
    <w:rsid w:val="00CF68E6"/>
    <w:rsid w:val="00CF69BE"/>
    <w:rsid w:val="00CF6CC9"/>
    <w:rsid w:val="00CF7159"/>
    <w:rsid w:val="00CF723D"/>
    <w:rsid w:val="00CF7740"/>
    <w:rsid w:val="00CF7837"/>
    <w:rsid w:val="00CF7A6C"/>
    <w:rsid w:val="00CF7CEF"/>
    <w:rsid w:val="00CF7DD3"/>
    <w:rsid w:val="00CF7E1D"/>
    <w:rsid w:val="00CF7E76"/>
    <w:rsid w:val="00D00045"/>
    <w:rsid w:val="00D00122"/>
    <w:rsid w:val="00D00455"/>
    <w:rsid w:val="00D00638"/>
    <w:rsid w:val="00D00679"/>
    <w:rsid w:val="00D00773"/>
    <w:rsid w:val="00D00D37"/>
    <w:rsid w:val="00D00F40"/>
    <w:rsid w:val="00D01222"/>
    <w:rsid w:val="00D0163A"/>
    <w:rsid w:val="00D017B5"/>
    <w:rsid w:val="00D01D63"/>
    <w:rsid w:val="00D01F3A"/>
    <w:rsid w:val="00D02077"/>
    <w:rsid w:val="00D02226"/>
    <w:rsid w:val="00D02278"/>
    <w:rsid w:val="00D024FC"/>
    <w:rsid w:val="00D0256C"/>
    <w:rsid w:val="00D0285F"/>
    <w:rsid w:val="00D029D0"/>
    <w:rsid w:val="00D02C86"/>
    <w:rsid w:val="00D03100"/>
    <w:rsid w:val="00D03293"/>
    <w:rsid w:val="00D03636"/>
    <w:rsid w:val="00D0390B"/>
    <w:rsid w:val="00D03A3C"/>
    <w:rsid w:val="00D03CA0"/>
    <w:rsid w:val="00D03CB4"/>
    <w:rsid w:val="00D0429D"/>
    <w:rsid w:val="00D043E4"/>
    <w:rsid w:val="00D0440B"/>
    <w:rsid w:val="00D049D0"/>
    <w:rsid w:val="00D04A77"/>
    <w:rsid w:val="00D04B13"/>
    <w:rsid w:val="00D04C10"/>
    <w:rsid w:val="00D04F42"/>
    <w:rsid w:val="00D0501B"/>
    <w:rsid w:val="00D050A0"/>
    <w:rsid w:val="00D050C6"/>
    <w:rsid w:val="00D052D7"/>
    <w:rsid w:val="00D05331"/>
    <w:rsid w:val="00D05578"/>
    <w:rsid w:val="00D0565D"/>
    <w:rsid w:val="00D05819"/>
    <w:rsid w:val="00D05D65"/>
    <w:rsid w:val="00D05DBF"/>
    <w:rsid w:val="00D05E78"/>
    <w:rsid w:val="00D061BA"/>
    <w:rsid w:val="00D0628F"/>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39"/>
    <w:rsid w:val="00D07B70"/>
    <w:rsid w:val="00D07C51"/>
    <w:rsid w:val="00D07D21"/>
    <w:rsid w:val="00D10160"/>
    <w:rsid w:val="00D1024F"/>
    <w:rsid w:val="00D1080A"/>
    <w:rsid w:val="00D10BA7"/>
    <w:rsid w:val="00D10CB2"/>
    <w:rsid w:val="00D10D3A"/>
    <w:rsid w:val="00D10E05"/>
    <w:rsid w:val="00D10E50"/>
    <w:rsid w:val="00D10FAC"/>
    <w:rsid w:val="00D10FC3"/>
    <w:rsid w:val="00D11125"/>
    <w:rsid w:val="00D1122F"/>
    <w:rsid w:val="00D11246"/>
    <w:rsid w:val="00D113BD"/>
    <w:rsid w:val="00D11646"/>
    <w:rsid w:val="00D116B8"/>
    <w:rsid w:val="00D117E6"/>
    <w:rsid w:val="00D119A4"/>
    <w:rsid w:val="00D119D2"/>
    <w:rsid w:val="00D11EA5"/>
    <w:rsid w:val="00D1230A"/>
    <w:rsid w:val="00D1247F"/>
    <w:rsid w:val="00D125B1"/>
    <w:rsid w:val="00D12659"/>
    <w:rsid w:val="00D127DD"/>
    <w:rsid w:val="00D12924"/>
    <w:rsid w:val="00D129C7"/>
    <w:rsid w:val="00D12A82"/>
    <w:rsid w:val="00D13227"/>
    <w:rsid w:val="00D134A8"/>
    <w:rsid w:val="00D134CE"/>
    <w:rsid w:val="00D138E8"/>
    <w:rsid w:val="00D139E8"/>
    <w:rsid w:val="00D14108"/>
    <w:rsid w:val="00D1415B"/>
    <w:rsid w:val="00D1421E"/>
    <w:rsid w:val="00D142AF"/>
    <w:rsid w:val="00D142F0"/>
    <w:rsid w:val="00D143EA"/>
    <w:rsid w:val="00D14A54"/>
    <w:rsid w:val="00D14FEC"/>
    <w:rsid w:val="00D1520F"/>
    <w:rsid w:val="00D1525A"/>
    <w:rsid w:val="00D15305"/>
    <w:rsid w:val="00D1554D"/>
    <w:rsid w:val="00D1560D"/>
    <w:rsid w:val="00D15E9E"/>
    <w:rsid w:val="00D15EA2"/>
    <w:rsid w:val="00D1616F"/>
    <w:rsid w:val="00D1618B"/>
    <w:rsid w:val="00D162D5"/>
    <w:rsid w:val="00D162F9"/>
    <w:rsid w:val="00D16376"/>
    <w:rsid w:val="00D16607"/>
    <w:rsid w:val="00D1666C"/>
    <w:rsid w:val="00D16CCB"/>
    <w:rsid w:val="00D16ED6"/>
    <w:rsid w:val="00D17196"/>
    <w:rsid w:val="00D17483"/>
    <w:rsid w:val="00D175D3"/>
    <w:rsid w:val="00D176A8"/>
    <w:rsid w:val="00D177FB"/>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5D8"/>
    <w:rsid w:val="00D219D3"/>
    <w:rsid w:val="00D21B3A"/>
    <w:rsid w:val="00D21C54"/>
    <w:rsid w:val="00D21C7E"/>
    <w:rsid w:val="00D21D02"/>
    <w:rsid w:val="00D21EE7"/>
    <w:rsid w:val="00D21F07"/>
    <w:rsid w:val="00D22034"/>
    <w:rsid w:val="00D22064"/>
    <w:rsid w:val="00D220BC"/>
    <w:rsid w:val="00D22471"/>
    <w:rsid w:val="00D22870"/>
    <w:rsid w:val="00D22A08"/>
    <w:rsid w:val="00D22C0D"/>
    <w:rsid w:val="00D22D15"/>
    <w:rsid w:val="00D22F41"/>
    <w:rsid w:val="00D23139"/>
    <w:rsid w:val="00D231B8"/>
    <w:rsid w:val="00D23693"/>
    <w:rsid w:val="00D23772"/>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3D6"/>
    <w:rsid w:val="00D25419"/>
    <w:rsid w:val="00D25919"/>
    <w:rsid w:val="00D259DF"/>
    <w:rsid w:val="00D25CD4"/>
    <w:rsid w:val="00D25D4E"/>
    <w:rsid w:val="00D25D9D"/>
    <w:rsid w:val="00D25F2A"/>
    <w:rsid w:val="00D2628B"/>
    <w:rsid w:val="00D26A50"/>
    <w:rsid w:val="00D26E2A"/>
    <w:rsid w:val="00D26E3D"/>
    <w:rsid w:val="00D26F6F"/>
    <w:rsid w:val="00D271AA"/>
    <w:rsid w:val="00D2745A"/>
    <w:rsid w:val="00D27534"/>
    <w:rsid w:val="00D276AE"/>
    <w:rsid w:val="00D27738"/>
    <w:rsid w:val="00D27A70"/>
    <w:rsid w:val="00D27B9E"/>
    <w:rsid w:val="00D27C6E"/>
    <w:rsid w:val="00D30432"/>
    <w:rsid w:val="00D305EA"/>
    <w:rsid w:val="00D30683"/>
    <w:rsid w:val="00D30763"/>
    <w:rsid w:val="00D30B3F"/>
    <w:rsid w:val="00D30C18"/>
    <w:rsid w:val="00D30C7C"/>
    <w:rsid w:val="00D30CE7"/>
    <w:rsid w:val="00D30DD1"/>
    <w:rsid w:val="00D30FAC"/>
    <w:rsid w:val="00D31153"/>
    <w:rsid w:val="00D312CF"/>
    <w:rsid w:val="00D31599"/>
    <w:rsid w:val="00D31686"/>
    <w:rsid w:val="00D316F1"/>
    <w:rsid w:val="00D316F8"/>
    <w:rsid w:val="00D31763"/>
    <w:rsid w:val="00D319E6"/>
    <w:rsid w:val="00D31A74"/>
    <w:rsid w:val="00D31F9B"/>
    <w:rsid w:val="00D32164"/>
    <w:rsid w:val="00D32357"/>
    <w:rsid w:val="00D3238B"/>
    <w:rsid w:val="00D32448"/>
    <w:rsid w:val="00D32610"/>
    <w:rsid w:val="00D32DDB"/>
    <w:rsid w:val="00D32FBE"/>
    <w:rsid w:val="00D33120"/>
    <w:rsid w:val="00D33265"/>
    <w:rsid w:val="00D33271"/>
    <w:rsid w:val="00D334D9"/>
    <w:rsid w:val="00D337B2"/>
    <w:rsid w:val="00D337B9"/>
    <w:rsid w:val="00D33B75"/>
    <w:rsid w:val="00D33C22"/>
    <w:rsid w:val="00D33DA2"/>
    <w:rsid w:val="00D33EC0"/>
    <w:rsid w:val="00D340E5"/>
    <w:rsid w:val="00D341F4"/>
    <w:rsid w:val="00D343E9"/>
    <w:rsid w:val="00D345FE"/>
    <w:rsid w:val="00D348DF"/>
    <w:rsid w:val="00D34AC9"/>
    <w:rsid w:val="00D34B55"/>
    <w:rsid w:val="00D34DE4"/>
    <w:rsid w:val="00D34E54"/>
    <w:rsid w:val="00D35057"/>
    <w:rsid w:val="00D351E0"/>
    <w:rsid w:val="00D35376"/>
    <w:rsid w:val="00D353B6"/>
    <w:rsid w:val="00D3540E"/>
    <w:rsid w:val="00D3595B"/>
    <w:rsid w:val="00D35AAE"/>
    <w:rsid w:val="00D35D42"/>
    <w:rsid w:val="00D35D73"/>
    <w:rsid w:val="00D3600D"/>
    <w:rsid w:val="00D36242"/>
    <w:rsid w:val="00D362E1"/>
    <w:rsid w:val="00D3670A"/>
    <w:rsid w:val="00D3696C"/>
    <w:rsid w:val="00D3698E"/>
    <w:rsid w:val="00D36DD5"/>
    <w:rsid w:val="00D37174"/>
    <w:rsid w:val="00D371CA"/>
    <w:rsid w:val="00D37205"/>
    <w:rsid w:val="00D3725C"/>
    <w:rsid w:val="00D37301"/>
    <w:rsid w:val="00D37336"/>
    <w:rsid w:val="00D373EE"/>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D59"/>
    <w:rsid w:val="00D41F4E"/>
    <w:rsid w:val="00D42043"/>
    <w:rsid w:val="00D428CE"/>
    <w:rsid w:val="00D4294C"/>
    <w:rsid w:val="00D429AE"/>
    <w:rsid w:val="00D42ADC"/>
    <w:rsid w:val="00D42BD0"/>
    <w:rsid w:val="00D4303B"/>
    <w:rsid w:val="00D430B2"/>
    <w:rsid w:val="00D4335C"/>
    <w:rsid w:val="00D4343E"/>
    <w:rsid w:val="00D43489"/>
    <w:rsid w:val="00D43552"/>
    <w:rsid w:val="00D43941"/>
    <w:rsid w:val="00D4394E"/>
    <w:rsid w:val="00D43A01"/>
    <w:rsid w:val="00D43E74"/>
    <w:rsid w:val="00D4435D"/>
    <w:rsid w:val="00D44506"/>
    <w:rsid w:val="00D4451C"/>
    <w:rsid w:val="00D4489F"/>
    <w:rsid w:val="00D44B19"/>
    <w:rsid w:val="00D44ED1"/>
    <w:rsid w:val="00D44FAC"/>
    <w:rsid w:val="00D453A6"/>
    <w:rsid w:val="00D453BE"/>
    <w:rsid w:val="00D45498"/>
    <w:rsid w:val="00D456D6"/>
    <w:rsid w:val="00D45848"/>
    <w:rsid w:val="00D459EF"/>
    <w:rsid w:val="00D45BE4"/>
    <w:rsid w:val="00D45C50"/>
    <w:rsid w:val="00D45CE0"/>
    <w:rsid w:val="00D46467"/>
    <w:rsid w:val="00D467A5"/>
    <w:rsid w:val="00D46810"/>
    <w:rsid w:val="00D468F1"/>
    <w:rsid w:val="00D469A6"/>
    <w:rsid w:val="00D46B14"/>
    <w:rsid w:val="00D46B49"/>
    <w:rsid w:val="00D46D4D"/>
    <w:rsid w:val="00D46DA1"/>
    <w:rsid w:val="00D46EA5"/>
    <w:rsid w:val="00D47529"/>
    <w:rsid w:val="00D475C6"/>
    <w:rsid w:val="00D476C3"/>
    <w:rsid w:val="00D478E0"/>
    <w:rsid w:val="00D4798E"/>
    <w:rsid w:val="00D47ABF"/>
    <w:rsid w:val="00D47B6D"/>
    <w:rsid w:val="00D47BEB"/>
    <w:rsid w:val="00D47E8E"/>
    <w:rsid w:val="00D47FDC"/>
    <w:rsid w:val="00D50359"/>
    <w:rsid w:val="00D50377"/>
    <w:rsid w:val="00D507AF"/>
    <w:rsid w:val="00D507DE"/>
    <w:rsid w:val="00D50851"/>
    <w:rsid w:val="00D508EB"/>
    <w:rsid w:val="00D50A44"/>
    <w:rsid w:val="00D50A57"/>
    <w:rsid w:val="00D50C74"/>
    <w:rsid w:val="00D50CB6"/>
    <w:rsid w:val="00D50DC1"/>
    <w:rsid w:val="00D50EF3"/>
    <w:rsid w:val="00D50FB5"/>
    <w:rsid w:val="00D51283"/>
    <w:rsid w:val="00D5128F"/>
    <w:rsid w:val="00D514D4"/>
    <w:rsid w:val="00D51732"/>
    <w:rsid w:val="00D51B61"/>
    <w:rsid w:val="00D51DD5"/>
    <w:rsid w:val="00D51F10"/>
    <w:rsid w:val="00D51F24"/>
    <w:rsid w:val="00D51FE5"/>
    <w:rsid w:val="00D52021"/>
    <w:rsid w:val="00D52114"/>
    <w:rsid w:val="00D524CB"/>
    <w:rsid w:val="00D5259F"/>
    <w:rsid w:val="00D525E5"/>
    <w:rsid w:val="00D52629"/>
    <w:rsid w:val="00D5269C"/>
    <w:rsid w:val="00D5274F"/>
    <w:rsid w:val="00D52BD2"/>
    <w:rsid w:val="00D52D13"/>
    <w:rsid w:val="00D532DB"/>
    <w:rsid w:val="00D53549"/>
    <w:rsid w:val="00D538BD"/>
    <w:rsid w:val="00D53FE2"/>
    <w:rsid w:val="00D542CC"/>
    <w:rsid w:val="00D54310"/>
    <w:rsid w:val="00D54558"/>
    <w:rsid w:val="00D5458E"/>
    <w:rsid w:val="00D54653"/>
    <w:rsid w:val="00D54945"/>
    <w:rsid w:val="00D54B0A"/>
    <w:rsid w:val="00D54DA8"/>
    <w:rsid w:val="00D54FCF"/>
    <w:rsid w:val="00D54FF8"/>
    <w:rsid w:val="00D5516E"/>
    <w:rsid w:val="00D5530A"/>
    <w:rsid w:val="00D555FE"/>
    <w:rsid w:val="00D5564B"/>
    <w:rsid w:val="00D5596A"/>
    <w:rsid w:val="00D55E50"/>
    <w:rsid w:val="00D55EAB"/>
    <w:rsid w:val="00D55EB0"/>
    <w:rsid w:val="00D55EF1"/>
    <w:rsid w:val="00D56073"/>
    <w:rsid w:val="00D56778"/>
    <w:rsid w:val="00D5678F"/>
    <w:rsid w:val="00D56835"/>
    <w:rsid w:val="00D56B44"/>
    <w:rsid w:val="00D56CE1"/>
    <w:rsid w:val="00D56D27"/>
    <w:rsid w:val="00D56EEC"/>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86"/>
    <w:rsid w:val="00D614B8"/>
    <w:rsid w:val="00D61D48"/>
    <w:rsid w:val="00D61DF3"/>
    <w:rsid w:val="00D61E76"/>
    <w:rsid w:val="00D61E9E"/>
    <w:rsid w:val="00D6206F"/>
    <w:rsid w:val="00D622FC"/>
    <w:rsid w:val="00D62536"/>
    <w:rsid w:val="00D62659"/>
    <w:rsid w:val="00D62747"/>
    <w:rsid w:val="00D6275F"/>
    <w:rsid w:val="00D6289E"/>
    <w:rsid w:val="00D62A2B"/>
    <w:rsid w:val="00D62A7B"/>
    <w:rsid w:val="00D62CC9"/>
    <w:rsid w:val="00D62E5F"/>
    <w:rsid w:val="00D62E6D"/>
    <w:rsid w:val="00D63073"/>
    <w:rsid w:val="00D63417"/>
    <w:rsid w:val="00D63535"/>
    <w:rsid w:val="00D63A53"/>
    <w:rsid w:val="00D63B5A"/>
    <w:rsid w:val="00D63D4A"/>
    <w:rsid w:val="00D63DC8"/>
    <w:rsid w:val="00D643A3"/>
    <w:rsid w:val="00D645C9"/>
    <w:rsid w:val="00D64934"/>
    <w:rsid w:val="00D649D1"/>
    <w:rsid w:val="00D64A01"/>
    <w:rsid w:val="00D64BEA"/>
    <w:rsid w:val="00D64C36"/>
    <w:rsid w:val="00D64D1B"/>
    <w:rsid w:val="00D64D46"/>
    <w:rsid w:val="00D64E2F"/>
    <w:rsid w:val="00D6517C"/>
    <w:rsid w:val="00D651DD"/>
    <w:rsid w:val="00D6530F"/>
    <w:rsid w:val="00D658AD"/>
    <w:rsid w:val="00D65AE1"/>
    <w:rsid w:val="00D65BC5"/>
    <w:rsid w:val="00D65BE7"/>
    <w:rsid w:val="00D661CC"/>
    <w:rsid w:val="00D6626C"/>
    <w:rsid w:val="00D662A4"/>
    <w:rsid w:val="00D66554"/>
    <w:rsid w:val="00D66701"/>
    <w:rsid w:val="00D6675D"/>
    <w:rsid w:val="00D668C4"/>
    <w:rsid w:val="00D669B1"/>
    <w:rsid w:val="00D66D64"/>
    <w:rsid w:val="00D66FF5"/>
    <w:rsid w:val="00D670BA"/>
    <w:rsid w:val="00D6720F"/>
    <w:rsid w:val="00D67220"/>
    <w:rsid w:val="00D672DD"/>
    <w:rsid w:val="00D67320"/>
    <w:rsid w:val="00D67358"/>
    <w:rsid w:val="00D67844"/>
    <w:rsid w:val="00D67AE1"/>
    <w:rsid w:val="00D67B17"/>
    <w:rsid w:val="00D67BA8"/>
    <w:rsid w:val="00D67D26"/>
    <w:rsid w:val="00D70086"/>
    <w:rsid w:val="00D70493"/>
    <w:rsid w:val="00D706E1"/>
    <w:rsid w:val="00D70824"/>
    <w:rsid w:val="00D70849"/>
    <w:rsid w:val="00D70B5F"/>
    <w:rsid w:val="00D70D88"/>
    <w:rsid w:val="00D70F77"/>
    <w:rsid w:val="00D710AE"/>
    <w:rsid w:val="00D7111C"/>
    <w:rsid w:val="00D711DC"/>
    <w:rsid w:val="00D7125C"/>
    <w:rsid w:val="00D712DD"/>
    <w:rsid w:val="00D71422"/>
    <w:rsid w:val="00D716C3"/>
    <w:rsid w:val="00D71B9A"/>
    <w:rsid w:val="00D71D71"/>
    <w:rsid w:val="00D71E03"/>
    <w:rsid w:val="00D71ED7"/>
    <w:rsid w:val="00D72086"/>
    <w:rsid w:val="00D72156"/>
    <w:rsid w:val="00D7251D"/>
    <w:rsid w:val="00D7256B"/>
    <w:rsid w:val="00D725D1"/>
    <w:rsid w:val="00D726DC"/>
    <w:rsid w:val="00D72756"/>
    <w:rsid w:val="00D72A23"/>
    <w:rsid w:val="00D72A63"/>
    <w:rsid w:val="00D72C70"/>
    <w:rsid w:val="00D732CC"/>
    <w:rsid w:val="00D732E0"/>
    <w:rsid w:val="00D732E3"/>
    <w:rsid w:val="00D73390"/>
    <w:rsid w:val="00D7359D"/>
    <w:rsid w:val="00D737F4"/>
    <w:rsid w:val="00D73A32"/>
    <w:rsid w:val="00D73CD0"/>
    <w:rsid w:val="00D73E01"/>
    <w:rsid w:val="00D73E85"/>
    <w:rsid w:val="00D7406A"/>
    <w:rsid w:val="00D740ED"/>
    <w:rsid w:val="00D741AD"/>
    <w:rsid w:val="00D7420A"/>
    <w:rsid w:val="00D743DD"/>
    <w:rsid w:val="00D74467"/>
    <w:rsid w:val="00D744B9"/>
    <w:rsid w:val="00D747C6"/>
    <w:rsid w:val="00D74877"/>
    <w:rsid w:val="00D74AB5"/>
    <w:rsid w:val="00D74BEC"/>
    <w:rsid w:val="00D74FDB"/>
    <w:rsid w:val="00D75144"/>
    <w:rsid w:val="00D753F0"/>
    <w:rsid w:val="00D7546E"/>
    <w:rsid w:val="00D75738"/>
    <w:rsid w:val="00D757A0"/>
    <w:rsid w:val="00D757C5"/>
    <w:rsid w:val="00D75894"/>
    <w:rsid w:val="00D7589F"/>
    <w:rsid w:val="00D75B3C"/>
    <w:rsid w:val="00D75B83"/>
    <w:rsid w:val="00D75EA1"/>
    <w:rsid w:val="00D763C8"/>
    <w:rsid w:val="00D7658E"/>
    <w:rsid w:val="00D767A6"/>
    <w:rsid w:val="00D7692D"/>
    <w:rsid w:val="00D76ADA"/>
    <w:rsid w:val="00D76BD4"/>
    <w:rsid w:val="00D76C8E"/>
    <w:rsid w:val="00D76C9E"/>
    <w:rsid w:val="00D76D17"/>
    <w:rsid w:val="00D77006"/>
    <w:rsid w:val="00D7714F"/>
    <w:rsid w:val="00D772A8"/>
    <w:rsid w:val="00D772F1"/>
    <w:rsid w:val="00D77735"/>
    <w:rsid w:val="00D779B3"/>
    <w:rsid w:val="00D77A1B"/>
    <w:rsid w:val="00D77CFB"/>
    <w:rsid w:val="00D77DFA"/>
    <w:rsid w:val="00D77F97"/>
    <w:rsid w:val="00D800E8"/>
    <w:rsid w:val="00D8016F"/>
    <w:rsid w:val="00D80711"/>
    <w:rsid w:val="00D807E8"/>
    <w:rsid w:val="00D80844"/>
    <w:rsid w:val="00D809C2"/>
    <w:rsid w:val="00D809FD"/>
    <w:rsid w:val="00D80E81"/>
    <w:rsid w:val="00D81054"/>
    <w:rsid w:val="00D8127F"/>
    <w:rsid w:val="00D81715"/>
    <w:rsid w:val="00D81728"/>
    <w:rsid w:val="00D81810"/>
    <w:rsid w:val="00D8187E"/>
    <w:rsid w:val="00D81983"/>
    <w:rsid w:val="00D81C09"/>
    <w:rsid w:val="00D81CC5"/>
    <w:rsid w:val="00D8208E"/>
    <w:rsid w:val="00D821A3"/>
    <w:rsid w:val="00D8222B"/>
    <w:rsid w:val="00D825CF"/>
    <w:rsid w:val="00D826EA"/>
    <w:rsid w:val="00D8276B"/>
    <w:rsid w:val="00D83439"/>
    <w:rsid w:val="00D8374D"/>
    <w:rsid w:val="00D838B2"/>
    <w:rsid w:val="00D83BE2"/>
    <w:rsid w:val="00D83C08"/>
    <w:rsid w:val="00D83D54"/>
    <w:rsid w:val="00D84075"/>
    <w:rsid w:val="00D84093"/>
    <w:rsid w:val="00D84209"/>
    <w:rsid w:val="00D843E7"/>
    <w:rsid w:val="00D84429"/>
    <w:rsid w:val="00D846BA"/>
    <w:rsid w:val="00D84764"/>
    <w:rsid w:val="00D847BE"/>
    <w:rsid w:val="00D848E1"/>
    <w:rsid w:val="00D84AF4"/>
    <w:rsid w:val="00D84B0C"/>
    <w:rsid w:val="00D84D32"/>
    <w:rsid w:val="00D84F7A"/>
    <w:rsid w:val="00D85059"/>
    <w:rsid w:val="00D8507B"/>
    <w:rsid w:val="00D850BC"/>
    <w:rsid w:val="00D852F9"/>
    <w:rsid w:val="00D85366"/>
    <w:rsid w:val="00D856FF"/>
    <w:rsid w:val="00D85732"/>
    <w:rsid w:val="00D857B4"/>
    <w:rsid w:val="00D859A9"/>
    <w:rsid w:val="00D85C24"/>
    <w:rsid w:val="00D85C29"/>
    <w:rsid w:val="00D85E7A"/>
    <w:rsid w:val="00D86271"/>
    <w:rsid w:val="00D8639B"/>
    <w:rsid w:val="00D86634"/>
    <w:rsid w:val="00D867BF"/>
    <w:rsid w:val="00D86832"/>
    <w:rsid w:val="00D868E0"/>
    <w:rsid w:val="00D86940"/>
    <w:rsid w:val="00D86A8A"/>
    <w:rsid w:val="00D86B13"/>
    <w:rsid w:val="00D86F8B"/>
    <w:rsid w:val="00D86FA9"/>
    <w:rsid w:val="00D86FB7"/>
    <w:rsid w:val="00D86FFE"/>
    <w:rsid w:val="00D87121"/>
    <w:rsid w:val="00D87271"/>
    <w:rsid w:val="00D872D3"/>
    <w:rsid w:val="00D873AB"/>
    <w:rsid w:val="00D8793C"/>
    <w:rsid w:val="00D87F28"/>
    <w:rsid w:val="00D87FC7"/>
    <w:rsid w:val="00D90103"/>
    <w:rsid w:val="00D903F3"/>
    <w:rsid w:val="00D9050F"/>
    <w:rsid w:val="00D906C3"/>
    <w:rsid w:val="00D90884"/>
    <w:rsid w:val="00D909EC"/>
    <w:rsid w:val="00D90D36"/>
    <w:rsid w:val="00D90D5C"/>
    <w:rsid w:val="00D90E41"/>
    <w:rsid w:val="00D90FAE"/>
    <w:rsid w:val="00D9146F"/>
    <w:rsid w:val="00D914B2"/>
    <w:rsid w:val="00D9159E"/>
    <w:rsid w:val="00D918DB"/>
    <w:rsid w:val="00D91A68"/>
    <w:rsid w:val="00D91A84"/>
    <w:rsid w:val="00D91ABF"/>
    <w:rsid w:val="00D91E15"/>
    <w:rsid w:val="00D91E61"/>
    <w:rsid w:val="00D91F94"/>
    <w:rsid w:val="00D92020"/>
    <w:rsid w:val="00D92031"/>
    <w:rsid w:val="00D921A2"/>
    <w:rsid w:val="00D92283"/>
    <w:rsid w:val="00D92588"/>
    <w:rsid w:val="00D92623"/>
    <w:rsid w:val="00D92653"/>
    <w:rsid w:val="00D927D1"/>
    <w:rsid w:val="00D92AB0"/>
    <w:rsid w:val="00D92AB1"/>
    <w:rsid w:val="00D92AFA"/>
    <w:rsid w:val="00D92D6B"/>
    <w:rsid w:val="00D92E23"/>
    <w:rsid w:val="00D92E7A"/>
    <w:rsid w:val="00D92EBB"/>
    <w:rsid w:val="00D92F84"/>
    <w:rsid w:val="00D9324E"/>
    <w:rsid w:val="00D93387"/>
    <w:rsid w:val="00D934FC"/>
    <w:rsid w:val="00D935E1"/>
    <w:rsid w:val="00D9384F"/>
    <w:rsid w:val="00D93B62"/>
    <w:rsid w:val="00D93CA3"/>
    <w:rsid w:val="00D93F8C"/>
    <w:rsid w:val="00D941EE"/>
    <w:rsid w:val="00D94280"/>
    <w:rsid w:val="00D942D1"/>
    <w:rsid w:val="00D943E0"/>
    <w:rsid w:val="00D9448C"/>
    <w:rsid w:val="00D944B4"/>
    <w:rsid w:val="00D946AD"/>
    <w:rsid w:val="00D947A2"/>
    <w:rsid w:val="00D94A5F"/>
    <w:rsid w:val="00D94B1C"/>
    <w:rsid w:val="00D94FEF"/>
    <w:rsid w:val="00D950F7"/>
    <w:rsid w:val="00D951FC"/>
    <w:rsid w:val="00D9528C"/>
    <w:rsid w:val="00D95475"/>
    <w:rsid w:val="00D95704"/>
    <w:rsid w:val="00D959D9"/>
    <w:rsid w:val="00D95C2A"/>
    <w:rsid w:val="00D95CEE"/>
    <w:rsid w:val="00D95E77"/>
    <w:rsid w:val="00D960DB"/>
    <w:rsid w:val="00D960E3"/>
    <w:rsid w:val="00D96298"/>
    <w:rsid w:val="00D962AD"/>
    <w:rsid w:val="00D962D0"/>
    <w:rsid w:val="00D9662A"/>
    <w:rsid w:val="00D96818"/>
    <w:rsid w:val="00D96A6E"/>
    <w:rsid w:val="00D96D0C"/>
    <w:rsid w:val="00D96D45"/>
    <w:rsid w:val="00D96F0C"/>
    <w:rsid w:val="00D96FF1"/>
    <w:rsid w:val="00D97030"/>
    <w:rsid w:val="00D97121"/>
    <w:rsid w:val="00D9729A"/>
    <w:rsid w:val="00D9735F"/>
    <w:rsid w:val="00D975D1"/>
    <w:rsid w:val="00D976E1"/>
    <w:rsid w:val="00D97880"/>
    <w:rsid w:val="00D97B51"/>
    <w:rsid w:val="00D97C1F"/>
    <w:rsid w:val="00D97C27"/>
    <w:rsid w:val="00D97C4C"/>
    <w:rsid w:val="00D97CC2"/>
    <w:rsid w:val="00D97EFA"/>
    <w:rsid w:val="00DA0060"/>
    <w:rsid w:val="00DA008C"/>
    <w:rsid w:val="00DA013F"/>
    <w:rsid w:val="00DA0406"/>
    <w:rsid w:val="00DA047B"/>
    <w:rsid w:val="00DA04B2"/>
    <w:rsid w:val="00DA04CD"/>
    <w:rsid w:val="00DA06CC"/>
    <w:rsid w:val="00DA0701"/>
    <w:rsid w:val="00DA088B"/>
    <w:rsid w:val="00DA0C44"/>
    <w:rsid w:val="00DA0DB2"/>
    <w:rsid w:val="00DA0E84"/>
    <w:rsid w:val="00DA0EC0"/>
    <w:rsid w:val="00DA1087"/>
    <w:rsid w:val="00DA1111"/>
    <w:rsid w:val="00DA1136"/>
    <w:rsid w:val="00DA122F"/>
    <w:rsid w:val="00DA12B9"/>
    <w:rsid w:val="00DA1410"/>
    <w:rsid w:val="00DA1527"/>
    <w:rsid w:val="00DA1681"/>
    <w:rsid w:val="00DA194F"/>
    <w:rsid w:val="00DA19DB"/>
    <w:rsid w:val="00DA1A47"/>
    <w:rsid w:val="00DA1A60"/>
    <w:rsid w:val="00DA1D63"/>
    <w:rsid w:val="00DA1FD2"/>
    <w:rsid w:val="00DA21FE"/>
    <w:rsid w:val="00DA2258"/>
    <w:rsid w:val="00DA2A0A"/>
    <w:rsid w:val="00DA2D51"/>
    <w:rsid w:val="00DA2F72"/>
    <w:rsid w:val="00DA2FFD"/>
    <w:rsid w:val="00DA34D6"/>
    <w:rsid w:val="00DA35B6"/>
    <w:rsid w:val="00DA35B7"/>
    <w:rsid w:val="00DA39F8"/>
    <w:rsid w:val="00DA3C6F"/>
    <w:rsid w:val="00DA3CF2"/>
    <w:rsid w:val="00DA41A3"/>
    <w:rsid w:val="00DA4681"/>
    <w:rsid w:val="00DA46C5"/>
    <w:rsid w:val="00DA472A"/>
    <w:rsid w:val="00DA48EE"/>
    <w:rsid w:val="00DA4A65"/>
    <w:rsid w:val="00DA4AF9"/>
    <w:rsid w:val="00DA4B91"/>
    <w:rsid w:val="00DA4E38"/>
    <w:rsid w:val="00DA4EFF"/>
    <w:rsid w:val="00DA4F71"/>
    <w:rsid w:val="00DA4FD2"/>
    <w:rsid w:val="00DA5074"/>
    <w:rsid w:val="00DA50AC"/>
    <w:rsid w:val="00DA5250"/>
    <w:rsid w:val="00DA56F8"/>
    <w:rsid w:val="00DA5767"/>
    <w:rsid w:val="00DA5838"/>
    <w:rsid w:val="00DA5989"/>
    <w:rsid w:val="00DA5B3E"/>
    <w:rsid w:val="00DA5BB0"/>
    <w:rsid w:val="00DA5E2F"/>
    <w:rsid w:val="00DA63B6"/>
    <w:rsid w:val="00DA6415"/>
    <w:rsid w:val="00DA642E"/>
    <w:rsid w:val="00DA6441"/>
    <w:rsid w:val="00DA6682"/>
    <w:rsid w:val="00DA66F7"/>
    <w:rsid w:val="00DA6A72"/>
    <w:rsid w:val="00DA71E0"/>
    <w:rsid w:val="00DA72CA"/>
    <w:rsid w:val="00DA7870"/>
    <w:rsid w:val="00DA7E50"/>
    <w:rsid w:val="00DB016D"/>
    <w:rsid w:val="00DB024C"/>
    <w:rsid w:val="00DB02E5"/>
    <w:rsid w:val="00DB033E"/>
    <w:rsid w:val="00DB03FB"/>
    <w:rsid w:val="00DB05A8"/>
    <w:rsid w:val="00DB0613"/>
    <w:rsid w:val="00DB06A9"/>
    <w:rsid w:val="00DB0762"/>
    <w:rsid w:val="00DB077C"/>
    <w:rsid w:val="00DB07E4"/>
    <w:rsid w:val="00DB08BD"/>
    <w:rsid w:val="00DB0BDB"/>
    <w:rsid w:val="00DB0F7B"/>
    <w:rsid w:val="00DB11CF"/>
    <w:rsid w:val="00DB1306"/>
    <w:rsid w:val="00DB1415"/>
    <w:rsid w:val="00DB1741"/>
    <w:rsid w:val="00DB1742"/>
    <w:rsid w:val="00DB1790"/>
    <w:rsid w:val="00DB179E"/>
    <w:rsid w:val="00DB18D8"/>
    <w:rsid w:val="00DB1A07"/>
    <w:rsid w:val="00DB1A97"/>
    <w:rsid w:val="00DB214F"/>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A6B"/>
    <w:rsid w:val="00DB3A97"/>
    <w:rsid w:val="00DB3C82"/>
    <w:rsid w:val="00DB3C84"/>
    <w:rsid w:val="00DB3DA1"/>
    <w:rsid w:val="00DB3F58"/>
    <w:rsid w:val="00DB4BD9"/>
    <w:rsid w:val="00DB51FA"/>
    <w:rsid w:val="00DB5693"/>
    <w:rsid w:val="00DB5D07"/>
    <w:rsid w:val="00DB5D6B"/>
    <w:rsid w:val="00DB5E6C"/>
    <w:rsid w:val="00DB61EC"/>
    <w:rsid w:val="00DB6417"/>
    <w:rsid w:val="00DB64A5"/>
    <w:rsid w:val="00DB64D5"/>
    <w:rsid w:val="00DB65AB"/>
    <w:rsid w:val="00DB688F"/>
    <w:rsid w:val="00DB689C"/>
    <w:rsid w:val="00DB6A00"/>
    <w:rsid w:val="00DB6A5A"/>
    <w:rsid w:val="00DB6CCC"/>
    <w:rsid w:val="00DB6E07"/>
    <w:rsid w:val="00DB6E1A"/>
    <w:rsid w:val="00DB6E6F"/>
    <w:rsid w:val="00DB6EFF"/>
    <w:rsid w:val="00DB6F59"/>
    <w:rsid w:val="00DB7070"/>
    <w:rsid w:val="00DB72BC"/>
    <w:rsid w:val="00DB73CD"/>
    <w:rsid w:val="00DB7693"/>
    <w:rsid w:val="00DB7986"/>
    <w:rsid w:val="00DB7AA5"/>
    <w:rsid w:val="00DB7DDE"/>
    <w:rsid w:val="00DB7F72"/>
    <w:rsid w:val="00DB7FAD"/>
    <w:rsid w:val="00DB7FF3"/>
    <w:rsid w:val="00DC009B"/>
    <w:rsid w:val="00DC0186"/>
    <w:rsid w:val="00DC02B3"/>
    <w:rsid w:val="00DC0430"/>
    <w:rsid w:val="00DC085A"/>
    <w:rsid w:val="00DC08D4"/>
    <w:rsid w:val="00DC09D9"/>
    <w:rsid w:val="00DC0CB0"/>
    <w:rsid w:val="00DC0CD7"/>
    <w:rsid w:val="00DC0D66"/>
    <w:rsid w:val="00DC0F1A"/>
    <w:rsid w:val="00DC0F4F"/>
    <w:rsid w:val="00DC11CB"/>
    <w:rsid w:val="00DC12E8"/>
    <w:rsid w:val="00DC1399"/>
    <w:rsid w:val="00DC17D3"/>
    <w:rsid w:val="00DC1828"/>
    <w:rsid w:val="00DC18B9"/>
    <w:rsid w:val="00DC18C1"/>
    <w:rsid w:val="00DC1CE2"/>
    <w:rsid w:val="00DC1D9E"/>
    <w:rsid w:val="00DC1EC7"/>
    <w:rsid w:val="00DC1F8F"/>
    <w:rsid w:val="00DC215E"/>
    <w:rsid w:val="00DC2304"/>
    <w:rsid w:val="00DC245B"/>
    <w:rsid w:val="00DC25E3"/>
    <w:rsid w:val="00DC299E"/>
    <w:rsid w:val="00DC29E1"/>
    <w:rsid w:val="00DC2AEE"/>
    <w:rsid w:val="00DC2B25"/>
    <w:rsid w:val="00DC2D88"/>
    <w:rsid w:val="00DC2DED"/>
    <w:rsid w:val="00DC3307"/>
    <w:rsid w:val="00DC333E"/>
    <w:rsid w:val="00DC3534"/>
    <w:rsid w:val="00DC37E8"/>
    <w:rsid w:val="00DC389E"/>
    <w:rsid w:val="00DC3951"/>
    <w:rsid w:val="00DC3CF7"/>
    <w:rsid w:val="00DC3DC2"/>
    <w:rsid w:val="00DC3E94"/>
    <w:rsid w:val="00DC3F4D"/>
    <w:rsid w:val="00DC3F73"/>
    <w:rsid w:val="00DC402A"/>
    <w:rsid w:val="00DC4220"/>
    <w:rsid w:val="00DC42FD"/>
    <w:rsid w:val="00DC4376"/>
    <w:rsid w:val="00DC4450"/>
    <w:rsid w:val="00DC4705"/>
    <w:rsid w:val="00DC471A"/>
    <w:rsid w:val="00DC4737"/>
    <w:rsid w:val="00DC4A48"/>
    <w:rsid w:val="00DC4A67"/>
    <w:rsid w:val="00DC4C0A"/>
    <w:rsid w:val="00DC4FAE"/>
    <w:rsid w:val="00DC5158"/>
    <w:rsid w:val="00DC53DF"/>
    <w:rsid w:val="00DC54D4"/>
    <w:rsid w:val="00DC5700"/>
    <w:rsid w:val="00DC57F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4B1"/>
    <w:rsid w:val="00DD155B"/>
    <w:rsid w:val="00DD1D9F"/>
    <w:rsid w:val="00DD1F56"/>
    <w:rsid w:val="00DD2283"/>
    <w:rsid w:val="00DD24F7"/>
    <w:rsid w:val="00DD25DD"/>
    <w:rsid w:val="00DD268D"/>
    <w:rsid w:val="00DD26AF"/>
    <w:rsid w:val="00DD29D0"/>
    <w:rsid w:val="00DD2B47"/>
    <w:rsid w:val="00DD2B59"/>
    <w:rsid w:val="00DD2B7A"/>
    <w:rsid w:val="00DD2CD1"/>
    <w:rsid w:val="00DD2ECE"/>
    <w:rsid w:val="00DD30B4"/>
    <w:rsid w:val="00DD315F"/>
    <w:rsid w:val="00DD31F8"/>
    <w:rsid w:val="00DD321B"/>
    <w:rsid w:val="00DD32CB"/>
    <w:rsid w:val="00DD32DA"/>
    <w:rsid w:val="00DD341A"/>
    <w:rsid w:val="00DD371A"/>
    <w:rsid w:val="00DD3813"/>
    <w:rsid w:val="00DD38DB"/>
    <w:rsid w:val="00DD3A17"/>
    <w:rsid w:val="00DD3CA6"/>
    <w:rsid w:val="00DD3D7B"/>
    <w:rsid w:val="00DD3DDA"/>
    <w:rsid w:val="00DD3FFC"/>
    <w:rsid w:val="00DD4252"/>
    <w:rsid w:val="00DD42CD"/>
    <w:rsid w:val="00DD44CB"/>
    <w:rsid w:val="00DD44DC"/>
    <w:rsid w:val="00DD48C3"/>
    <w:rsid w:val="00DD4AB8"/>
    <w:rsid w:val="00DD4C5A"/>
    <w:rsid w:val="00DD4E4A"/>
    <w:rsid w:val="00DD4F91"/>
    <w:rsid w:val="00DD522C"/>
    <w:rsid w:val="00DD5416"/>
    <w:rsid w:val="00DD555F"/>
    <w:rsid w:val="00DD56EF"/>
    <w:rsid w:val="00DD579A"/>
    <w:rsid w:val="00DD58A4"/>
    <w:rsid w:val="00DD5A02"/>
    <w:rsid w:val="00DD5C73"/>
    <w:rsid w:val="00DD5D47"/>
    <w:rsid w:val="00DD5DCD"/>
    <w:rsid w:val="00DD5DD0"/>
    <w:rsid w:val="00DD61B7"/>
    <w:rsid w:val="00DD61F0"/>
    <w:rsid w:val="00DD6287"/>
    <w:rsid w:val="00DD634C"/>
    <w:rsid w:val="00DD637B"/>
    <w:rsid w:val="00DD63AF"/>
    <w:rsid w:val="00DD63E3"/>
    <w:rsid w:val="00DD667A"/>
    <w:rsid w:val="00DD6695"/>
    <w:rsid w:val="00DD6834"/>
    <w:rsid w:val="00DD6AE7"/>
    <w:rsid w:val="00DD6C29"/>
    <w:rsid w:val="00DD6F2D"/>
    <w:rsid w:val="00DD7074"/>
    <w:rsid w:val="00DD7266"/>
    <w:rsid w:val="00DD73C7"/>
    <w:rsid w:val="00DD740A"/>
    <w:rsid w:val="00DD7651"/>
    <w:rsid w:val="00DD7690"/>
    <w:rsid w:val="00DD7A7D"/>
    <w:rsid w:val="00DD7A93"/>
    <w:rsid w:val="00DD7B02"/>
    <w:rsid w:val="00DD7D84"/>
    <w:rsid w:val="00DE00E6"/>
    <w:rsid w:val="00DE04D4"/>
    <w:rsid w:val="00DE04EE"/>
    <w:rsid w:val="00DE0562"/>
    <w:rsid w:val="00DE06CF"/>
    <w:rsid w:val="00DE0907"/>
    <w:rsid w:val="00DE0C18"/>
    <w:rsid w:val="00DE0D6A"/>
    <w:rsid w:val="00DE1134"/>
    <w:rsid w:val="00DE1192"/>
    <w:rsid w:val="00DE11FF"/>
    <w:rsid w:val="00DE1213"/>
    <w:rsid w:val="00DE128D"/>
    <w:rsid w:val="00DE142F"/>
    <w:rsid w:val="00DE170C"/>
    <w:rsid w:val="00DE1751"/>
    <w:rsid w:val="00DE1957"/>
    <w:rsid w:val="00DE1CCF"/>
    <w:rsid w:val="00DE1FC1"/>
    <w:rsid w:val="00DE25DD"/>
    <w:rsid w:val="00DE2817"/>
    <w:rsid w:val="00DE2A70"/>
    <w:rsid w:val="00DE3052"/>
    <w:rsid w:val="00DE30F5"/>
    <w:rsid w:val="00DE31EE"/>
    <w:rsid w:val="00DE3286"/>
    <w:rsid w:val="00DE32BA"/>
    <w:rsid w:val="00DE349D"/>
    <w:rsid w:val="00DE36B5"/>
    <w:rsid w:val="00DE397B"/>
    <w:rsid w:val="00DE3B0D"/>
    <w:rsid w:val="00DE3DDB"/>
    <w:rsid w:val="00DE3E28"/>
    <w:rsid w:val="00DE3E9D"/>
    <w:rsid w:val="00DE4331"/>
    <w:rsid w:val="00DE4548"/>
    <w:rsid w:val="00DE46C4"/>
    <w:rsid w:val="00DE473C"/>
    <w:rsid w:val="00DE48C8"/>
    <w:rsid w:val="00DE4B33"/>
    <w:rsid w:val="00DE506C"/>
    <w:rsid w:val="00DE51F8"/>
    <w:rsid w:val="00DE5334"/>
    <w:rsid w:val="00DE547A"/>
    <w:rsid w:val="00DE5723"/>
    <w:rsid w:val="00DE57FA"/>
    <w:rsid w:val="00DE591E"/>
    <w:rsid w:val="00DE59EB"/>
    <w:rsid w:val="00DE5B08"/>
    <w:rsid w:val="00DE5EDB"/>
    <w:rsid w:val="00DE6006"/>
    <w:rsid w:val="00DE604C"/>
    <w:rsid w:val="00DE613F"/>
    <w:rsid w:val="00DE61EE"/>
    <w:rsid w:val="00DE6233"/>
    <w:rsid w:val="00DE638E"/>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CC8"/>
    <w:rsid w:val="00DE7D80"/>
    <w:rsid w:val="00DE7EF0"/>
    <w:rsid w:val="00DF016F"/>
    <w:rsid w:val="00DF02C9"/>
    <w:rsid w:val="00DF0618"/>
    <w:rsid w:val="00DF0FB0"/>
    <w:rsid w:val="00DF10A2"/>
    <w:rsid w:val="00DF1579"/>
    <w:rsid w:val="00DF15EB"/>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2A0"/>
    <w:rsid w:val="00DF3340"/>
    <w:rsid w:val="00DF364D"/>
    <w:rsid w:val="00DF374B"/>
    <w:rsid w:val="00DF38BD"/>
    <w:rsid w:val="00DF3D69"/>
    <w:rsid w:val="00DF3DDE"/>
    <w:rsid w:val="00DF4222"/>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27E"/>
    <w:rsid w:val="00DF76F0"/>
    <w:rsid w:val="00DF7A6A"/>
    <w:rsid w:val="00DF7B9A"/>
    <w:rsid w:val="00DF7F58"/>
    <w:rsid w:val="00DF7FDE"/>
    <w:rsid w:val="00E0013A"/>
    <w:rsid w:val="00E00195"/>
    <w:rsid w:val="00E00246"/>
    <w:rsid w:val="00E003CC"/>
    <w:rsid w:val="00E00483"/>
    <w:rsid w:val="00E004E0"/>
    <w:rsid w:val="00E0058A"/>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A4B"/>
    <w:rsid w:val="00E02C46"/>
    <w:rsid w:val="00E02CC3"/>
    <w:rsid w:val="00E02D52"/>
    <w:rsid w:val="00E02DF2"/>
    <w:rsid w:val="00E02E3C"/>
    <w:rsid w:val="00E02EE7"/>
    <w:rsid w:val="00E02F77"/>
    <w:rsid w:val="00E03245"/>
    <w:rsid w:val="00E032EA"/>
    <w:rsid w:val="00E034FC"/>
    <w:rsid w:val="00E03908"/>
    <w:rsid w:val="00E03B23"/>
    <w:rsid w:val="00E03C7A"/>
    <w:rsid w:val="00E03D24"/>
    <w:rsid w:val="00E03F11"/>
    <w:rsid w:val="00E04023"/>
    <w:rsid w:val="00E04341"/>
    <w:rsid w:val="00E04572"/>
    <w:rsid w:val="00E04642"/>
    <w:rsid w:val="00E04C66"/>
    <w:rsid w:val="00E04D16"/>
    <w:rsid w:val="00E04D95"/>
    <w:rsid w:val="00E04E4F"/>
    <w:rsid w:val="00E04E9F"/>
    <w:rsid w:val="00E04FE6"/>
    <w:rsid w:val="00E05109"/>
    <w:rsid w:val="00E051E8"/>
    <w:rsid w:val="00E053F6"/>
    <w:rsid w:val="00E05597"/>
    <w:rsid w:val="00E05737"/>
    <w:rsid w:val="00E0576A"/>
    <w:rsid w:val="00E058BB"/>
    <w:rsid w:val="00E05906"/>
    <w:rsid w:val="00E05B84"/>
    <w:rsid w:val="00E05DC6"/>
    <w:rsid w:val="00E05F18"/>
    <w:rsid w:val="00E064FB"/>
    <w:rsid w:val="00E065BF"/>
    <w:rsid w:val="00E06F60"/>
    <w:rsid w:val="00E07067"/>
    <w:rsid w:val="00E074D9"/>
    <w:rsid w:val="00E075BA"/>
    <w:rsid w:val="00E07627"/>
    <w:rsid w:val="00E07702"/>
    <w:rsid w:val="00E0776C"/>
    <w:rsid w:val="00E077F7"/>
    <w:rsid w:val="00E07847"/>
    <w:rsid w:val="00E078CA"/>
    <w:rsid w:val="00E07925"/>
    <w:rsid w:val="00E07B63"/>
    <w:rsid w:val="00E07C84"/>
    <w:rsid w:val="00E07E2B"/>
    <w:rsid w:val="00E07F74"/>
    <w:rsid w:val="00E10396"/>
    <w:rsid w:val="00E1051A"/>
    <w:rsid w:val="00E105B3"/>
    <w:rsid w:val="00E10614"/>
    <w:rsid w:val="00E10665"/>
    <w:rsid w:val="00E106C0"/>
    <w:rsid w:val="00E10869"/>
    <w:rsid w:val="00E10ACE"/>
    <w:rsid w:val="00E11121"/>
    <w:rsid w:val="00E1184E"/>
    <w:rsid w:val="00E11979"/>
    <w:rsid w:val="00E11AC2"/>
    <w:rsid w:val="00E11AF4"/>
    <w:rsid w:val="00E11B61"/>
    <w:rsid w:val="00E11C9D"/>
    <w:rsid w:val="00E11D36"/>
    <w:rsid w:val="00E11F12"/>
    <w:rsid w:val="00E11FB7"/>
    <w:rsid w:val="00E1222F"/>
    <w:rsid w:val="00E122F6"/>
    <w:rsid w:val="00E1231A"/>
    <w:rsid w:val="00E1249D"/>
    <w:rsid w:val="00E12617"/>
    <w:rsid w:val="00E12650"/>
    <w:rsid w:val="00E12690"/>
    <w:rsid w:val="00E126C8"/>
    <w:rsid w:val="00E12711"/>
    <w:rsid w:val="00E12769"/>
    <w:rsid w:val="00E129E1"/>
    <w:rsid w:val="00E12AB9"/>
    <w:rsid w:val="00E12D81"/>
    <w:rsid w:val="00E12DF1"/>
    <w:rsid w:val="00E12EAF"/>
    <w:rsid w:val="00E13125"/>
    <w:rsid w:val="00E1338E"/>
    <w:rsid w:val="00E134C6"/>
    <w:rsid w:val="00E1357A"/>
    <w:rsid w:val="00E137F4"/>
    <w:rsid w:val="00E13995"/>
    <w:rsid w:val="00E13A72"/>
    <w:rsid w:val="00E13D1D"/>
    <w:rsid w:val="00E13FFF"/>
    <w:rsid w:val="00E14005"/>
    <w:rsid w:val="00E1408A"/>
    <w:rsid w:val="00E14091"/>
    <w:rsid w:val="00E14262"/>
    <w:rsid w:val="00E145A1"/>
    <w:rsid w:val="00E146CE"/>
    <w:rsid w:val="00E14ADC"/>
    <w:rsid w:val="00E14B75"/>
    <w:rsid w:val="00E14C42"/>
    <w:rsid w:val="00E14EE2"/>
    <w:rsid w:val="00E1515A"/>
    <w:rsid w:val="00E15247"/>
    <w:rsid w:val="00E15403"/>
    <w:rsid w:val="00E154DD"/>
    <w:rsid w:val="00E154DE"/>
    <w:rsid w:val="00E1572F"/>
    <w:rsid w:val="00E15790"/>
    <w:rsid w:val="00E158C9"/>
    <w:rsid w:val="00E15C6E"/>
    <w:rsid w:val="00E15C84"/>
    <w:rsid w:val="00E15DA1"/>
    <w:rsid w:val="00E15F82"/>
    <w:rsid w:val="00E1606C"/>
    <w:rsid w:val="00E160D4"/>
    <w:rsid w:val="00E16158"/>
    <w:rsid w:val="00E16273"/>
    <w:rsid w:val="00E1650A"/>
    <w:rsid w:val="00E16694"/>
    <w:rsid w:val="00E16720"/>
    <w:rsid w:val="00E16829"/>
    <w:rsid w:val="00E16A1B"/>
    <w:rsid w:val="00E16AB3"/>
    <w:rsid w:val="00E16D9F"/>
    <w:rsid w:val="00E17058"/>
    <w:rsid w:val="00E170F2"/>
    <w:rsid w:val="00E1730C"/>
    <w:rsid w:val="00E175EE"/>
    <w:rsid w:val="00E176A1"/>
    <w:rsid w:val="00E176BC"/>
    <w:rsid w:val="00E17AC2"/>
    <w:rsid w:val="00E17DF2"/>
    <w:rsid w:val="00E17E33"/>
    <w:rsid w:val="00E17F2B"/>
    <w:rsid w:val="00E20577"/>
    <w:rsid w:val="00E2075C"/>
    <w:rsid w:val="00E20A39"/>
    <w:rsid w:val="00E20B7F"/>
    <w:rsid w:val="00E20F0C"/>
    <w:rsid w:val="00E21072"/>
    <w:rsid w:val="00E2125F"/>
    <w:rsid w:val="00E2178D"/>
    <w:rsid w:val="00E217B3"/>
    <w:rsid w:val="00E21902"/>
    <w:rsid w:val="00E21A00"/>
    <w:rsid w:val="00E21B5B"/>
    <w:rsid w:val="00E21B8C"/>
    <w:rsid w:val="00E21C95"/>
    <w:rsid w:val="00E22006"/>
    <w:rsid w:val="00E2200B"/>
    <w:rsid w:val="00E2207A"/>
    <w:rsid w:val="00E2212F"/>
    <w:rsid w:val="00E2241A"/>
    <w:rsid w:val="00E22642"/>
    <w:rsid w:val="00E2272A"/>
    <w:rsid w:val="00E229D8"/>
    <w:rsid w:val="00E22A99"/>
    <w:rsid w:val="00E22C4B"/>
    <w:rsid w:val="00E22D23"/>
    <w:rsid w:val="00E22E3F"/>
    <w:rsid w:val="00E22EED"/>
    <w:rsid w:val="00E23270"/>
    <w:rsid w:val="00E232C7"/>
    <w:rsid w:val="00E23692"/>
    <w:rsid w:val="00E23714"/>
    <w:rsid w:val="00E23777"/>
    <w:rsid w:val="00E2382B"/>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017"/>
    <w:rsid w:val="00E25129"/>
    <w:rsid w:val="00E251A0"/>
    <w:rsid w:val="00E2528A"/>
    <w:rsid w:val="00E253EB"/>
    <w:rsid w:val="00E25574"/>
    <w:rsid w:val="00E2562B"/>
    <w:rsid w:val="00E25653"/>
    <w:rsid w:val="00E25662"/>
    <w:rsid w:val="00E25699"/>
    <w:rsid w:val="00E25862"/>
    <w:rsid w:val="00E25C30"/>
    <w:rsid w:val="00E25C8B"/>
    <w:rsid w:val="00E25D4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B29"/>
    <w:rsid w:val="00E26E2F"/>
    <w:rsid w:val="00E26EE0"/>
    <w:rsid w:val="00E26FF9"/>
    <w:rsid w:val="00E270B2"/>
    <w:rsid w:val="00E2737D"/>
    <w:rsid w:val="00E27415"/>
    <w:rsid w:val="00E27836"/>
    <w:rsid w:val="00E27CBC"/>
    <w:rsid w:val="00E27CFC"/>
    <w:rsid w:val="00E27D36"/>
    <w:rsid w:val="00E27E92"/>
    <w:rsid w:val="00E27E95"/>
    <w:rsid w:val="00E30014"/>
    <w:rsid w:val="00E304BC"/>
    <w:rsid w:val="00E304C4"/>
    <w:rsid w:val="00E30605"/>
    <w:rsid w:val="00E30EC0"/>
    <w:rsid w:val="00E30ECE"/>
    <w:rsid w:val="00E311D6"/>
    <w:rsid w:val="00E31226"/>
    <w:rsid w:val="00E314B2"/>
    <w:rsid w:val="00E3171A"/>
    <w:rsid w:val="00E32437"/>
    <w:rsid w:val="00E32667"/>
    <w:rsid w:val="00E328D7"/>
    <w:rsid w:val="00E3296B"/>
    <w:rsid w:val="00E32C51"/>
    <w:rsid w:val="00E32C5B"/>
    <w:rsid w:val="00E32E65"/>
    <w:rsid w:val="00E32EB2"/>
    <w:rsid w:val="00E3325B"/>
    <w:rsid w:val="00E3365E"/>
    <w:rsid w:val="00E337BC"/>
    <w:rsid w:val="00E33A4B"/>
    <w:rsid w:val="00E33CE4"/>
    <w:rsid w:val="00E33D6A"/>
    <w:rsid w:val="00E33DA7"/>
    <w:rsid w:val="00E33E72"/>
    <w:rsid w:val="00E34054"/>
    <w:rsid w:val="00E34480"/>
    <w:rsid w:val="00E34637"/>
    <w:rsid w:val="00E34A09"/>
    <w:rsid w:val="00E34B68"/>
    <w:rsid w:val="00E34DA5"/>
    <w:rsid w:val="00E34E62"/>
    <w:rsid w:val="00E34F2D"/>
    <w:rsid w:val="00E34FF5"/>
    <w:rsid w:val="00E352E3"/>
    <w:rsid w:val="00E35368"/>
    <w:rsid w:val="00E35883"/>
    <w:rsid w:val="00E359C6"/>
    <w:rsid w:val="00E35BB4"/>
    <w:rsid w:val="00E35BD8"/>
    <w:rsid w:val="00E35EBB"/>
    <w:rsid w:val="00E35EFA"/>
    <w:rsid w:val="00E35F3D"/>
    <w:rsid w:val="00E35F5B"/>
    <w:rsid w:val="00E36032"/>
    <w:rsid w:val="00E360AC"/>
    <w:rsid w:val="00E3623F"/>
    <w:rsid w:val="00E36306"/>
    <w:rsid w:val="00E36330"/>
    <w:rsid w:val="00E36465"/>
    <w:rsid w:val="00E36673"/>
    <w:rsid w:val="00E36CB3"/>
    <w:rsid w:val="00E36E4C"/>
    <w:rsid w:val="00E36F23"/>
    <w:rsid w:val="00E36FED"/>
    <w:rsid w:val="00E37134"/>
    <w:rsid w:val="00E37D18"/>
    <w:rsid w:val="00E37D4C"/>
    <w:rsid w:val="00E37DCF"/>
    <w:rsid w:val="00E401BE"/>
    <w:rsid w:val="00E40558"/>
    <w:rsid w:val="00E405EA"/>
    <w:rsid w:val="00E407D4"/>
    <w:rsid w:val="00E40CB6"/>
    <w:rsid w:val="00E40D8F"/>
    <w:rsid w:val="00E41037"/>
    <w:rsid w:val="00E41043"/>
    <w:rsid w:val="00E4112D"/>
    <w:rsid w:val="00E413E7"/>
    <w:rsid w:val="00E41591"/>
    <w:rsid w:val="00E416D3"/>
    <w:rsid w:val="00E41742"/>
    <w:rsid w:val="00E4193B"/>
    <w:rsid w:val="00E41BAB"/>
    <w:rsid w:val="00E41D9C"/>
    <w:rsid w:val="00E42022"/>
    <w:rsid w:val="00E42055"/>
    <w:rsid w:val="00E42184"/>
    <w:rsid w:val="00E42305"/>
    <w:rsid w:val="00E42382"/>
    <w:rsid w:val="00E42401"/>
    <w:rsid w:val="00E4270A"/>
    <w:rsid w:val="00E428DE"/>
    <w:rsid w:val="00E42A62"/>
    <w:rsid w:val="00E42D2D"/>
    <w:rsid w:val="00E42D9B"/>
    <w:rsid w:val="00E430DC"/>
    <w:rsid w:val="00E4326F"/>
    <w:rsid w:val="00E43656"/>
    <w:rsid w:val="00E4366B"/>
    <w:rsid w:val="00E436CE"/>
    <w:rsid w:val="00E437A2"/>
    <w:rsid w:val="00E43A0F"/>
    <w:rsid w:val="00E43A80"/>
    <w:rsid w:val="00E43D41"/>
    <w:rsid w:val="00E43E5A"/>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5DE6"/>
    <w:rsid w:val="00E45E2F"/>
    <w:rsid w:val="00E45E6C"/>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86B"/>
    <w:rsid w:val="00E508A8"/>
    <w:rsid w:val="00E50920"/>
    <w:rsid w:val="00E50C61"/>
    <w:rsid w:val="00E50CA1"/>
    <w:rsid w:val="00E510C4"/>
    <w:rsid w:val="00E5112A"/>
    <w:rsid w:val="00E5113A"/>
    <w:rsid w:val="00E51178"/>
    <w:rsid w:val="00E511B3"/>
    <w:rsid w:val="00E512F6"/>
    <w:rsid w:val="00E51494"/>
    <w:rsid w:val="00E514BF"/>
    <w:rsid w:val="00E5160E"/>
    <w:rsid w:val="00E51826"/>
    <w:rsid w:val="00E5184B"/>
    <w:rsid w:val="00E51CD8"/>
    <w:rsid w:val="00E51D82"/>
    <w:rsid w:val="00E52544"/>
    <w:rsid w:val="00E5260A"/>
    <w:rsid w:val="00E527B5"/>
    <w:rsid w:val="00E5289B"/>
    <w:rsid w:val="00E528BC"/>
    <w:rsid w:val="00E529A5"/>
    <w:rsid w:val="00E52B45"/>
    <w:rsid w:val="00E52B5F"/>
    <w:rsid w:val="00E52CAE"/>
    <w:rsid w:val="00E52DA6"/>
    <w:rsid w:val="00E5305C"/>
    <w:rsid w:val="00E530F6"/>
    <w:rsid w:val="00E5336D"/>
    <w:rsid w:val="00E538C8"/>
    <w:rsid w:val="00E53C34"/>
    <w:rsid w:val="00E53CE0"/>
    <w:rsid w:val="00E53D74"/>
    <w:rsid w:val="00E53EE1"/>
    <w:rsid w:val="00E53F8D"/>
    <w:rsid w:val="00E54049"/>
    <w:rsid w:val="00E54164"/>
    <w:rsid w:val="00E542ED"/>
    <w:rsid w:val="00E54517"/>
    <w:rsid w:val="00E54654"/>
    <w:rsid w:val="00E54818"/>
    <w:rsid w:val="00E54AEA"/>
    <w:rsid w:val="00E54B02"/>
    <w:rsid w:val="00E54C17"/>
    <w:rsid w:val="00E54C61"/>
    <w:rsid w:val="00E54FBB"/>
    <w:rsid w:val="00E54FCD"/>
    <w:rsid w:val="00E55037"/>
    <w:rsid w:val="00E55363"/>
    <w:rsid w:val="00E55402"/>
    <w:rsid w:val="00E5566D"/>
    <w:rsid w:val="00E556AA"/>
    <w:rsid w:val="00E55762"/>
    <w:rsid w:val="00E55835"/>
    <w:rsid w:val="00E55A03"/>
    <w:rsid w:val="00E55AB2"/>
    <w:rsid w:val="00E55C72"/>
    <w:rsid w:val="00E55DF4"/>
    <w:rsid w:val="00E55EDD"/>
    <w:rsid w:val="00E55F3C"/>
    <w:rsid w:val="00E5611F"/>
    <w:rsid w:val="00E566C3"/>
    <w:rsid w:val="00E56754"/>
    <w:rsid w:val="00E56836"/>
    <w:rsid w:val="00E568EB"/>
    <w:rsid w:val="00E569D2"/>
    <w:rsid w:val="00E56D69"/>
    <w:rsid w:val="00E56FEA"/>
    <w:rsid w:val="00E57039"/>
    <w:rsid w:val="00E5739D"/>
    <w:rsid w:val="00E5743F"/>
    <w:rsid w:val="00E57521"/>
    <w:rsid w:val="00E57554"/>
    <w:rsid w:val="00E575FD"/>
    <w:rsid w:val="00E57634"/>
    <w:rsid w:val="00E577D1"/>
    <w:rsid w:val="00E57868"/>
    <w:rsid w:val="00E57993"/>
    <w:rsid w:val="00E57A89"/>
    <w:rsid w:val="00E57C34"/>
    <w:rsid w:val="00E60080"/>
    <w:rsid w:val="00E6019B"/>
    <w:rsid w:val="00E60473"/>
    <w:rsid w:val="00E605CB"/>
    <w:rsid w:val="00E60C5D"/>
    <w:rsid w:val="00E60C87"/>
    <w:rsid w:val="00E60EDE"/>
    <w:rsid w:val="00E60FFB"/>
    <w:rsid w:val="00E61218"/>
    <w:rsid w:val="00E615A3"/>
    <w:rsid w:val="00E61A1E"/>
    <w:rsid w:val="00E61CF6"/>
    <w:rsid w:val="00E61D16"/>
    <w:rsid w:val="00E61D1E"/>
    <w:rsid w:val="00E6211D"/>
    <w:rsid w:val="00E6226D"/>
    <w:rsid w:val="00E6241F"/>
    <w:rsid w:val="00E626B3"/>
    <w:rsid w:val="00E6276B"/>
    <w:rsid w:val="00E6281A"/>
    <w:rsid w:val="00E62B15"/>
    <w:rsid w:val="00E62D32"/>
    <w:rsid w:val="00E633BE"/>
    <w:rsid w:val="00E6377E"/>
    <w:rsid w:val="00E637C3"/>
    <w:rsid w:val="00E637F8"/>
    <w:rsid w:val="00E63897"/>
    <w:rsid w:val="00E63A2C"/>
    <w:rsid w:val="00E63B19"/>
    <w:rsid w:val="00E63CC9"/>
    <w:rsid w:val="00E63FCE"/>
    <w:rsid w:val="00E63FF5"/>
    <w:rsid w:val="00E64151"/>
    <w:rsid w:val="00E6421D"/>
    <w:rsid w:val="00E64A9D"/>
    <w:rsid w:val="00E64BA1"/>
    <w:rsid w:val="00E64E21"/>
    <w:rsid w:val="00E64E26"/>
    <w:rsid w:val="00E65328"/>
    <w:rsid w:val="00E653AA"/>
    <w:rsid w:val="00E65738"/>
    <w:rsid w:val="00E65815"/>
    <w:rsid w:val="00E65888"/>
    <w:rsid w:val="00E6590E"/>
    <w:rsid w:val="00E65C1D"/>
    <w:rsid w:val="00E65FF1"/>
    <w:rsid w:val="00E6656C"/>
    <w:rsid w:val="00E665C7"/>
    <w:rsid w:val="00E668A1"/>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67E32"/>
    <w:rsid w:val="00E67F0B"/>
    <w:rsid w:val="00E7003D"/>
    <w:rsid w:val="00E703BA"/>
    <w:rsid w:val="00E70655"/>
    <w:rsid w:val="00E7078A"/>
    <w:rsid w:val="00E709D5"/>
    <w:rsid w:val="00E70B2F"/>
    <w:rsid w:val="00E70C39"/>
    <w:rsid w:val="00E70CCB"/>
    <w:rsid w:val="00E70D04"/>
    <w:rsid w:val="00E70D15"/>
    <w:rsid w:val="00E71090"/>
    <w:rsid w:val="00E710A8"/>
    <w:rsid w:val="00E711B0"/>
    <w:rsid w:val="00E712F4"/>
    <w:rsid w:val="00E713AA"/>
    <w:rsid w:val="00E7149F"/>
    <w:rsid w:val="00E71567"/>
    <w:rsid w:val="00E71984"/>
    <w:rsid w:val="00E719E0"/>
    <w:rsid w:val="00E71B06"/>
    <w:rsid w:val="00E71BF0"/>
    <w:rsid w:val="00E71C4C"/>
    <w:rsid w:val="00E71EBD"/>
    <w:rsid w:val="00E72000"/>
    <w:rsid w:val="00E721BE"/>
    <w:rsid w:val="00E722EA"/>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B6"/>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40D"/>
    <w:rsid w:val="00E76658"/>
    <w:rsid w:val="00E76711"/>
    <w:rsid w:val="00E76841"/>
    <w:rsid w:val="00E76856"/>
    <w:rsid w:val="00E769E2"/>
    <w:rsid w:val="00E76A6C"/>
    <w:rsid w:val="00E76CD3"/>
    <w:rsid w:val="00E76EEE"/>
    <w:rsid w:val="00E76F9A"/>
    <w:rsid w:val="00E76FD9"/>
    <w:rsid w:val="00E7708C"/>
    <w:rsid w:val="00E77249"/>
    <w:rsid w:val="00E77463"/>
    <w:rsid w:val="00E77537"/>
    <w:rsid w:val="00E775DD"/>
    <w:rsid w:val="00E776C0"/>
    <w:rsid w:val="00E77982"/>
    <w:rsid w:val="00E779D5"/>
    <w:rsid w:val="00E77A43"/>
    <w:rsid w:val="00E77CD3"/>
    <w:rsid w:val="00E80032"/>
    <w:rsid w:val="00E80050"/>
    <w:rsid w:val="00E801FD"/>
    <w:rsid w:val="00E8026D"/>
    <w:rsid w:val="00E80730"/>
    <w:rsid w:val="00E80825"/>
    <w:rsid w:val="00E8086E"/>
    <w:rsid w:val="00E808F2"/>
    <w:rsid w:val="00E80B70"/>
    <w:rsid w:val="00E80B76"/>
    <w:rsid w:val="00E80C1D"/>
    <w:rsid w:val="00E80C54"/>
    <w:rsid w:val="00E80DBB"/>
    <w:rsid w:val="00E810C3"/>
    <w:rsid w:val="00E81139"/>
    <w:rsid w:val="00E81506"/>
    <w:rsid w:val="00E815DF"/>
    <w:rsid w:val="00E81690"/>
    <w:rsid w:val="00E8179C"/>
    <w:rsid w:val="00E817CA"/>
    <w:rsid w:val="00E8187B"/>
    <w:rsid w:val="00E81A5A"/>
    <w:rsid w:val="00E81C5D"/>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82D"/>
    <w:rsid w:val="00E83936"/>
    <w:rsid w:val="00E83C6E"/>
    <w:rsid w:val="00E83D2F"/>
    <w:rsid w:val="00E83E20"/>
    <w:rsid w:val="00E83F6B"/>
    <w:rsid w:val="00E840DE"/>
    <w:rsid w:val="00E84354"/>
    <w:rsid w:val="00E8445F"/>
    <w:rsid w:val="00E844D7"/>
    <w:rsid w:val="00E84578"/>
    <w:rsid w:val="00E84C46"/>
    <w:rsid w:val="00E84E10"/>
    <w:rsid w:val="00E84E4C"/>
    <w:rsid w:val="00E84F8E"/>
    <w:rsid w:val="00E84FEE"/>
    <w:rsid w:val="00E8509A"/>
    <w:rsid w:val="00E8518E"/>
    <w:rsid w:val="00E85E13"/>
    <w:rsid w:val="00E86C24"/>
    <w:rsid w:val="00E86C32"/>
    <w:rsid w:val="00E86C4F"/>
    <w:rsid w:val="00E86C5D"/>
    <w:rsid w:val="00E86E7B"/>
    <w:rsid w:val="00E86F68"/>
    <w:rsid w:val="00E8705C"/>
    <w:rsid w:val="00E872C5"/>
    <w:rsid w:val="00E872CF"/>
    <w:rsid w:val="00E8741D"/>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97B"/>
    <w:rsid w:val="00E90A76"/>
    <w:rsid w:val="00E90BD4"/>
    <w:rsid w:val="00E90CE6"/>
    <w:rsid w:val="00E90F24"/>
    <w:rsid w:val="00E9104E"/>
    <w:rsid w:val="00E9116F"/>
    <w:rsid w:val="00E91647"/>
    <w:rsid w:val="00E916BC"/>
    <w:rsid w:val="00E919BD"/>
    <w:rsid w:val="00E91A3E"/>
    <w:rsid w:val="00E91D86"/>
    <w:rsid w:val="00E91FC0"/>
    <w:rsid w:val="00E92280"/>
    <w:rsid w:val="00E92464"/>
    <w:rsid w:val="00E925A8"/>
    <w:rsid w:val="00E92694"/>
    <w:rsid w:val="00E92753"/>
    <w:rsid w:val="00E9293F"/>
    <w:rsid w:val="00E92A18"/>
    <w:rsid w:val="00E92B77"/>
    <w:rsid w:val="00E92BD7"/>
    <w:rsid w:val="00E92CDE"/>
    <w:rsid w:val="00E92D7A"/>
    <w:rsid w:val="00E92ED1"/>
    <w:rsid w:val="00E930A1"/>
    <w:rsid w:val="00E930A7"/>
    <w:rsid w:val="00E931AB"/>
    <w:rsid w:val="00E935AD"/>
    <w:rsid w:val="00E935DF"/>
    <w:rsid w:val="00E9364D"/>
    <w:rsid w:val="00E9375F"/>
    <w:rsid w:val="00E938F4"/>
    <w:rsid w:val="00E9398E"/>
    <w:rsid w:val="00E93BDD"/>
    <w:rsid w:val="00E93C04"/>
    <w:rsid w:val="00E93CDF"/>
    <w:rsid w:val="00E93E1E"/>
    <w:rsid w:val="00E9411F"/>
    <w:rsid w:val="00E941F4"/>
    <w:rsid w:val="00E941FA"/>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EF6"/>
    <w:rsid w:val="00E96F20"/>
    <w:rsid w:val="00E971E7"/>
    <w:rsid w:val="00E97205"/>
    <w:rsid w:val="00E97743"/>
    <w:rsid w:val="00E97960"/>
    <w:rsid w:val="00E97B7F"/>
    <w:rsid w:val="00E97BEA"/>
    <w:rsid w:val="00E97C86"/>
    <w:rsid w:val="00EA02C3"/>
    <w:rsid w:val="00EA0301"/>
    <w:rsid w:val="00EA04BE"/>
    <w:rsid w:val="00EA0616"/>
    <w:rsid w:val="00EA064C"/>
    <w:rsid w:val="00EA085D"/>
    <w:rsid w:val="00EA0863"/>
    <w:rsid w:val="00EA0A0C"/>
    <w:rsid w:val="00EA0D17"/>
    <w:rsid w:val="00EA0E46"/>
    <w:rsid w:val="00EA10F8"/>
    <w:rsid w:val="00EA116D"/>
    <w:rsid w:val="00EA11A7"/>
    <w:rsid w:val="00EA11DD"/>
    <w:rsid w:val="00EA1516"/>
    <w:rsid w:val="00EA1551"/>
    <w:rsid w:val="00EA1814"/>
    <w:rsid w:val="00EA1823"/>
    <w:rsid w:val="00EA18A5"/>
    <w:rsid w:val="00EA18F9"/>
    <w:rsid w:val="00EA19E0"/>
    <w:rsid w:val="00EA1D5B"/>
    <w:rsid w:val="00EA23B4"/>
    <w:rsid w:val="00EA23CD"/>
    <w:rsid w:val="00EA2445"/>
    <w:rsid w:val="00EA28B8"/>
    <w:rsid w:val="00EA295F"/>
    <w:rsid w:val="00EA2A32"/>
    <w:rsid w:val="00EA2BB0"/>
    <w:rsid w:val="00EA2DD2"/>
    <w:rsid w:val="00EA30E9"/>
    <w:rsid w:val="00EA3441"/>
    <w:rsid w:val="00EA3A83"/>
    <w:rsid w:val="00EA3A9B"/>
    <w:rsid w:val="00EA3AB2"/>
    <w:rsid w:val="00EA3AED"/>
    <w:rsid w:val="00EA3B42"/>
    <w:rsid w:val="00EA3D36"/>
    <w:rsid w:val="00EA3E4C"/>
    <w:rsid w:val="00EA444E"/>
    <w:rsid w:val="00EA472F"/>
    <w:rsid w:val="00EA4B0E"/>
    <w:rsid w:val="00EA4E8A"/>
    <w:rsid w:val="00EA5109"/>
    <w:rsid w:val="00EA5158"/>
    <w:rsid w:val="00EA5199"/>
    <w:rsid w:val="00EA5303"/>
    <w:rsid w:val="00EA5411"/>
    <w:rsid w:val="00EA566D"/>
    <w:rsid w:val="00EA57C8"/>
    <w:rsid w:val="00EA57EF"/>
    <w:rsid w:val="00EA58F4"/>
    <w:rsid w:val="00EA5947"/>
    <w:rsid w:val="00EA5B36"/>
    <w:rsid w:val="00EA5BDE"/>
    <w:rsid w:val="00EA5D96"/>
    <w:rsid w:val="00EA5DF7"/>
    <w:rsid w:val="00EA5EB8"/>
    <w:rsid w:val="00EA5EE8"/>
    <w:rsid w:val="00EA5F31"/>
    <w:rsid w:val="00EA638F"/>
    <w:rsid w:val="00EA655F"/>
    <w:rsid w:val="00EA681C"/>
    <w:rsid w:val="00EA6A75"/>
    <w:rsid w:val="00EA6B8B"/>
    <w:rsid w:val="00EA6DBC"/>
    <w:rsid w:val="00EA6EB8"/>
    <w:rsid w:val="00EA713D"/>
    <w:rsid w:val="00EA7558"/>
    <w:rsid w:val="00EA787E"/>
    <w:rsid w:val="00EA7A24"/>
    <w:rsid w:val="00EA7C23"/>
    <w:rsid w:val="00EA7D0A"/>
    <w:rsid w:val="00EA7D1E"/>
    <w:rsid w:val="00EA7DE0"/>
    <w:rsid w:val="00EA7F0B"/>
    <w:rsid w:val="00EA7FB7"/>
    <w:rsid w:val="00EB013E"/>
    <w:rsid w:val="00EB015C"/>
    <w:rsid w:val="00EB0189"/>
    <w:rsid w:val="00EB0477"/>
    <w:rsid w:val="00EB06E8"/>
    <w:rsid w:val="00EB076A"/>
    <w:rsid w:val="00EB0795"/>
    <w:rsid w:val="00EB0A10"/>
    <w:rsid w:val="00EB0A13"/>
    <w:rsid w:val="00EB0AA2"/>
    <w:rsid w:val="00EB0ADC"/>
    <w:rsid w:val="00EB0B36"/>
    <w:rsid w:val="00EB0D6D"/>
    <w:rsid w:val="00EB0ECF"/>
    <w:rsid w:val="00EB11E2"/>
    <w:rsid w:val="00EB1A20"/>
    <w:rsid w:val="00EB1BF3"/>
    <w:rsid w:val="00EB1C37"/>
    <w:rsid w:val="00EB1CAF"/>
    <w:rsid w:val="00EB1E17"/>
    <w:rsid w:val="00EB1F85"/>
    <w:rsid w:val="00EB1FB5"/>
    <w:rsid w:val="00EB208F"/>
    <w:rsid w:val="00EB20ED"/>
    <w:rsid w:val="00EB21DF"/>
    <w:rsid w:val="00EB24C7"/>
    <w:rsid w:val="00EB2B19"/>
    <w:rsid w:val="00EB2B1B"/>
    <w:rsid w:val="00EB2F43"/>
    <w:rsid w:val="00EB30A6"/>
    <w:rsid w:val="00EB30D7"/>
    <w:rsid w:val="00EB313B"/>
    <w:rsid w:val="00EB3288"/>
    <w:rsid w:val="00EB3653"/>
    <w:rsid w:val="00EB3DB3"/>
    <w:rsid w:val="00EB3E12"/>
    <w:rsid w:val="00EB3E1C"/>
    <w:rsid w:val="00EB3EF2"/>
    <w:rsid w:val="00EB405E"/>
    <w:rsid w:val="00EB439E"/>
    <w:rsid w:val="00EB4429"/>
    <w:rsid w:val="00EB46FE"/>
    <w:rsid w:val="00EB4E12"/>
    <w:rsid w:val="00EB5373"/>
    <w:rsid w:val="00EB541D"/>
    <w:rsid w:val="00EB56C3"/>
    <w:rsid w:val="00EB5A31"/>
    <w:rsid w:val="00EB5A35"/>
    <w:rsid w:val="00EB5A72"/>
    <w:rsid w:val="00EB5BA2"/>
    <w:rsid w:val="00EB5E55"/>
    <w:rsid w:val="00EB6019"/>
    <w:rsid w:val="00EB6082"/>
    <w:rsid w:val="00EB616D"/>
    <w:rsid w:val="00EB63C0"/>
    <w:rsid w:val="00EB6476"/>
    <w:rsid w:val="00EB6614"/>
    <w:rsid w:val="00EB664D"/>
    <w:rsid w:val="00EB66AD"/>
    <w:rsid w:val="00EB67BD"/>
    <w:rsid w:val="00EB67BE"/>
    <w:rsid w:val="00EB6800"/>
    <w:rsid w:val="00EB6914"/>
    <w:rsid w:val="00EB69F2"/>
    <w:rsid w:val="00EB6B8C"/>
    <w:rsid w:val="00EB6EC9"/>
    <w:rsid w:val="00EB6FC4"/>
    <w:rsid w:val="00EB713A"/>
    <w:rsid w:val="00EB72BD"/>
    <w:rsid w:val="00EB733A"/>
    <w:rsid w:val="00EB73C6"/>
    <w:rsid w:val="00EB7572"/>
    <w:rsid w:val="00EB76DD"/>
    <w:rsid w:val="00EB77B1"/>
    <w:rsid w:val="00EB7AB1"/>
    <w:rsid w:val="00EB7B0B"/>
    <w:rsid w:val="00EB7F27"/>
    <w:rsid w:val="00EB7F3C"/>
    <w:rsid w:val="00EB7F59"/>
    <w:rsid w:val="00EC010B"/>
    <w:rsid w:val="00EC0138"/>
    <w:rsid w:val="00EC0142"/>
    <w:rsid w:val="00EC0215"/>
    <w:rsid w:val="00EC029C"/>
    <w:rsid w:val="00EC0499"/>
    <w:rsid w:val="00EC0561"/>
    <w:rsid w:val="00EC0594"/>
    <w:rsid w:val="00EC07EB"/>
    <w:rsid w:val="00EC0A57"/>
    <w:rsid w:val="00EC0B7B"/>
    <w:rsid w:val="00EC0C6E"/>
    <w:rsid w:val="00EC1099"/>
    <w:rsid w:val="00EC12B6"/>
    <w:rsid w:val="00EC172D"/>
    <w:rsid w:val="00EC1865"/>
    <w:rsid w:val="00EC1A47"/>
    <w:rsid w:val="00EC1A8B"/>
    <w:rsid w:val="00EC1C21"/>
    <w:rsid w:val="00EC1CCB"/>
    <w:rsid w:val="00EC1F3A"/>
    <w:rsid w:val="00EC20D5"/>
    <w:rsid w:val="00EC21D0"/>
    <w:rsid w:val="00EC2304"/>
    <w:rsid w:val="00EC2A36"/>
    <w:rsid w:val="00EC2B5D"/>
    <w:rsid w:val="00EC2BF6"/>
    <w:rsid w:val="00EC2C1F"/>
    <w:rsid w:val="00EC2CBE"/>
    <w:rsid w:val="00EC2CC1"/>
    <w:rsid w:val="00EC2E35"/>
    <w:rsid w:val="00EC30A6"/>
    <w:rsid w:val="00EC3284"/>
    <w:rsid w:val="00EC3331"/>
    <w:rsid w:val="00EC335B"/>
    <w:rsid w:val="00EC3467"/>
    <w:rsid w:val="00EC35AB"/>
    <w:rsid w:val="00EC36F6"/>
    <w:rsid w:val="00EC3800"/>
    <w:rsid w:val="00EC3B80"/>
    <w:rsid w:val="00EC3C0B"/>
    <w:rsid w:val="00EC3D77"/>
    <w:rsid w:val="00EC3E49"/>
    <w:rsid w:val="00EC3F89"/>
    <w:rsid w:val="00EC3FE2"/>
    <w:rsid w:val="00EC415A"/>
    <w:rsid w:val="00EC46BF"/>
    <w:rsid w:val="00EC4891"/>
    <w:rsid w:val="00EC492E"/>
    <w:rsid w:val="00EC4A30"/>
    <w:rsid w:val="00EC4A54"/>
    <w:rsid w:val="00EC4DC3"/>
    <w:rsid w:val="00EC4F74"/>
    <w:rsid w:val="00EC508E"/>
    <w:rsid w:val="00EC52B5"/>
    <w:rsid w:val="00EC5A51"/>
    <w:rsid w:val="00EC5B2B"/>
    <w:rsid w:val="00EC5CA9"/>
    <w:rsid w:val="00EC5E9F"/>
    <w:rsid w:val="00EC5FEF"/>
    <w:rsid w:val="00EC608F"/>
    <w:rsid w:val="00EC6090"/>
    <w:rsid w:val="00EC60BC"/>
    <w:rsid w:val="00EC6309"/>
    <w:rsid w:val="00EC65C9"/>
    <w:rsid w:val="00EC67E5"/>
    <w:rsid w:val="00EC69ED"/>
    <w:rsid w:val="00EC6BC3"/>
    <w:rsid w:val="00EC6C21"/>
    <w:rsid w:val="00EC6CD5"/>
    <w:rsid w:val="00EC719D"/>
    <w:rsid w:val="00EC7589"/>
    <w:rsid w:val="00EC763A"/>
    <w:rsid w:val="00EC7A3F"/>
    <w:rsid w:val="00EC7A4F"/>
    <w:rsid w:val="00EC7B7F"/>
    <w:rsid w:val="00EC7CF1"/>
    <w:rsid w:val="00EC7F0B"/>
    <w:rsid w:val="00EC7F53"/>
    <w:rsid w:val="00ED02B2"/>
    <w:rsid w:val="00ED02DA"/>
    <w:rsid w:val="00ED033D"/>
    <w:rsid w:val="00ED04CB"/>
    <w:rsid w:val="00ED052A"/>
    <w:rsid w:val="00ED06DA"/>
    <w:rsid w:val="00ED0932"/>
    <w:rsid w:val="00ED0AD0"/>
    <w:rsid w:val="00ED0D55"/>
    <w:rsid w:val="00ED111A"/>
    <w:rsid w:val="00ED11ED"/>
    <w:rsid w:val="00ED1275"/>
    <w:rsid w:val="00ED157C"/>
    <w:rsid w:val="00ED1621"/>
    <w:rsid w:val="00ED182C"/>
    <w:rsid w:val="00ED1936"/>
    <w:rsid w:val="00ED1DD2"/>
    <w:rsid w:val="00ED1DF8"/>
    <w:rsid w:val="00ED2044"/>
    <w:rsid w:val="00ED20E4"/>
    <w:rsid w:val="00ED20FE"/>
    <w:rsid w:val="00ED21B1"/>
    <w:rsid w:val="00ED2471"/>
    <w:rsid w:val="00ED24F8"/>
    <w:rsid w:val="00ED274A"/>
    <w:rsid w:val="00ED2A12"/>
    <w:rsid w:val="00ED2B18"/>
    <w:rsid w:val="00ED2CD9"/>
    <w:rsid w:val="00ED2DF8"/>
    <w:rsid w:val="00ED2F6D"/>
    <w:rsid w:val="00ED3522"/>
    <w:rsid w:val="00ED3787"/>
    <w:rsid w:val="00ED3876"/>
    <w:rsid w:val="00ED3BD8"/>
    <w:rsid w:val="00ED3C9A"/>
    <w:rsid w:val="00ED3ED8"/>
    <w:rsid w:val="00ED465A"/>
    <w:rsid w:val="00ED4727"/>
    <w:rsid w:val="00ED484E"/>
    <w:rsid w:val="00ED487D"/>
    <w:rsid w:val="00ED4919"/>
    <w:rsid w:val="00ED4A67"/>
    <w:rsid w:val="00ED4D4A"/>
    <w:rsid w:val="00ED4E48"/>
    <w:rsid w:val="00ED51EC"/>
    <w:rsid w:val="00ED527C"/>
    <w:rsid w:val="00ED582F"/>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A8D"/>
    <w:rsid w:val="00ED6B5E"/>
    <w:rsid w:val="00ED6BC9"/>
    <w:rsid w:val="00ED6CE6"/>
    <w:rsid w:val="00ED6DFD"/>
    <w:rsid w:val="00ED70AC"/>
    <w:rsid w:val="00ED70F9"/>
    <w:rsid w:val="00ED71F8"/>
    <w:rsid w:val="00ED7272"/>
    <w:rsid w:val="00ED728A"/>
    <w:rsid w:val="00ED72D4"/>
    <w:rsid w:val="00ED73BE"/>
    <w:rsid w:val="00ED7718"/>
    <w:rsid w:val="00ED7911"/>
    <w:rsid w:val="00ED7941"/>
    <w:rsid w:val="00ED7D3F"/>
    <w:rsid w:val="00EE000D"/>
    <w:rsid w:val="00EE077B"/>
    <w:rsid w:val="00EE0847"/>
    <w:rsid w:val="00EE09DA"/>
    <w:rsid w:val="00EE0B3B"/>
    <w:rsid w:val="00EE0FFE"/>
    <w:rsid w:val="00EE1170"/>
    <w:rsid w:val="00EE1204"/>
    <w:rsid w:val="00EE124A"/>
    <w:rsid w:val="00EE1375"/>
    <w:rsid w:val="00EE14CB"/>
    <w:rsid w:val="00EE165F"/>
    <w:rsid w:val="00EE1791"/>
    <w:rsid w:val="00EE1833"/>
    <w:rsid w:val="00EE1B2D"/>
    <w:rsid w:val="00EE1BDD"/>
    <w:rsid w:val="00EE1BF1"/>
    <w:rsid w:val="00EE1C69"/>
    <w:rsid w:val="00EE20B0"/>
    <w:rsid w:val="00EE2549"/>
    <w:rsid w:val="00EE2583"/>
    <w:rsid w:val="00EE2620"/>
    <w:rsid w:val="00EE2755"/>
    <w:rsid w:val="00EE27C2"/>
    <w:rsid w:val="00EE27C6"/>
    <w:rsid w:val="00EE27DF"/>
    <w:rsid w:val="00EE2900"/>
    <w:rsid w:val="00EE2A2A"/>
    <w:rsid w:val="00EE2A39"/>
    <w:rsid w:val="00EE2BB9"/>
    <w:rsid w:val="00EE2D08"/>
    <w:rsid w:val="00EE3076"/>
    <w:rsid w:val="00EE311B"/>
    <w:rsid w:val="00EE3174"/>
    <w:rsid w:val="00EE31C2"/>
    <w:rsid w:val="00EE31E2"/>
    <w:rsid w:val="00EE32B8"/>
    <w:rsid w:val="00EE33AF"/>
    <w:rsid w:val="00EE35CC"/>
    <w:rsid w:val="00EE37FB"/>
    <w:rsid w:val="00EE3894"/>
    <w:rsid w:val="00EE38C2"/>
    <w:rsid w:val="00EE39EF"/>
    <w:rsid w:val="00EE3B53"/>
    <w:rsid w:val="00EE3BDF"/>
    <w:rsid w:val="00EE3F36"/>
    <w:rsid w:val="00EE4143"/>
    <w:rsid w:val="00EE4337"/>
    <w:rsid w:val="00EE44EE"/>
    <w:rsid w:val="00EE451B"/>
    <w:rsid w:val="00EE464B"/>
    <w:rsid w:val="00EE475A"/>
    <w:rsid w:val="00EE4822"/>
    <w:rsid w:val="00EE4A3E"/>
    <w:rsid w:val="00EE4B93"/>
    <w:rsid w:val="00EE4BD4"/>
    <w:rsid w:val="00EE512F"/>
    <w:rsid w:val="00EE52B8"/>
    <w:rsid w:val="00EE53D5"/>
    <w:rsid w:val="00EE5409"/>
    <w:rsid w:val="00EE5539"/>
    <w:rsid w:val="00EE5785"/>
    <w:rsid w:val="00EE58C7"/>
    <w:rsid w:val="00EE5B3D"/>
    <w:rsid w:val="00EE5DBF"/>
    <w:rsid w:val="00EE5E60"/>
    <w:rsid w:val="00EE60E6"/>
    <w:rsid w:val="00EE6424"/>
    <w:rsid w:val="00EE693C"/>
    <w:rsid w:val="00EE6B42"/>
    <w:rsid w:val="00EE6B64"/>
    <w:rsid w:val="00EE6B73"/>
    <w:rsid w:val="00EE6C17"/>
    <w:rsid w:val="00EE6D66"/>
    <w:rsid w:val="00EE6D70"/>
    <w:rsid w:val="00EE6EAF"/>
    <w:rsid w:val="00EE711C"/>
    <w:rsid w:val="00EE72EF"/>
    <w:rsid w:val="00EE7302"/>
    <w:rsid w:val="00EE7320"/>
    <w:rsid w:val="00EE7377"/>
    <w:rsid w:val="00EE743C"/>
    <w:rsid w:val="00EE7451"/>
    <w:rsid w:val="00EE75B3"/>
    <w:rsid w:val="00EE76FE"/>
    <w:rsid w:val="00EE7728"/>
    <w:rsid w:val="00EE77AD"/>
    <w:rsid w:val="00EE77B3"/>
    <w:rsid w:val="00EE798D"/>
    <w:rsid w:val="00EE79C0"/>
    <w:rsid w:val="00EE7CD3"/>
    <w:rsid w:val="00EE7D6B"/>
    <w:rsid w:val="00EE7EF8"/>
    <w:rsid w:val="00EE7F8B"/>
    <w:rsid w:val="00EF0095"/>
    <w:rsid w:val="00EF00E9"/>
    <w:rsid w:val="00EF028D"/>
    <w:rsid w:val="00EF0780"/>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3D42"/>
    <w:rsid w:val="00EF3EE6"/>
    <w:rsid w:val="00EF409B"/>
    <w:rsid w:val="00EF4309"/>
    <w:rsid w:val="00EF4540"/>
    <w:rsid w:val="00EF468E"/>
    <w:rsid w:val="00EF4752"/>
    <w:rsid w:val="00EF4753"/>
    <w:rsid w:val="00EF4857"/>
    <w:rsid w:val="00EF487D"/>
    <w:rsid w:val="00EF4988"/>
    <w:rsid w:val="00EF49E5"/>
    <w:rsid w:val="00EF5024"/>
    <w:rsid w:val="00EF5283"/>
    <w:rsid w:val="00EF52B4"/>
    <w:rsid w:val="00EF5380"/>
    <w:rsid w:val="00EF54D8"/>
    <w:rsid w:val="00EF55D4"/>
    <w:rsid w:val="00EF5684"/>
    <w:rsid w:val="00EF56DA"/>
    <w:rsid w:val="00EF5744"/>
    <w:rsid w:val="00EF5846"/>
    <w:rsid w:val="00EF5B8A"/>
    <w:rsid w:val="00EF5B97"/>
    <w:rsid w:val="00EF5BCE"/>
    <w:rsid w:val="00EF5E90"/>
    <w:rsid w:val="00EF6054"/>
    <w:rsid w:val="00EF60A6"/>
    <w:rsid w:val="00EF6160"/>
    <w:rsid w:val="00EF6A6B"/>
    <w:rsid w:val="00EF6B0A"/>
    <w:rsid w:val="00EF6B77"/>
    <w:rsid w:val="00EF6E4C"/>
    <w:rsid w:val="00EF6EC3"/>
    <w:rsid w:val="00EF6F41"/>
    <w:rsid w:val="00EF7067"/>
    <w:rsid w:val="00EF75AA"/>
    <w:rsid w:val="00EF7932"/>
    <w:rsid w:val="00EF7AAF"/>
    <w:rsid w:val="00EF7B42"/>
    <w:rsid w:val="00EF7CB2"/>
    <w:rsid w:val="00EF7E1C"/>
    <w:rsid w:val="00EF7FDF"/>
    <w:rsid w:val="00F002C7"/>
    <w:rsid w:val="00F004EC"/>
    <w:rsid w:val="00F0095B"/>
    <w:rsid w:val="00F00B55"/>
    <w:rsid w:val="00F00C9E"/>
    <w:rsid w:val="00F00E35"/>
    <w:rsid w:val="00F00F3B"/>
    <w:rsid w:val="00F013E5"/>
    <w:rsid w:val="00F01863"/>
    <w:rsid w:val="00F018ED"/>
    <w:rsid w:val="00F01CF6"/>
    <w:rsid w:val="00F01D53"/>
    <w:rsid w:val="00F01EAE"/>
    <w:rsid w:val="00F01EEB"/>
    <w:rsid w:val="00F02587"/>
    <w:rsid w:val="00F02613"/>
    <w:rsid w:val="00F02639"/>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886"/>
    <w:rsid w:val="00F05957"/>
    <w:rsid w:val="00F05B25"/>
    <w:rsid w:val="00F05CB8"/>
    <w:rsid w:val="00F05EAE"/>
    <w:rsid w:val="00F06309"/>
    <w:rsid w:val="00F0636A"/>
    <w:rsid w:val="00F0641A"/>
    <w:rsid w:val="00F064E5"/>
    <w:rsid w:val="00F06792"/>
    <w:rsid w:val="00F06873"/>
    <w:rsid w:val="00F06919"/>
    <w:rsid w:val="00F06F4C"/>
    <w:rsid w:val="00F06FFB"/>
    <w:rsid w:val="00F07318"/>
    <w:rsid w:val="00F07348"/>
    <w:rsid w:val="00F07692"/>
    <w:rsid w:val="00F07A81"/>
    <w:rsid w:val="00F07C07"/>
    <w:rsid w:val="00F07D30"/>
    <w:rsid w:val="00F07D6F"/>
    <w:rsid w:val="00F07D87"/>
    <w:rsid w:val="00F07E96"/>
    <w:rsid w:val="00F07EBE"/>
    <w:rsid w:val="00F07EEC"/>
    <w:rsid w:val="00F07FAB"/>
    <w:rsid w:val="00F1005C"/>
    <w:rsid w:val="00F10263"/>
    <w:rsid w:val="00F105C7"/>
    <w:rsid w:val="00F105E8"/>
    <w:rsid w:val="00F1083F"/>
    <w:rsid w:val="00F1098A"/>
    <w:rsid w:val="00F10A2E"/>
    <w:rsid w:val="00F10B52"/>
    <w:rsid w:val="00F10B8A"/>
    <w:rsid w:val="00F10D69"/>
    <w:rsid w:val="00F10D70"/>
    <w:rsid w:val="00F110A0"/>
    <w:rsid w:val="00F1113D"/>
    <w:rsid w:val="00F11168"/>
    <w:rsid w:val="00F11243"/>
    <w:rsid w:val="00F1148A"/>
    <w:rsid w:val="00F114F8"/>
    <w:rsid w:val="00F118E6"/>
    <w:rsid w:val="00F11B94"/>
    <w:rsid w:val="00F11C41"/>
    <w:rsid w:val="00F11E1A"/>
    <w:rsid w:val="00F120E5"/>
    <w:rsid w:val="00F12149"/>
    <w:rsid w:val="00F121EF"/>
    <w:rsid w:val="00F1231B"/>
    <w:rsid w:val="00F123EF"/>
    <w:rsid w:val="00F12410"/>
    <w:rsid w:val="00F12475"/>
    <w:rsid w:val="00F124DA"/>
    <w:rsid w:val="00F12666"/>
    <w:rsid w:val="00F128D5"/>
    <w:rsid w:val="00F12B08"/>
    <w:rsid w:val="00F12D9B"/>
    <w:rsid w:val="00F12F4F"/>
    <w:rsid w:val="00F13066"/>
    <w:rsid w:val="00F130A6"/>
    <w:rsid w:val="00F130BB"/>
    <w:rsid w:val="00F1344A"/>
    <w:rsid w:val="00F139B5"/>
    <w:rsid w:val="00F13A57"/>
    <w:rsid w:val="00F13E13"/>
    <w:rsid w:val="00F13EC8"/>
    <w:rsid w:val="00F14527"/>
    <w:rsid w:val="00F14553"/>
    <w:rsid w:val="00F145B5"/>
    <w:rsid w:val="00F147F0"/>
    <w:rsid w:val="00F149D4"/>
    <w:rsid w:val="00F14DA7"/>
    <w:rsid w:val="00F14EB3"/>
    <w:rsid w:val="00F14F13"/>
    <w:rsid w:val="00F15202"/>
    <w:rsid w:val="00F15452"/>
    <w:rsid w:val="00F158F4"/>
    <w:rsid w:val="00F15B7C"/>
    <w:rsid w:val="00F15E71"/>
    <w:rsid w:val="00F1600D"/>
    <w:rsid w:val="00F1602F"/>
    <w:rsid w:val="00F16422"/>
    <w:rsid w:val="00F1663E"/>
    <w:rsid w:val="00F16BCB"/>
    <w:rsid w:val="00F16BE3"/>
    <w:rsid w:val="00F16C41"/>
    <w:rsid w:val="00F16C8C"/>
    <w:rsid w:val="00F16CF5"/>
    <w:rsid w:val="00F16F84"/>
    <w:rsid w:val="00F170F7"/>
    <w:rsid w:val="00F17151"/>
    <w:rsid w:val="00F17331"/>
    <w:rsid w:val="00F1778E"/>
    <w:rsid w:val="00F177C0"/>
    <w:rsid w:val="00F17B92"/>
    <w:rsid w:val="00F2009C"/>
    <w:rsid w:val="00F2017D"/>
    <w:rsid w:val="00F20188"/>
    <w:rsid w:val="00F201D4"/>
    <w:rsid w:val="00F2034C"/>
    <w:rsid w:val="00F20516"/>
    <w:rsid w:val="00F205DE"/>
    <w:rsid w:val="00F20675"/>
    <w:rsid w:val="00F20940"/>
    <w:rsid w:val="00F209EC"/>
    <w:rsid w:val="00F20B2C"/>
    <w:rsid w:val="00F20F76"/>
    <w:rsid w:val="00F21161"/>
    <w:rsid w:val="00F216B8"/>
    <w:rsid w:val="00F21857"/>
    <w:rsid w:val="00F21A3B"/>
    <w:rsid w:val="00F21BC5"/>
    <w:rsid w:val="00F21D98"/>
    <w:rsid w:val="00F21EEE"/>
    <w:rsid w:val="00F220A6"/>
    <w:rsid w:val="00F22215"/>
    <w:rsid w:val="00F2240C"/>
    <w:rsid w:val="00F2264A"/>
    <w:rsid w:val="00F227A5"/>
    <w:rsid w:val="00F22CD0"/>
    <w:rsid w:val="00F22EEE"/>
    <w:rsid w:val="00F22EF8"/>
    <w:rsid w:val="00F22FED"/>
    <w:rsid w:val="00F230F8"/>
    <w:rsid w:val="00F2316E"/>
    <w:rsid w:val="00F2341E"/>
    <w:rsid w:val="00F234A7"/>
    <w:rsid w:val="00F2363F"/>
    <w:rsid w:val="00F23948"/>
    <w:rsid w:val="00F239F4"/>
    <w:rsid w:val="00F23E36"/>
    <w:rsid w:val="00F23EB6"/>
    <w:rsid w:val="00F23EF7"/>
    <w:rsid w:val="00F241FA"/>
    <w:rsid w:val="00F24271"/>
    <w:rsid w:val="00F2492F"/>
    <w:rsid w:val="00F24A6D"/>
    <w:rsid w:val="00F250CB"/>
    <w:rsid w:val="00F25166"/>
    <w:rsid w:val="00F25360"/>
    <w:rsid w:val="00F253A7"/>
    <w:rsid w:val="00F2586D"/>
    <w:rsid w:val="00F25881"/>
    <w:rsid w:val="00F258E6"/>
    <w:rsid w:val="00F259B6"/>
    <w:rsid w:val="00F25ABF"/>
    <w:rsid w:val="00F25B58"/>
    <w:rsid w:val="00F25CAE"/>
    <w:rsid w:val="00F25D66"/>
    <w:rsid w:val="00F260DB"/>
    <w:rsid w:val="00F2643C"/>
    <w:rsid w:val="00F26505"/>
    <w:rsid w:val="00F265FC"/>
    <w:rsid w:val="00F26853"/>
    <w:rsid w:val="00F26AF7"/>
    <w:rsid w:val="00F26C3A"/>
    <w:rsid w:val="00F26C6F"/>
    <w:rsid w:val="00F26DDC"/>
    <w:rsid w:val="00F26ECB"/>
    <w:rsid w:val="00F26FAA"/>
    <w:rsid w:val="00F27081"/>
    <w:rsid w:val="00F270A5"/>
    <w:rsid w:val="00F27337"/>
    <w:rsid w:val="00F27426"/>
    <w:rsid w:val="00F27778"/>
    <w:rsid w:val="00F27BCB"/>
    <w:rsid w:val="00F27C2B"/>
    <w:rsid w:val="00F27C51"/>
    <w:rsid w:val="00F27D54"/>
    <w:rsid w:val="00F27DDC"/>
    <w:rsid w:val="00F3006F"/>
    <w:rsid w:val="00F30162"/>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1DCB"/>
    <w:rsid w:val="00F31F6E"/>
    <w:rsid w:val="00F32076"/>
    <w:rsid w:val="00F32288"/>
    <w:rsid w:val="00F325C4"/>
    <w:rsid w:val="00F32638"/>
    <w:rsid w:val="00F326C9"/>
    <w:rsid w:val="00F32A90"/>
    <w:rsid w:val="00F32AC4"/>
    <w:rsid w:val="00F32C57"/>
    <w:rsid w:val="00F32CC7"/>
    <w:rsid w:val="00F32E7F"/>
    <w:rsid w:val="00F32ECD"/>
    <w:rsid w:val="00F332D7"/>
    <w:rsid w:val="00F332F2"/>
    <w:rsid w:val="00F3356C"/>
    <w:rsid w:val="00F335A9"/>
    <w:rsid w:val="00F33635"/>
    <w:rsid w:val="00F339EA"/>
    <w:rsid w:val="00F33A48"/>
    <w:rsid w:val="00F33C07"/>
    <w:rsid w:val="00F33EEF"/>
    <w:rsid w:val="00F340C7"/>
    <w:rsid w:val="00F344D3"/>
    <w:rsid w:val="00F347B3"/>
    <w:rsid w:val="00F34A72"/>
    <w:rsid w:val="00F34B23"/>
    <w:rsid w:val="00F34CB2"/>
    <w:rsid w:val="00F34D64"/>
    <w:rsid w:val="00F34E2D"/>
    <w:rsid w:val="00F354B5"/>
    <w:rsid w:val="00F355BA"/>
    <w:rsid w:val="00F355BC"/>
    <w:rsid w:val="00F35627"/>
    <w:rsid w:val="00F3562B"/>
    <w:rsid w:val="00F356D0"/>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0F2"/>
    <w:rsid w:val="00F37244"/>
    <w:rsid w:val="00F37867"/>
    <w:rsid w:val="00F379A6"/>
    <w:rsid w:val="00F37A8F"/>
    <w:rsid w:val="00F37AEB"/>
    <w:rsid w:val="00F37BC0"/>
    <w:rsid w:val="00F37FB7"/>
    <w:rsid w:val="00F401C2"/>
    <w:rsid w:val="00F4029E"/>
    <w:rsid w:val="00F40373"/>
    <w:rsid w:val="00F40417"/>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72F"/>
    <w:rsid w:val="00F41A5E"/>
    <w:rsid w:val="00F41B7B"/>
    <w:rsid w:val="00F41C0C"/>
    <w:rsid w:val="00F4200D"/>
    <w:rsid w:val="00F420C0"/>
    <w:rsid w:val="00F42408"/>
    <w:rsid w:val="00F42833"/>
    <w:rsid w:val="00F42C03"/>
    <w:rsid w:val="00F42CC8"/>
    <w:rsid w:val="00F42E8D"/>
    <w:rsid w:val="00F42E9A"/>
    <w:rsid w:val="00F430FB"/>
    <w:rsid w:val="00F431C5"/>
    <w:rsid w:val="00F43377"/>
    <w:rsid w:val="00F4337C"/>
    <w:rsid w:val="00F439E1"/>
    <w:rsid w:val="00F43AD9"/>
    <w:rsid w:val="00F43BC4"/>
    <w:rsid w:val="00F43D85"/>
    <w:rsid w:val="00F43DF3"/>
    <w:rsid w:val="00F44011"/>
    <w:rsid w:val="00F44406"/>
    <w:rsid w:val="00F4442E"/>
    <w:rsid w:val="00F4445C"/>
    <w:rsid w:val="00F447CD"/>
    <w:rsid w:val="00F447EC"/>
    <w:rsid w:val="00F44BBA"/>
    <w:rsid w:val="00F44D15"/>
    <w:rsid w:val="00F44F1B"/>
    <w:rsid w:val="00F44FC5"/>
    <w:rsid w:val="00F45210"/>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6E18"/>
    <w:rsid w:val="00F470DE"/>
    <w:rsid w:val="00F47223"/>
    <w:rsid w:val="00F4722F"/>
    <w:rsid w:val="00F472DB"/>
    <w:rsid w:val="00F474F1"/>
    <w:rsid w:val="00F475CD"/>
    <w:rsid w:val="00F475DD"/>
    <w:rsid w:val="00F4779D"/>
    <w:rsid w:val="00F477B1"/>
    <w:rsid w:val="00F477E1"/>
    <w:rsid w:val="00F47813"/>
    <w:rsid w:val="00F478A8"/>
    <w:rsid w:val="00F478CF"/>
    <w:rsid w:val="00F47B96"/>
    <w:rsid w:val="00F47B9A"/>
    <w:rsid w:val="00F47ED0"/>
    <w:rsid w:val="00F501B6"/>
    <w:rsid w:val="00F503FD"/>
    <w:rsid w:val="00F504D3"/>
    <w:rsid w:val="00F50627"/>
    <w:rsid w:val="00F50806"/>
    <w:rsid w:val="00F50897"/>
    <w:rsid w:val="00F508DF"/>
    <w:rsid w:val="00F50E4E"/>
    <w:rsid w:val="00F510B0"/>
    <w:rsid w:val="00F511BB"/>
    <w:rsid w:val="00F5131C"/>
    <w:rsid w:val="00F51363"/>
    <w:rsid w:val="00F51858"/>
    <w:rsid w:val="00F51FC1"/>
    <w:rsid w:val="00F52140"/>
    <w:rsid w:val="00F5229F"/>
    <w:rsid w:val="00F5249B"/>
    <w:rsid w:val="00F52567"/>
    <w:rsid w:val="00F5262F"/>
    <w:rsid w:val="00F526B7"/>
    <w:rsid w:val="00F52CD9"/>
    <w:rsid w:val="00F52D96"/>
    <w:rsid w:val="00F52FDC"/>
    <w:rsid w:val="00F53134"/>
    <w:rsid w:val="00F534ED"/>
    <w:rsid w:val="00F539F7"/>
    <w:rsid w:val="00F53A33"/>
    <w:rsid w:val="00F53DD9"/>
    <w:rsid w:val="00F53F1A"/>
    <w:rsid w:val="00F543B9"/>
    <w:rsid w:val="00F544F5"/>
    <w:rsid w:val="00F5468A"/>
    <w:rsid w:val="00F54924"/>
    <w:rsid w:val="00F54BF6"/>
    <w:rsid w:val="00F54BF8"/>
    <w:rsid w:val="00F54CEE"/>
    <w:rsid w:val="00F54E1E"/>
    <w:rsid w:val="00F54E98"/>
    <w:rsid w:val="00F54FEE"/>
    <w:rsid w:val="00F5549E"/>
    <w:rsid w:val="00F55506"/>
    <w:rsid w:val="00F558A1"/>
    <w:rsid w:val="00F559BB"/>
    <w:rsid w:val="00F55BC7"/>
    <w:rsid w:val="00F55C18"/>
    <w:rsid w:val="00F55C83"/>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D6"/>
    <w:rsid w:val="00F57AEC"/>
    <w:rsid w:val="00F57B03"/>
    <w:rsid w:val="00F57B5B"/>
    <w:rsid w:val="00F57D64"/>
    <w:rsid w:val="00F57FA5"/>
    <w:rsid w:val="00F600F3"/>
    <w:rsid w:val="00F604C7"/>
    <w:rsid w:val="00F60530"/>
    <w:rsid w:val="00F605B2"/>
    <w:rsid w:val="00F60C0C"/>
    <w:rsid w:val="00F60E16"/>
    <w:rsid w:val="00F61379"/>
    <w:rsid w:val="00F61426"/>
    <w:rsid w:val="00F614B7"/>
    <w:rsid w:val="00F61557"/>
    <w:rsid w:val="00F6179E"/>
    <w:rsid w:val="00F61893"/>
    <w:rsid w:val="00F61B49"/>
    <w:rsid w:val="00F61C5C"/>
    <w:rsid w:val="00F61C68"/>
    <w:rsid w:val="00F61D79"/>
    <w:rsid w:val="00F61EBB"/>
    <w:rsid w:val="00F61FCF"/>
    <w:rsid w:val="00F620C7"/>
    <w:rsid w:val="00F622F0"/>
    <w:rsid w:val="00F6239D"/>
    <w:rsid w:val="00F623A6"/>
    <w:rsid w:val="00F62477"/>
    <w:rsid w:val="00F6247A"/>
    <w:rsid w:val="00F624B1"/>
    <w:rsid w:val="00F626F0"/>
    <w:rsid w:val="00F6272B"/>
    <w:rsid w:val="00F62823"/>
    <w:rsid w:val="00F62A0D"/>
    <w:rsid w:val="00F62B4B"/>
    <w:rsid w:val="00F62DDA"/>
    <w:rsid w:val="00F637A1"/>
    <w:rsid w:val="00F63B60"/>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1C"/>
    <w:rsid w:val="00F65FFB"/>
    <w:rsid w:val="00F663DE"/>
    <w:rsid w:val="00F665D6"/>
    <w:rsid w:val="00F66788"/>
    <w:rsid w:val="00F66858"/>
    <w:rsid w:val="00F668D5"/>
    <w:rsid w:val="00F669DB"/>
    <w:rsid w:val="00F66EA3"/>
    <w:rsid w:val="00F66F4A"/>
    <w:rsid w:val="00F670A9"/>
    <w:rsid w:val="00F67244"/>
    <w:rsid w:val="00F67264"/>
    <w:rsid w:val="00F6731D"/>
    <w:rsid w:val="00F67564"/>
    <w:rsid w:val="00F677E6"/>
    <w:rsid w:val="00F67897"/>
    <w:rsid w:val="00F67ADB"/>
    <w:rsid w:val="00F67E19"/>
    <w:rsid w:val="00F67E29"/>
    <w:rsid w:val="00F67EA5"/>
    <w:rsid w:val="00F70069"/>
    <w:rsid w:val="00F70154"/>
    <w:rsid w:val="00F705CF"/>
    <w:rsid w:val="00F70826"/>
    <w:rsid w:val="00F70855"/>
    <w:rsid w:val="00F708C8"/>
    <w:rsid w:val="00F70A24"/>
    <w:rsid w:val="00F70A85"/>
    <w:rsid w:val="00F70A99"/>
    <w:rsid w:val="00F70DC0"/>
    <w:rsid w:val="00F70DC4"/>
    <w:rsid w:val="00F71048"/>
    <w:rsid w:val="00F7108F"/>
    <w:rsid w:val="00F7177D"/>
    <w:rsid w:val="00F71830"/>
    <w:rsid w:val="00F718A3"/>
    <w:rsid w:val="00F7193E"/>
    <w:rsid w:val="00F71ADF"/>
    <w:rsid w:val="00F71CBB"/>
    <w:rsid w:val="00F71E02"/>
    <w:rsid w:val="00F71E49"/>
    <w:rsid w:val="00F71EBD"/>
    <w:rsid w:val="00F722A3"/>
    <w:rsid w:val="00F72423"/>
    <w:rsid w:val="00F724C7"/>
    <w:rsid w:val="00F72612"/>
    <w:rsid w:val="00F72705"/>
    <w:rsid w:val="00F72713"/>
    <w:rsid w:val="00F729A2"/>
    <w:rsid w:val="00F729C5"/>
    <w:rsid w:val="00F72A3A"/>
    <w:rsid w:val="00F72A80"/>
    <w:rsid w:val="00F72C83"/>
    <w:rsid w:val="00F73055"/>
    <w:rsid w:val="00F73137"/>
    <w:rsid w:val="00F73141"/>
    <w:rsid w:val="00F73671"/>
    <w:rsid w:val="00F73C3E"/>
    <w:rsid w:val="00F73CE8"/>
    <w:rsid w:val="00F73EAA"/>
    <w:rsid w:val="00F74034"/>
    <w:rsid w:val="00F74271"/>
    <w:rsid w:val="00F74307"/>
    <w:rsid w:val="00F743C7"/>
    <w:rsid w:val="00F745EA"/>
    <w:rsid w:val="00F74D1B"/>
    <w:rsid w:val="00F74E3C"/>
    <w:rsid w:val="00F750A2"/>
    <w:rsid w:val="00F753C5"/>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016"/>
    <w:rsid w:val="00F771D1"/>
    <w:rsid w:val="00F77601"/>
    <w:rsid w:val="00F77866"/>
    <w:rsid w:val="00F778FE"/>
    <w:rsid w:val="00F779CB"/>
    <w:rsid w:val="00F77B02"/>
    <w:rsid w:val="00F77BC0"/>
    <w:rsid w:val="00F77DC6"/>
    <w:rsid w:val="00F77E3D"/>
    <w:rsid w:val="00F8033A"/>
    <w:rsid w:val="00F804AC"/>
    <w:rsid w:val="00F804ED"/>
    <w:rsid w:val="00F805EB"/>
    <w:rsid w:val="00F8079D"/>
    <w:rsid w:val="00F807B4"/>
    <w:rsid w:val="00F80926"/>
    <w:rsid w:val="00F8092D"/>
    <w:rsid w:val="00F80A39"/>
    <w:rsid w:val="00F80B54"/>
    <w:rsid w:val="00F80CA5"/>
    <w:rsid w:val="00F80E8D"/>
    <w:rsid w:val="00F80F7A"/>
    <w:rsid w:val="00F81166"/>
    <w:rsid w:val="00F8135A"/>
    <w:rsid w:val="00F815CE"/>
    <w:rsid w:val="00F8190C"/>
    <w:rsid w:val="00F819DA"/>
    <w:rsid w:val="00F81A87"/>
    <w:rsid w:val="00F81B7E"/>
    <w:rsid w:val="00F81C00"/>
    <w:rsid w:val="00F81C0B"/>
    <w:rsid w:val="00F81C98"/>
    <w:rsid w:val="00F81DC0"/>
    <w:rsid w:val="00F81E51"/>
    <w:rsid w:val="00F81ECD"/>
    <w:rsid w:val="00F81EE5"/>
    <w:rsid w:val="00F81FCB"/>
    <w:rsid w:val="00F821EB"/>
    <w:rsid w:val="00F82564"/>
    <w:rsid w:val="00F82591"/>
    <w:rsid w:val="00F82599"/>
    <w:rsid w:val="00F82703"/>
    <w:rsid w:val="00F829FD"/>
    <w:rsid w:val="00F82D1F"/>
    <w:rsid w:val="00F82D95"/>
    <w:rsid w:val="00F8316D"/>
    <w:rsid w:val="00F833A5"/>
    <w:rsid w:val="00F8362D"/>
    <w:rsid w:val="00F836FF"/>
    <w:rsid w:val="00F83A8E"/>
    <w:rsid w:val="00F83ADF"/>
    <w:rsid w:val="00F83B71"/>
    <w:rsid w:val="00F83C88"/>
    <w:rsid w:val="00F83FE0"/>
    <w:rsid w:val="00F840A7"/>
    <w:rsid w:val="00F84113"/>
    <w:rsid w:val="00F84259"/>
    <w:rsid w:val="00F8428F"/>
    <w:rsid w:val="00F84363"/>
    <w:rsid w:val="00F843D2"/>
    <w:rsid w:val="00F846F3"/>
    <w:rsid w:val="00F8471C"/>
    <w:rsid w:val="00F847EC"/>
    <w:rsid w:val="00F8484A"/>
    <w:rsid w:val="00F84975"/>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2F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235"/>
    <w:rsid w:val="00F87669"/>
    <w:rsid w:val="00F87798"/>
    <w:rsid w:val="00F877FE"/>
    <w:rsid w:val="00F879AA"/>
    <w:rsid w:val="00F87A00"/>
    <w:rsid w:val="00F87D4C"/>
    <w:rsid w:val="00F87E88"/>
    <w:rsid w:val="00F87FA4"/>
    <w:rsid w:val="00F90053"/>
    <w:rsid w:val="00F90273"/>
    <w:rsid w:val="00F90393"/>
    <w:rsid w:val="00F90694"/>
    <w:rsid w:val="00F906E0"/>
    <w:rsid w:val="00F9075E"/>
    <w:rsid w:val="00F909C8"/>
    <w:rsid w:val="00F90CDC"/>
    <w:rsid w:val="00F90D74"/>
    <w:rsid w:val="00F90FB9"/>
    <w:rsid w:val="00F910CE"/>
    <w:rsid w:val="00F9110F"/>
    <w:rsid w:val="00F911B9"/>
    <w:rsid w:val="00F91208"/>
    <w:rsid w:val="00F91303"/>
    <w:rsid w:val="00F91385"/>
    <w:rsid w:val="00F916B1"/>
    <w:rsid w:val="00F919E3"/>
    <w:rsid w:val="00F91DE3"/>
    <w:rsid w:val="00F9209E"/>
    <w:rsid w:val="00F9213C"/>
    <w:rsid w:val="00F92539"/>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0B"/>
    <w:rsid w:val="00F9499D"/>
    <w:rsid w:val="00F94AD5"/>
    <w:rsid w:val="00F94B11"/>
    <w:rsid w:val="00F94B4C"/>
    <w:rsid w:val="00F94C8E"/>
    <w:rsid w:val="00F94E9A"/>
    <w:rsid w:val="00F94E9E"/>
    <w:rsid w:val="00F94ED7"/>
    <w:rsid w:val="00F95154"/>
    <w:rsid w:val="00F951F9"/>
    <w:rsid w:val="00F952A6"/>
    <w:rsid w:val="00F955E1"/>
    <w:rsid w:val="00F955EA"/>
    <w:rsid w:val="00F955F3"/>
    <w:rsid w:val="00F956C7"/>
    <w:rsid w:val="00F95ADB"/>
    <w:rsid w:val="00F95B60"/>
    <w:rsid w:val="00F95C33"/>
    <w:rsid w:val="00F95C4A"/>
    <w:rsid w:val="00F95F26"/>
    <w:rsid w:val="00F95F7A"/>
    <w:rsid w:val="00F96274"/>
    <w:rsid w:val="00F966A7"/>
    <w:rsid w:val="00F968B6"/>
    <w:rsid w:val="00F96A15"/>
    <w:rsid w:val="00F96C69"/>
    <w:rsid w:val="00F96CE7"/>
    <w:rsid w:val="00F96F27"/>
    <w:rsid w:val="00F96FE0"/>
    <w:rsid w:val="00F971D0"/>
    <w:rsid w:val="00F972D2"/>
    <w:rsid w:val="00F97334"/>
    <w:rsid w:val="00F974EE"/>
    <w:rsid w:val="00F974FB"/>
    <w:rsid w:val="00F977A9"/>
    <w:rsid w:val="00F977EE"/>
    <w:rsid w:val="00F97BB2"/>
    <w:rsid w:val="00F97F36"/>
    <w:rsid w:val="00FA011D"/>
    <w:rsid w:val="00FA01AF"/>
    <w:rsid w:val="00FA02D8"/>
    <w:rsid w:val="00FA062B"/>
    <w:rsid w:val="00FA0C61"/>
    <w:rsid w:val="00FA0CCE"/>
    <w:rsid w:val="00FA0D26"/>
    <w:rsid w:val="00FA1214"/>
    <w:rsid w:val="00FA1275"/>
    <w:rsid w:val="00FA1592"/>
    <w:rsid w:val="00FA16BE"/>
    <w:rsid w:val="00FA173D"/>
    <w:rsid w:val="00FA184E"/>
    <w:rsid w:val="00FA187F"/>
    <w:rsid w:val="00FA196E"/>
    <w:rsid w:val="00FA1BAD"/>
    <w:rsid w:val="00FA1D72"/>
    <w:rsid w:val="00FA1FEF"/>
    <w:rsid w:val="00FA2262"/>
    <w:rsid w:val="00FA2356"/>
    <w:rsid w:val="00FA25BF"/>
    <w:rsid w:val="00FA26C0"/>
    <w:rsid w:val="00FA26E6"/>
    <w:rsid w:val="00FA272A"/>
    <w:rsid w:val="00FA29B5"/>
    <w:rsid w:val="00FA29F4"/>
    <w:rsid w:val="00FA2A6E"/>
    <w:rsid w:val="00FA2E9F"/>
    <w:rsid w:val="00FA32E9"/>
    <w:rsid w:val="00FA33FB"/>
    <w:rsid w:val="00FA347E"/>
    <w:rsid w:val="00FA3535"/>
    <w:rsid w:val="00FA3553"/>
    <w:rsid w:val="00FA3667"/>
    <w:rsid w:val="00FA38D6"/>
    <w:rsid w:val="00FA3A51"/>
    <w:rsid w:val="00FA3AAF"/>
    <w:rsid w:val="00FA3B50"/>
    <w:rsid w:val="00FA3E0C"/>
    <w:rsid w:val="00FA4020"/>
    <w:rsid w:val="00FA4041"/>
    <w:rsid w:val="00FA422F"/>
    <w:rsid w:val="00FA4255"/>
    <w:rsid w:val="00FA427F"/>
    <w:rsid w:val="00FA42C6"/>
    <w:rsid w:val="00FA43F9"/>
    <w:rsid w:val="00FA4596"/>
    <w:rsid w:val="00FA4664"/>
    <w:rsid w:val="00FA48F3"/>
    <w:rsid w:val="00FA4DA1"/>
    <w:rsid w:val="00FA4E50"/>
    <w:rsid w:val="00FA5171"/>
    <w:rsid w:val="00FA5194"/>
    <w:rsid w:val="00FA51F3"/>
    <w:rsid w:val="00FA5453"/>
    <w:rsid w:val="00FA54DF"/>
    <w:rsid w:val="00FA562C"/>
    <w:rsid w:val="00FA56B7"/>
    <w:rsid w:val="00FA56F5"/>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6F6"/>
    <w:rsid w:val="00FA6899"/>
    <w:rsid w:val="00FA69C0"/>
    <w:rsid w:val="00FA69D1"/>
    <w:rsid w:val="00FA6B2A"/>
    <w:rsid w:val="00FA6D8D"/>
    <w:rsid w:val="00FA6E5B"/>
    <w:rsid w:val="00FA6F40"/>
    <w:rsid w:val="00FA6F52"/>
    <w:rsid w:val="00FA7015"/>
    <w:rsid w:val="00FA715B"/>
    <w:rsid w:val="00FA7162"/>
    <w:rsid w:val="00FA7434"/>
    <w:rsid w:val="00FA743A"/>
    <w:rsid w:val="00FA74A1"/>
    <w:rsid w:val="00FA74D9"/>
    <w:rsid w:val="00FA7579"/>
    <w:rsid w:val="00FA76D4"/>
    <w:rsid w:val="00FA7793"/>
    <w:rsid w:val="00FA77D2"/>
    <w:rsid w:val="00FA781D"/>
    <w:rsid w:val="00FA78DB"/>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CE9"/>
    <w:rsid w:val="00FB0D4F"/>
    <w:rsid w:val="00FB1160"/>
    <w:rsid w:val="00FB1315"/>
    <w:rsid w:val="00FB131F"/>
    <w:rsid w:val="00FB1585"/>
    <w:rsid w:val="00FB15D1"/>
    <w:rsid w:val="00FB1B5E"/>
    <w:rsid w:val="00FB22CD"/>
    <w:rsid w:val="00FB234B"/>
    <w:rsid w:val="00FB2477"/>
    <w:rsid w:val="00FB260B"/>
    <w:rsid w:val="00FB2625"/>
    <w:rsid w:val="00FB2A27"/>
    <w:rsid w:val="00FB2B8C"/>
    <w:rsid w:val="00FB2D52"/>
    <w:rsid w:val="00FB30E6"/>
    <w:rsid w:val="00FB320D"/>
    <w:rsid w:val="00FB3238"/>
    <w:rsid w:val="00FB34BE"/>
    <w:rsid w:val="00FB3622"/>
    <w:rsid w:val="00FB37C9"/>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B2"/>
    <w:rsid w:val="00FB4FD0"/>
    <w:rsid w:val="00FB5087"/>
    <w:rsid w:val="00FB52BC"/>
    <w:rsid w:val="00FB564A"/>
    <w:rsid w:val="00FB56AF"/>
    <w:rsid w:val="00FB56CB"/>
    <w:rsid w:val="00FB5C26"/>
    <w:rsid w:val="00FB5D4D"/>
    <w:rsid w:val="00FB5E6B"/>
    <w:rsid w:val="00FB61EE"/>
    <w:rsid w:val="00FB6348"/>
    <w:rsid w:val="00FB646C"/>
    <w:rsid w:val="00FB6551"/>
    <w:rsid w:val="00FB6605"/>
    <w:rsid w:val="00FB6665"/>
    <w:rsid w:val="00FB6740"/>
    <w:rsid w:val="00FB67CC"/>
    <w:rsid w:val="00FB6831"/>
    <w:rsid w:val="00FB6F45"/>
    <w:rsid w:val="00FB72DA"/>
    <w:rsid w:val="00FB7369"/>
    <w:rsid w:val="00FB738B"/>
    <w:rsid w:val="00FB75A2"/>
    <w:rsid w:val="00FB77B6"/>
    <w:rsid w:val="00FB791B"/>
    <w:rsid w:val="00FB7D3B"/>
    <w:rsid w:val="00FB7FCF"/>
    <w:rsid w:val="00FC001C"/>
    <w:rsid w:val="00FC012E"/>
    <w:rsid w:val="00FC0763"/>
    <w:rsid w:val="00FC0857"/>
    <w:rsid w:val="00FC09CA"/>
    <w:rsid w:val="00FC0B92"/>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213"/>
    <w:rsid w:val="00FC35CF"/>
    <w:rsid w:val="00FC36F4"/>
    <w:rsid w:val="00FC39BC"/>
    <w:rsid w:val="00FC3F93"/>
    <w:rsid w:val="00FC4370"/>
    <w:rsid w:val="00FC43BC"/>
    <w:rsid w:val="00FC440D"/>
    <w:rsid w:val="00FC44EE"/>
    <w:rsid w:val="00FC46BF"/>
    <w:rsid w:val="00FC47C9"/>
    <w:rsid w:val="00FC47E4"/>
    <w:rsid w:val="00FC4975"/>
    <w:rsid w:val="00FC4B8C"/>
    <w:rsid w:val="00FC4CCA"/>
    <w:rsid w:val="00FC4E1C"/>
    <w:rsid w:val="00FC4EB3"/>
    <w:rsid w:val="00FC4FBF"/>
    <w:rsid w:val="00FC4FE8"/>
    <w:rsid w:val="00FC50C8"/>
    <w:rsid w:val="00FC5116"/>
    <w:rsid w:val="00FC525B"/>
    <w:rsid w:val="00FC5278"/>
    <w:rsid w:val="00FC5313"/>
    <w:rsid w:val="00FC54DD"/>
    <w:rsid w:val="00FC55EE"/>
    <w:rsid w:val="00FC58E5"/>
    <w:rsid w:val="00FC595C"/>
    <w:rsid w:val="00FC5BA3"/>
    <w:rsid w:val="00FC5E9A"/>
    <w:rsid w:val="00FC6070"/>
    <w:rsid w:val="00FC61E8"/>
    <w:rsid w:val="00FC6276"/>
    <w:rsid w:val="00FC68C4"/>
    <w:rsid w:val="00FC6AB3"/>
    <w:rsid w:val="00FC6AD4"/>
    <w:rsid w:val="00FC6CBE"/>
    <w:rsid w:val="00FC6E7D"/>
    <w:rsid w:val="00FC6FA8"/>
    <w:rsid w:val="00FC714D"/>
    <w:rsid w:val="00FC71CA"/>
    <w:rsid w:val="00FC7405"/>
    <w:rsid w:val="00FC7410"/>
    <w:rsid w:val="00FC74FB"/>
    <w:rsid w:val="00FC74FE"/>
    <w:rsid w:val="00FC7613"/>
    <w:rsid w:val="00FC7634"/>
    <w:rsid w:val="00FC791A"/>
    <w:rsid w:val="00FC7A52"/>
    <w:rsid w:val="00FC7B73"/>
    <w:rsid w:val="00FD0096"/>
    <w:rsid w:val="00FD0102"/>
    <w:rsid w:val="00FD0330"/>
    <w:rsid w:val="00FD0380"/>
    <w:rsid w:val="00FD03AA"/>
    <w:rsid w:val="00FD0810"/>
    <w:rsid w:val="00FD0D41"/>
    <w:rsid w:val="00FD119D"/>
    <w:rsid w:val="00FD1347"/>
    <w:rsid w:val="00FD17A6"/>
    <w:rsid w:val="00FD1A30"/>
    <w:rsid w:val="00FD1ADC"/>
    <w:rsid w:val="00FD1BD1"/>
    <w:rsid w:val="00FD1CAA"/>
    <w:rsid w:val="00FD1E29"/>
    <w:rsid w:val="00FD1E72"/>
    <w:rsid w:val="00FD207A"/>
    <w:rsid w:val="00FD22B7"/>
    <w:rsid w:val="00FD2329"/>
    <w:rsid w:val="00FD239A"/>
    <w:rsid w:val="00FD2461"/>
    <w:rsid w:val="00FD28A9"/>
    <w:rsid w:val="00FD2982"/>
    <w:rsid w:val="00FD2A21"/>
    <w:rsid w:val="00FD2AD2"/>
    <w:rsid w:val="00FD2AEC"/>
    <w:rsid w:val="00FD305B"/>
    <w:rsid w:val="00FD30CF"/>
    <w:rsid w:val="00FD30E7"/>
    <w:rsid w:val="00FD3233"/>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860"/>
    <w:rsid w:val="00FD5962"/>
    <w:rsid w:val="00FD5B56"/>
    <w:rsid w:val="00FD5F9F"/>
    <w:rsid w:val="00FD5FCA"/>
    <w:rsid w:val="00FD60C9"/>
    <w:rsid w:val="00FD63D7"/>
    <w:rsid w:val="00FD6524"/>
    <w:rsid w:val="00FD67CD"/>
    <w:rsid w:val="00FD68C8"/>
    <w:rsid w:val="00FD6976"/>
    <w:rsid w:val="00FD6B27"/>
    <w:rsid w:val="00FD6B3F"/>
    <w:rsid w:val="00FD6CFA"/>
    <w:rsid w:val="00FD6FAF"/>
    <w:rsid w:val="00FD7092"/>
    <w:rsid w:val="00FD716F"/>
    <w:rsid w:val="00FD718B"/>
    <w:rsid w:val="00FD71B5"/>
    <w:rsid w:val="00FD71DD"/>
    <w:rsid w:val="00FD7243"/>
    <w:rsid w:val="00FD7261"/>
    <w:rsid w:val="00FD7409"/>
    <w:rsid w:val="00FD7457"/>
    <w:rsid w:val="00FD75CA"/>
    <w:rsid w:val="00FD7642"/>
    <w:rsid w:val="00FD79D5"/>
    <w:rsid w:val="00FD79EC"/>
    <w:rsid w:val="00FD7A39"/>
    <w:rsid w:val="00FD7C14"/>
    <w:rsid w:val="00FD7DDF"/>
    <w:rsid w:val="00FD7E2D"/>
    <w:rsid w:val="00FD7E51"/>
    <w:rsid w:val="00FD7F4F"/>
    <w:rsid w:val="00FE0097"/>
    <w:rsid w:val="00FE00A8"/>
    <w:rsid w:val="00FE0460"/>
    <w:rsid w:val="00FE08D9"/>
    <w:rsid w:val="00FE095D"/>
    <w:rsid w:val="00FE0A5A"/>
    <w:rsid w:val="00FE0ABE"/>
    <w:rsid w:val="00FE0B73"/>
    <w:rsid w:val="00FE0C0F"/>
    <w:rsid w:val="00FE0C79"/>
    <w:rsid w:val="00FE0FFA"/>
    <w:rsid w:val="00FE10F9"/>
    <w:rsid w:val="00FE11E9"/>
    <w:rsid w:val="00FE13A6"/>
    <w:rsid w:val="00FE13E6"/>
    <w:rsid w:val="00FE15DE"/>
    <w:rsid w:val="00FE1616"/>
    <w:rsid w:val="00FE166F"/>
    <w:rsid w:val="00FE187B"/>
    <w:rsid w:val="00FE1988"/>
    <w:rsid w:val="00FE1A68"/>
    <w:rsid w:val="00FE1B16"/>
    <w:rsid w:val="00FE1B19"/>
    <w:rsid w:val="00FE1D55"/>
    <w:rsid w:val="00FE1F99"/>
    <w:rsid w:val="00FE21F3"/>
    <w:rsid w:val="00FE22D5"/>
    <w:rsid w:val="00FE26B2"/>
    <w:rsid w:val="00FE27BD"/>
    <w:rsid w:val="00FE2903"/>
    <w:rsid w:val="00FE2FAF"/>
    <w:rsid w:val="00FE304B"/>
    <w:rsid w:val="00FE305E"/>
    <w:rsid w:val="00FE3132"/>
    <w:rsid w:val="00FE34BC"/>
    <w:rsid w:val="00FE3648"/>
    <w:rsid w:val="00FE3719"/>
    <w:rsid w:val="00FE3825"/>
    <w:rsid w:val="00FE383E"/>
    <w:rsid w:val="00FE39B8"/>
    <w:rsid w:val="00FE3ABC"/>
    <w:rsid w:val="00FE3C5B"/>
    <w:rsid w:val="00FE3FAD"/>
    <w:rsid w:val="00FE4502"/>
    <w:rsid w:val="00FE4808"/>
    <w:rsid w:val="00FE4836"/>
    <w:rsid w:val="00FE4981"/>
    <w:rsid w:val="00FE4CB4"/>
    <w:rsid w:val="00FE4CDF"/>
    <w:rsid w:val="00FE4D3E"/>
    <w:rsid w:val="00FE50E3"/>
    <w:rsid w:val="00FE51CB"/>
    <w:rsid w:val="00FE5595"/>
    <w:rsid w:val="00FE5707"/>
    <w:rsid w:val="00FE584A"/>
    <w:rsid w:val="00FE58B1"/>
    <w:rsid w:val="00FE5B6E"/>
    <w:rsid w:val="00FE5B7C"/>
    <w:rsid w:val="00FE5CE2"/>
    <w:rsid w:val="00FE5E51"/>
    <w:rsid w:val="00FE5FA2"/>
    <w:rsid w:val="00FE5FCC"/>
    <w:rsid w:val="00FE6072"/>
    <w:rsid w:val="00FE6611"/>
    <w:rsid w:val="00FE6898"/>
    <w:rsid w:val="00FE690E"/>
    <w:rsid w:val="00FE6956"/>
    <w:rsid w:val="00FE6A77"/>
    <w:rsid w:val="00FE6F76"/>
    <w:rsid w:val="00FE7033"/>
    <w:rsid w:val="00FE7363"/>
    <w:rsid w:val="00FE753D"/>
    <w:rsid w:val="00FE75FB"/>
    <w:rsid w:val="00FE7A14"/>
    <w:rsid w:val="00FE7A28"/>
    <w:rsid w:val="00FE7CE3"/>
    <w:rsid w:val="00FE7EFD"/>
    <w:rsid w:val="00FF0217"/>
    <w:rsid w:val="00FF02A2"/>
    <w:rsid w:val="00FF0340"/>
    <w:rsid w:val="00FF0381"/>
    <w:rsid w:val="00FF06FA"/>
    <w:rsid w:val="00FF0BEF"/>
    <w:rsid w:val="00FF12DB"/>
    <w:rsid w:val="00FF12FF"/>
    <w:rsid w:val="00FF139D"/>
    <w:rsid w:val="00FF1427"/>
    <w:rsid w:val="00FF17A9"/>
    <w:rsid w:val="00FF18D1"/>
    <w:rsid w:val="00FF1E2B"/>
    <w:rsid w:val="00FF1F40"/>
    <w:rsid w:val="00FF20C5"/>
    <w:rsid w:val="00FF22C5"/>
    <w:rsid w:val="00FF2419"/>
    <w:rsid w:val="00FF2667"/>
    <w:rsid w:val="00FF26BE"/>
    <w:rsid w:val="00FF26D5"/>
    <w:rsid w:val="00FF28FE"/>
    <w:rsid w:val="00FF2C81"/>
    <w:rsid w:val="00FF354A"/>
    <w:rsid w:val="00FF37B5"/>
    <w:rsid w:val="00FF37EF"/>
    <w:rsid w:val="00FF40F9"/>
    <w:rsid w:val="00FF4469"/>
    <w:rsid w:val="00FF44BF"/>
    <w:rsid w:val="00FF44F7"/>
    <w:rsid w:val="00FF46FE"/>
    <w:rsid w:val="00FF4A0F"/>
    <w:rsid w:val="00FF4AF0"/>
    <w:rsid w:val="00FF4F68"/>
    <w:rsid w:val="00FF527F"/>
    <w:rsid w:val="00FF57B4"/>
    <w:rsid w:val="00FF5919"/>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84F"/>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D84F7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EF7CB2"/>
    <w:pPr>
      <w:tabs>
        <w:tab w:val="right" w:leader="dot" w:pos="9061"/>
      </w:tabs>
      <w:ind w:leftChars="400" w:left="960" w:firstLine="48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 w:type="paragraph" w:styleId="afffa">
    <w:name w:val="No Spacing"/>
    <w:uiPriority w:val="1"/>
    <w:qFormat/>
    <w:rsid w:val="00EB3653"/>
    <w:pPr>
      <w:widowControl w:val="0"/>
      <w:spacing w:after="0" w:line="240" w:lineRule="auto"/>
      <w:ind w:firstLineChars="200" w:firstLine="200"/>
    </w:pPr>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0981172">
      <w:bodyDiv w:val="1"/>
      <w:marLeft w:val="0"/>
      <w:marRight w:val="0"/>
      <w:marTop w:val="0"/>
      <w:marBottom w:val="0"/>
      <w:divBdr>
        <w:top w:val="none" w:sz="0" w:space="0" w:color="auto"/>
        <w:left w:val="none" w:sz="0" w:space="0" w:color="auto"/>
        <w:bottom w:val="none" w:sz="0" w:space="0" w:color="auto"/>
        <w:right w:val="none" w:sz="0" w:space="0" w:color="auto"/>
      </w:divBdr>
    </w:div>
    <w:div w:id="41439744">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04518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8424753">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87820074">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8257437">
      <w:bodyDiv w:val="1"/>
      <w:marLeft w:val="0"/>
      <w:marRight w:val="0"/>
      <w:marTop w:val="0"/>
      <w:marBottom w:val="0"/>
      <w:divBdr>
        <w:top w:val="none" w:sz="0" w:space="0" w:color="auto"/>
        <w:left w:val="none" w:sz="0" w:space="0" w:color="auto"/>
        <w:bottom w:val="none" w:sz="0" w:space="0" w:color="auto"/>
        <w:right w:val="none" w:sz="0" w:space="0" w:color="auto"/>
      </w:divBdr>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3760911">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38234829">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8544542">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59071443">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2740449">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44599804">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0367554">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7168716">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1632868">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531863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8089062">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0940043">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1598466">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0513223">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5512799">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16158758">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093524">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786759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76875621">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671911">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4901926">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4621878">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1179205">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4776003">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55268816">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7206079">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0869459">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2755746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2382726">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09960325">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28" Type="http://schemas.openxmlformats.org/officeDocument/2006/relationships/hyperlink" Target="https://www.titas.tw/Upload/UserData/TITAS%202023%20%E5%8F%83%E5%B1%95%E5%95%86%E4%BB%8B%E7%B4%B9%20-%20%E5%8F%B0%E7%81%A3%E9%80%9A%E7%94%A8.pdf"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header" Target="header6.xml"/><Relationship Id="rId21" Type="http://schemas.openxmlformats.org/officeDocument/2006/relationships/image" Target="media/image4.png"/><Relationship Id="rId34" Type="http://schemas.openxmlformats.org/officeDocument/2006/relationships/image" Target="media/image12.png"/><Relationship Id="rId42" Type="http://schemas.openxmlformats.org/officeDocument/2006/relationships/hyperlink" Target="https://doi.org/10.1002/smj.4250141009" TargetMode="External"/><Relationship Id="rId47" Type="http://schemas.openxmlformats.org/officeDocument/2006/relationships/hyperlink" Target="https://doi.org/10.1287/orsc.1050.0116" TargetMode="External"/><Relationship Id="rId50" Type="http://schemas.openxmlformats.org/officeDocument/2006/relationships/hyperlink" Target="https://doi.org/10.1287/orsc.2014.0895" TargetMode="External"/><Relationship Id="rId55" Type="http://schemas.openxmlformats.org/officeDocument/2006/relationships/hyperlink" Target="https://www.frontier.cool/" TargetMode="External"/><Relationship Id="rId63" Type="http://schemas.openxmlformats.org/officeDocument/2006/relationships/hyperlink" Target="https://www.businessweekly.com.tw/Archive/Article?StrId=7002077&amp;rf=google" TargetMode="External"/><Relationship Id="rId68" Type="http://schemas.openxmlformats.org/officeDocument/2006/relationships/hyperlink" Target="https://www.startupterrace.tw/News_Content.aspx?n=1654&amp;s=11731" TargetMode="External"/><Relationship Id="rId76" Type="http://schemas.openxmlformats.org/officeDocument/2006/relationships/hyperlink" Target="https://aadt.asia/%E6%8E%A8%E5%8B%95%E7%B4%A1%E7%B9%94%E5%85%83%E5%AE%87%E5%AE%99%E5%9C%A8%E5%8F%B0%E5%8C%97%E8%AA%95%E7%94%9F-%E5%85%A8%E7%90%83%E6%95%B8%E4%BD%8D%E7%B4%A1%E7%B9%94%E9%AB%98%E5%B3%B0%E6%9C%83%E7%9B%9B/" TargetMode="External"/><Relationship Id="rId84"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today.line.me/tw/v2/article/GJOKj6" TargetMode="External"/><Relationship Id="rId2" Type="http://schemas.openxmlformats.org/officeDocument/2006/relationships/numbering" Target="numbering.xml"/><Relationship Id="rId16" Type="http://schemas.microsoft.com/office/2011/relationships/commentsExtended" Target="commentsExtended.xml"/><Relationship Id="rId29" Type="http://schemas.microsoft.com/office/2007/relationships/diagramDrawing" Target="diagrams/drawing1.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4.xml"/><Relationship Id="rId40" Type="http://schemas.openxmlformats.org/officeDocument/2006/relationships/footer" Target="footer6.xml"/><Relationship Id="rId45" Type="http://schemas.openxmlformats.org/officeDocument/2006/relationships/hyperlink" Target="https://doi.org/10.1287/orsc.11.4.404.14600" TargetMode="External"/><Relationship Id="rId53" Type="http://schemas.openxmlformats.org/officeDocument/2006/relationships/hyperlink" Target="https://hdl.handle.net/11296/cr8g57" TargetMode="External"/><Relationship Id="rId5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66" Type="http://schemas.openxmlformats.org/officeDocument/2006/relationships/hyperlink" Target="https://www.tnet.org.tw/Article/Detail/29952" TargetMode="External"/><Relationship Id="rId74" Type="http://schemas.openxmlformats.org/officeDocument/2006/relationships/hyperlink" Target="https://www.digitimes.com.tw/tech/dt/n/shwnws.asp?id=0000626978_N6A8AZSV8LAJ3Y7AGSTBY" TargetMode="External"/><Relationship Id="rId79" Type="http://schemas.openxmlformats.org/officeDocument/2006/relationships/hyperlink" Target="https://eventgo.bnextmedia.com.tw/event/detail/e83386u646e3410c3ab9" TargetMode="External"/><Relationship Id="rId5" Type="http://schemas.openxmlformats.org/officeDocument/2006/relationships/webSettings" Target="webSettings.xml"/><Relationship Id="rId61" Type="http://schemas.openxmlformats.org/officeDocument/2006/relationships/hyperlink" Target="https://www.textilesinfo.tw/mod/download/index.php?REQUEST_ID=d44e51653c2aab840780911f3824f2247e27ed08d8af93af409258479ffb2590&amp;pn=1" TargetMode="External"/><Relationship Id="rId82" Type="http://schemas.openxmlformats.org/officeDocument/2006/relationships/hyperlink" Target="https://www.businesstoday.com.tw/article/category/183015/post/202411070018/"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4.xml"/><Relationship Id="rId43" Type="http://schemas.openxmlformats.org/officeDocument/2006/relationships/hyperlink" Target="https://doi.org/https://doi.org/10.2307/41166021" TargetMode="External"/><Relationship Id="rId48" Type="http://schemas.openxmlformats.org/officeDocument/2006/relationships/hyperlink" Target="https://www.jstor.org/stable/26629645" TargetMode="External"/><Relationship Id="rId56" Type="http://schemas.openxmlformats.org/officeDocument/2006/relationships/hyperlink" Target="https://aadt.asia/meta-fabric/" TargetMode="External"/><Relationship Id="rId64" Type="http://schemas.openxmlformats.org/officeDocument/2006/relationships/hyperlink" Target="https://meet.bnext.com.tw/articles/view/46958" TargetMode="External"/><Relationship Id="rId69" Type="http://schemas.openxmlformats.org/officeDocument/2006/relationships/hyperlink" Target="https://tw.news.yahoo.com/%E6%95%B8%E4%BD%8D%E7%B4%A1%E7%B9%941-%E5%85%A8%E7%90%83%E7%B8%AE%E6%99%8240%E5%80%8D-frontier%E5%AF%86%E6%8A%80%E8%A7%A3%E6%B1%BA%E6%A5%AD%E8%80%85%E7%97%9B%E9%BB%9E-220000096.html" TargetMode="External"/><Relationship Id="rId77" Type="http://schemas.openxmlformats.org/officeDocument/2006/relationships/hyperlink" Target="https://tw.nextapple.com/finance/20221004/0183A115E1808F92781872A70E813862" TargetMode="External"/><Relationship Id="rId8" Type="http://schemas.openxmlformats.org/officeDocument/2006/relationships/image" Target="media/image1.jpeg"/><Relationship Id="rId51" Type="http://schemas.openxmlformats.org/officeDocument/2006/relationships/hyperlink" Target="https://doi.org/10.1111/j.1467-6486.1988.tb00039.x" TargetMode="External"/><Relationship Id="rId7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80" Type="http://schemas.openxmlformats.org/officeDocument/2006/relationships/hyperlink" Target="https://www.gvm.com.tw/article/108630"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footer" Target="footer5.xml"/><Relationship Id="rId46" Type="http://schemas.openxmlformats.org/officeDocument/2006/relationships/hyperlink" Target="https://doi.org/10.1002/mde.3507" TargetMode="External"/><Relationship Id="rId59" Type="http://schemas.openxmlformats.org/officeDocument/2006/relationships/hyperlink" Target="https://www.oneplanetnetwork.org/knowledge-centre/resources/sustainability-and-circularity-textile-value-chain-global-roadmap" TargetMode="External"/><Relationship Id="rId67" Type="http://schemas.openxmlformats.org/officeDocument/2006/relationships/hyperlink" Target="https://www.startupterrace.tw/News_Content.aspx?n=1654&amp;s=11729" TargetMode="External"/><Relationship Id="rId20" Type="http://schemas.openxmlformats.org/officeDocument/2006/relationships/image" Target="media/image3.png"/><Relationship Id="rId41" Type="http://schemas.openxmlformats.org/officeDocument/2006/relationships/hyperlink" Target="https://doi.org/10.1177/017084069701800106" TargetMode="External"/><Relationship Id="rId54" Type="http://schemas.openxmlformats.org/officeDocument/2006/relationships/hyperlink" Target="https://idv.sinica.edu.tw/wwchu/9703%20New%20History.pdf" TargetMode="External"/><Relationship Id="rId62" Type="http://schemas.openxmlformats.org/officeDocument/2006/relationships/hyperlink" Target="https://www.trade.gov.tw/Pages/Detail.aspx?nodeid=45&amp;pid=799806" TargetMode="External"/><Relationship Id="rId70" Type="http://schemas.openxmlformats.org/officeDocument/2006/relationships/hyperlink" Target="https://tw.news.yahoo.com/%E6%95%B8%E4%BD%8D%E7%B4%A1%E7%B9%942-23%E6%AD%B2%E8%B2%B7%E4%B8%8B%E7%B4%A1%E7%B9%94%E5%BB%A0-%E8%B6%99%E5%9D%87%E5%9F%94%E7%B7%B4%E5%8A%9F7%E5%B9%B4%E6%89%93%E5%85%A5-%E7%B4%9A%E4%BE%9B%E6%87%89%E5%95%86-220000453.html" TargetMode="External"/><Relationship Id="rId75" Type="http://schemas.openxmlformats.org/officeDocument/2006/relationships/hyperlink" Target="https://www.cio.com.tw/the-industrial-development-agency-recommends-exemplary-enterprises-taiwan-general-textile-frontier-cool/"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eader" Target="header5.xml"/><Relationship Id="rId49" Type="http://schemas.openxmlformats.org/officeDocument/2006/relationships/hyperlink" Target="https://doi.org/10.1016/j.respol.2017.01.015" TargetMode="External"/><Relationship Id="rId57" Type="http://schemas.openxmlformats.org/officeDocument/2006/relationships/hyperlink" Target="https://ncsd.ndc.gov.tw/Fore/nsdn/about0/2050Path" TargetMode="External"/><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hyperlink" Target="https://doi.org/10.1287/isre.7.1.63" TargetMode="External"/><Relationship Id="rId52" Type="http://schemas.openxmlformats.org/officeDocument/2006/relationships/hyperlink" Target="https://doi.org/10.6146/univj.18-1.05" TargetMode="External"/><Relationship Id="rId60" Type="http://schemas.openxmlformats.org/officeDocument/2006/relationships/hyperlink" Target="https://www.oneplanetnetwork.org/knowledge-centre/resources/sustainability-and-circularity-textile-value-chain-global-roadmap" TargetMode="External"/><Relationship Id="rId65" Type="http://schemas.openxmlformats.org/officeDocument/2006/relationships/hyperlink" Target="https://www.bnext.com.tw/article/61067/frontier20210121" TargetMode="External"/><Relationship Id="rId73" Type="http://schemas.openxmlformats.org/officeDocument/2006/relationships/hyperlink" Target="https://www.ctee.com.tw/news/20211222701024-431202" TargetMode="External"/><Relationship Id="rId78" Type="http://schemas.openxmlformats.org/officeDocument/2006/relationships/hyperlink" Target="https://life.taiwan368.com.tw/article/5/12/112096" TargetMode="External"/><Relationship Id="rId81" Type="http://schemas.openxmlformats.org/officeDocument/2006/relationships/hyperlink" Target="https://www.businesstoday.com.tw/article/category/183015/post/202410220039/"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18" Type="http://schemas.openxmlformats.org/officeDocument/2006/relationships/hyperlink" Target="https://www.chinatimes.com/realtimenews/20201005001564-260410?chdtv" TargetMode="External"/><Relationship Id="rId26" Type="http://schemas.openxmlformats.org/officeDocument/2006/relationships/hyperlink" Target="https://www.cio.com.tw/the-industrial-development-agency-recommends-exemplary-enterprises-taiwan-general-textile-frontier-cool/" TargetMode="External"/><Relationship Id="rId39" Type="http://schemas.openxmlformats.org/officeDocument/2006/relationships/hyperlink" Target="https://www.frontier.cool/blogs/news/beyond-bharat-tex-2025-the-digital-evolution-of-textiles-with-frontier-cool" TargetMode="External"/><Relationship Id="rId3" Type="http://schemas.openxmlformats.org/officeDocument/2006/relationships/hyperlink" Target="https://www.ecos.org.tw/about.php" TargetMode="External"/><Relationship Id="rId21" Type="http://schemas.openxmlformats.org/officeDocument/2006/relationships/hyperlink" Target="https://www.ctwant.com/article/140473?utm_source=yahoo&amp;utm_medium=rss&amp;utm_campaign=140473" TargetMode="External"/><Relationship Id="rId34" Type="http://schemas.openxmlformats.org/officeDocument/2006/relationships/hyperlink" Target="https://aadt.asia/meta-fabric/"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5" Type="http://schemas.openxmlformats.org/officeDocument/2006/relationships/hyperlink" Target="https://www.bnext.com.tw/article/61067/frontier20210121" TargetMode="External"/><Relationship Id="rId33" Type="http://schemas.openxmlformats.org/officeDocument/2006/relationships/hyperlink" Target="https://life.taiwan368.com.tw/article/5/12/112096" TargetMode="External"/><Relationship Id="rId38" Type="http://schemas.openxmlformats.org/officeDocument/2006/relationships/hyperlink" Target="https://www.ocac.gov.tw/OCAC_OLD/SubSites/Pages/Detail.aspx?site=0a6cf14c-8b55-41fe-ae93-56b4ec2360a7&amp;nodeid=5965&amp;pid=70635977"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20" Type="http://schemas.openxmlformats.org/officeDocument/2006/relationships/hyperlink" Target="https://www.bnext.com.tw/article/61067/frontier20210121" TargetMode="External"/><Relationship Id="rId29" Type="http://schemas.openxmlformats.org/officeDocument/2006/relationships/hyperlink" Target="https://www.cio.com.tw/the-industrial-development-agency-recommends-exemplary-enterprises-taiwan-general-textile-frontier-cool/"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24" Type="http://schemas.openxmlformats.org/officeDocument/2006/relationships/hyperlink" Target="https://www.startupterrace.tw/News_Content.aspx?n=1654&amp;s=11729" TargetMode="External"/><Relationship Id="rId32" Type="http://schemas.openxmlformats.org/officeDocument/2006/relationships/hyperlink" Target="https://www.textilemonthly.com.tw/mod/news/index.php?REQUEST_ID=75d9f35204bd83598ebc3de0e835f5a506d67a174f68ecbd0e7acd0a3729a447" TargetMode="External"/><Relationship Id="rId37" Type="http://schemas.openxmlformats.org/officeDocument/2006/relationships/hyperlink" Target="https://eventgo.bnextmedia.com.tw/event/view/e83386u646e3410c3ab9"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23" Type="http://schemas.openxmlformats.org/officeDocument/2006/relationships/hyperlink" Target="https://aadt.asia/%E6%8E%A8%E5%8B%95%E7%B4%A1%E7%B9%94%E5%85%83%E5%AE%87%E5%AE%99%E5%9C%A8%E5%8F%B0%E5%8C%97%E8%AA%95%E7%94%9F-%E5%85%A8%E7%90%83%E6%95%B8%E4%BD%8D%E7%B4%A1%E7%B9%94%E9%AB%98%E5%B3%B0%E6%9C%83%E7%9B%9B/" TargetMode="External"/><Relationship Id="rId28" Type="http://schemas.openxmlformats.org/officeDocument/2006/relationships/hyperlink" Target="https://www.ctee.com.tw/news/20211222701024-431202" TargetMode="External"/><Relationship Id="rId36" Type="http://schemas.openxmlformats.org/officeDocument/2006/relationships/hyperlink" Target="https://www.gvm.com.tw/article/108630" TargetMode="External"/><Relationship Id="rId10" Type="http://schemas.openxmlformats.org/officeDocument/2006/relationships/hyperlink" Target="https://quantis.com/all-insights/reports/" TargetMode="External"/><Relationship Id="rId19" Type="http://schemas.openxmlformats.org/officeDocument/2006/relationships/hyperlink" Target="https://today.line.me/tw/v2/article/GJOKj6" TargetMode="External"/><Relationship Id="rId31" Type="http://schemas.openxmlformats.org/officeDocument/2006/relationships/hyperlink" Target="https://www.hosiery.org.tw/file/Information/202401181813354671.pdf"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 Id="rId2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27"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30" Type="http://schemas.openxmlformats.org/officeDocument/2006/relationships/hyperlink" Target="https://www.hosiery.org.tw/file/Information/202303131548592432.pdf" TargetMode="External"/><Relationship Id="rId35" Type="http://schemas.openxmlformats.org/officeDocument/2006/relationships/hyperlink" Target="https://www.frontier.cool/zh/blogs/news/frontier-cool-partners-with-clo-virtual-fashion"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22</Pages>
  <Words>36540</Words>
  <Characters>208278</Characters>
  <Application>Microsoft Office Word</Application>
  <DocSecurity>0</DocSecurity>
  <Lines>1735</Lines>
  <Paragraphs>488</Paragraphs>
  <ScaleCrop>false</ScaleCrop>
  <Company/>
  <LinksUpToDate>false</LinksUpToDate>
  <CharactersWithSpaces>244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9</cp:revision>
  <cp:lastPrinted>2025-10-28T07:30:00Z</cp:lastPrinted>
  <dcterms:created xsi:type="dcterms:W3CDTF">2025-10-28T07:25:00Z</dcterms:created>
  <dcterms:modified xsi:type="dcterms:W3CDTF">2025-10-28T07:38:00Z</dcterms:modified>
</cp:coreProperties>
</file>